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omments.xml" ContentType="application/vnd.openxmlformats-officedocument.wordprocessingml.comment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val="es-ES" w:eastAsia="es-ES"/>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10"/>
          <w:pgSz w:w="11906" w:h="16838" w:code="9"/>
          <w:pgMar w:top="2268" w:right="1418" w:bottom="1418" w:left="1985" w:header="709" w:footer="709" w:gutter="0"/>
          <w:cols w:space="708"/>
          <w:docGrid w:linePitch="360"/>
        </w:sectPr>
      </w:pPr>
    </w:p>
    <w:bookmarkStart w:id="0" w:name="_Toc464642601" w:displacedByCustomXml="next"/>
    <w:bookmarkStart w:id="1" w:name="_Toc10327504"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7B06F704" w14:textId="076FD297" w:rsidR="00E5545D"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10327504" w:history="1">
            <w:r w:rsidR="00E5545D" w:rsidRPr="00EA646A">
              <w:rPr>
                <w:rStyle w:val="Hipervnculo"/>
                <w:noProof/>
              </w:rPr>
              <w:t>Tabla de Contenido</w:t>
            </w:r>
            <w:r w:rsidR="00E5545D">
              <w:rPr>
                <w:noProof/>
                <w:webHidden/>
              </w:rPr>
              <w:tab/>
            </w:r>
            <w:r w:rsidR="00E5545D">
              <w:rPr>
                <w:noProof/>
                <w:webHidden/>
              </w:rPr>
              <w:fldChar w:fldCharType="begin"/>
            </w:r>
            <w:r w:rsidR="00E5545D">
              <w:rPr>
                <w:noProof/>
                <w:webHidden/>
              </w:rPr>
              <w:instrText xml:space="preserve"> PAGEREF _Toc10327504 \h </w:instrText>
            </w:r>
            <w:r w:rsidR="00E5545D">
              <w:rPr>
                <w:noProof/>
                <w:webHidden/>
              </w:rPr>
            </w:r>
            <w:r w:rsidR="00E5545D">
              <w:rPr>
                <w:noProof/>
                <w:webHidden/>
              </w:rPr>
              <w:fldChar w:fldCharType="separate"/>
            </w:r>
            <w:r w:rsidR="00E5545D">
              <w:rPr>
                <w:noProof/>
                <w:webHidden/>
              </w:rPr>
              <w:t>2</w:t>
            </w:r>
            <w:r w:rsidR="00E5545D">
              <w:rPr>
                <w:noProof/>
                <w:webHidden/>
              </w:rPr>
              <w:fldChar w:fldCharType="end"/>
            </w:r>
          </w:hyperlink>
        </w:p>
        <w:p w14:paraId="553F3C27" w14:textId="188C15DD" w:rsidR="00E5545D" w:rsidRDefault="00890EAD">
          <w:pPr>
            <w:pStyle w:val="TDC1"/>
            <w:rPr>
              <w:rFonts w:asciiTheme="minorHAnsi" w:eastAsiaTheme="minorEastAsia" w:hAnsiTheme="minorHAnsi"/>
              <w:noProof/>
              <w:lang w:eastAsia="es-PE"/>
            </w:rPr>
          </w:pPr>
          <w:hyperlink w:anchor="_Toc10327505" w:history="1">
            <w:r w:rsidR="00E5545D" w:rsidRPr="00EA646A">
              <w:rPr>
                <w:rStyle w:val="Hipervnculo"/>
                <w:noProof/>
              </w:rPr>
              <w:t>Índice de Figuras</w:t>
            </w:r>
            <w:r w:rsidR="00E5545D">
              <w:rPr>
                <w:noProof/>
                <w:webHidden/>
              </w:rPr>
              <w:tab/>
            </w:r>
            <w:r w:rsidR="00E5545D">
              <w:rPr>
                <w:noProof/>
                <w:webHidden/>
              </w:rPr>
              <w:fldChar w:fldCharType="begin"/>
            </w:r>
            <w:r w:rsidR="00E5545D">
              <w:rPr>
                <w:noProof/>
                <w:webHidden/>
              </w:rPr>
              <w:instrText xml:space="preserve"> PAGEREF _Toc10327505 \h </w:instrText>
            </w:r>
            <w:r w:rsidR="00E5545D">
              <w:rPr>
                <w:noProof/>
                <w:webHidden/>
              </w:rPr>
            </w:r>
            <w:r w:rsidR="00E5545D">
              <w:rPr>
                <w:noProof/>
                <w:webHidden/>
              </w:rPr>
              <w:fldChar w:fldCharType="separate"/>
            </w:r>
            <w:r w:rsidR="00E5545D">
              <w:rPr>
                <w:noProof/>
                <w:webHidden/>
              </w:rPr>
              <w:t>6</w:t>
            </w:r>
            <w:r w:rsidR="00E5545D">
              <w:rPr>
                <w:noProof/>
                <w:webHidden/>
              </w:rPr>
              <w:fldChar w:fldCharType="end"/>
            </w:r>
          </w:hyperlink>
        </w:p>
        <w:p w14:paraId="75F38CFD" w14:textId="2824DF54" w:rsidR="00E5545D" w:rsidRDefault="00890EAD">
          <w:pPr>
            <w:pStyle w:val="TDC1"/>
            <w:rPr>
              <w:rFonts w:asciiTheme="minorHAnsi" w:eastAsiaTheme="minorEastAsia" w:hAnsiTheme="minorHAnsi"/>
              <w:noProof/>
              <w:lang w:eastAsia="es-PE"/>
            </w:rPr>
          </w:pPr>
          <w:hyperlink w:anchor="_Toc10327506" w:history="1">
            <w:r w:rsidR="00E5545D" w:rsidRPr="00EA646A">
              <w:rPr>
                <w:rStyle w:val="Hipervnculo"/>
                <w:noProof/>
              </w:rPr>
              <w:t>Índice de Tablas</w:t>
            </w:r>
            <w:r w:rsidR="00E5545D">
              <w:rPr>
                <w:noProof/>
                <w:webHidden/>
              </w:rPr>
              <w:tab/>
            </w:r>
            <w:r w:rsidR="00E5545D">
              <w:rPr>
                <w:noProof/>
                <w:webHidden/>
              </w:rPr>
              <w:fldChar w:fldCharType="begin"/>
            </w:r>
            <w:r w:rsidR="00E5545D">
              <w:rPr>
                <w:noProof/>
                <w:webHidden/>
              </w:rPr>
              <w:instrText xml:space="preserve"> PAGEREF _Toc10327506 \h </w:instrText>
            </w:r>
            <w:r w:rsidR="00E5545D">
              <w:rPr>
                <w:noProof/>
                <w:webHidden/>
              </w:rPr>
            </w:r>
            <w:r w:rsidR="00E5545D">
              <w:rPr>
                <w:noProof/>
                <w:webHidden/>
              </w:rPr>
              <w:fldChar w:fldCharType="separate"/>
            </w:r>
            <w:r w:rsidR="00E5545D">
              <w:rPr>
                <w:noProof/>
                <w:webHidden/>
              </w:rPr>
              <w:t>8</w:t>
            </w:r>
            <w:r w:rsidR="00E5545D">
              <w:rPr>
                <w:noProof/>
                <w:webHidden/>
              </w:rPr>
              <w:fldChar w:fldCharType="end"/>
            </w:r>
          </w:hyperlink>
        </w:p>
        <w:p w14:paraId="1B74CA89" w14:textId="49EA187F" w:rsidR="00E5545D" w:rsidRDefault="00890EAD">
          <w:pPr>
            <w:pStyle w:val="TDC1"/>
            <w:tabs>
              <w:tab w:val="left" w:pos="1320"/>
            </w:tabs>
            <w:rPr>
              <w:rFonts w:asciiTheme="minorHAnsi" w:eastAsiaTheme="minorEastAsia" w:hAnsiTheme="minorHAnsi"/>
              <w:noProof/>
              <w:lang w:eastAsia="es-PE"/>
            </w:rPr>
          </w:pPr>
          <w:hyperlink w:anchor="_Toc10327507" w:history="1">
            <w:r w:rsidR="00E5545D" w:rsidRPr="00EA646A">
              <w:rPr>
                <w:rStyle w:val="Hipervnculo"/>
                <w:noProof/>
              </w:rPr>
              <w:t>Capítulo 1.</w:t>
            </w:r>
            <w:r w:rsidR="00E5545D">
              <w:rPr>
                <w:rFonts w:asciiTheme="minorHAnsi" w:eastAsiaTheme="minorEastAsia" w:hAnsiTheme="minorHAnsi"/>
                <w:noProof/>
                <w:lang w:eastAsia="es-PE"/>
              </w:rPr>
              <w:tab/>
            </w:r>
            <w:r w:rsidR="00E5545D" w:rsidRPr="00EA646A">
              <w:rPr>
                <w:rStyle w:val="Hipervnculo"/>
                <w:noProof/>
              </w:rPr>
              <w:t>Generalidades</w:t>
            </w:r>
            <w:r w:rsidR="00E5545D">
              <w:rPr>
                <w:noProof/>
                <w:webHidden/>
              </w:rPr>
              <w:tab/>
            </w:r>
            <w:r w:rsidR="00E5545D">
              <w:rPr>
                <w:noProof/>
                <w:webHidden/>
              </w:rPr>
              <w:fldChar w:fldCharType="begin"/>
            </w:r>
            <w:r w:rsidR="00E5545D">
              <w:rPr>
                <w:noProof/>
                <w:webHidden/>
              </w:rPr>
              <w:instrText xml:space="preserve"> PAGEREF _Toc10327507 \h </w:instrText>
            </w:r>
            <w:r w:rsidR="00E5545D">
              <w:rPr>
                <w:noProof/>
                <w:webHidden/>
              </w:rPr>
            </w:r>
            <w:r w:rsidR="00E5545D">
              <w:rPr>
                <w:noProof/>
                <w:webHidden/>
              </w:rPr>
              <w:fldChar w:fldCharType="separate"/>
            </w:r>
            <w:r w:rsidR="00E5545D">
              <w:rPr>
                <w:noProof/>
                <w:webHidden/>
              </w:rPr>
              <w:t>10</w:t>
            </w:r>
            <w:r w:rsidR="00E5545D">
              <w:rPr>
                <w:noProof/>
                <w:webHidden/>
              </w:rPr>
              <w:fldChar w:fldCharType="end"/>
            </w:r>
          </w:hyperlink>
        </w:p>
        <w:p w14:paraId="6A8AB0B9" w14:textId="1EAAC373"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08" w:history="1">
            <w:r w:rsidR="00E5545D" w:rsidRPr="00EA646A">
              <w:rPr>
                <w:rStyle w:val="Hipervnculo"/>
                <w:noProof/>
              </w:rPr>
              <w:t>1.1</w:t>
            </w:r>
            <w:r w:rsidR="00E5545D">
              <w:rPr>
                <w:rFonts w:asciiTheme="minorHAnsi" w:eastAsiaTheme="minorEastAsia" w:hAnsiTheme="minorHAnsi"/>
                <w:noProof/>
                <w:lang w:eastAsia="es-PE"/>
              </w:rPr>
              <w:tab/>
            </w:r>
            <w:r w:rsidR="00E5545D" w:rsidRPr="00EA646A">
              <w:rPr>
                <w:rStyle w:val="Hipervnculo"/>
                <w:noProof/>
              </w:rPr>
              <w:t>Problemática</w:t>
            </w:r>
            <w:r w:rsidR="00E5545D">
              <w:rPr>
                <w:noProof/>
                <w:webHidden/>
              </w:rPr>
              <w:tab/>
            </w:r>
            <w:r w:rsidR="00E5545D">
              <w:rPr>
                <w:noProof/>
                <w:webHidden/>
              </w:rPr>
              <w:fldChar w:fldCharType="begin"/>
            </w:r>
            <w:r w:rsidR="00E5545D">
              <w:rPr>
                <w:noProof/>
                <w:webHidden/>
              </w:rPr>
              <w:instrText xml:space="preserve"> PAGEREF _Toc10327508 \h </w:instrText>
            </w:r>
            <w:r w:rsidR="00E5545D">
              <w:rPr>
                <w:noProof/>
                <w:webHidden/>
              </w:rPr>
            </w:r>
            <w:r w:rsidR="00E5545D">
              <w:rPr>
                <w:noProof/>
                <w:webHidden/>
              </w:rPr>
              <w:fldChar w:fldCharType="separate"/>
            </w:r>
            <w:r w:rsidR="00E5545D">
              <w:rPr>
                <w:noProof/>
                <w:webHidden/>
              </w:rPr>
              <w:t>10</w:t>
            </w:r>
            <w:r w:rsidR="00E5545D">
              <w:rPr>
                <w:noProof/>
                <w:webHidden/>
              </w:rPr>
              <w:fldChar w:fldCharType="end"/>
            </w:r>
          </w:hyperlink>
        </w:p>
        <w:p w14:paraId="65AAA9EF" w14:textId="281218EB"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09" w:history="1">
            <w:r w:rsidR="00E5545D" w:rsidRPr="00EA646A">
              <w:rPr>
                <w:rStyle w:val="Hipervnculo"/>
                <w:noProof/>
              </w:rPr>
              <w:t>1.2</w:t>
            </w:r>
            <w:r w:rsidR="00E5545D">
              <w:rPr>
                <w:rFonts w:asciiTheme="minorHAnsi" w:eastAsiaTheme="minorEastAsia" w:hAnsiTheme="minorHAnsi"/>
                <w:noProof/>
                <w:lang w:eastAsia="es-PE"/>
              </w:rPr>
              <w:tab/>
            </w:r>
            <w:r w:rsidR="00E5545D" w:rsidRPr="00EA646A">
              <w:rPr>
                <w:rStyle w:val="Hipervnculo"/>
                <w:noProof/>
              </w:rPr>
              <w:t>Objetivos</w:t>
            </w:r>
            <w:r w:rsidR="00E5545D">
              <w:rPr>
                <w:noProof/>
                <w:webHidden/>
              </w:rPr>
              <w:tab/>
            </w:r>
            <w:r w:rsidR="00E5545D">
              <w:rPr>
                <w:noProof/>
                <w:webHidden/>
              </w:rPr>
              <w:fldChar w:fldCharType="begin"/>
            </w:r>
            <w:r w:rsidR="00E5545D">
              <w:rPr>
                <w:noProof/>
                <w:webHidden/>
              </w:rPr>
              <w:instrText xml:space="preserve"> PAGEREF _Toc10327509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5F4611E9" w14:textId="18DB30E1"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0" w:history="1">
            <w:r w:rsidR="00E5545D" w:rsidRPr="00EA646A">
              <w:rPr>
                <w:rStyle w:val="Hipervnculo"/>
                <w:noProof/>
              </w:rPr>
              <w:t>1.2.1</w:t>
            </w:r>
            <w:r w:rsidR="00E5545D">
              <w:rPr>
                <w:rFonts w:asciiTheme="minorHAnsi" w:hAnsiTheme="minorHAnsi" w:cstheme="minorBidi"/>
                <w:noProof/>
                <w:lang w:val="es-PE" w:eastAsia="es-PE"/>
              </w:rPr>
              <w:tab/>
            </w:r>
            <w:r w:rsidR="00E5545D" w:rsidRPr="00EA646A">
              <w:rPr>
                <w:rStyle w:val="Hipervnculo"/>
                <w:noProof/>
              </w:rPr>
              <w:t>Objetivo general</w:t>
            </w:r>
            <w:r w:rsidR="00E5545D">
              <w:rPr>
                <w:noProof/>
                <w:webHidden/>
              </w:rPr>
              <w:tab/>
            </w:r>
            <w:r w:rsidR="00E5545D">
              <w:rPr>
                <w:noProof/>
                <w:webHidden/>
              </w:rPr>
              <w:fldChar w:fldCharType="begin"/>
            </w:r>
            <w:r w:rsidR="00E5545D">
              <w:rPr>
                <w:noProof/>
                <w:webHidden/>
              </w:rPr>
              <w:instrText xml:space="preserve"> PAGEREF _Toc10327510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1E29FA8D" w14:textId="5519BA92"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1" w:history="1">
            <w:r w:rsidR="00E5545D" w:rsidRPr="00EA646A">
              <w:rPr>
                <w:rStyle w:val="Hipervnculo"/>
                <w:noProof/>
              </w:rPr>
              <w:t>1.2.2</w:t>
            </w:r>
            <w:r w:rsidR="00E5545D">
              <w:rPr>
                <w:rFonts w:asciiTheme="minorHAnsi" w:hAnsiTheme="minorHAnsi" w:cstheme="minorBidi"/>
                <w:noProof/>
                <w:lang w:val="es-PE" w:eastAsia="es-PE"/>
              </w:rPr>
              <w:tab/>
            </w:r>
            <w:r w:rsidR="00E5545D" w:rsidRPr="00EA646A">
              <w:rPr>
                <w:rStyle w:val="Hipervnculo"/>
                <w:noProof/>
              </w:rPr>
              <w:t>Objetivos específicos</w:t>
            </w:r>
            <w:r w:rsidR="00E5545D">
              <w:rPr>
                <w:noProof/>
                <w:webHidden/>
              </w:rPr>
              <w:tab/>
            </w:r>
            <w:r w:rsidR="00E5545D">
              <w:rPr>
                <w:noProof/>
                <w:webHidden/>
              </w:rPr>
              <w:fldChar w:fldCharType="begin"/>
            </w:r>
            <w:r w:rsidR="00E5545D">
              <w:rPr>
                <w:noProof/>
                <w:webHidden/>
              </w:rPr>
              <w:instrText xml:space="preserve"> PAGEREF _Toc10327511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4B7DC412" w14:textId="33DAE3A9"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2" w:history="1">
            <w:r w:rsidR="00E5545D" w:rsidRPr="00EA646A">
              <w:rPr>
                <w:rStyle w:val="Hipervnculo"/>
                <w:noProof/>
              </w:rPr>
              <w:t>1.2.3</w:t>
            </w:r>
            <w:r w:rsidR="00E5545D">
              <w:rPr>
                <w:rFonts w:asciiTheme="minorHAnsi" w:hAnsiTheme="minorHAnsi" w:cstheme="minorBidi"/>
                <w:noProof/>
                <w:lang w:val="es-PE" w:eastAsia="es-PE"/>
              </w:rPr>
              <w:tab/>
            </w:r>
            <w:r w:rsidR="00E5545D" w:rsidRPr="00EA646A">
              <w:rPr>
                <w:rStyle w:val="Hipervnculo"/>
                <w:noProof/>
              </w:rPr>
              <w:t>Resultados esperados</w:t>
            </w:r>
            <w:r w:rsidR="00E5545D">
              <w:rPr>
                <w:noProof/>
                <w:webHidden/>
              </w:rPr>
              <w:tab/>
            </w:r>
            <w:r w:rsidR="00E5545D">
              <w:rPr>
                <w:noProof/>
                <w:webHidden/>
              </w:rPr>
              <w:fldChar w:fldCharType="begin"/>
            </w:r>
            <w:r w:rsidR="00E5545D">
              <w:rPr>
                <w:noProof/>
                <w:webHidden/>
              </w:rPr>
              <w:instrText xml:space="preserve"> PAGEREF _Toc10327512 \h </w:instrText>
            </w:r>
            <w:r w:rsidR="00E5545D">
              <w:rPr>
                <w:noProof/>
                <w:webHidden/>
              </w:rPr>
            </w:r>
            <w:r w:rsidR="00E5545D">
              <w:rPr>
                <w:noProof/>
                <w:webHidden/>
              </w:rPr>
              <w:fldChar w:fldCharType="separate"/>
            </w:r>
            <w:r w:rsidR="00E5545D">
              <w:rPr>
                <w:noProof/>
                <w:webHidden/>
              </w:rPr>
              <w:t>12</w:t>
            </w:r>
            <w:r w:rsidR="00E5545D">
              <w:rPr>
                <w:noProof/>
                <w:webHidden/>
              </w:rPr>
              <w:fldChar w:fldCharType="end"/>
            </w:r>
          </w:hyperlink>
        </w:p>
        <w:p w14:paraId="32D7C001" w14:textId="5F1BE959"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3" w:history="1">
            <w:r w:rsidR="00E5545D" w:rsidRPr="00EA646A">
              <w:rPr>
                <w:rStyle w:val="Hipervnculo"/>
                <w:noProof/>
              </w:rPr>
              <w:t>1.2.4</w:t>
            </w:r>
            <w:r w:rsidR="00E5545D">
              <w:rPr>
                <w:rFonts w:asciiTheme="minorHAnsi" w:hAnsiTheme="minorHAnsi" w:cstheme="minorBidi"/>
                <w:noProof/>
                <w:lang w:val="es-PE" w:eastAsia="es-PE"/>
              </w:rPr>
              <w:tab/>
            </w:r>
            <w:r w:rsidR="00E5545D" w:rsidRPr="00EA646A">
              <w:rPr>
                <w:rStyle w:val="Hipervnculo"/>
                <w:noProof/>
              </w:rPr>
              <w:t>Mapeo de objetivos, resultados y verificación</w:t>
            </w:r>
            <w:r w:rsidR="00E5545D">
              <w:rPr>
                <w:noProof/>
                <w:webHidden/>
              </w:rPr>
              <w:tab/>
            </w:r>
            <w:r w:rsidR="00E5545D">
              <w:rPr>
                <w:noProof/>
                <w:webHidden/>
              </w:rPr>
              <w:fldChar w:fldCharType="begin"/>
            </w:r>
            <w:r w:rsidR="00E5545D">
              <w:rPr>
                <w:noProof/>
                <w:webHidden/>
              </w:rPr>
              <w:instrText xml:space="preserve"> PAGEREF _Toc10327513 \h </w:instrText>
            </w:r>
            <w:r w:rsidR="00E5545D">
              <w:rPr>
                <w:noProof/>
                <w:webHidden/>
              </w:rPr>
            </w:r>
            <w:r w:rsidR="00E5545D">
              <w:rPr>
                <w:noProof/>
                <w:webHidden/>
              </w:rPr>
              <w:fldChar w:fldCharType="separate"/>
            </w:r>
            <w:r w:rsidR="00E5545D">
              <w:rPr>
                <w:noProof/>
                <w:webHidden/>
              </w:rPr>
              <w:t>13</w:t>
            </w:r>
            <w:r w:rsidR="00E5545D">
              <w:rPr>
                <w:noProof/>
                <w:webHidden/>
              </w:rPr>
              <w:fldChar w:fldCharType="end"/>
            </w:r>
          </w:hyperlink>
        </w:p>
        <w:p w14:paraId="19EDBB8F" w14:textId="720ADB02"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14" w:history="1">
            <w:r w:rsidR="00E5545D" w:rsidRPr="00EA646A">
              <w:rPr>
                <w:rStyle w:val="Hipervnculo"/>
                <w:noProof/>
              </w:rPr>
              <w:t>1.3</w:t>
            </w:r>
            <w:r w:rsidR="00E5545D">
              <w:rPr>
                <w:rFonts w:asciiTheme="minorHAnsi" w:eastAsiaTheme="minorEastAsia" w:hAnsiTheme="minorHAnsi"/>
                <w:noProof/>
                <w:lang w:eastAsia="es-PE"/>
              </w:rPr>
              <w:tab/>
            </w:r>
            <w:r w:rsidR="00E5545D" w:rsidRPr="00EA646A">
              <w:rPr>
                <w:rStyle w:val="Hipervnculo"/>
                <w:noProof/>
              </w:rPr>
              <w:t>Herramientas y Métodos</w:t>
            </w:r>
            <w:r w:rsidR="00E5545D">
              <w:rPr>
                <w:noProof/>
                <w:webHidden/>
              </w:rPr>
              <w:tab/>
            </w:r>
            <w:r w:rsidR="00E5545D">
              <w:rPr>
                <w:noProof/>
                <w:webHidden/>
              </w:rPr>
              <w:fldChar w:fldCharType="begin"/>
            </w:r>
            <w:r w:rsidR="00E5545D">
              <w:rPr>
                <w:noProof/>
                <w:webHidden/>
              </w:rPr>
              <w:instrText xml:space="preserve"> PAGEREF _Toc10327514 \h </w:instrText>
            </w:r>
            <w:r w:rsidR="00E5545D">
              <w:rPr>
                <w:noProof/>
                <w:webHidden/>
              </w:rPr>
            </w:r>
            <w:r w:rsidR="00E5545D">
              <w:rPr>
                <w:noProof/>
                <w:webHidden/>
              </w:rPr>
              <w:fldChar w:fldCharType="separate"/>
            </w:r>
            <w:r w:rsidR="00E5545D">
              <w:rPr>
                <w:noProof/>
                <w:webHidden/>
              </w:rPr>
              <w:t>14</w:t>
            </w:r>
            <w:r w:rsidR="00E5545D">
              <w:rPr>
                <w:noProof/>
                <w:webHidden/>
              </w:rPr>
              <w:fldChar w:fldCharType="end"/>
            </w:r>
          </w:hyperlink>
        </w:p>
        <w:p w14:paraId="50412494" w14:textId="47CC01E7"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5" w:history="1">
            <w:r w:rsidR="00E5545D" w:rsidRPr="00EA646A">
              <w:rPr>
                <w:rStyle w:val="Hipervnculo"/>
                <w:noProof/>
              </w:rPr>
              <w:t>1.3.1</w:t>
            </w:r>
            <w:r w:rsidR="00E5545D">
              <w:rPr>
                <w:rFonts w:asciiTheme="minorHAnsi" w:hAnsiTheme="minorHAnsi" w:cstheme="minorBidi"/>
                <w:noProof/>
                <w:lang w:val="es-PE" w:eastAsia="es-PE"/>
              </w:rPr>
              <w:tab/>
            </w:r>
            <w:r w:rsidR="00E5545D" w:rsidRPr="00EA646A">
              <w:rPr>
                <w:rStyle w:val="Hipervnculo"/>
                <w:noProof/>
              </w:rPr>
              <w:t>Bases de datos de transcriptomas</w:t>
            </w:r>
            <w:r w:rsidR="00E5545D">
              <w:rPr>
                <w:noProof/>
                <w:webHidden/>
              </w:rPr>
              <w:tab/>
            </w:r>
            <w:r w:rsidR="00E5545D">
              <w:rPr>
                <w:noProof/>
                <w:webHidden/>
              </w:rPr>
              <w:fldChar w:fldCharType="begin"/>
            </w:r>
            <w:r w:rsidR="00E5545D">
              <w:rPr>
                <w:noProof/>
                <w:webHidden/>
              </w:rPr>
              <w:instrText xml:space="preserve"> PAGEREF _Toc10327515 \h </w:instrText>
            </w:r>
            <w:r w:rsidR="00E5545D">
              <w:rPr>
                <w:noProof/>
                <w:webHidden/>
              </w:rPr>
            </w:r>
            <w:r w:rsidR="00E5545D">
              <w:rPr>
                <w:noProof/>
                <w:webHidden/>
              </w:rPr>
              <w:fldChar w:fldCharType="separate"/>
            </w:r>
            <w:r w:rsidR="00E5545D">
              <w:rPr>
                <w:noProof/>
                <w:webHidden/>
              </w:rPr>
              <w:t>15</w:t>
            </w:r>
            <w:r w:rsidR="00E5545D">
              <w:rPr>
                <w:noProof/>
                <w:webHidden/>
              </w:rPr>
              <w:fldChar w:fldCharType="end"/>
            </w:r>
          </w:hyperlink>
        </w:p>
        <w:p w14:paraId="6E25347A" w14:textId="5B0DBAB8"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6" w:history="1">
            <w:r w:rsidR="00E5545D" w:rsidRPr="00EA646A">
              <w:rPr>
                <w:rStyle w:val="Hipervnculo"/>
                <w:noProof/>
              </w:rPr>
              <w:t>1.3.2</w:t>
            </w:r>
            <w:r w:rsidR="00E5545D">
              <w:rPr>
                <w:rFonts w:asciiTheme="minorHAnsi" w:hAnsiTheme="minorHAnsi" w:cstheme="minorBidi"/>
                <w:noProof/>
                <w:lang w:val="es-PE" w:eastAsia="es-PE"/>
              </w:rPr>
              <w:tab/>
            </w:r>
            <w:r w:rsidR="00E5545D" w:rsidRPr="00EA646A">
              <w:rPr>
                <w:rStyle w:val="Hipervnculo"/>
                <w:noProof/>
              </w:rPr>
              <w:t>Lenguajes de programación y librerías</w:t>
            </w:r>
            <w:r w:rsidR="00E5545D">
              <w:rPr>
                <w:noProof/>
                <w:webHidden/>
              </w:rPr>
              <w:tab/>
            </w:r>
            <w:r w:rsidR="00E5545D">
              <w:rPr>
                <w:noProof/>
                <w:webHidden/>
              </w:rPr>
              <w:fldChar w:fldCharType="begin"/>
            </w:r>
            <w:r w:rsidR="00E5545D">
              <w:rPr>
                <w:noProof/>
                <w:webHidden/>
              </w:rPr>
              <w:instrText xml:space="preserve"> PAGEREF _Toc10327516 \h </w:instrText>
            </w:r>
            <w:r w:rsidR="00E5545D">
              <w:rPr>
                <w:noProof/>
                <w:webHidden/>
              </w:rPr>
            </w:r>
            <w:r w:rsidR="00E5545D">
              <w:rPr>
                <w:noProof/>
                <w:webHidden/>
              </w:rPr>
              <w:fldChar w:fldCharType="separate"/>
            </w:r>
            <w:r w:rsidR="00E5545D">
              <w:rPr>
                <w:noProof/>
                <w:webHidden/>
              </w:rPr>
              <w:t>16</w:t>
            </w:r>
            <w:r w:rsidR="00E5545D">
              <w:rPr>
                <w:noProof/>
                <w:webHidden/>
              </w:rPr>
              <w:fldChar w:fldCharType="end"/>
            </w:r>
          </w:hyperlink>
        </w:p>
        <w:p w14:paraId="245B300C" w14:textId="76F6A90C"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7" w:history="1">
            <w:r w:rsidR="00E5545D" w:rsidRPr="00EA646A">
              <w:rPr>
                <w:rStyle w:val="Hipervnculo"/>
                <w:noProof/>
              </w:rPr>
              <w:t>1.3.3</w:t>
            </w:r>
            <w:r w:rsidR="00E5545D">
              <w:rPr>
                <w:rFonts w:asciiTheme="minorHAnsi" w:hAnsiTheme="minorHAnsi" w:cstheme="minorBidi"/>
                <w:noProof/>
                <w:lang w:val="es-PE" w:eastAsia="es-PE"/>
              </w:rPr>
              <w:tab/>
            </w:r>
            <w:r w:rsidR="00E5545D" w:rsidRPr="00EA646A">
              <w:rPr>
                <w:rStyle w:val="Hipervnculo"/>
                <w:noProof/>
              </w:rPr>
              <w:t>Aprendizaje de Máquina</w:t>
            </w:r>
            <w:r w:rsidR="00E5545D">
              <w:rPr>
                <w:noProof/>
                <w:webHidden/>
              </w:rPr>
              <w:tab/>
            </w:r>
            <w:r w:rsidR="00E5545D">
              <w:rPr>
                <w:noProof/>
                <w:webHidden/>
              </w:rPr>
              <w:fldChar w:fldCharType="begin"/>
            </w:r>
            <w:r w:rsidR="00E5545D">
              <w:rPr>
                <w:noProof/>
                <w:webHidden/>
              </w:rPr>
              <w:instrText xml:space="preserve"> PAGEREF _Toc10327517 \h </w:instrText>
            </w:r>
            <w:r w:rsidR="00E5545D">
              <w:rPr>
                <w:noProof/>
                <w:webHidden/>
              </w:rPr>
            </w:r>
            <w:r w:rsidR="00E5545D">
              <w:rPr>
                <w:noProof/>
                <w:webHidden/>
              </w:rPr>
              <w:fldChar w:fldCharType="separate"/>
            </w:r>
            <w:r w:rsidR="00E5545D">
              <w:rPr>
                <w:noProof/>
                <w:webHidden/>
              </w:rPr>
              <w:t>18</w:t>
            </w:r>
            <w:r w:rsidR="00E5545D">
              <w:rPr>
                <w:noProof/>
                <w:webHidden/>
              </w:rPr>
              <w:fldChar w:fldCharType="end"/>
            </w:r>
          </w:hyperlink>
        </w:p>
        <w:p w14:paraId="594EFC6C" w14:textId="55C8C916"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18" w:history="1">
            <w:r w:rsidR="00E5545D" w:rsidRPr="00EA646A">
              <w:rPr>
                <w:rStyle w:val="Hipervnculo"/>
                <w:noProof/>
              </w:rPr>
              <w:t>1.3.4</w:t>
            </w:r>
            <w:r w:rsidR="00E5545D">
              <w:rPr>
                <w:rFonts w:asciiTheme="minorHAnsi" w:hAnsiTheme="minorHAnsi" w:cstheme="minorBidi"/>
                <w:noProof/>
                <w:lang w:val="es-PE" w:eastAsia="es-PE"/>
              </w:rPr>
              <w:tab/>
            </w:r>
            <w:r w:rsidR="00E5545D" w:rsidRPr="00EA646A">
              <w:rPr>
                <w:rStyle w:val="Hipervnculo"/>
                <w:noProof/>
              </w:rPr>
              <w:t>Métodos de Validación</w:t>
            </w:r>
            <w:r w:rsidR="00E5545D">
              <w:rPr>
                <w:noProof/>
                <w:webHidden/>
              </w:rPr>
              <w:tab/>
            </w:r>
            <w:r w:rsidR="00E5545D">
              <w:rPr>
                <w:noProof/>
                <w:webHidden/>
              </w:rPr>
              <w:fldChar w:fldCharType="begin"/>
            </w:r>
            <w:r w:rsidR="00E5545D">
              <w:rPr>
                <w:noProof/>
                <w:webHidden/>
              </w:rPr>
              <w:instrText xml:space="preserve"> PAGEREF _Toc10327518 \h </w:instrText>
            </w:r>
            <w:r w:rsidR="00E5545D">
              <w:rPr>
                <w:noProof/>
                <w:webHidden/>
              </w:rPr>
            </w:r>
            <w:r w:rsidR="00E5545D">
              <w:rPr>
                <w:noProof/>
                <w:webHidden/>
              </w:rPr>
              <w:fldChar w:fldCharType="separate"/>
            </w:r>
            <w:r w:rsidR="00E5545D">
              <w:rPr>
                <w:noProof/>
                <w:webHidden/>
              </w:rPr>
              <w:t>18</w:t>
            </w:r>
            <w:r w:rsidR="00E5545D">
              <w:rPr>
                <w:noProof/>
                <w:webHidden/>
              </w:rPr>
              <w:fldChar w:fldCharType="end"/>
            </w:r>
          </w:hyperlink>
        </w:p>
        <w:p w14:paraId="4636A0B0" w14:textId="28D74B99" w:rsidR="00E5545D" w:rsidRDefault="00890EAD">
          <w:pPr>
            <w:pStyle w:val="TDC1"/>
            <w:tabs>
              <w:tab w:val="left" w:pos="1320"/>
            </w:tabs>
            <w:rPr>
              <w:rFonts w:asciiTheme="minorHAnsi" w:eastAsiaTheme="minorEastAsia" w:hAnsiTheme="minorHAnsi"/>
              <w:noProof/>
              <w:lang w:eastAsia="es-PE"/>
            </w:rPr>
          </w:pPr>
          <w:hyperlink w:anchor="_Toc10327519" w:history="1">
            <w:r w:rsidR="00E5545D" w:rsidRPr="00EA646A">
              <w:rPr>
                <w:rStyle w:val="Hipervnculo"/>
                <w:noProof/>
              </w:rPr>
              <w:t>Capítulo 2.</w:t>
            </w:r>
            <w:r w:rsidR="00E5545D">
              <w:rPr>
                <w:rFonts w:asciiTheme="minorHAnsi" w:eastAsiaTheme="minorEastAsia" w:hAnsiTheme="minorHAnsi"/>
                <w:noProof/>
                <w:lang w:eastAsia="es-PE"/>
              </w:rPr>
              <w:tab/>
            </w:r>
            <w:r w:rsidR="00E5545D" w:rsidRPr="00EA646A">
              <w:rPr>
                <w:rStyle w:val="Hipervnculo"/>
                <w:noProof/>
              </w:rPr>
              <w:t>Marco Conceptual</w:t>
            </w:r>
            <w:r w:rsidR="00E5545D">
              <w:rPr>
                <w:noProof/>
                <w:webHidden/>
              </w:rPr>
              <w:tab/>
            </w:r>
            <w:r w:rsidR="00E5545D">
              <w:rPr>
                <w:noProof/>
                <w:webHidden/>
              </w:rPr>
              <w:fldChar w:fldCharType="begin"/>
            </w:r>
            <w:r w:rsidR="00E5545D">
              <w:rPr>
                <w:noProof/>
                <w:webHidden/>
              </w:rPr>
              <w:instrText xml:space="preserve"> PAGEREF _Toc10327519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38BF5788" w14:textId="314E3A84"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20" w:history="1">
            <w:r w:rsidR="00E5545D" w:rsidRPr="00EA646A">
              <w:rPr>
                <w:rStyle w:val="Hipervnculo"/>
                <w:noProof/>
              </w:rPr>
              <w:t>2.1</w:t>
            </w:r>
            <w:r w:rsidR="00E5545D">
              <w:rPr>
                <w:rFonts w:asciiTheme="minorHAnsi" w:eastAsiaTheme="minorEastAsia" w:hAnsiTheme="minorHAnsi"/>
                <w:noProof/>
                <w:lang w:eastAsia="es-PE"/>
              </w:rPr>
              <w:tab/>
            </w:r>
            <w:r w:rsidR="00E5545D" w:rsidRPr="00EA646A">
              <w:rPr>
                <w:rStyle w:val="Hipervnculo"/>
                <w:noProof/>
              </w:rPr>
              <w:t>Biología Molecular</w:t>
            </w:r>
            <w:r w:rsidR="00E5545D">
              <w:rPr>
                <w:noProof/>
                <w:webHidden/>
              </w:rPr>
              <w:tab/>
            </w:r>
            <w:r w:rsidR="00E5545D">
              <w:rPr>
                <w:noProof/>
                <w:webHidden/>
              </w:rPr>
              <w:fldChar w:fldCharType="begin"/>
            </w:r>
            <w:r w:rsidR="00E5545D">
              <w:rPr>
                <w:noProof/>
                <w:webHidden/>
              </w:rPr>
              <w:instrText xml:space="preserve"> PAGEREF _Toc10327520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1F8DBCD9" w14:textId="4C4CA3ED"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21" w:history="1">
            <w:r w:rsidR="00E5545D" w:rsidRPr="00EA646A">
              <w:rPr>
                <w:rStyle w:val="Hipervnculo"/>
                <w:noProof/>
              </w:rPr>
              <w:t>2.1.1</w:t>
            </w:r>
            <w:r w:rsidR="00E5545D">
              <w:rPr>
                <w:rFonts w:asciiTheme="minorHAnsi" w:hAnsiTheme="minorHAnsi" w:cstheme="minorBidi"/>
                <w:noProof/>
                <w:lang w:val="es-PE" w:eastAsia="es-PE"/>
              </w:rPr>
              <w:tab/>
            </w:r>
            <w:r w:rsidR="00E5545D" w:rsidRPr="00EA646A">
              <w:rPr>
                <w:rStyle w:val="Hipervnculo"/>
                <w:noProof/>
              </w:rPr>
              <w:t>ADN</w:t>
            </w:r>
            <w:r w:rsidR="00E5545D">
              <w:rPr>
                <w:noProof/>
                <w:webHidden/>
              </w:rPr>
              <w:tab/>
            </w:r>
            <w:r w:rsidR="00E5545D">
              <w:rPr>
                <w:noProof/>
                <w:webHidden/>
              </w:rPr>
              <w:fldChar w:fldCharType="begin"/>
            </w:r>
            <w:r w:rsidR="00E5545D">
              <w:rPr>
                <w:noProof/>
                <w:webHidden/>
              </w:rPr>
              <w:instrText xml:space="preserve"> PAGEREF _Toc10327521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1B928C67" w14:textId="197DBAF2"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22" w:history="1">
            <w:r w:rsidR="00E5545D" w:rsidRPr="00EA646A">
              <w:rPr>
                <w:rStyle w:val="Hipervnculo"/>
                <w:noProof/>
              </w:rPr>
              <w:t>2.1.2</w:t>
            </w:r>
            <w:r w:rsidR="00E5545D">
              <w:rPr>
                <w:rFonts w:asciiTheme="minorHAnsi" w:hAnsiTheme="minorHAnsi" w:cstheme="minorBidi"/>
                <w:noProof/>
                <w:lang w:val="es-PE" w:eastAsia="es-PE"/>
              </w:rPr>
              <w:tab/>
            </w:r>
            <w:r w:rsidR="00E5545D" w:rsidRPr="00EA646A">
              <w:rPr>
                <w:rStyle w:val="Hipervnculo"/>
                <w:noProof/>
              </w:rPr>
              <w:t>ARN – proceso de transcripción</w:t>
            </w:r>
            <w:r w:rsidR="00E5545D">
              <w:rPr>
                <w:noProof/>
                <w:webHidden/>
              </w:rPr>
              <w:tab/>
            </w:r>
            <w:r w:rsidR="00E5545D">
              <w:rPr>
                <w:noProof/>
                <w:webHidden/>
              </w:rPr>
              <w:fldChar w:fldCharType="begin"/>
            </w:r>
            <w:r w:rsidR="00E5545D">
              <w:rPr>
                <w:noProof/>
                <w:webHidden/>
              </w:rPr>
              <w:instrText xml:space="preserve"> PAGEREF _Toc10327522 \h </w:instrText>
            </w:r>
            <w:r w:rsidR="00E5545D">
              <w:rPr>
                <w:noProof/>
                <w:webHidden/>
              </w:rPr>
            </w:r>
            <w:r w:rsidR="00E5545D">
              <w:rPr>
                <w:noProof/>
                <w:webHidden/>
              </w:rPr>
              <w:fldChar w:fldCharType="separate"/>
            </w:r>
            <w:r w:rsidR="00E5545D">
              <w:rPr>
                <w:noProof/>
                <w:webHidden/>
              </w:rPr>
              <w:t>21</w:t>
            </w:r>
            <w:r w:rsidR="00E5545D">
              <w:rPr>
                <w:noProof/>
                <w:webHidden/>
              </w:rPr>
              <w:fldChar w:fldCharType="end"/>
            </w:r>
          </w:hyperlink>
        </w:p>
        <w:p w14:paraId="60210E67" w14:textId="53D6345B"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23" w:history="1">
            <w:r w:rsidR="00E5545D" w:rsidRPr="00EA646A">
              <w:rPr>
                <w:rStyle w:val="Hipervnculo"/>
                <w:noProof/>
              </w:rPr>
              <w:t>2.1.3</w:t>
            </w:r>
            <w:r w:rsidR="00E5545D">
              <w:rPr>
                <w:rFonts w:asciiTheme="minorHAnsi" w:hAnsiTheme="minorHAnsi" w:cstheme="minorBidi"/>
                <w:noProof/>
                <w:lang w:val="es-PE" w:eastAsia="es-PE"/>
              </w:rPr>
              <w:tab/>
            </w:r>
            <w:r w:rsidR="00E5545D" w:rsidRPr="00EA646A">
              <w:rPr>
                <w:rStyle w:val="Hipervnculo"/>
                <w:noProof/>
              </w:rPr>
              <w:t>Proteínas – síntesis mediante la traducción de ARN</w:t>
            </w:r>
            <w:r w:rsidR="00E5545D">
              <w:rPr>
                <w:noProof/>
                <w:webHidden/>
              </w:rPr>
              <w:tab/>
            </w:r>
            <w:r w:rsidR="00E5545D">
              <w:rPr>
                <w:noProof/>
                <w:webHidden/>
              </w:rPr>
              <w:fldChar w:fldCharType="begin"/>
            </w:r>
            <w:r w:rsidR="00E5545D">
              <w:rPr>
                <w:noProof/>
                <w:webHidden/>
              </w:rPr>
              <w:instrText xml:space="preserve"> PAGEREF _Toc10327523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6F326E17" w14:textId="7C9C05A8"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24" w:history="1">
            <w:r w:rsidR="00E5545D" w:rsidRPr="00EA646A">
              <w:rPr>
                <w:rStyle w:val="Hipervnculo"/>
                <w:noProof/>
              </w:rPr>
              <w:t>2.2</w:t>
            </w:r>
            <w:r w:rsidR="00E5545D">
              <w:rPr>
                <w:rFonts w:asciiTheme="minorHAnsi" w:eastAsiaTheme="minorEastAsia" w:hAnsiTheme="minorHAnsi"/>
                <w:noProof/>
                <w:lang w:eastAsia="es-PE"/>
              </w:rPr>
              <w:tab/>
            </w:r>
            <w:r w:rsidR="00E5545D" w:rsidRPr="00EA646A">
              <w:rPr>
                <w:rStyle w:val="Hipervnculo"/>
                <w:noProof/>
              </w:rPr>
              <w:t>ARN no codificante</w:t>
            </w:r>
            <w:r w:rsidR="00E5545D">
              <w:rPr>
                <w:noProof/>
                <w:webHidden/>
              </w:rPr>
              <w:tab/>
            </w:r>
            <w:r w:rsidR="00E5545D">
              <w:rPr>
                <w:noProof/>
                <w:webHidden/>
              </w:rPr>
              <w:fldChar w:fldCharType="begin"/>
            </w:r>
            <w:r w:rsidR="00E5545D">
              <w:rPr>
                <w:noProof/>
                <w:webHidden/>
              </w:rPr>
              <w:instrText xml:space="preserve"> PAGEREF _Toc10327524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7CB65F0A" w14:textId="0591198D"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25" w:history="1">
            <w:r w:rsidR="00E5545D" w:rsidRPr="00EA646A">
              <w:rPr>
                <w:rStyle w:val="Hipervnculo"/>
                <w:noProof/>
              </w:rPr>
              <w:t>2.2.1</w:t>
            </w:r>
            <w:r w:rsidR="00E5545D">
              <w:rPr>
                <w:rFonts w:asciiTheme="minorHAnsi" w:hAnsiTheme="minorHAnsi" w:cstheme="minorBidi"/>
                <w:noProof/>
                <w:lang w:val="es-PE" w:eastAsia="es-PE"/>
              </w:rPr>
              <w:tab/>
            </w:r>
            <w:r w:rsidR="00E5545D" w:rsidRPr="00EA646A">
              <w:rPr>
                <w:rStyle w:val="Hipervnculo"/>
                <w:noProof/>
              </w:rPr>
              <w:t>Historia</w:t>
            </w:r>
            <w:r w:rsidR="00E5545D">
              <w:rPr>
                <w:noProof/>
                <w:webHidden/>
              </w:rPr>
              <w:tab/>
            </w:r>
            <w:r w:rsidR="00E5545D">
              <w:rPr>
                <w:noProof/>
                <w:webHidden/>
              </w:rPr>
              <w:fldChar w:fldCharType="begin"/>
            </w:r>
            <w:r w:rsidR="00E5545D">
              <w:rPr>
                <w:noProof/>
                <w:webHidden/>
              </w:rPr>
              <w:instrText xml:space="preserve"> PAGEREF _Toc10327525 \h </w:instrText>
            </w:r>
            <w:r w:rsidR="00E5545D">
              <w:rPr>
                <w:noProof/>
                <w:webHidden/>
              </w:rPr>
            </w:r>
            <w:r w:rsidR="00E5545D">
              <w:rPr>
                <w:noProof/>
                <w:webHidden/>
              </w:rPr>
              <w:fldChar w:fldCharType="separate"/>
            </w:r>
            <w:r w:rsidR="00E5545D">
              <w:rPr>
                <w:noProof/>
                <w:webHidden/>
              </w:rPr>
              <w:t>22</w:t>
            </w:r>
            <w:r w:rsidR="00E5545D">
              <w:rPr>
                <w:noProof/>
                <w:webHidden/>
              </w:rPr>
              <w:fldChar w:fldCharType="end"/>
            </w:r>
          </w:hyperlink>
        </w:p>
        <w:p w14:paraId="7B68F80B" w14:textId="2962169D"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26" w:history="1">
            <w:r w:rsidR="00E5545D" w:rsidRPr="00EA646A">
              <w:rPr>
                <w:rStyle w:val="Hipervnculo"/>
                <w:noProof/>
              </w:rPr>
              <w:t>2.2.2</w:t>
            </w:r>
            <w:r w:rsidR="00E5545D">
              <w:rPr>
                <w:rFonts w:asciiTheme="minorHAnsi" w:hAnsiTheme="minorHAnsi" w:cstheme="minorBidi"/>
                <w:noProof/>
                <w:lang w:val="es-PE" w:eastAsia="es-PE"/>
              </w:rPr>
              <w:tab/>
            </w:r>
            <w:r w:rsidR="00E5545D" w:rsidRPr="00EA646A">
              <w:rPr>
                <w:rStyle w:val="Hipervnculo"/>
                <w:noProof/>
              </w:rPr>
              <w:t>Clasificación</w:t>
            </w:r>
            <w:r w:rsidR="00E5545D">
              <w:rPr>
                <w:noProof/>
                <w:webHidden/>
              </w:rPr>
              <w:tab/>
            </w:r>
            <w:r w:rsidR="00E5545D">
              <w:rPr>
                <w:noProof/>
                <w:webHidden/>
              </w:rPr>
              <w:fldChar w:fldCharType="begin"/>
            </w:r>
            <w:r w:rsidR="00E5545D">
              <w:rPr>
                <w:noProof/>
                <w:webHidden/>
              </w:rPr>
              <w:instrText xml:space="preserve"> PAGEREF _Toc10327526 \h </w:instrText>
            </w:r>
            <w:r w:rsidR="00E5545D">
              <w:rPr>
                <w:noProof/>
                <w:webHidden/>
              </w:rPr>
            </w:r>
            <w:r w:rsidR="00E5545D">
              <w:rPr>
                <w:noProof/>
                <w:webHidden/>
              </w:rPr>
              <w:fldChar w:fldCharType="separate"/>
            </w:r>
            <w:r w:rsidR="00E5545D">
              <w:rPr>
                <w:noProof/>
                <w:webHidden/>
              </w:rPr>
              <w:t>23</w:t>
            </w:r>
            <w:r w:rsidR="00E5545D">
              <w:rPr>
                <w:noProof/>
                <w:webHidden/>
              </w:rPr>
              <w:fldChar w:fldCharType="end"/>
            </w:r>
          </w:hyperlink>
        </w:p>
        <w:p w14:paraId="0500B01E" w14:textId="63A5C131"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27" w:history="1">
            <w:r w:rsidR="00E5545D" w:rsidRPr="00EA646A">
              <w:rPr>
                <w:rStyle w:val="Hipervnculo"/>
                <w:noProof/>
              </w:rPr>
              <w:t>2.2.3</w:t>
            </w:r>
            <w:r w:rsidR="00E5545D">
              <w:rPr>
                <w:rFonts w:asciiTheme="minorHAnsi" w:hAnsiTheme="minorHAnsi" w:cstheme="minorBidi"/>
                <w:noProof/>
                <w:lang w:val="es-PE" w:eastAsia="es-PE"/>
              </w:rPr>
              <w:tab/>
            </w:r>
            <w:r w:rsidR="00E5545D" w:rsidRPr="00EA646A">
              <w:rPr>
                <w:rStyle w:val="Hipervnculo"/>
                <w:noProof/>
              </w:rPr>
              <w:t>Proyectos de secuenciación de transcriptomas</w:t>
            </w:r>
            <w:r w:rsidR="00E5545D">
              <w:rPr>
                <w:noProof/>
                <w:webHidden/>
              </w:rPr>
              <w:tab/>
            </w:r>
            <w:r w:rsidR="00E5545D">
              <w:rPr>
                <w:noProof/>
                <w:webHidden/>
              </w:rPr>
              <w:fldChar w:fldCharType="begin"/>
            </w:r>
            <w:r w:rsidR="00E5545D">
              <w:rPr>
                <w:noProof/>
                <w:webHidden/>
              </w:rPr>
              <w:instrText xml:space="preserve"> PAGEREF _Toc10327527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06711497" w14:textId="705CB42C"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28" w:history="1">
            <w:r w:rsidR="00E5545D" w:rsidRPr="00EA646A">
              <w:rPr>
                <w:rStyle w:val="Hipervnculo"/>
                <w:noProof/>
              </w:rPr>
              <w:t>2.3</w:t>
            </w:r>
            <w:r w:rsidR="00E5545D">
              <w:rPr>
                <w:rFonts w:asciiTheme="minorHAnsi" w:eastAsiaTheme="minorEastAsia" w:hAnsiTheme="minorHAnsi"/>
                <w:noProof/>
                <w:lang w:eastAsia="es-PE"/>
              </w:rPr>
              <w:tab/>
            </w:r>
            <w:r w:rsidR="00E5545D" w:rsidRPr="00EA646A">
              <w:rPr>
                <w:rStyle w:val="Hipervnculo"/>
                <w:noProof/>
              </w:rPr>
              <w:t>Aprendizaje de máquina</w:t>
            </w:r>
            <w:r w:rsidR="00E5545D">
              <w:rPr>
                <w:noProof/>
                <w:webHidden/>
              </w:rPr>
              <w:tab/>
            </w:r>
            <w:r w:rsidR="00E5545D">
              <w:rPr>
                <w:noProof/>
                <w:webHidden/>
              </w:rPr>
              <w:fldChar w:fldCharType="begin"/>
            </w:r>
            <w:r w:rsidR="00E5545D">
              <w:rPr>
                <w:noProof/>
                <w:webHidden/>
              </w:rPr>
              <w:instrText xml:space="preserve"> PAGEREF _Toc10327528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3B2FA658" w14:textId="3F400EFC"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29" w:history="1">
            <w:r w:rsidR="00E5545D" w:rsidRPr="00EA646A">
              <w:rPr>
                <w:rStyle w:val="Hipervnculo"/>
                <w:noProof/>
              </w:rPr>
              <w:t>2.3.1</w:t>
            </w:r>
            <w:r w:rsidR="00E5545D">
              <w:rPr>
                <w:rFonts w:asciiTheme="minorHAnsi" w:hAnsiTheme="minorHAnsi" w:cstheme="minorBidi"/>
                <w:noProof/>
                <w:lang w:val="es-PE" w:eastAsia="es-PE"/>
              </w:rPr>
              <w:tab/>
            </w:r>
            <w:r w:rsidR="00E5545D" w:rsidRPr="00EA646A">
              <w:rPr>
                <w:rStyle w:val="Hipervnculo"/>
                <w:noProof/>
              </w:rPr>
              <w:t>Definición</w:t>
            </w:r>
            <w:r w:rsidR="00E5545D">
              <w:rPr>
                <w:noProof/>
                <w:webHidden/>
              </w:rPr>
              <w:tab/>
            </w:r>
            <w:r w:rsidR="00E5545D">
              <w:rPr>
                <w:noProof/>
                <w:webHidden/>
              </w:rPr>
              <w:fldChar w:fldCharType="begin"/>
            </w:r>
            <w:r w:rsidR="00E5545D">
              <w:rPr>
                <w:noProof/>
                <w:webHidden/>
              </w:rPr>
              <w:instrText xml:space="preserve"> PAGEREF _Toc10327529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2E0D4E5E" w14:textId="2893BBAC"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30" w:history="1">
            <w:r w:rsidR="00E5545D" w:rsidRPr="00EA646A">
              <w:rPr>
                <w:rStyle w:val="Hipervnculo"/>
                <w:noProof/>
              </w:rPr>
              <w:t>2.3.2</w:t>
            </w:r>
            <w:r w:rsidR="00E5545D">
              <w:rPr>
                <w:rFonts w:asciiTheme="minorHAnsi" w:hAnsiTheme="minorHAnsi" w:cstheme="minorBidi"/>
                <w:noProof/>
                <w:lang w:val="es-PE" w:eastAsia="es-PE"/>
              </w:rPr>
              <w:tab/>
            </w:r>
            <w:r w:rsidR="00E5545D" w:rsidRPr="00EA646A">
              <w:rPr>
                <w:rStyle w:val="Hipervnculo"/>
                <w:noProof/>
              </w:rPr>
              <w:t>Categorización</w:t>
            </w:r>
            <w:r w:rsidR="00E5545D">
              <w:rPr>
                <w:noProof/>
                <w:webHidden/>
              </w:rPr>
              <w:tab/>
            </w:r>
            <w:r w:rsidR="00E5545D">
              <w:rPr>
                <w:noProof/>
                <w:webHidden/>
              </w:rPr>
              <w:fldChar w:fldCharType="begin"/>
            </w:r>
            <w:r w:rsidR="00E5545D">
              <w:rPr>
                <w:noProof/>
                <w:webHidden/>
              </w:rPr>
              <w:instrText xml:space="preserve"> PAGEREF _Toc10327530 \h </w:instrText>
            </w:r>
            <w:r w:rsidR="00E5545D">
              <w:rPr>
                <w:noProof/>
                <w:webHidden/>
              </w:rPr>
            </w:r>
            <w:r w:rsidR="00E5545D">
              <w:rPr>
                <w:noProof/>
                <w:webHidden/>
              </w:rPr>
              <w:fldChar w:fldCharType="separate"/>
            </w:r>
            <w:r w:rsidR="00E5545D">
              <w:rPr>
                <w:noProof/>
                <w:webHidden/>
              </w:rPr>
              <w:t>24</w:t>
            </w:r>
            <w:r w:rsidR="00E5545D">
              <w:rPr>
                <w:noProof/>
                <w:webHidden/>
              </w:rPr>
              <w:fldChar w:fldCharType="end"/>
            </w:r>
          </w:hyperlink>
        </w:p>
        <w:p w14:paraId="4F84422A" w14:textId="499E70AC"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31" w:history="1">
            <w:r w:rsidR="00E5545D" w:rsidRPr="00EA646A">
              <w:rPr>
                <w:rStyle w:val="Hipervnculo"/>
                <w:noProof/>
              </w:rPr>
              <w:t>2.3.3</w:t>
            </w:r>
            <w:r w:rsidR="00E5545D">
              <w:rPr>
                <w:rFonts w:asciiTheme="minorHAnsi" w:hAnsiTheme="minorHAnsi" w:cstheme="minorBidi"/>
                <w:noProof/>
                <w:lang w:val="es-PE" w:eastAsia="es-PE"/>
              </w:rPr>
              <w:tab/>
            </w:r>
            <w:r w:rsidR="00E5545D" w:rsidRPr="00EA646A">
              <w:rPr>
                <w:rStyle w:val="Hipervnculo"/>
                <w:noProof/>
              </w:rPr>
              <w:t>Clasificadores con aprendizaje de máquina</w:t>
            </w:r>
            <w:r w:rsidR="00E5545D">
              <w:rPr>
                <w:noProof/>
                <w:webHidden/>
              </w:rPr>
              <w:tab/>
            </w:r>
            <w:r w:rsidR="00E5545D">
              <w:rPr>
                <w:noProof/>
                <w:webHidden/>
              </w:rPr>
              <w:fldChar w:fldCharType="begin"/>
            </w:r>
            <w:r w:rsidR="00E5545D">
              <w:rPr>
                <w:noProof/>
                <w:webHidden/>
              </w:rPr>
              <w:instrText xml:space="preserve"> PAGEREF _Toc10327531 \h </w:instrText>
            </w:r>
            <w:r w:rsidR="00E5545D">
              <w:rPr>
                <w:noProof/>
                <w:webHidden/>
              </w:rPr>
            </w:r>
            <w:r w:rsidR="00E5545D">
              <w:rPr>
                <w:noProof/>
                <w:webHidden/>
              </w:rPr>
              <w:fldChar w:fldCharType="separate"/>
            </w:r>
            <w:r w:rsidR="00E5545D">
              <w:rPr>
                <w:noProof/>
                <w:webHidden/>
              </w:rPr>
              <w:t>25</w:t>
            </w:r>
            <w:r w:rsidR="00E5545D">
              <w:rPr>
                <w:noProof/>
                <w:webHidden/>
              </w:rPr>
              <w:fldChar w:fldCharType="end"/>
            </w:r>
          </w:hyperlink>
        </w:p>
        <w:p w14:paraId="1FEB332E" w14:textId="08AE0628" w:rsidR="00E5545D" w:rsidRDefault="00890EAD">
          <w:pPr>
            <w:pStyle w:val="TDC1"/>
            <w:tabs>
              <w:tab w:val="left" w:pos="1320"/>
            </w:tabs>
            <w:rPr>
              <w:rFonts w:asciiTheme="minorHAnsi" w:eastAsiaTheme="minorEastAsia" w:hAnsiTheme="minorHAnsi"/>
              <w:noProof/>
              <w:lang w:eastAsia="es-PE"/>
            </w:rPr>
          </w:pPr>
          <w:hyperlink w:anchor="_Toc10327532" w:history="1">
            <w:r w:rsidR="00E5545D" w:rsidRPr="00EA646A">
              <w:rPr>
                <w:rStyle w:val="Hipervnculo"/>
                <w:noProof/>
              </w:rPr>
              <w:t>Capítulo 3.</w:t>
            </w:r>
            <w:r w:rsidR="00E5545D">
              <w:rPr>
                <w:rFonts w:asciiTheme="minorHAnsi" w:eastAsiaTheme="minorEastAsia" w:hAnsiTheme="minorHAnsi"/>
                <w:noProof/>
                <w:lang w:eastAsia="es-PE"/>
              </w:rPr>
              <w:tab/>
            </w:r>
            <w:r w:rsidR="00E5545D" w:rsidRPr="00EA646A">
              <w:rPr>
                <w:rStyle w:val="Hipervnculo"/>
                <w:noProof/>
              </w:rPr>
              <w:t>Estado del Arte</w:t>
            </w:r>
            <w:r w:rsidR="00E5545D">
              <w:rPr>
                <w:noProof/>
                <w:webHidden/>
              </w:rPr>
              <w:tab/>
            </w:r>
            <w:r w:rsidR="00E5545D">
              <w:rPr>
                <w:noProof/>
                <w:webHidden/>
              </w:rPr>
              <w:fldChar w:fldCharType="begin"/>
            </w:r>
            <w:r w:rsidR="00E5545D">
              <w:rPr>
                <w:noProof/>
                <w:webHidden/>
              </w:rPr>
              <w:instrText xml:space="preserve"> PAGEREF _Toc10327532 \h </w:instrText>
            </w:r>
            <w:r w:rsidR="00E5545D">
              <w:rPr>
                <w:noProof/>
                <w:webHidden/>
              </w:rPr>
            </w:r>
            <w:r w:rsidR="00E5545D">
              <w:rPr>
                <w:noProof/>
                <w:webHidden/>
              </w:rPr>
              <w:fldChar w:fldCharType="separate"/>
            </w:r>
            <w:r w:rsidR="00E5545D">
              <w:rPr>
                <w:noProof/>
                <w:webHidden/>
              </w:rPr>
              <w:t>27</w:t>
            </w:r>
            <w:r w:rsidR="00E5545D">
              <w:rPr>
                <w:noProof/>
                <w:webHidden/>
              </w:rPr>
              <w:fldChar w:fldCharType="end"/>
            </w:r>
          </w:hyperlink>
        </w:p>
        <w:p w14:paraId="1D173119" w14:textId="3B637143"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33" w:history="1">
            <w:r w:rsidR="00E5545D" w:rsidRPr="00EA646A">
              <w:rPr>
                <w:rStyle w:val="Hipervnculo"/>
                <w:noProof/>
              </w:rPr>
              <w:t>3.1</w:t>
            </w:r>
            <w:r w:rsidR="00E5545D">
              <w:rPr>
                <w:rFonts w:asciiTheme="minorHAnsi" w:eastAsiaTheme="minorEastAsia" w:hAnsiTheme="minorHAnsi"/>
                <w:noProof/>
                <w:lang w:eastAsia="es-PE"/>
              </w:rPr>
              <w:tab/>
            </w:r>
            <w:r w:rsidR="00E5545D" w:rsidRPr="00EA646A">
              <w:rPr>
                <w:rStyle w:val="Hipervnculo"/>
                <w:noProof/>
              </w:rPr>
              <w:t>Preguntas de investigación</w:t>
            </w:r>
            <w:r w:rsidR="00E5545D">
              <w:rPr>
                <w:noProof/>
                <w:webHidden/>
              </w:rPr>
              <w:tab/>
            </w:r>
            <w:r w:rsidR="00E5545D">
              <w:rPr>
                <w:noProof/>
                <w:webHidden/>
              </w:rPr>
              <w:fldChar w:fldCharType="begin"/>
            </w:r>
            <w:r w:rsidR="00E5545D">
              <w:rPr>
                <w:noProof/>
                <w:webHidden/>
              </w:rPr>
              <w:instrText xml:space="preserve"> PAGEREF _Toc10327533 \h </w:instrText>
            </w:r>
            <w:r w:rsidR="00E5545D">
              <w:rPr>
                <w:noProof/>
                <w:webHidden/>
              </w:rPr>
            </w:r>
            <w:r w:rsidR="00E5545D">
              <w:rPr>
                <w:noProof/>
                <w:webHidden/>
              </w:rPr>
              <w:fldChar w:fldCharType="separate"/>
            </w:r>
            <w:r w:rsidR="00E5545D">
              <w:rPr>
                <w:noProof/>
                <w:webHidden/>
              </w:rPr>
              <w:t>27</w:t>
            </w:r>
            <w:r w:rsidR="00E5545D">
              <w:rPr>
                <w:noProof/>
                <w:webHidden/>
              </w:rPr>
              <w:fldChar w:fldCharType="end"/>
            </w:r>
          </w:hyperlink>
        </w:p>
        <w:p w14:paraId="1DC34734" w14:textId="1FADCBF1"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34" w:history="1">
            <w:r w:rsidR="00E5545D" w:rsidRPr="00EA646A">
              <w:rPr>
                <w:rStyle w:val="Hipervnculo"/>
                <w:noProof/>
              </w:rPr>
              <w:t>3.2</w:t>
            </w:r>
            <w:r w:rsidR="00E5545D">
              <w:rPr>
                <w:rFonts w:asciiTheme="minorHAnsi" w:eastAsiaTheme="minorEastAsia" w:hAnsiTheme="minorHAnsi"/>
                <w:noProof/>
                <w:lang w:eastAsia="es-PE"/>
              </w:rPr>
              <w:tab/>
            </w:r>
            <w:r w:rsidR="00E5545D" w:rsidRPr="00EA646A">
              <w:rPr>
                <w:rStyle w:val="Hipervnculo"/>
                <w:noProof/>
              </w:rPr>
              <w:t>Estrategia de búsqueda</w:t>
            </w:r>
            <w:r w:rsidR="00E5545D">
              <w:rPr>
                <w:noProof/>
                <w:webHidden/>
              </w:rPr>
              <w:tab/>
            </w:r>
            <w:r w:rsidR="00E5545D">
              <w:rPr>
                <w:noProof/>
                <w:webHidden/>
              </w:rPr>
              <w:fldChar w:fldCharType="begin"/>
            </w:r>
            <w:r w:rsidR="00E5545D">
              <w:rPr>
                <w:noProof/>
                <w:webHidden/>
              </w:rPr>
              <w:instrText xml:space="preserve"> PAGEREF _Toc10327534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678F556D" w14:textId="31027CD4"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35" w:history="1">
            <w:r w:rsidR="00E5545D" w:rsidRPr="00EA646A">
              <w:rPr>
                <w:rStyle w:val="Hipervnculo"/>
                <w:noProof/>
              </w:rPr>
              <w:t>3.2.1</w:t>
            </w:r>
            <w:r w:rsidR="00E5545D">
              <w:rPr>
                <w:rFonts w:asciiTheme="minorHAnsi" w:hAnsiTheme="minorHAnsi" w:cstheme="minorBidi"/>
                <w:noProof/>
                <w:lang w:val="es-PE" w:eastAsia="es-PE"/>
              </w:rPr>
              <w:tab/>
            </w:r>
            <w:r w:rsidR="00E5545D" w:rsidRPr="00EA646A">
              <w:rPr>
                <w:rStyle w:val="Hipervnculo"/>
                <w:noProof/>
              </w:rPr>
              <w:t>Términos de búsqueda</w:t>
            </w:r>
            <w:r w:rsidR="00E5545D">
              <w:rPr>
                <w:noProof/>
                <w:webHidden/>
              </w:rPr>
              <w:tab/>
            </w:r>
            <w:r w:rsidR="00E5545D">
              <w:rPr>
                <w:noProof/>
                <w:webHidden/>
              </w:rPr>
              <w:fldChar w:fldCharType="begin"/>
            </w:r>
            <w:r w:rsidR="00E5545D">
              <w:rPr>
                <w:noProof/>
                <w:webHidden/>
              </w:rPr>
              <w:instrText xml:space="preserve"> PAGEREF _Toc10327535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00CD3801" w14:textId="07B350B4"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36" w:history="1">
            <w:r w:rsidR="00E5545D" w:rsidRPr="00EA646A">
              <w:rPr>
                <w:rStyle w:val="Hipervnculo"/>
                <w:noProof/>
              </w:rPr>
              <w:t>3.2.2</w:t>
            </w:r>
            <w:r w:rsidR="00E5545D">
              <w:rPr>
                <w:rFonts w:asciiTheme="minorHAnsi" w:hAnsiTheme="minorHAnsi" w:cstheme="minorBidi"/>
                <w:noProof/>
                <w:lang w:val="es-PE" w:eastAsia="es-PE"/>
              </w:rPr>
              <w:tab/>
            </w:r>
            <w:r w:rsidR="00E5545D" w:rsidRPr="00EA646A">
              <w:rPr>
                <w:rStyle w:val="Hipervnculo"/>
                <w:noProof/>
              </w:rPr>
              <w:t>Proceso de búsqueda</w:t>
            </w:r>
            <w:r w:rsidR="00E5545D">
              <w:rPr>
                <w:noProof/>
                <w:webHidden/>
              </w:rPr>
              <w:tab/>
            </w:r>
            <w:r w:rsidR="00E5545D">
              <w:rPr>
                <w:noProof/>
                <w:webHidden/>
              </w:rPr>
              <w:fldChar w:fldCharType="begin"/>
            </w:r>
            <w:r w:rsidR="00E5545D">
              <w:rPr>
                <w:noProof/>
                <w:webHidden/>
              </w:rPr>
              <w:instrText xml:space="preserve"> PAGEREF _Toc10327536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5BEA2613" w14:textId="35A5DABC"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37" w:history="1">
            <w:r w:rsidR="00E5545D" w:rsidRPr="00EA646A">
              <w:rPr>
                <w:rStyle w:val="Hipervnculo"/>
                <w:noProof/>
              </w:rPr>
              <w:t>3.3</w:t>
            </w:r>
            <w:r w:rsidR="00E5545D">
              <w:rPr>
                <w:rFonts w:asciiTheme="minorHAnsi" w:eastAsiaTheme="minorEastAsia" w:hAnsiTheme="minorHAnsi"/>
                <w:noProof/>
                <w:lang w:eastAsia="es-PE"/>
              </w:rPr>
              <w:tab/>
            </w:r>
            <w:r w:rsidR="00E5545D" w:rsidRPr="00EA646A">
              <w:rPr>
                <w:rStyle w:val="Hipervnculo"/>
                <w:noProof/>
              </w:rPr>
              <w:t>Criterios de inclusión y exclusión</w:t>
            </w:r>
            <w:r w:rsidR="00E5545D">
              <w:rPr>
                <w:noProof/>
                <w:webHidden/>
              </w:rPr>
              <w:tab/>
            </w:r>
            <w:r w:rsidR="00E5545D">
              <w:rPr>
                <w:noProof/>
                <w:webHidden/>
              </w:rPr>
              <w:fldChar w:fldCharType="begin"/>
            </w:r>
            <w:r w:rsidR="00E5545D">
              <w:rPr>
                <w:noProof/>
                <w:webHidden/>
              </w:rPr>
              <w:instrText xml:space="preserve"> PAGEREF _Toc10327537 \h </w:instrText>
            </w:r>
            <w:r w:rsidR="00E5545D">
              <w:rPr>
                <w:noProof/>
                <w:webHidden/>
              </w:rPr>
            </w:r>
            <w:r w:rsidR="00E5545D">
              <w:rPr>
                <w:noProof/>
                <w:webHidden/>
              </w:rPr>
              <w:fldChar w:fldCharType="separate"/>
            </w:r>
            <w:r w:rsidR="00E5545D">
              <w:rPr>
                <w:noProof/>
                <w:webHidden/>
              </w:rPr>
              <w:t>28</w:t>
            </w:r>
            <w:r w:rsidR="00E5545D">
              <w:rPr>
                <w:noProof/>
                <w:webHidden/>
              </w:rPr>
              <w:fldChar w:fldCharType="end"/>
            </w:r>
          </w:hyperlink>
        </w:p>
        <w:p w14:paraId="40C38B15" w14:textId="4DB33BC4"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38" w:history="1">
            <w:r w:rsidR="00E5545D" w:rsidRPr="00EA646A">
              <w:rPr>
                <w:rStyle w:val="Hipervnculo"/>
                <w:noProof/>
              </w:rPr>
              <w:t>3.4</w:t>
            </w:r>
            <w:r w:rsidR="00E5545D">
              <w:rPr>
                <w:rFonts w:asciiTheme="minorHAnsi" w:eastAsiaTheme="minorEastAsia" w:hAnsiTheme="minorHAnsi"/>
                <w:noProof/>
                <w:lang w:eastAsia="es-PE"/>
              </w:rPr>
              <w:tab/>
            </w:r>
            <w:r w:rsidR="00E5545D" w:rsidRPr="00EA646A">
              <w:rPr>
                <w:rStyle w:val="Hipervnculo"/>
                <w:noProof/>
              </w:rPr>
              <w:t>Extracción de la información</w:t>
            </w:r>
            <w:r w:rsidR="00E5545D">
              <w:rPr>
                <w:noProof/>
                <w:webHidden/>
              </w:rPr>
              <w:tab/>
            </w:r>
            <w:r w:rsidR="00E5545D">
              <w:rPr>
                <w:noProof/>
                <w:webHidden/>
              </w:rPr>
              <w:fldChar w:fldCharType="begin"/>
            </w:r>
            <w:r w:rsidR="00E5545D">
              <w:rPr>
                <w:noProof/>
                <w:webHidden/>
              </w:rPr>
              <w:instrText xml:space="preserve"> PAGEREF _Toc10327538 \h </w:instrText>
            </w:r>
            <w:r w:rsidR="00E5545D">
              <w:rPr>
                <w:noProof/>
                <w:webHidden/>
              </w:rPr>
            </w:r>
            <w:r w:rsidR="00E5545D">
              <w:rPr>
                <w:noProof/>
                <w:webHidden/>
              </w:rPr>
              <w:fldChar w:fldCharType="separate"/>
            </w:r>
            <w:r w:rsidR="00E5545D">
              <w:rPr>
                <w:noProof/>
                <w:webHidden/>
              </w:rPr>
              <w:t>29</w:t>
            </w:r>
            <w:r w:rsidR="00E5545D">
              <w:rPr>
                <w:noProof/>
                <w:webHidden/>
              </w:rPr>
              <w:fldChar w:fldCharType="end"/>
            </w:r>
          </w:hyperlink>
        </w:p>
        <w:p w14:paraId="28BB8450" w14:textId="0501B4D6"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39" w:history="1">
            <w:r w:rsidR="00E5545D" w:rsidRPr="00EA646A">
              <w:rPr>
                <w:rStyle w:val="Hipervnculo"/>
                <w:noProof/>
              </w:rPr>
              <w:t>3.5</w:t>
            </w:r>
            <w:r w:rsidR="00E5545D">
              <w:rPr>
                <w:rFonts w:asciiTheme="minorHAnsi" w:eastAsiaTheme="minorEastAsia" w:hAnsiTheme="minorHAnsi"/>
                <w:noProof/>
                <w:lang w:eastAsia="es-PE"/>
              </w:rPr>
              <w:tab/>
            </w:r>
            <w:r w:rsidR="00E5545D" w:rsidRPr="00EA646A">
              <w:rPr>
                <w:rStyle w:val="Hipervnculo"/>
                <w:noProof/>
              </w:rPr>
              <w:t>Otras Tesis encontradas</w:t>
            </w:r>
            <w:r w:rsidR="00E5545D">
              <w:rPr>
                <w:noProof/>
                <w:webHidden/>
              </w:rPr>
              <w:tab/>
            </w:r>
            <w:r w:rsidR="00E5545D">
              <w:rPr>
                <w:noProof/>
                <w:webHidden/>
              </w:rPr>
              <w:fldChar w:fldCharType="begin"/>
            </w:r>
            <w:r w:rsidR="00E5545D">
              <w:rPr>
                <w:noProof/>
                <w:webHidden/>
              </w:rPr>
              <w:instrText xml:space="preserve"> PAGEREF _Toc10327539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3CCFC92E" w14:textId="7C3A6094"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40" w:history="1">
            <w:r w:rsidR="00E5545D" w:rsidRPr="00EA646A">
              <w:rPr>
                <w:rStyle w:val="Hipervnculo"/>
                <w:noProof/>
              </w:rPr>
              <w:t>3.6</w:t>
            </w:r>
            <w:r w:rsidR="00E5545D">
              <w:rPr>
                <w:rFonts w:asciiTheme="minorHAnsi" w:eastAsiaTheme="minorEastAsia" w:hAnsiTheme="minorHAnsi"/>
                <w:noProof/>
                <w:lang w:eastAsia="es-PE"/>
              </w:rPr>
              <w:tab/>
            </w:r>
            <w:r w:rsidR="00E5545D" w:rsidRPr="00EA646A">
              <w:rPr>
                <w:rStyle w:val="Hipervnculo"/>
                <w:noProof/>
              </w:rPr>
              <w:t>Resultados</w:t>
            </w:r>
            <w:r w:rsidR="00E5545D">
              <w:rPr>
                <w:noProof/>
                <w:webHidden/>
              </w:rPr>
              <w:tab/>
            </w:r>
            <w:r w:rsidR="00E5545D">
              <w:rPr>
                <w:noProof/>
                <w:webHidden/>
              </w:rPr>
              <w:fldChar w:fldCharType="begin"/>
            </w:r>
            <w:r w:rsidR="00E5545D">
              <w:rPr>
                <w:noProof/>
                <w:webHidden/>
              </w:rPr>
              <w:instrText xml:space="preserve"> PAGEREF _Toc10327540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0A65B491" w14:textId="0C4AAB19"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41" w:history="1">
            <w:r w:rsidR="00E5545D" w:rsidRPr="00EA646A">
              <w:rPr>
                <w:rStyle w:val="Hipervnculo"/>
                <w:noProof/>
              </w:rPr>
              <w:t>3.6.1</w:t>
            </w:r>
            <w:r w:rsidR="00E5545D">
              <w:rPr>
                <w:rFonts w:asciiTheme="minorHAnsi" w:hAnsiTheme="minorHAnsi" w:cstheme="minorBidi"/>
                <w:noProof/>
                <w:lang w:val="es-PE" w:eastAsia="es-PE"/>
              </w:rPr>
              <w:tab/>
            </w:r>
            <w:r w:rsidR="00E5545D" w:rsidRPr="00EA646A">
              <w:rPr>
                <w:rStyle w:val="Hipervnculo"/>
                <w:noProof/>
              </w:rPr>
              <w:t>Métodos más usados</w:t>
            </w:r>
            <w:r w:rsidR="00E5545D">
              <w:rPr>
                <w:noProof/>
                <w:webHidden/>
              </w:rPr>
              <w:tab/>
            </w:r>
            <w:r w:rsidR="00E5545D">
              <w:rPr>
                <w:noProof/>
                <w:webHidden/>
              </w:rPr>
              <w:fldChar w:fldCharType="begin"/>
            </w:r>
            <w:r w:rsidR="00E5545D">
              <w:rPr>
                <w:noProof/>
                <w:webHidden/>
              </w:rPr>
              <w:instrText xml:space="preserve"> PAGEREF _Toc10327541 \h </w:instrText>
            </w:r>
            <w:r w:rsidR="00E5545D">
              <w:rPr>
                <w:noProof/>
                <w:webHidden/>
              </w:rPr>
            </w:r>
            <w:r w:rsidR="00E5545D">
              <w:rPr>
                <w:noProof/>
                <w:webHidden/>
              </w:rPr>
              <w:fldChar w:fldCharType="separate"/>
            </w:r>
            <w:r w:rsidR="00E5545D">
              <w:rPr>
                <w:noProof/>
                <w:webHidden/>
              </w:rPr>
              <w:t>31</w:t>
            </w:r>
            <w:r w:rsidR="00E5545D">
              <w:rPr>
                <w:noProof/>
                <w:webHidden/>
              </w:rPr>
              <w:fldChar w:fldCharType="end"/>
            </w:r>
          </w:hyperlink>
        </w:p>
        <w:p w14:paraId="7ACCE3C2" w14:textId="679112E5"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42" w:history="1">
            <w:r w:rsidR="00E5545D" w:rsidRPr="00EA646A">
              <w:rPr>
                <w:rStyle w:val="Hipervnculo"/>
                <w:noProof/>
              </w:rPr>
              <w:t>3.6.2</w:t>
            </w:r>
            <w:r w:rsidR="00E5545D">
              <w:rPr>
                <w:rFonts w:asciiTheme="minorHAnsi" w:hAnsiTheme="minorHAnsi" w:cstheme="minorBidi"/>
                <w:noProof/>
                <w:lang w:val="es-PE" w:eastAsia="es-PE"/>
              </w:rPr>
              <w:tab/>
            </w:r>
            <w:r w:rsidR="00E5545D" w:rsidRPr="00EA646A">
              <w:rPr>
                <w:rStyle w:val="Hipervnculo"/>
                <w:noProof/>
              </w:rPr>
              <w:t>Principales limitaciones</w:t>
            </w:r>
            <w:r w:rsidR="00E5545D">
              <w:rPr>
                <w:noProof/>
                <w:webHidden/>
              </w:rPr>
              <w:tab/>
            </w:r>
            <w:r w:rsidR="00E5545D">
              <w:rPr>
                <w:noProof/>
                <w:webHidden/>
              </w:rPr>
              <w:fldChar w:fldCharType="begin"/>
            </w:r>
            <w:r w:rsidR="00E5545D">
              <w:rPr>
                <w:noProof/>
                <w:webHidden/>
              </w:rPr>
              <w:instrText xml:space="preserve"> PAGEREF _Toc10327542 \h </w:instrText>
            </w:r>
            <w:r w:rsidR="00E5545D">
              <w:rPr>
                <w:noProof/>
                <w:webHidden/>
              </w:rPr>
            </w:r>
            <w:r w:rsidR="00E5545D">
              <w:rPr>
                <w:noProof/>
                <w:webHidden/>
              </w:rPr>
              <w:fldChar w:fldCharType="separate"/>
            </w:r>
            <w:r w:rsidR="00E5545D">
              <w:rPr>
                <w:noProof/>
                <w:webHidden/>
              </w:rPr>
              <w:t>33</w:t>
            </w:r>
            <w:r w:rsidR="00E5545D">
              <w:rPr>
                <w:noProof/>
                <w:webHidden/>
              </w:rPr>
              <w:fldChar w:fldCharType="end"/>
            </w:r>
          </w:hyperlink>
        </w:p>
        <w:p w14:paraId="214A7573" w14:textId="07502757"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43" w:history="1">
            <w:r w:rsidR="00E5545D" w:rsidRPr="00EA646A">
              <w:rPr>
                <w:rStyle w:val="Hipervnculo"/>
                <w:noProof/>
              </w:rPr>
              <w:t>3.7</w:t>
            </w:r>
            <w:r w:rsidR="00E5545D">
              <w:rPr>
                <w:rFonts w:asciiTheme="minorHAnsi" w:eastAsiaTheme="minorEastAsia" w:hAnsiTheme="minorHAnsi"/>
                <w:noProof/>
                <w:lang w:eastAsia="es-PE"/>
              </w:rPr>
              <w:tab/>
            </w:r>
            <w:r w:rsidR="00E5545D" w:rsidRPr="00EA646A">
              <w:rPr>
                <w:rStyle w:val="Hipervnculo"/>
                <w:noProof/>
              </w:rPr>
              <w:t>Conclusiones</w:t>
            </w:r>
            <w:r w:rsidR="00E5545D">
              <w:rPr>
                <w:noProof/>
                <w:webHidden/>
              </w:rPr>
              <w:tab/>
            </w:r>
            <w:r w:rsidR="00E5545D">
              <w:rPr>
                <w:noProof/>
                <w:webHidden/>
              </w:rPr>
              <w:fldChar w:fldCharType="begin"/>
            </w:r>
            <w:r w:rsidR="00E5545D">
              <w:rPr>
                <w:noProof/>
                <w:webHidden/>
              </w:rPr>
              <w:instrText xml:space="preserve"> PAGEREF _Toc10327543 \h </w:instrText>
            </w:r>
            <w:r w:rsidR="00E5545D">
              <w:rPr>
                <w:noProof/>
                <w:webHidden/>
              </w:rPr>
            </w:r>
            <w:r w:rsidR="00E5545D">
              <w:rPr>
                <w:noProof/>
                <w:webHidden/>
              </w:rPr>
              <w:fldChar w:fldCharType="separate"/>
            </w:r>
            <w:r w:rsidR="00E5545D">
              <w:rPr>
                <w:noProof/>
                <w:webHidden/>
              </w:rPr>
              <w:t>34</w:t>
            </w:r>
            <w:r w:rsidR="00E5545D">
              <w:rPr>
                <w:noProof/>
                <w:webHidden/>
              </w:rPr>
              <w:fldChar w:fldCharType="end"/>
            </w:r>
          </w:hyperlink>
        </w:p>
        <w:p w14:paraId="40888CE0" w14:textId="4E70B0BF" w:rsidR="00E5545D" w:rsidRDefault="00890EAD">
          <w:pPr>
            <w:pStyle w:val="TDC1"/>
            <w:tabs>
              <w:tab w:val="left" w:pos="1320"/>
            </w:tabs>
            <w:rPr>
              <w:rFonts w:asciiTheme="minorHAnsi" w:eastAsiaTheme="minorEastAsia" w:hAnsiTheme="minorHAnsi"/>
              <w:noProof/>
              <w:lang w:eastAsia="es-PE"/>
            </w:rPr>
          </w:pPr>
          <w:hyperlink w:anchor="_Toc10327544" w:history="1">
            <w:r w:rsidR="00E5545D" w:rsidRPr="00EA646A">
              <w:rPr>
                <w:rStyle w:val="Hipervnculo"/>
                <w:noProof/>
              </w:rPr>
              <w:t>Capítulo 4.</w:t>
            </w:r>
            <w:r w:rsidR="00E5545D">
              <w:rPr>
                <w:rFonts w:asciiTheme="minorHAnsi" w:eastAsiaTheme="minorEastAsia" w:hAnsiTheme="minorHAnsi"/>
                <w:noProof/>
                <w:lang w:eastAsia="es-PE"/>
              </w:rPr>
              <w:tab/>
            </w:r>
            <w:r w:rsidR="00E5545D" w:rsidRPr="00EA646A">
              <w:rPr>
                <w:rStyle w:val="Hipervnculo"/>
                <w:noProof/>
              </w:rPr>
              <w:t>Recopilación y preprocesamiento de datos</w:t>
            </w:r>
            <w:r w:rsidR="00E5545D">
              <w:rPr>
                <w:noProof/>
                <w:webHidden/>
              </w:rPr>
              <w:tab/>
            </w:r>
            <w:r w:rsidR="00E5545D">
              <w:rPr>
                <w:noProof/>
                <w:webHidden/>
              </w:rPr>
              <w:fldChar w:fldCharType="begin"/>
            </w:r>
            <w:r w:rsidR="00E5545D">
              <w:rPr>
                <w:noProof/>
                <w:webHidden/>
              </w:rPr>
              <w:instrText xml:space="preserve"> PAGEREF _Toc10327544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51914DE2" w14:textId="493CE689"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45" w:history="1">
            <w:r w:rsidR="00E5545D" w:rsidRPr="00EA646A">
              <w:rPr>
                <w:rStyle w:val="Hipervnculo"/>
                <w:noProof/>
              </w:rPr>
              <w:t>4.1</w:t>
            </w:r>
            <w:r w:rsidR="00E5545D">
              <w:rPr>
                <w:rFonts w:asciiTheme="minorHAnsi" w:eastAsiaTheme="minorEastAsia" w:hAnsiTheme="minorHAnsi"/>
                <w:noProof/>
                <w:lang w:eastAsia="es-PE"/>
              </w:rPr>
              <w:tab/>
            </w:r>
            <w:r w:rsidR="00E5545D" w:rsidRPr="00EA646A">
              <w:rPr>
                <w:rStyle w:val="Hipervnculo"/>
                <w:noProof/>
              </w:rPr>
              <w:t>Fuentes de información</w:t>
            </w:r>
            <w:r w:rsidR="00E5545D">
              <w:rPr>
                <w:noProof/>
                <w:webHidden/>
              </w:rPr>
              <w:tab/>
            </w:r>
            <w:r w:rsidR="00E5545D">
              <w:rPr>
                <w:noProof/>
                <w:webHidden/>
              </w:rPr>
              <w:fldChar w:fldCharType="begin"/>
            </w:r>
            <w:r w:rsidR="00E5545D">
              <w:rPr>
                <w:noProof/>
                <w:webHidden/>
              </w:rPr>
              <w:instrText xml:space="preserve"> PAGEREF _Toc10327545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4E65AF24" w14:textId="786164CC"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46" w:history="1">
            <w:r w:rsidR="00E5545D" w:rsidRPr="00EA646A">
              <w:rPr>
                <w:rStyle w:val="Hipervnculo"/>
                <w:noProof/>
              </w:rPr>
              <w:t>4.2</w:t>
            </w:r>
            <w:r w:rsidR="00E5545D">
              <w:rPr>
                <w:rFonts w:asciiTheme="minorHAnsi" w:eastAsiaTheme="minorEastAsia" w:hAnsiTheme="minorHAnsi"/>
                <w:noProof/>
                <w:lang w:eastAsia="es-PE"/>
              </w:rPr>
              <w:tab/>
            </w:r>
            <w:r w:rsidR="00E5545D" w:rsidRPr="00EA646A">
              <w:rPr>
                <w:rStyle w:val="Hipervnculo"/>
                <w:noProof/>
              </w:rPr>
              <w:t>Selección de especies</w:t>
            </w:r>
            <w:r w:rsidR="00E5545D">
              <w:rPr>
                <w:noProof/>
                <w:webHidden/>
              </w:rPr>
              <w:tab/>
            </w:r>
            <w:r w:rsidR="00E5545D">
              <w:rPr>
                <w:noProof/>
                <w:webHidden/>
              </w:rPr>
              <w:fldChar w:fldCharType="begin"/>
            </w:r>
            <w:r w:rsidR="00E5545D">
              <w:rPr>
                <w:noProof/>
                <w:webHidden/>
              </w:rPr>
              <w:instrText xml:space="preserve"> PAGEREF _Toc10327546 \h </w:instrText>
            </w:r>
            <w:r w:rsidR="00E5545D">
              <w:rPr>
                <w:noProof/>
                <w:webHidden/>
              </w:rPr>
            </w:r>
            <w:r w:rsidR="00E5545D">
              <w:rPr>
                <w:noProof/>
                <w:webHidden/>
              </w:rPr>
              <w:fldChar w:fldCharType="separate"/>
            </w:r>
            <w:r w:rsidR="00E5545D">
              <w:rPr>
                <w:noProof/>
                <w:webHidden/>
              </w:rPr>
              <w:t>36</w:t>
            </w:r>
            <w:r w:rsidR="00E5545D">
              <w:rPr>
                <w:noProof/>
                <w:webHidden/>
              </w:rPr>
              <w:fldChar w:fldCharType="end"/>
            </w:r>
          </w:hyperlink>
        </w:p>
        <w:p w14:paraId="2DFCE254" w14:textId="3C1BA19E"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47" w:history="1">
            <w:r w:rsidR="00E5545D" w:rsidRPr="00EA646A">
              <w:rPr>
                <w:rStyle w:val="Hipervnculo"/>
                <w:noProof/>
              </w:rPr>
              <w:t>4.3</w:t>
            </w:r>
            <w:r w:rsidR="00E5545D">
              <w:rPr>
                <w:rFonts w:asciiTheme="minorHAnsi" w:eastAsiaTheme="minorEastAsia" w:hAnsiTheme="minorHAnsi"/>
                <w:noProof/>
                <w:lang w:eastAsia="es-PE"/>
              </w:rPr>
              <w:tab/>
            </w:r>
            <w:r w:rsidR="00E5545D" w:rsidRPr="00EA646A">
              <w:rPr>
                <w:rStyle w:val="Hipervnculo"/>
                <w:noProof/>
              </w:rPr>
              <w:t>Método de obtención de las fuentes</w:t>
            </w:r>
            <w:r w:rsidR="00E5545D">
              <w:rPr>
                <w:noProof/>
                <w:webHidden/>
              </w:rPr>
              <w:tab/>
            </w:r>
            <w:r w:rsidR="00E5545D">
              <w:rPr>
                <w:noProof/>
                <w:webHidden/>
              </w:rPr>
              <w:fldChar w:fldCharType="begin"/>
            </w:r>
            <w:r w:rsidR="00E5545D">
              <w:rPr>
                <w:noProof/>
                <w:webHidden/>
              </w:rPr>
              <w:instrText xml:space="preserve"> PAGEREF _Toc10327547 \h </w:instrText>
            </w:r>
            <w:r w:rsidR="00E5545D">
              <w:rPr>
                <w:noProof/>
                <w:webHidden/>
              </w:rPr>
            </w:r>
            <w:r w:rsidR="00E5545D">
              <w:rPr>
                <w:noProof/>
                <w:webHidden/>
              </w:rPr>
              <w:fldChar w:fldCharType="separate"/>
            </w:r>
            <w:r w:rsidR="00E5545D">
              <w:rPr>
                <w:noProof/>
                <w:webHidden/>
              </w:rPr>
              <w:t>40</w:t>
            </w:r>
            <w:r w:rsidR="00E5545D">
              <w:rPr>
                <w:noProof/>
                <w:webHidden/>
              </w:rPr>
              <w:fldChar w:fldCharType="end"/>
            </w:r>
          </w:hyperlink>
        </w:p>
        <w:p w14:paraId="598379B8" w14:textId="10BB831D"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48" w:history="1">
            <w:r w:rsidR="00E5545D" w:rsidRPr="00EA646A">
              <w:rPr>
                <w:rStyle w:val="Hipervnculo"/>
                <w:noProof/>
              </w:rPr>
              <w:t>4.3.1</w:t>
            </w:r>
            <w:r w:rsidR="00E5545D">
              <w:rPr>
                <w:rFonts w:asciiTheme="minorHAnsi" w:hAnsiTheme="minorHAnsi" w:cstheme="minorBidi"/>
                <w:noProof/>
                <w:lang w:val="es-PE" w:eastAsia="es-PE"/>
              </w:rPr>
              <w:tab/>
            </w:r>
            <w:r w:rsidR="00E5545D" w:rsidRPr="00EA646A">
              <w:rPr>
                <w:rStyle w:val="Hipervnculo"/>
                <w:noProof/>
              </w:rPr>
              <w:t>Ensembl</w:t>
            </w:r>
            <w:r w:rsidR="00E5545D">
              <w:rPr>
                <w:noProof/>
                <w:webHidden/>
              </w:rPr>
              <w:tab/>
            </w:r>
            <w:r w:rsidR="00E5545D">
              <w:rPr>
                <w:noProof/>
                <w:webHidden/>
              </w:rPr>
              <w:fldChar w:fldCharType="begin"/>
            </w:r>
            <w:r w:rsidR="00E5545D">
              <w:rPr>
                <w:noProof/>
                <w:webHidden/>
              </w:rPr>
              <w:instrText xml:space="preserve"> PAGEREF _Toc10327548 \h </w:instrText>
            </w:r>
            <w:r w:rsidR="00E5545D">
              <w:rPr>
                <w:noProof/>
                <w:webHidden/>
              </w:rPr>
            </w:r>
            <w:r w:rsidR="00E5545D">
              <w:rPr>
                <w:noProof/>
                <w:webHidden/>
              </w:rPr>
              <w:fldChar w:fldCharType="separate"/>
            </w:r>
            <w:r w:rsidR="00E5545D">
              <w:rPr>
                <w:noProof/>
                <w:webHidden/>
              </w:rPr>
              <w:t>40</w:t>
            </w:r>
            <w:r w:rsidR="00E5545D">
              <w:rPr>
                <w:noProof/>
                <w:webHidden/>
              </w:rPr>
              <w:fldChar w:fldCharType="end"/>
            </w:r>
          </w:hyperlink>
        </w:p>
        <w:p w14:paraId="23E17371" w14:textId="7E9E0328"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49" w:history="1">
            <w:r w:rsidR="00E5545D" w:rsidRPr="00EA646A">
              <w:rPr>
                <w:rStyle w:val="Hipervnculo"/>
                <w:noProof/>
              </w:rPr>
              <w:t>4.3.2</w:t>
            </w:r>
            <w:r w:rsidR="00E5545D">
              <w:rPr>
                <w:rFonts w:asciiTheme="minorHAnsi" w:hAnsiTheme="minorHAnsi" w:cstheme="minorBidi"/>
                <w:noProof/>
                <w:lang w:val="es-PE" w:eastAsia="es-PE"/>
              </w:rPr>
              <w:tab/>
            </w:r>
            <w:r w:rsidR="00E5545D" w:rsidRPr="00EA646A">
              <w:rPr>
                <w:rStyle w:val="Hipervnculo"/>
                <w:noProof/>
              </w:rPr>
              <w:t>CantataDB</w:t>
            </w:r>
            <w:r w:rsidR="00E5545D">
              <w:rPr>
                <w:noProof/>
                <w:webHidden/>
              </w:rPr>
              <w:tab/>
            </w:r>
            <w:r w:rsidR="00E5545D">
              <w:rPr>
                <w:noProof/>
                <w:webHidden/>
              </w:rPr>
              <w:fldChar w:fldCharType="begin"/>
            </w:r>
            <w:r w:rsidR="00E5545D">
              <w:rPr>
                <w:noProof/>
                <w:webHidden/>
              </w:rPr>
              <w:instrText xml:space="preserve"> PAGEREF _Toc10327549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1B168999" w14:textId="5A4946C0"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50" w:history="1">
            <w:r w:rsidR="00E5545D" w:rsidRPr="00EA646A">
              <w:rPr>
                <w:rStyle w:val="Hipervnculo"/>
                <w:noProof/>
              </w:rPr>
              <w:t>4.3.3</w:t>
            </w:r>
            <w:r w:rsidR="00E5545D">
              <w:rPr>
                <w:rFonts w:asciiTheme="minorHAnsi" w:hAnsiTheme="minorHAnsi" w:cstheme="minorBidi"/>
                <w:noProof/>
                <w:lang w:val="es-PE" w:eastAsia="es-PE"/>
              </w:rPr>
              <w:tab/>
            </w:r>
            <w:r w:rsidR="00E5545D" w:rsidRPr="00EA646A">
              <w:rPr>
                <w:rStyle w:val="Hipervnculo"/>
                <w:noProof/>
              </w:rPr>
              <w:t>GreeNC</w:t>
            </w:r>
            <w:r w:rsidR="00E5545D">
              <w:rPr>
                <w:noProof/>
                <w:webHidden/>
              </w:rPr>
              <w:tab/>
            </w:r>
            <w:r w:rsidR="00E5545D">
              <w:rPr>
                <w:noProof/>
                <w:webHidden/>
              </w:rPr>
              <w:fldChar w:fldCharType="begin"/>
            </w:r>
            <w:r w:rsidR="00E5545D">
              <w:rPr>
                <w:noProof/>
                <w:webHidden/>
              </w:rPr>
              <w:instrText xml:space="preserve"> PAGEREF _Toc10327550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4AA97A5D" w14:textId="5C849EDD"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51" w:history="1">
            <w:r w:rsidR="00E5545D" w:rsidRPr="00EA646A">
              <w:rPr>
                <w:rStyle w:val="Hipervnculo"/>
                <w:noProof/>
              </w:rPr>
              <w:t>4.4</w:t>
            </w:r>
            <w:r w:rsidR="00E5545D">
              <w:rPr>
                <w:rFonts w:asciiTheme="minorHAnsi" w:eastAsiaTheme="minorEastAsia" w:hAnsiTheme="minorHAnsi"/>
                <w:noProof/>
                <w:lang w:eastAsia="es-PE"/>
              </w:rPr>
              <w:tab/>
            </w:r>
            <w:r w:rsidR="00E5545D" w:rsidRPr="00EA646A">
              <w:rPr>
                <w:rStyle w:val="Hipervnculo"/>
                <w:noProof/>
              </w:rPr>
              <w:t>Selección de transcritos a utilizar en el modelo</w:t>
            </w:r>
            <w:r w:rsidR="00E5545D">
              <w:rPr>
                <w:noProof/>
                <w:webHidden/>
              </w:rPr>
              <w:tab/>
            </w:r>
            <w:r w:rsidR="00E5545D">
              <w:rPr>
                <w:noProof/>
                <w:webHidden/>
              </w:rPr>
              <w:fldChar w:fldCharType="begin"/>
            </w:r>
            <w:r w:rsidR="00E5545D">
              <w:rPr>
                <w:noProof/>
                <w:webHidden/>
              </w:rPr>
              <w:instrText xml:space="preserve"> PAGEREF _Toc10327551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62C81C12" w14:textId="0389AEE5"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52" w:history="1">
            <w:r w:rsidR="00E5545D" w:rsidRPr="00EA646A">
              <w:rPr>
                <w:rStyle w:val="Hipervnculo"/>
                <w:noProof/>
              </w:rPr>
              <w:t>4.5</w:t>
            </w:r>
            <w:r w:rsidR="00E5545D">
              <w:rPr>
                <w:rFonts w:asciiTheme="minorHAnsi" w:eastAsiaTheme="minorEastAsia" w:hAnsiTheme="minorHAnsi"/>
                <w:noProof/>
                <w:lang w:eastAsia="es-PE"/>
              </w:rPr>
              <w:tab/>
            </w:r>
            <w:r w:rsidR="00E5545D" w:rsidRPr="00EA646A">
              <w:rPr>
                <w:rStyle w:val="Hipervnculo"/>
                <w:noProof/>
              </w:rPr>
              <w:t>Selección de características a utilizar para el modelo</w:t>
            </w:r>
            <w:r w:rsidR="00E5545D">
              <w:rPr>
                <w:noProof/>
                <w:webHidden/>
              </w:rPr>
              <w:tab/>
            </w:r>
            <w:r w:rsidR="00E5545D">
              <w:rPr>
                <w:noProof/>
                <w:webHidden/>
              </w:rPr>
              <w:fldChar w:fldCharType="begin"/>
            </w:r>
            <w:r w:rsidR="00E5545D">
              <w:rPr>
                <w:noProof/>
                <w:webHidden/>
              </w:rPr>
              <w:instrText xml:space="preserve"> PAGEREF _Toc10327552 \h </w:instrText>
            </w:r>
            <w:r w:rsidR="00E5545D">
              <w:rPr>
                <w:noProof/>
                <w:webHidden/>
              </w:rPr>
            </w:r>
            <w:r w:rsidR="00E5545D">
              <w:rPr>
                <w:noProof/>
                <w:webHidden/>
              </w:rPr>
              <w:fldChar w:fldCharType="separate"/>
            </w:r>
            <w:r w:rsidR="00E5545D">
              <w:rPr>
                <w:noProof/>
                <w:webHidden/>
              </w:rPr>
              <w:t>41</w:t>
            </w:r>
            <w:r w:rsidR="00E5545D">
              <w:rPr>
                <w:noProof/>
                <w:webHidden/>
              </w:rPr>
              <w:fldChar w:fldCharType="end"/>
            </w:r>
          </w:hyperlink>
        </w:p>
        <w:p w14:paraId="31E9DA06" w14:textId="3B586D2E"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53" w:history="1">
            <w:r w:rsidR="00E5545D" w:rsidRPr="00EA646A">
              <w:rPr>
                <w:rStyle w:val="Hipervnculo"/>
                <w:noProof/>
              </w:rPr>
              <w:t>4.5.1</w:t>
            </w:r>
            <w:r w:rsidR="00E5545D">
              <w:rPr>
                <w:rFonts w:asciiTheme="minorHAnsi" w:hAnsiTheme="minorHAnsi" w:cstheme="minorBidi"/>
                <w:noProof/>
                <w:lang w:val="es-PE" w:eastAsia="es-PE"/>
              </w:rPr>
              <w:tab/>
            </w:r>
            <w:r w:rsidR="00E5545D" w:rsidRPr="00EA646A">
              <w:rPr>
                <w:rStyle w:val="Hipervnculo"/>
                <w:noProof/>
              </w:rPr>
              <w:t>Características calculadas por scripts propios</w:t>
            </w:r>
            <w:r w:rsidR="00E5545D">
              <w:rPr>
                <w:noProof/>
                <w:webHidden/>
              </w:rPr>
              <w:tab/>
            </w:r>
            <w:r w:rsidR="00E5545D">
              <w:rPr>
                <w:noProof/>
                <w:webHidden/>
              </w:rPr>
              <w:fldChar w:fldCharType="begin"/>
            </w:r>
            <w:r w:rsidR="00E5545D">
              <w:rPr>
                <w:noProof/>
                <w:webHidden/>
              </w:rPr>
              <w:instrText xml:space="preserve"> PAGEREF _Toc10327553 \h </w:instrText>
            </w:r>
            <w:r w:rsidR="00E5545D">
              <w:rPr>
                <w:noProof/>
                <w:webHidden/>
              </w:rPr>
            </w:r>
            <w:r w:rsidR="00E5545D">
              <w:rPr>
                <w:noProof/>
                <w:webHidden/>
              </w:rPr>
              <w:fldChar w:fldCharType="separate"/>
            </w:r>
            <w:r w:rsidR="00E5545D">
              <w:rPr>
                <w:noProof/>
                <w:webHidden/>
              </w:rPr>
              <w:t>42</w:t>
            </w:r>
            <w:r w:rsidR="00E5545D">
              <w:rPr>
                <w:noProof/>
                <w:webHidden/>
              </w:rPr>
              <w:fldChar w:fldCharType="end"/>
            </w:r>
          </w:hyperlink>
        </w:p>
        <w:p w14:paraId="735DD8D7" w14:textId="141C4B79"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54" w:history="1">
            <w:r w:rsidR="00E5545D" w:rsidRPr="00EA646A">
              <w:rPr>
                <w:rStyle w:val="Hipervnculo"/>
                <w:noProof/>
              </w:rPr>
              <w:t>4.5.2</w:t>
            </w:r>
            <w:r w:rsidR="00E5545D">
              <w:rPr>
                <w:rFonts w:asciiTheme="minorHAnsi" w:hAnsiTheme="minorHAnsi" w:cstheme="minorBidi"/>
                <w:noProof/>
                <w:lang w:val="es-PE" w:eastAsia="es-PE"/>
              </w:rPr>
              <w:tab/>
            </w:r>
            <w:r w:rsidR="00E5545D" w:rsidRPr="00EA646A">
              <w:rPr>
                <w:rStyle w:val="Hipervnculo"/>
                <w:noProof/>
              </w:rPr>
              <w:t>Características calculadas a través de CPAT</w:t>
            </w:r>
            <w:r w:rsidR="00E5545D">
              <w:rPr>
                <w:noProof/>
                <w:webHidden/>
              </w:rPr>
              <w:tab/>
            </w:r>
            <w:r w:rsidR="00E5545D">
              <w:rPr>
                <w:noProof/>
                <w:webHidden/>
              </w:rPr>
              <w:fldChar w:fldCharType="begin"/>
            </w:r>
            <w:r w:rsidR="00E5545D">
              <w:rPr>
                <w:noProof/>
                <w:webHidden/>
              </w:rPr>
              <w:instrText xml:space="preserve"> PAGEREF _Toc10327554 \h </w:instrText>
            </w:r>
            <w:r w:rsidR="00E5545D">
              <w:rPr>
                <w:noProof/>
                <w:webHidden/>
              </w:rPr>
            </w:r>
            <w:r w:rsidR="00E5545D">
              <w:rPr>
                <w:noProof/>
                <w:webHidden/>
              </w:rPr>
              <w:fldChar w:fldCharType="separate"/>
            </w:r>
            <w:r w:rsidR="00E5545D">
              <w:rPr>
                <w:noProof/>
                <w:webHidden/>
              </w:rPr>
              <w:t>43</w:t>
            </w:r>
            <w:r w:rsidR="00E5545D">
              <w:rPr>
                <w:noProof/>
                <w:webHidden/>
              </w:rPr>
              <w:fldChar w:fldCharType="end"/>
            </w:r>
          </w:hyperlink>
        </w:p>
        <w:p w14:paraId="7254A6F0" w14:textId="39A49F15" w:rsidR="00E5545D" w:rsidRDefault="00890EAD">
          <w:pPr>
            <w:pStyle w:val="TDC3"/>
            <w:tabs>
              <w:tab w:val="left" w:pos="1320"/>
              <w:tab w:val="right" w:leader="dot" w:pos="8493"/>
            </w:tabs>
            <w:rPr>
              <w:rFonts w:asciiTheme="minorHAnsi" w:hAnsiTheme="minorHAnsi" w:cstheme="minorBidi"/>
              <w:noProof/>
              <w:lang w:val="es-PE" w:eastAsia="es-PE"/>
            </w:rPr>
          </w:pPr>
          <w:hyperlink w:anchor="_Toc10327555" w:history="1">
            <w:r w:rsidR="00E5545D" w:rsidRPr="00EA646A">
              <w:rPr>
                <w:rStyle w:val="Hipervnculo"/>
                <w:noProof/>
              </w:rPr>
              <w:t>4.5.3</w:t>
            </w:r>
            <w:r w:rsidR="00E5545D">
              <w:rPr>
                <w:rFonts w:asciiTheme="minorHAnsi" w:hAnsiTheme="minorHAnsi" w:cstheme="minorBidi"/>
                <w:noProof/>
                <w:lang w:val="es-PE" w:eastAsia="es-PE"/>
              </w:rPr>
              <w:tab/>
            </w:r>
            <w:r w:rsidR="00E5545D" w:rsidRPr="00EA646A">
              <w:rPr>
                <w:rStyle w:val="Hipervnculo"/>
                <w:noProof/>
              </w:rPr>
              <w:t>Características calculadas a través de Diamond</w:t>
            </w:r>
            <w:r w:rsidR="00E5545D">
              <w:rPr>
                <w:noProof/>
                <w:webHidden/>
              </w:rPr>
              <w:tab/>
            </w:r>
            <w:r w:rsidR="00E5545D">
              <w:rPr>
                <w:noProof/>
                <w:webHidden/>
              </w:rPr>
              <w:fldChar w:fldCharType="begin"/>
            </w:r>
            <w:r w:rsidR="00E5545D">
              <w:rPr>
                <w:noProof/>
                <w:webHidden/>
              </w:rPr>
              <w:instrText xml:space="preserve"> PAGEREF _Toc10327555 \h </w:instrText>
            </w:r>
            <w:r w:rsidR="00E5545D">
              <w:rPr>
                <w:noProof/>
                <w:webHidden/>
              </w:rPr>
            </w:r>
            <w:r w:rsidR="00E5545D">
              <w:rPr>
                <w:noProof/>
                <w:webHidden/>
              </w:rPr>
              <w:fldChar w:fldCharType="separate"/>
            </w:r>
            <w:r w:rsidR="00E5545D">
              <w:rPr>
                <w:noProof/>
                <w:webHidden/>
              </w:rPr>
              <w:t>47</w:t>
            </w:r>
            <w:r w:rsidR="00E5545D">
              <w:rPr>
                <w:noProof/>
                <w:webHidden/>
              </w:rPr>
              <w:fldChar w:fldCharType="end"/>
            </w:r>
          </w:hyperlink>
        </w:p>
        <w:p w14:paraId="349548B0" w14:textId="1F9D86CC"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56" w:history="1">
            <w:r w:rsidR="00E5545D" w:rsidRPr="00EA646A">
              <w:rPr>
                <w:rStyle w:val="Hipervnculo"/>
                <w:noProof/>
              </w:rPr>
              <w:t>4.6</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56 \h </w:instrText>
            </w:r>
            <w:r w:rsidR="00E5545D">
              <w:rPr>
                <w:noProof/>
                <w:webHidden/>
              </w:rPr>
            </w:r>
            <w:r w:rsidR="00E5545D">
              <w:rPr>
                <w:noProof/>
                <w:webHidden/>
              </w:rPr>
              <w:fldChar w:fldCharType="separate"/>
            </w:r>
            <w:r w:rsidR="00E5545D">
              <w:rPr>
                <w:noProof/>
                <w:webHidden/>
              </w:rPr>
              <w:t>49</w:t>
            </w:r>
            <w:r w:rsidR="00E5545D">
              <w:rPr>
                <w:noProof/>
                <w:webHidden/>
              </w:rPr>
              <w:fldChar w:fldCharType="end"/>
            </w:r>
          </w:hyperlink>
        </w:p>
        <w:p w14:paraId="5E125962" w14:textId="7B26359E" w:rsidR="00E5545D" w:rsidRDefault="00890EAD">
          <w:pPr>
            <w:pStyle w:val="TDC1"/>
            <w:tabs>
              <w:tab w:val="left" w:pos="1320"/>
            </w:tabs>
            <w:rPr>
              <w:rFonts w:asciiTheme="minorHAnsi" w:eastAsiaTheme="minorEastAsia" w:hAnsiTheme="minorHAnsi"/>
              <w:noProof/>
              <w:lang w:eastAsia="es-PE"/>
            </w:rPr>
          </w:pPr>
          <w:hyperlink w:anchor="_Toc10327557" w:history="1">
            <w:r w:rsidR="00E5545D" w:rsidRPr="00EA646A">
              <w:rPr>
                <w:rStyle w:val="Hipervnculo"/>
                <w:noProof/>
              </w:rPr>
              <w:t>Capítulo 5.</w:t>
            </w:r>
            <w:r w:rsidR="00E5545D">
              <w:rPr>
                <w:rFonts w:asciiTheme="minorHAnsi" w:eastAsiaTheme="minorEastAsia" w:hAnsiTheme="minorHAnsi"/>
                <w:noProof/>
                <w:lang w:eastAsia="es-PE"/>
              </w:rPr>
              <w:tab/>
            </w:r>
            <w:r w:rsidR="00E5545D" w:rsidRPr="00EA646A">
              <w:rPr>
                <w:rStyle w:val="Hipervnculo"/>
                <w:noProof/>
              </w:rPr>
              <w:t>Modelo implementado</w:t>
            </w:r>
            <w:r w:rsidR="00E5545D">
              <w:rPr>
                <w:noProof/>
                <w:webHidden/>
              </w:rPr>
              <w:tab/>
            </w:r>
            <w:r w:rsidR="00E5545D">
              <w:rPr>
                <w:noProof/>
                <w:webHidden/>
              </w:rPr>
              <w:fldChar w:fldCharType="begin"/>
            </w:r>
            <w:r w:rsidR="00E5545D">
              <w:rPr>
                <w:noProof/>
                <w:webHidden/>
              </w:rPr>
              <w:instrText xml:space="preserve"> PAGEREF _Toc10327557 \h </w:instrText>
            </w:r>
            <w:r w:rsidR="00E5545D">
              <w:rPr>
                <w:noProof/>
                <w:webHidden/>
              </w:rPr>
            </w:r>
            <w:r w:rsidR="00E5545D">
              <w:rPr>
                <w:noProof/>
                <w:webHidden/>
              </w:rPr>
              <w:fldChar w:fldCharType="separate"/>
            </w:r>
            <w:r w:rsidR="00E5545D">
              <w:rPr>
                <w:noProof/>
                <w:webHidden/>
              </w:rPr>
              <w:t>51</w:t>
            </w:r>
            <w:r w:rsidR="00E5545D">
              <w:rPr>
                <w:noProof/>
                <w:webHidden/>
              </w:rPr>
              <w:fldChar w:fldCharType="end"/>
            </w:r>
          </w:hyperlink>
        </w:p>
        <w:p w14:paraId="00FBEF74" w14:textId="1EA73C10"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58" w:history="1">
            <w:r w:rsidR="00E5545D" w:rsidRPr="00EA646A">
              <w:rPr>
                <w:rStyle w:val="Hipervnculo"/>
                <w:noProof/>
              </w:rPr>
              <w:t>5.1</w:t>
            </w:r>
            <w:r w:rsidR="00E5545D">
              <w:rPr>
                <w:rFonts w:asciiTheme="minorHAnsi" w:eastAsiaTheme="minorEastAsia" w:hAnsiTheme="minorHAnsi"/>
                <w:noProof/>
                <w:lang w:eastAsia="es-PE"/>
              </w:rPr>
              <w:tab/>
            </w:r>
            <w:r w:rsidR="00E5545D" w:rsidRPr="00EA646A">
              <w:rPr>
                <w:rStyle w:val="Hipervnculo"/>
                <w:noProof/>
              </w:rPr>
              <w:t>Modelos referenciales</w:t>
            </w:r>
            <w:r w:rsidR="00E5545D">
              <w:rPr>
                <w:noProof/>
                <w:webHidden/>
              </w:rPr>
              <w:tab/>
            </w:r>
            <w:r w:rsidR="00E5545D">
              <w:rPr>
                <w:noProof/>
                <w:webHidden/>
              </w:rPr>
              <w:fldChar w:fldCharType="begin"/>
            </w:r>
            <w:r w:rsidR="00E5545D">
              <w:rPr>
                <w:noProof/>
                <w:webHidden/>
              </w:rPr>
              <w:instrText xml:space="preserve"> PAGEREF _Toc10327558 \h </w:instrText>
            </w:r>
            <w:r w:rsidR="00E5545D">
              <w:rPr>
                <w:noProof/>
                <w:webHidden/>
              </w:rPr>
            </w:r>
            <w:r w:rsidR="00E5545D">
              <w:rPr>
                <w:noProof/>
                <w:webHidden/>
              </w:rPr>
              <w:fldChar w:fldCharType="separate"/>
            </w:r>
            <w:r w:rsidR="00E5545D">
              <w:rPr>
                <w:noProof/>
                <w:webHidden/>
              </w:rPr>
              <w:t>51</w:t>
            </w:r>
            <w:r w:rsidR="00E5545D">
              <w:rPr>
                <w:noProof/>
                <w:webHidden/>
              </w:rPr>
              <w:fldChar w:fldCharType="end"/>
            </w:r>
          </w:hyperlink>
        </w:p>
        <w:p w14:paraId="5C1DE95D" w14:textId="43820E05"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59" w:history="1">
            <w:r w:rsidR="00E5545D" w:rsidRPr="00EA646A">
              <w:rPr>
                <w:rStyle w:val="Hipervnculo"/>
                <w:noProof/>
              </w:rPr>
              <w:t>5.2</w:t>
            </w:r>
            <w:r w:rsidR="00E5545D">
              <w:rPr>
                <w:rFonts w:asciiTheme="minorHAnsi" w:eastAsiaTheme="minorEastAsia" w:hAnsiTheme="minorHAnsi"/>
                <w:noProof/>
                <w:lang w:eastAsia="es-PE"/>
              </w:rPr>
              <w:tab/>
            </w:r>
            <w:r w:rsidR="00E5545D" w:rsidRPr="00EA646A">
              <w:rPr>
                <w:rStyle w:val="Hipervnculo"/>
                <w:noProof/>
              </w:rPr>
              <w:t>Resultados de los modelos referenciales</w:t>
            </w:r>
            <w:r w:rsidR="00E5545D">
              <w:rPr>
                <w:noProof/>
                <w:webHidden/>
              </w:rPr>
              <w:tab/>
            </w:r>
            <w:r w:rsidR="00E5545D">
              <w:rPr>
                <w:noProof/>
                <w:webHidden/>
              </w:rPr>
              <w:fldChar w:fldCharType="begin"/>
            </w:r>
            <w:r w:rsidR="00E5545D">
              <w:rPr>
                <w:noProof/>
                <w:webHidden/>
              </w:rPr>
              <w:instrText xml:space="preserve"> PAGEREF _Toc10327559 \h </w:instrText>
            </w:r>
            <w:r w:rsidR="00E5545D">
              <w:rPr>
                <w:noProof/>
                <w:webHidden/>
              </w:rPr>
            </w:r>
            <w:r w:rsidR="00E5545D">
              <w:rPr>
                <w:noProof/>
                <w:webHidden/>
              </w:rPr>
              <w:fldChar w:fldCharType="separate"/>
            </w:r>
            <w:r w:rsidR="00E5545D">
              <w:rPr>
                <w:noProof/>
                <w:webHidden/>
              </w:rPr>
              <w:t>52</w:t>
            </w:r>
            <w:r w:rsidR="00E5545D">
              <w:rPr>
                <w:noProof/>
                <w:webHidden/>
              </w:rPr>
              <w:fldChar w:fldCharType="end"/>
            </w:r>
          </w:hyperlink>
        </w:p>
        <w:p w14:paraId="028E85C8" w14:textId="43065E78"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0" w:history="1">
            <w:r w:rsidR="00E5545D" w:rsidRPr="00EA646A">
              <w:rPr>
                <w:rStyle w:val="Hipervnculo"/>
                <w:noProof/>
              </w:rPr>
              <w:t>5.3</w:t>
            </w:r>
            <w:r w:rsidR="00E5545D">
              <w:rPr>
                <w:rFonts w:asciiTheme="minorHAnsi" w:eastAsiaTheme="minorEastAsia" w:hAnsiTheme="minorHAnsi"/>
                <w:noProof/>
                <w:lang w:eastAsia="es-PE"/>
              </w:rPr>
              <w:tab/>
            </w:r>
            <w:r w:rsidR="00E5545D" w:rsidRPr="00EA646A">
              <w:rPr>
                <w:rStyle w:val="Hipervnculo"/>
                <w:noProof/>
              </w:rPr>
              <w:t>Arquitectura del modelo de especies múltiples</w:t>
            </w:r>
            <w:r w:rsidR="00E5545D">
              <w:rPr>
                <w:noProof/>
                <w:webHidden/>
              </w:rPr>
              <w:tab/>
            </w:r>
            <w:r w:rsidR="00E5545D">
              <w:rPr>
                <w:noProof/>
                <w:webHidden/>
              </w:rPr>
              <w:fldChar w:fldCharType="begin"/>
            </w:r>
            <w:r w:rsidR="00E5545D">
              <w:rPr>
                <w:noProof/>
                <w:webHidden/>
              </w:rPr>
              <w:instrText xml:space="preserve"> PAGEREF _Toc10327560 \h </w:instrText>
            </w:r>
            <w:r w:rsidR="00E5545D">
              <w:rPr>
                <w:noProof/>
                <w:webHidden/>
              </w:rPr>
            </w:r>
            <w:r w:rsidR="00E5545D">
              <w:rPr>
                <w:noProof/>
                <w:webHidden/>
              </w:rPr>
              <w:fldChar w:fldCharType="separate"/>
            </w:r>
            <w:r w:rsidR="00E5545D">
              <w:rPr>
                <w:noProof/>
                <w:webHidden/>
              </w:rPr>
              <w:t>55</w:t>
            </w:r>
            <w:r w:rsidR="00E5545D">
              <w:rPr>
                <w:noProof/>
                <w:webHidden/>
              </w:rPr>
              <w:fldChar w:fldCharType="end"/>
            </w:r>
          </w:hyperlink>
        </w:p>
        <w:p w14:paraId="30AF054D" w14:textId="7035077C"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1" w:history="1">
            <w:r w:rsidR="00E5545D" w:rsidRPr="00EA646A">
              <w:rPr>
                <w:rStyle w:val="Hipervnculo"/>
                <w:noProof/>
              </w:rPr>
              <w:t>5.4</w:t>
            </w:r>
            <w:r w:rsidR="00E5545D">
              <w:rPr>
                <w:rFonts w:asciiTheme="minorHAnsi" w:eastAsiaTheme="minorEastAsia" w:hAnsiTheme="minorHAnsi"/>
                <w:noProof/>
                <w:lang w:eastAsia="es-PE"/>
              </w:rPr>
              <w:tab/>
            </w:r>
            <w:r w:rsidR="00E5545D" w:rsidRPr="00EA646A">
              <w:rPr>
                <w:rStyle w:val="Hipervnculo"/>
                <w:noProof/>
              </w:rPr>
              <w:t>Resultados del modelo de especies múltiples</w:t>
            </w:r>
            <w:r w:rsidR="00E5545D">
              <w:rPr>
                <w:noProof/>
                <w:webHidden/>
              </w:rPr>
              <w:tab/>
            </w:r>
            <w:r w:rsidR="00E5545D">
              <w:rPr>
                <w:noProof/>
                <w:webHidden/>
              </w:rPr>
              <w:fldChar w:fldCharType="begin"/>
            </w:r>
            <w:r w:rsidR="00E5545D">
              <w:rPr>
                <w:noProof/>
                <w:webHidden/>
              </w:rPr>
              <w:instrText xml:space="preserve"> PAGEREF _Toc10327561 \h </w:instrText>
            </w:r>
            <w:r w:rsidR="00E5545D">
              <w:rPr>
                <w:noProof/>
                <w:webHidden/>
              </w:rPr>
            </w:r>
            <w:r w:rsidR="00E5545D">
              <w:rPr>
                <w:noProof/>
                <w:webHidden/>
              </w:rPr>
              <w:fldChar w:fldCharType="separate"/>
            </w:r>
            <w:r w:rsidR="00E5545D">
              <w:rPr>
                <w:noProof/>
                <w:webHidden/>
              </w:rPr>
              <w:t>56</w:t>
            </w:r>
            <w:r w:rsidR="00E5545D">
              <w:rPr>
                <w:noProof/>
                <w:webHidden/>
              </w:rPr>
              <w:fldChar w:fldCharType="end"/>
            </w:r>
          </w:hyperlink>
        </w:p>
        <w:p w14:paraId="456B24EE" w14:textId="0D660BFA"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2" w:history="1">
            <w:r w:rsidR="00E5545D" w:rsidRPr="00EA646A">
              <w:rPr>
                <w:rStyle w:val="Hipervnculo"/>
                <w:noProof/>
              </w:rPr>
              <w:t>5.5</w:t>
            </w:r>
            <w:r w:rsidR="00E5545D">
              <w:rPr>
                <w:rFonts w:asciiTheme="minorHAnsi" w:eastAsiaTheme="minorEastAsia" w:hAnsiTheme="minorHAnsi"/>
                <w:noProof/>
                <w:lang w:eastAsia="es-PE"/>
              </w:rPr>
              <w:tab/>
            </w:r>
            <w:r w:rsidR="00E5545D" w:rsidRPr="00EA646A">
              <w:rPr>
                <w:rStyle w:val="Hipervnculo"/>
                <w:noProof/>
              </w:rPr>
              <w:t>Comparación modelos referenciales contra modelo final</w:t>
            </w:r>
            <w:r w:rsidR="00E5545D">
              <w:rPr>
                <w:noProof/>
                <w:webHidden/>
              </w:rPr>
              <w:tab/>
            </w:r>
            <w:r w:rsidR="00E5545D">
              <w:rPr>
                <w:noProof/>
                <w:webHidden/>
              </w:rPr>
              <w:fldChar w:fldCharType="begin"/>
            </w:r>
            <w:r w:rsidR="00E5545D">
              <w:rPr>
                <w:noProof/>
                <w:webHidden/>
              </w:rPr>
              <w:instrText xml:space="preserve"> PAGEREF _Toc10327562 \h </w:instrText>
            </w:r>
            <w:r w:rsidR="00E5545D">
              <w:rPr>
                <w:noProof/>
                <w:webHidden/>
              </w:rPr>
            </w:r>
            <w:r w:rsidR="00E5545D">
              <w:rPr>
                <w:noProof/>
                <w:webHidden/>
              </w:rPr>
              <w:fldChar w:fldCharType="separate"/>
            </w:r>
            <w:r w:rsidR="00E5545D">
              <w:rPr>
                <w:noProof/>
                <w:webHidden/>
              </w:rPr>
              <w:t>58</w:t>
            </w:r>
            <w:r w:rsidR="00E5545D">
              <w:rPr>
                <w:noProof/>
                <w:webHidden/>
              </w:rPr>
              <w:fldChar w:fldCharType="end"/>
            </w:r>
          </w:hyperlink>
        </w:p>
        <w:p w14:paraId="3A7493A8" w14:textId="6A89A5B6"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3" w:history="1">
            <w:r w:rsidR="00E5545D" w:rsidRPr="00EA646A">
              <w:rPr>
                <w:rStyle w:val="Hipervnculo"/>
                <w:noProof/>
              </w:rPr>
              <w:t>5.6</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63 \h </w:instrText>
            </w:r>
            <w:r w:rsidR="00E5545D">
              <w:rPr>
                <w:noProof/>
                <w:webHidden/>
              </w:rPr>
            </w:r>
            <w:r w:rsidR="00E5545D">
              <w:rPr>
                <w:noProof/>
                <w:webHidden/>
              </w:rPr>
              <w:fldChar w:fldCharType="separate"/>
            </w:r>
            <w:r w:rsidR="00E5545D">
              <w:rPr>
                <w:noProof/>
                <w:webHidden/>
              </w:rPr>
              <w:t>60</w:t>
            </w:r>
            <w:r w:rsidR="00E5545D">
              <w:rPr>
                <w:noProof/>
                <w:webHidden/>
              </w:rPr>
              <w:fldChar w:fldCharType="end"/>
            </w:r>
          </w:hyperlink>
        </w:p>
        <w:p w14:paraId="25515BAA" w14:textId="1C5917B0" w:rsidR="00E5545D" w:rsidRDefault="00890EAD">
          <w:pPr>
            <w:pStyle w:val="TDC1"/>
            <w:tabs>
              <w:tab w:val="left" w:pos="1320"/>
            </w:tabs>
            <w:rPr>
              <w:rFonts w:asciiTheme="minorHAnsi" w:eastAsiaTheme="minorEastAsia" w:hAnsiTheme="minorHAnsi"/>
              <w:noProof/>
              <w:lang w:eastAsia="es-PE"/>
            </w:rPr>
          </w:pPr>
          <w:hyperlink w:anchor="_Toc10327564" w:history="1">
            <w:r w:rsidR="00E5545D" w:rsidRPr="00EA646A">
              <w:rPr>
                <w:rStyle w:val="Hipervnculo"/>
                <w:noProof/>
              </w:rPr>
              <w:t>Capítulo 6.</w:t>
            </w:r>
            <w:r w:rsidR="00E5545D">
              <w:rPr>
                <w:rFonts w:asciiTheme="minorHAnsi" w:eastAsiaTheme="minorEastAsia" w:hAnsiTheme="minorHAnsi"/>
                <w:noProof/>
                <w:lang w:eastAsia="es-PE"/>
              </w:rPr>
              <w:tab/>
            </w:r>
            <w:r w:rsidR="00E5545D" w:rsidRPr="00EA646A">
              <w:rPr>
                <w:rStyle w:val="Hipervnculo"/>
                <w:noProof/>
              </w:rPr>
              <w:t>Comparación contra otros modelos</w:t>
            </w:r>
            <w:r w:rsidR="00E5545D">
              <w:rPr>
                <w:noProof/>
                <w:webHidden/>
              </w:rPr>
              <w:tab/>
            </w:r>
            <w:r w:rsidR="00E5545D">
              <w:rPr>
                <w:noProof/>
                <w:webHidden/>
              </w:rPr>
              <w:fldChar w:fldCharType="begin"/>
            </w:r>
            <w:r w:rsidR="00E5545D">
              <w:rPr>
                <w:noProof/>
                <w:webHidden/>
              </w:rPr>
              <w:instrText xml:space="preserve"> PAGEREF _Toc10327564 \h </w:instrText>
            </w:r>
            <w:r w:rsidR="00E5545D">
              <w:rPr>
                <w:noProof/>
                <w:webHidden/>
              </w:rPr>
            </w:r>
            <w:r w:rsidR="00E5545D">
              <w:rPr>
                <w:noProof/>
                <w:webHidden/>
              </w:rPr>
              <w:fldChar w:fldCharType="separate"/>
            </w:r>
            <w:r w:rsidR="00E5545D">
              <w:rPr>
                <w:noProof/>
                <w:webHidden/>
              </w:rPr>
              <w:t>62</w:t>
            </w:r>
            <w:r w:rsidR="00E5545D">
              <w:rPr>
                <w:noProof/>
                <w:webHidden/>
              </w:rPr>
              <w:fldChar w:fldCharType="end"/>
            </w:r>
          </w:hyperlink>
        </w:p>
        <w:p w14:paraId="3D36551C" w14:textId="2FADA9DA"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5" w:history="1">
            <w:r w:rsidR="00E5545D" w:rsidRPr="00EA646A">
              <w:rPr>
                <w:rStyle w:val="Hipervnculo"/>
                <w:noProof/>
              </w:rPr>
              <w:t>6.1</w:t>
            </w:r>
            <w:r w:rsidR="00E5545D">
              <w:rPr>
                <w:rFonts w:asciiTheme="minorHAnsi" w:eastAsiaTheme="minorEastAsia" w:hAnsiTheme="minorHAnsi"/>
                <w:noProof/>
                <w:lang w:eastAsia="es-PE"/>
              </w:rPr>
              <w:tab/>
            </w:r>
            <w:r w:rsidR="00E5545D" w:rsidRPr="00EA646A">
              <w:rPr>
                <w:rStyle w:val="Hipervnculo"/>
                <w:noProof/>
              </w:rPr>
              <w:t>Modelo final con máquina de soporte de vectores</w:t>
            </w:r>
            <w:r w:rsidR="00E5545D">
              <w:rPr>
                <w:noProof/>
                <w:webHidden/>
              </w:rPr>
              <w:tab/>
            </w:r>
            <w:r w:rsidR="00E5545D">
              <w:rPr>
                <w:noProof/>
                <w:webHidden/>
              </w:rPr>
              <w:fldChar w:fldCharType="begin"/>
            </w:r>
            <w:r w:rsidR="00E5545D">
              <w:rPr>
                <w:noProof/>
                <w:webHidden/>
              </w:rPr>
              <w:instrText xml:space="preserve"> PAGEREF _Toc10327565 \h </w:instrText>
            </w:r>
            <w:r w:rsidR="00E5545D">
              <w:rPr>
                <w:noProof/>
                <w:webHidden/>
              </w:rPr>
            </w:r>
            <w:r w:rsidR="00E5545D">
              <w:rPr>
                <w:noProof/>
                <w:webHidden/>
              </w:rPr>
              <w:fldChar w:fldCharType="separate"/>
            </w:r>
            <w:r w:rsidR="00E5545D">
              <w:rPr>
                <w:noProof/>
                <w:webHidden/>
              </w:rPr>
              <w:t>62</w:t>
            </w:r>
            <w:r w:rsidR="00E5545D">
              <w:rPr>
                <w:noProof/>
                <w:webHidden/>
              </w:rPr>
              <w:fldChar w:fldCharType="end"/>
            </w:r>
          </w:hyperlink>
        </w:p>
        <w:p w14:paraId="686BF088" w14:textId="5B5BA0DC"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6" w:history="1">
            <w:r w:rsidR="00E5545D" w:rsidRPr="00EA646A">
              <w:rPr>
                <w:rStyle w:val="Hipervnculo"/>
                <w:noProof/>
              </w:rPr>
              <w:t>6.2</w:t>
            </w:r>
            <w:r w:rsidR="00E5545D">
              <w:rPr>
                <w:rFonts w:asciiTheme="minorHAnsi" w:eastAsiaTheme="minorEastAsia" w:hAnsiTheme="minorHAnsi"/>
                <w:noProof/>
                <w:lang w:eastAsia="es-PE"/>
              </w:rPr>
              <w:tab/>
            </w:r>
            <w:r w:rsidR="00E5545D" w:rsidRPr="00EA646A">
              <w:rPr>
                <w:rStyle w:val="Hipervnculo"/>
                <w:noProof/>
              </w:rPr>
              <w:t>Predictor de lncRNA para plantas</w:t>
            </w:r>
            <w:r w:rsidR="00E5545D">
              <w:rPr>
                <w:noProof/>
                <w:webHidden/>
              </w:rPr>
              <w:tab/>
            </w:r>
            <w:r w:rsidR="00E5545D">
              <w:rPr>
                <w:noProof/>
                <w:webHidden/>
              </w:rPr>
              <w:fldChar w:fldCharType="begin"/>
            </w:r>
            <w:r w:rsidR="00E5545D">
              <w:rPr>
                <w:noProof/>
                <w:webHidden/>
              </w:rPr>
              <w:instrText xml:space="preserve"> PAGEREF _Toc10327566 \h </w:instrText>
            </w:r>
            <w:r w:rsidR="00E5545D">
              <w:rPr>
                <w:noProof/>
                <w:webHidden/>
              </w:rPr>
            </w:r>
            <w:r w:rsidR="00E5545D">
              <w:rPr>
                <w:noProof/>
                <w:webHidden/>
              </w:rPr>
              <w:fldChar w:fldCharType="separate"/>
            </w:r>
            <w:r w:rsidR="00E5545D">
              <w:rPr>
                <w:noProof/>
                <w:webHidden/>
              </w:rPr>
              <w:t>65</w:t>
            </w:r>
            <w:r w:rsidR="00E5545D">
              <w:rPr>
                <w:noProof/>
                <w:webHidden/>
              </w:rPr>
              <w:fldChar w:fldCharType="end"/>
            </w:r>
          </w:hyperlink>
        </w:p>
        <w:p w14:paraId="0FF777B0" w14:textId="32137529"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7" w:history="1">
            <w:r w:rsidR="00E5545D" w:rsidRPr="00EA646A">
              <w:rPr>
                <w:rStyle w:val="Hipervnculo"/>
                <w:noProof/>
              </w:rPr>
              <w:t>6.3</w:t>
            </w:r>
            <w:r w:rsidR="00E5545D">
              <w:rPr>
                <w:rFonts w:asciiTheme="minorHAnsi" w:eastAsiaTheme="minorEastAsia" w:hAnsiTheme="minorHAnsi"/>
                <w:noProof/>
                <w:lang w:eastAsia="es-PE"/>
              </w:rPr>
              <w:tab/>
            </w:r>
            <w:r w:rsidR="00E5545D" w:rsidRPr="00EA646A">
              <w:rPr>
                <w:rStyle w:val="Hipervnculo"/>
                <w:noProof/>
              </w:rPr>
              <w:t>Resumen</w:t>
            </w:r>
            <w:r w:rsidR="00E5545D">
              <w:rPr>
                <w:noProof/>
                <w:webHidden/>
              </w:rPr>
              <w:tab/>
            </w:r>
            <w:r w:rsidR="00E5545D">
              <w:rPr>
                <w:noProof/>
                <w:webHidden/>
              </w:rPr>
              <w:fldChar w:fldCharType="begin"/>
            </w:r>
            <w:r w:rsidR="00E5545D">
              <w:rPr>
                <w:noProof/>
                <w:webHidden/>
              </w:rPr>
              <w:instrText xml:space="preserve"> PAGEREF _Toc10327567 \h </w:instrText>
            </w:r>
            <w:r w:rsidR="00E5545D">
              <w:rPr>
                <w:noProof/>
                <w:webHidden/>
              </w:rPr>
            </w:r>
            <w:r w:rsidR="00E5545D">
              <w:rPr>
                <w:noProof/>
                <w:webHidden/>
              </w:rPr>
              <w:fldChar w:fldCharType="separate"/>
            </w:r>
            <w:r w:rsidR="00E5545D">
              <w:rPr>
                <w:noProof/>
                <w:webHidden/>
              </w:rPr>
              <w:t>67</w:t>
            </w:r>
            <w:r w:rsidR="00E5545D">
              <w:rPr>
                <w:noProof/>
                <w:webHidden/>
              </w:rPr>
              <w:fldChar w:fldCharType="end"/>
            </w:r>
          </w:hyperlink>
        </w:p>
        <w:p w14:paraId="23B74C18" w14:textId="12678FF1" w:rsidR="00E5545D" w:rsidRDefault="00890EAD">
          <w:pPr>
            <w:pStyle w:val="TDC1"/>
            <w:tabs>
              <w:tab w:val="left" w:pos="1320"/>
            </w:tabs>
            <w:rPr>
              <w:rFonts w:asciiTheme="minorHAnsi" w:eastAsiaTheme="minorEastAsia" w:hAnsiTheme="minorHAnsi"/>
              <w:noProof/>
              <w:lang w:eastAsia="es-PE"/>
            </w:rPr>
          </w:pPr>
          <w:hyperlink w:anchor="_Toc10327568" w:history="1">
            <w:r w:rsidR="00E5545D" w:rsidRPr="00EA646A">
              <w:rPr>
                <w:rStyle w:val="Hipervnculo"/>
                <w:noProof/>
              </w:rPr>
              <w:t>Capítulo 7.</w:t>
            </w:r>
            <w:r w:rsidR="00E5545D">
              <w:rPr>
                <w:rFonts w:asciiTheme="minorHAnsi" w:eastAsiaTheme="minorEastAsia" w:hAnsiTheme="minorHAnsi"/>
                <w:noProof/>
                <w:lang w:eastAsia="es-PE"/>
              </w:rPr>
              <w:tab/>
            </w:r>
            <w:r w:rsidR="00E5545D" w:rsidRPr="00EA646A">
              <w:rPr>
                <w:rStyle w:val="Hipervnculo"/>
                <w:noProof/>
              </w:rPr>
              <w:t>Conclusiones y trabajos futuros</w:t>
            </w:r>
            <w:r w:rsidR="00E5545D">
              <w:rPr>
                <w:noProof/>
                <w:webHidden/>
              </w:rPr>
              <w:tab/>
            </w:r>
            <w:r w:rsidR="00E5545D">
              <w:rPr>
                <w:noProof/>
                <w:webHidden/>
              </w:rPr>
              <w:fldChar w:fldCharType="begin"/>
            </w:r>
            <w:r w:rsidR="00E5545D">
              <w:rPr>
                <w:noProof/>
                <w:webHidden/>
              </w:rPr>
              <w:instrText xml:space="preserve"> PAGEREF _Toc10327568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49EEEE30" w14:textId="6B8BE996"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69" w:history="1">
            <w:r w:rsidR="00E5545D" w:rsidRPr="00EA646A">
              <w:rPr>
                <w:rStyle w:val="Hipervnculo"/>
                <w:noProof/>
              </w:rPr>
              <w:t>7.1</w:t>
            </w:r>
            <w:r w:rsidR="00E5545D">
              <w:rPr>
                <w:rFonts w:asciiTheme="minorHAnsi" w:eastAsiaTheme="minorEastAsia" w:hAnsiTheme="minorHAnsi"/>
                <w:noProof/>
                <w:lang w:eastAsia="es-PE"/>
              </w:rPr>
              <w:tab/>
            </w:r>
            <w:r w:rsidR="00E5545D" w:rsidRPr="00EA646A">
              <w:rPr>
                <w:rStyle w:val="Hipervnculo"/>
                <w:noProof/>
              </w:rPr>
              <w:t>Conclusiones</w:t>
            </w:r>
            <w:r w:rsidR="00E5545D">
              <w:rPr>
                <w:noProof/>
                <w:webHidden/>
              </w:rPr>
              <w:tab/>
            </w:r>
            <w:r w:rsidR="00E5545D">
              <w:rPr>
                <w:noProof/>
                <w:webHidden/>
              </w:rPr>
              <w:fldChar w:fldCharType="begin"/>
            </w:r>
            <w:r w:rsidR="00E5545D">
              <w:rPr>
                <w:noProof/>
                <w:webHidden/>
              </w:rPr>
              <w:instrText xml:space="preserve"> PAGEREF _Toc10327569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6E348D7D" w14:textId="0BB60EEB" w:rsidR="00E5545D" w:rsidRDefault="00890EAD">
          <w:pPr>
            <w:pStyle w:val="TDC2"/>
            <w:tabs>
              <w:tab w:val="left" w:pos="880"/>
              <w:tab w:val="right" w:leader="dot" w:pos="8493"/>
            </w:tabs>
            <w:rPr>
              <w:rFonts w:asciiTheme="minorHAnsi" w:eastAsiaTheme="minorEastAsia" w:hAnsiTheme="minorHAnsi"/>
              <w:noProof/>
              <w:lang w:eastAsia="es-PE"/>
            </w:rPr>
          </w:pPr>
          <w:hyperlink w:anchor="_Toc10327570" w:history="1">
            <w:r w:rsidR="00E5545D" w:rsidRPr="00EA646A">
              <w:rPr>
                <w:rStyle w:val="Hipervnculo"/>
                <w:noProof/>
              </w:rPr>
              <w:t>7.2</w:t>
            </w:r>
            <w:r w:rsidR="00E5545D">
              <w:rPr>
                <w:rFonts w:asciiTheme="minorHAnsi" w:eastAsiaTheme="minorEastAsia" w:hAnsiTheme="minorHAnsi"/>
                <w:noProof/>
                <w:lang w:eastAsia="es-PE"/>
              </w:rPr>
              <w:tab/>
            </w:r>
            <w:r w:rsidR="00E5545D" w:rsidRPr="00EA646A">
              <w:rPr>
                <w:rStyle w:val="Hipervnculo"/>
                <w:noProof/>
              </w:rPr>
              <w:t>Trabajos futuros</w:t>
            </w:r>
            <w:r w:rsidR="00E5545D">
              <w:rPr>
                <w:noProof/>
                <w:webHidden/>
              </w:rPr>
              <w:tab/>
            </w:r>
            <w:r w:rsidR="00E5545D">
              <w:rPr>
                <w:noProof/>
                <w:webHidden/>
              </w:rPr>
              <w:fldChar w:fldCharType="begin"/>
            </w:r>
            <w:r w:rsidR="00E5545D">
              <w:rPr>
                <w:noProof/>
                <w:webHidden/>
              </w:rPr>
              <w:instrText xml:space="preserve"> PAGEREF _Toc10327570 \h </w:instrText>
            </w:r>
            <w:r w:rsidR="00E5545D">
              <w:rPr>
                <w:noProof/>
                <w:webHidden/>
              </w:rPr>
            </w:r>
            <w:r w:rsidR="00E5545D">
              <w:rPr>
                <w:noProof/>
                <w:webHidden/>
              </w:rPr>
              <w:fldChar w:fldCharType="separate"/>
            </w:r>
            <w:r w:rsidR="00E5545D">
              <w:rPr>
                <w:noProof/>
                <w:webHidden/>
              </w:rPr>
              <w:t>69</w:t>
            </w:r>
            <w:r w:rsidR="00E5545D">
              <w:rPr>
                <w:noProof/>
                <w:webHidden/>
              </w:rPr>
              <w:fldChar w:fldCharType="end"/>
            </w:r>
          </w:hyperlink>
        </w:p>
        <w:p w14:paraId="7124DD62" w14:textId="154E2EB4" w:rsidR="00E5545D" w:rsidRDefault="00890EAD">
          <w:pPr>
            <w:pStyle w:val="TDC1"/>
            <w:rPr>
              <w:rFonts w:asciiTheme="minorHAnsi" w:eastAsiaTheme="minorEastAsia" w:hAnsiTheme="minorHAnsi"/>
              <w:noProof/>
              <w:lang w:eastAsia="es-PE"/>
            </w:rPr>
          </w:pPr>
          <w:hyperlink w:anchor="_Toc10327571" w:history="1">
            <w:r w:rsidR="00E5545D" w:rsidRPr="00EA646A">
              <w:rPr>
                <w:rStyle w:val="Hipervnculo"/>
                <w:noProof/>
              </w:rPr>
              <w:t>Referencias</w:t>
            </w:r>
            <w:r w:rsidR="00E5545D">
              <w:rPr>
                <w:noProof/>
                <w:webHidden/>
              </w:rPr>
              <w:tab/>
            </w:r>
            <w:r w:rsidR="00E5545D">
              <w:rPr>
                <w:noProof/>
                <w:webHidden/>
              </w:rPr>
              <w:fldChar w:fldCharType="begin"/>
            </w:r>
            <w:r w:rsidR="00E5545D">
              <w:rPr>
                <w:noProof/>
                <w:webHidden/>
              </w:rPr>
              <w:instrText xml:space="preserve"> PAGEREF _Toc10327571 \h </w:instrText>
            </w:r>
            <w:r w:rsidR="00E5545D">
              <w:rPr>
                <w:noProof/>
                <w:webHidden/>
              </w:rPr>
            </w:r>
            <w:r w:rsidR="00E5545D">
              <w:rPr>
                <w:noProof/>
                <w:webHidden/>
              </w:rPr>
              <w:fldChar w:fldCharType="separate"/>
            </w:r>
            <w:r w:rsidR="00E5545D">
              <w:rPr>
                <w:noProof/>
                <w:webHidden/>
              </w:rPr>
              <w:t>70</w:t>
            </w:r>
            <w:r w:rsidR="00E5545D">
              <w:rPr>
                <w:noProof/>
                <w:webHidden/>
              </w:rPr>
              <w:fldChar w:fldCharType="end"/>
            </w:r>
          </w:hyperlink>
        </w:p>
        <w:p w14:paraId="2E4DE4E0" w14:textId="33F480E0" w:rsidR="00E5545D" w:rsidRDefault="00890EAD">
          <w:pPr>
            <w:pStyle w:val="TDC1"/>
            <w:rPr>
              <w:rFonts w:asciiTheme="minorHAnsi" w:eastAsiaTheme="minorEastAsia" w:hAnsiTheme="minorHAnsi"/>
              <w:noProof/>
              <w:lang w:eastAsia="es-PE"/>
            </w:rPr>
          </w:pPr>
          <w:hyperlink w:anchor="_Toc10327572" w:history="1">
            <w:r w:rsidR="00E5545D" w:rsidRPr="00EA646A">
              <w:rPr>
                <w:rStyle w:val="Hipervnculo"/>
                <w:noProof/>
              </w:rPr>
              <w:t>Anexos</w:t>
            </w:r>
            <w:r w:rsidR="00E5545D">
              <w:rPr>
                <w:noProof/>
                <w:webHidden/>
              </w:rPr>
              <w:tab/>
            </w:r>
            <w:r w:rsidR="00E5545D">
              <w:rPr>
                <w:noProof/>
                <w:webHidden/>
              </w:rPr>
              <w:fldChar w:fldCharType="begin"/>
            </w:r>
            <w:r w:rsidR="00E5545D">
              <w:rPr>
                <w:noProof/>
                <w:webHidden/>
              </w:rPr>
              <w:instrText xml:space="preserve"> PAGEREF _Toc10327572 \h </w:instrText>
            </w:r>
            <w:r w:rsidR="00E5545D">
              <w:rPr>
                <w:noProof/>
                <w:webHidden/>
              </w:rPr>
            </w:r>
            <w:r w:rsidR="00E5545D">
              <w:rPr>
                <w:noProof/>
                <w:webHidden/>
              </w:rPr>
              <w:fldChar w:fldCharType="separate"/>
            </w:r>
            <w:r w:rsidR="00E5545D">
              <w:rPr>
                <w:noProof/>
                <w:webHidden/>
              </w:rPr>
              <w:t>a</w:t>
            </w:r>
            <w:r w:rsidR="00E5545D">
              <w:rPr>
                <w:noProof/>
                <w:webHidden/>
              </w:rPr>
              <w:fldChar w:fldCharType="end"/>
            </w:r>
          </w:hyperlink>
        </w:p>
        <w:p w14:paraId="7D522AFB" w14:textId="26B332CD"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73" w:history="1">
            <w:r w:rsidR="00E5545D" w:rsidRPr="00EA646A">
              <w:rPr>
                <w:rStyle w:val="Hipervnculo"/>
                <w:noProof/>
              </w:rPr>
              <w:t>Anexo A</w:t>
            </w:r>
            <w:r w:rsidR="00E5545D">
              <w:rPr>
                <w:rFonts w:asciiTheme="minorHAnsi" w:eastAsiaTheme="minorEastAsia" w:hAnsiTheme="minorHAnsi"/>
                <w:noProof/>
                <w:lang w:eastAsia="es-PE"/>
              </w:rPr>
              <w:tab/>
            </w:r>
            <w:r w:rsidR="00E5545D" w:rsidRPr="00EA646A">
              <w:rPr>
                <w:rStyle w:val="Hipervnculo"/>
                <w:noProof/>
              </w:rPr>
              <w:t>: Plan de Proyecto</w:t>
            </w:r>
            <w:r w:rsidR="00E5545D">
              <w:rPr>
                <w:noProof/>
                <w:webHidden/>
              </w:rPr>
              <w:tab/>
            </w:r>
            <w:r w:rsidR="00E5545D">
              <w:rPr>
                <w:noProof/>
                <w:webHidden/>
              </w:rPr>
              <w:fldChar w:fldCharType="begin"/>
            </w:r>
            <w:r w:rsidR="00E5545D">
              <w:rPr>
                <w:noProof/>
                <w:webHidden/>
              </w:rPr>
              <w:instrText xml:space="preserve"> PAGEREF _Toc10327573 \h </w:instrText>
            </w:r>
            <w:r w:rsidR="00E5545D">
              <w:rPr>
                <w:noProof/>
                <w:webHidden/>
              </w:rPr>
            </w:r>
            <w:r w:rsidR="00E5545D">
              <w:rPr>
                <w:noProof/>
                <w:webHidden/>
              </w:rPr>
              <w:fldChar w:fldCharType="separate"/>
            </w:r>
            <w:r w:rsidR="00E5545D">
              <w:rPr>
                <w:noProof/>
                <w:webHidden/>
              </w:rPr>
              <w:t>a</w:t>
            </w:r>
            <w:r w:rsidR="00E5545D">
              <w:rPr>
                <w:noProof/>
                <w:webHidden/>
              </w:rPr>
              <w:fldChar w:fldCharType="end"/>
            </w:r>
          </w:hyperlink>
        </w:p>
        <w:p w14:paraId="5447D592" w14:textId="1DCF6C29"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74" w:history="1">
            <w:r w:rsidR="00E5545D" w:rsidRPr="00EA646A">
              <w:rPr>
                <w:rStyle w:val="Hipervnculo"/>
                <w:noProof/>
              </w:rPr>
              <w:t>Anexo B</w:t>
            </w:r>
            <w:r w:rsidR="00E5545D">
              <w:rPr>
                <w:rFonts w:asciiTheme="minorHAnsi" w:eastAsiaTheme="minorEastAsia" w:hAnsiTheme="minorHAnsi"/>
                <w:noProof/>
                <w:lang w:eastAsia="es-PE"/>
              </w:rPr>
              <w:tab/>
            </w:r>
            <w:r w:rsidR="00E5545D" w:rsidRPr="00EA646A">
              <w:rPr>
                <w:rStyle w:val="Hipervnculo"/>
                <w:noProof/>
              </w:rPr>
              <w:t>: Descarga de Ensembl a través de biomaRt</w:t>
            </w:r>
            <w:r w:rsidR="00E5545D">
              <w:rPr>
                <w:noProof/>
                <w:webHidden/>
              </w:rPr>
              <w:tab/>
            </w:r>
            <w:r w:rsidR="00E5545D">
              <w:rPr>
                <w:noProof/>
                <w:webHidden/>
              </w:rPr>
              <w:fldChar w:fldCharType="begin"/>
            </w:r>
            <w:r w:rsidR="00E5545D">
              <w:rPr>
                <w:noProof/>
                <w:webHidden/>
              </w:rPr>
              <w:instrText xml:space="preserve"> PAGEREF _Toc10327574 \h </w:instrText>
            </w:r>
            <w:r w:rsidR="00E5545D">
              <w:rPr>
                <w:noProof/>
                <w:webHidden/>
              </w:rPr>
            </w:r>
            <w:r w:rsidR="00E5545D">
              <w:rPr>
                <w:noProof/>
                <w:webHidden/>
              </w:rPr>
              <w:fldChar w:fldCharType="separate"/>
            </w:r>
            <w:r w:rsidR="00E5545D">
              <w:rPr>
                <w:noProof/>
                <w:webHidden/>
              </w:rPr>
              <w:t>i</w:t>
            </w:r>
            <w:r w:rsidR="00E5545D">
              <w:rPr>
                <w:noProof/>
                <w:webHidden/>
              </w:rPr>
              <w:fldChar w:fldCharType="end"/>
            </w:r>
          </w:hyperlink>
        </w:p>
        <w:p w14:paraId="62D91B94" w14:textId="42EB55E0"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75" w:history="1">
            <w:r w:rsidR="00E5545D" w:rsidRPr="00EA646A">
              <w:rPr>
                <w:rStyle w:val="Hipervnculo"/>
                <w:noProof/>
              </w:rPr>
              <w:t>Anexo C</w:t>
            </w:r>
            <w:r w:rsidR="00E5545D">
              <w:rPr>
                <w:rFonts w:asciiTheme="minorHAnsi" w:eastAsiaTheme="minorEastAsia" w:hAnsiTheme="minorHAnsi"/>
                <w:noProof/>
                <w:lang w:eastAsia="es-PE"/>
              </w:rPr>
              <w:tab/>
            </w:r>
            <w:r w:rsidR="00E5545D" w:rsidRPr="00EA646A">
              <w:rPr>
                <w:rStyle w:val="Hipervnculo"/>
                <w:noProof/>
              </w:rPr>
              <w:t>: Procesamiento de descargas manuales de Ensembl</w:t>
            </w:r>
            <w:r w:rsidR="00E5545D">
              <w:rPr>
                <w:noProof/>
                <w:webHidden/>
              </w:rPr>
              <w:tab/>
            </w:r>
            <w:r w:rsidR="00E5545D">
              <w:rPr>
                <w:noProof/>
                <w:webHidden/>
              </w:rPr>
              <w:fldChar w:fldCharType="begin"/>
            </w:r>
            <w:r w:rsidR="00E5545D">
              <w:rPr>
                <w:noProof/>
                <w:webHidden/>
              </w:rPr>
              <w:instrText xml:space="preserve"> PAGEREF _Toc10327575 \h </w:instrText>
            </w:r>
            <w:r w:rsidR="00E5545D">
              <w:rPr>
                <w:noProof/>
                <w:webHidden/>
              </w:rPr>
            </w:r>
            <w:r w:rsidR="00E5545D">
              <w:rPr>
                <w:noProof/>
                <w:webHidden/>
              </w:rPr>
              <w:fldChar w:fldCharType="separate"/>
            </w:r>
            <w:r w:rsidR="00E5545D">
              <w:rPr>
                <w:noProof/>
                <w:webHidden/>
              </w:rPr>
              <w:t>k</w:t>
            </w:r>
            <w:r w:rsidR="00E5545D">
              <w:rPr>
                <w:noProof/>
                <w:webHidden/>
              </w:rPr>
              <w:fldChar w:fldCharType="end"/>
            </w:r>
          </w:hyperlink>
        </w:p>
        <w:p w14:paraId="3E03D8EE" w14:textId="418AB58E"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76" w:history="1">
            <w:r w:rsidR="00E5545D" w:rsidRPr="00EA646A">
              <w:rPr>
                <w:rStyle w:val="Hipervnculo"/>
                <w:noProof/>
              </w:rPr>
              <w:t>Anexo D</w:t>
            </w:r>
            <w:r w:rsidR="00E5545D">
              <w:rPr>
                <w:rFonts w:asciiTheme="minorHAnsi" w:eastAsiaTheme="minorEastAsia" w:hAnsiTheme="minorHAnsi"/>
                <w:noProof/>
                <w:lang w:eastAsia="es-PE"/>
              </w:rPr>
              <w:tab/>
            </w:r>
            <w:r w:rsidR="00E5545D" w:rsidRPr="00EA646A">
              <w:rPr>
                <w:rStyle w:val="Hipervnculo"/>
                <w:noProof/>
              </w:rPr>
              <w:t>: Procesamiento de archivos en formato fasta de CantataDB</w:t>
            </w:r>
            <w:r w:rsidR="00E5545D">
              <w:rPr>
                <w:noProof/>
                <w:webHidden/>
              </w:rPr>
              <w:tab/>
            </w:r>
            <w:r w:rsidR="00E5545D">
              <w:rPr>
                <w:noProof/>
                <w:webHidden/>
              </w:rPr>
              <w:fldChar w:fldCharType="begin"/>
            </w:r>
            <w:r w:rsidR="00E5545D">
              <w:rPr>
                <w:noProof/>
                <w:webHidden/>
              </w:rPr>
              <w:instrText xml:space="preserve"> PAGEREF _Toc10327576 \h </w:instrText>
            </w:r>
            <w:r w:rsidR="00E5545D">
              <w:rPr>
                <w:noProof/>
                <w:webHidden/>
              </w:rPr>
            </w:r>
            <w:r w:rsidR="00E5545D">
              <w:rPr>
                <w:noProof/>
                <w:webHidden/>
              </w:rPr>
              <w:fldChar w:fldCharType="separate"/>
            </w:r>
            <w:r w:rsidR="00E5545D">
              <w:rPr>
                <w:noProof/>
                <w:webHidden/>
              </w:rPr>
              <w:t>m</w:t>
            </w:r>
            <w:r w:rsidR="00E5545D">
              <w:rPr>
                <w:noProof/>
                <w:webHidden/>
              </w:rPr>
              <w:fldChar w:fldCharType="end"/>
            </w:r>
          </w:hyperlink>
        </w:p>
        <w:p w14:paraId="34A5E5F9" w14:textId="656D8030"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77" w:history="1">
            <w:r w:rsidR="00E5545D" w:rsidRPr="00EA646A">
              <w:rPr>
                <w:rStyle w:val="Hipervnculo"/>
                <w:noProof/>
              </w:rPr>
              <w:t>Anexo E</w:t>
            </w:r>
            <w:r w:rsidR="00E5545D">
              <w:rPr>
                <w:rFonts w:asciiTheme="minorHAnsi" w:eastAsiaTheme="minorEastAsia" w:hAnsiTheme="minorHAnsi"/>
                <w:noProof/>
                <w:lang w:eastAsia="es-PE"/>
              </w:rPr>
              <w:tab/>
            </w:r>
            <w:r w:rsidR="00E5545D" w:rsidRPr="00EA646A">
              <w:rPr>
                <w:rStyle w:val="Hipervnculo"/>
                <w:noProof/>
              </w:rPr>
              <w:t>: Procesamiento de archivos en formato fasta de GreeNC</w:t>
            </w:r>
            <w:r w:rsidR="00E5545D">
              <w:rPr>
                <w:noProof/>
                <w:webHidden/>
              </w:rPr>
              <w:tab/>
            </w:r>
            <w:r w:rsidR="00E5545D">
              <w:rPr>
                <w:noProof/>
                <w:webHidden/>
              </w:rPr>
              <w:fldChar w:fldCharType="begin"/>
            </w:r>
            <w:r w:rsidR="00E5545D">
              <w:rPr>
                <w:noProof/>
                <w:webHidden/>
              </w:rPr>
              <w:instrText xml:space="preserve"> PAGEREF _Toc10327577 \h </w:instrText>
            </w:r>
            <w:r w:rsidR="00E5545D">
              <w:rPr>
                <w:noProof/>
                <w:webHidden/>
              </w:rPr>
            </w:r>
            <w:r w:rsidR="00E5545D">
              <w:rPr>
                <w:noProof/>
                <w:webHidden/>
              </w:rPr>
              <w:fldChar w:fldCharType="separate"/>
            </w:r>
            <w:r w:rsidR="00E5545D">
              <w:rPr>
                <w:noProof/>
                <w:webHidden/>
              </w:rPr>
              <w:t>o</w:t>
            </w:r>
            <w:r w:rsidR="00E5545D">
              <w:rPr>
                <w:noProof/>
                <w:webHidden/>
              </w:rPr>
              <w:fldChar w:fldCharType="end"/>
            </w:r>
          </w:hyperlink>
        </w:p>
        <w:p w14:paraId="5B744E2F" w14:textId="00660413"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78" w:history="1">
            <w:r w:rsidR="00E5545D" w:rsidRPr="00EA646A">
              <w:rPr>
                <w:rStyle w:val="Hipervnculo"/>
                <w:noProof/>
              </w:rPr>
              <w:t>Anexo F</w:t>
            </w:r>
            <w:r w:rsidR="00E5545D">
              <w:rPr>
                <w:rFonts w:asciiTheme="minorHAnsi" w:eastAsiaTheme="minorEastAsia" w:hAnsiTheme="minorHAnsi"/>
                <w:noProof/>
                <w:lang w:eastAsia="es-PE"/>
              </w:rPr>
              <w:tab/>
            </w:r>
            <w:r w:rsidR="00E5545D" w:rsidRPr="00EA646A">
              <w:rPr>
                <w:rStyle w:val="Hipervnculo"/>
                <w:noProof/>
              </w:rPr>
              <w:t>: Selección aleatoria de transcritos para el modelo</w:t>
            </w:r>
            <w:r w:rsidR="00E5545D">
              <w:rPr>
                <w:noProof/>
                <w:webHidden/>
              </w:rPr>
              <w:tab/>
            </w:r>
            <w:r w:rsidR="00E5545D">
              <w:rPr>
                <w:noProof/>
                <w:webHidden/>
              </w:rPr>
              <w:fldChar w:fldCharType="begin"/>
            </w:r>
            <w:r w:rsidR="00E5545D">
              <w:rPr>
                <w:noProof/>
                <w:webHidden/>
              </w:rPr>
              <w:instrText xml:space="preserve"> PAGEREF _Toc10327578 \h </w:instrText>
            </w:r>
            <w:r w:rsidR="00E5545D">
              <w:rPr>
                <w:noProof/>
                <w:webHidden/>
              </w:rPr>
            </w:r>
            <w:r w:rsidR="00E5545D">
              <w:rPr>
                <w:noProof/>
                <w:webHidden/>
              </w:rPr>
              <w:fldChar w:fldCharType="separate"/>
            </w:r>
            <w:r w:rsidR="00E5545D">
              <w:rPr>
                <w:noProof/>
                <w:webHidden/>
              </w:rPr>
              <w:t>q</w:t>
            </w:r>
            <w:r w:rsidR="00E5545D">
              <w:rPr>
                <w:noProof/>
                <w:webHidden/>
              </w:rPr>
              <w:fldChar w:fldCharType="end"/>
            </w:r>
          </w:hyperlink>
        </w:p>
        <w:p w14:paraId="17E83AEA" w14:textId="5008F6BA"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79" w:history="1">
            <w:r w:rsidR="00E5545D" w:rsidRPr="00EA646A">
              <w:rPr>
                <w:rStyle w:val="Hipervnculo"/>
                <w:noProof/>
              </w:rPr>
              <w:t>Anexo G</w:t>
            </w:r>
            <w:r w:rsidR="00E5545D">
              <w:rPr>
                <w:rFonts w:asciiTheme="minorHAnsi" w:eastAsiaTheme="minorEastAsia" w:hAnsiTheme="minorHAnsi"/>
                <w:noProof/>
                <w:lang w:eastAsia="es-PE"/>
              </w:rPr>
              <w:tab/>
            </w:r>
            <w:r w:rsidR="00E5545D" w:rsidRPr="00EA646A">
              <w:rPr>
                <w:rStyle w:val="Hipervnculo"/>
                <w:noProof/>
              </w:rPr>
              <w:t>: Características – Longitud del transcrito</w:t>
            </w:r>
            <w:r w:rsidR="00E5545D">
              <w:rPr>
                <w:noProof/>
                <w:webHidden/>
              </w:rPr>
              <w:tab/>
            </w:r>
            <w:r w:rsidR="00E5545D">
              <w:rPr>
                <w:noProof/>
                <w:webHidden/>
              </w:rPr>
              <w:fldChar w:fldCharType="begin"/>
            </w:r>
            <w:r w:rsidR="00E5545D">
              <w:rPr>
                <w:noProof/>
                <w:webHidden/>
              </w:rPr>
              <w:instrText xml:space="preserve"> PAGEREF _Toc10327579 \h </w:instrText>
            </w:r>
            <w:r w:rsidR="00E5545D">
              <w:rPr>
                <w:noProof/>
                <w:webHidden/>
              </w:rPr>
            </w:r>
            <w:r w:rsidR="00E5545D">
              <w:rPr>
                <w:noProof/>
                <w:webHidden/>
              </w:rPr>
              <w:fldChar w:fldCharType="separate"/>
            </w:r>
            <w:r w:rsidR="00E5545D">
              <w:rPr>
                <w:noProof/>
                <w:webHidden/>
              </w:rPr>
              <w:t>r</w:t>
            </w:r>
            <w:r w:rsidR="00E5545D">
              <w:rPr>
                <w:noProof/>
                <w:webHidden/>
              </w:rPr>
              <w:fldChar w:fldCharType="end"/>
            </w:r>
          </w:hyperlink>
        </w:p>
        <w:p w14:paraId="4328F4AE" w14:textId="113E5E0B"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0" w:history="1">
            <w:r w:rsidR="00E5545D" w:rsidRPr="00EA646A">
              <w:rPr>
                <w:rStyle w:val="Hipervnculo"/>
                <w:noProof/>
              </w:rPr>
              <w:t>Anexo H</w:t>
            </w:r>
            <w:r w:rsidR="00E5545D">
              <w:rPr>
                <w:rFonts w:asciiTheme="minorHAnsi" w:eastAsiaTheme="minorEastAsia" w:hAnsiTheme="minorHAnsi"/>
                <w:noProof/>
                <w:lang w:eastAsia="es-PE"/>
              </w:rPr>
              <w:tab/>
            </w:r>
            <w:r w:rsidR="00E5545D" w:rsidRPr="00EA646A">
              <w:rPr>
                <w:rStyle w:val="Hipervnculo"/>
                <w:noProof/>
              </w:rPr>
              <w:t>: Características – Porcentaje de nucleótidos GC</w:t>
            </w:r>
            <w:r w:rsidR="00E5545D">
              <w:rPr>
                <w:noProof/>
                <w:webHidden/>
              </w:rPr>
              <w:tab/>
            </w:r>
            <w:r w:rsidR="00E5545D">
              <w:rPr>
                <w:noProof/>
                <w:webHidden/>
              </w:rPr>
              <w:fldChar w:fldCharType="begin"/>
            </w:r>
            <w:r w:rsidR="00E5545D">
              <w:rPr>
                <w:noProof/>
                <w:webHidden/>
              </w:rPr>
              <w:instrText xml:space="preserve"> PAGEREF _Toc10327580 \h </w:instrText>
            </w:r>
            <w:r w:rsidR="00E5545D">
              <w:rPr>
                <w:noProof/>
                <w:webHidden/>
              </w:rPr>
            </w:r>
            <w:r w:rsidR="00E5545D">
              <w:rPr>
                <w:noProof/>
                <w:webHidden/>
              </w:rPr>
              <w:fldChar w:fldCharType="separate"/>
            </w:r>
            <w:r w:rsidR="00E5545D">
              <w:rPr>
                <w:noProof/>
                <w:webHidden/>
              </w:rPr>
              <w:t>s</w:t>
            </w:r>
            <w:r w:rsidR="00E5545D">
              <w:rPr>
                <w:noProof/>
                <w:webHidden/>
              </w:rPr>
              <w:fldChar w:fldCharType="end"/>
            </w:r>
          </w:hyperlink>
        </w:p>
        <w:p w14:paraId="153F909A" w14:textId="482D7171"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1" w:history="1">
            <w:r w:rsidR="00E5545D" w:rsidRPr="00EA646A">
              <w:rPr>
                <w:rStyle w:val="Hipervnculo"/>
                <w:noProof/>
              </w:rPr>
              <w:t>Anexo I</w:t>
            </w:r>
            <w:r w:rsidR="00E5545D">
              <w:rPr>
                <w:rFonts w:asciiTheme="minorHAnsi" w:eastAsiaTheme="minorEastAsia" w:hAnsiTheme="minorHAnsi"/>
                <w:noProof/>
                <w:lang w:eastAsia="es-PE"/>
              </w:rPr>
              <w:tab/>
            </w:r>
            <w:r w:rsidR="00E5545D" w:rsidRPr="00EA646A">
              <w:rPr>
                <w:rStyle w:val="Hipervnculo"/>
                <w:noProof/>
              </w:rPr>
              <w:t>: Generación de archivos en formato fasta para CDS y lncRNA</w:t>
            </w:r>
            <w:r w:rsidR="00E5545D">
              <w:rPr>
                <w:noProof/>
                <w:webHidden/>
              </w:rPr>
              <w:tab/>
            </w:r>
            <w:r w:rsidR="00E5545D">
              <w:rPr>
                <w:noProof/>
                <w:webHidden/>
              </w:rPr>
              <w:fldChar w:fldCharType="begin"/>
            </w:r>
            <w:r w:rsidR="00E5545D">
              <w:rPr>
                <w:noProof/>
                <w:webHidden/>
              </w:rPr>
              <w:instrText xml:space="preserve"> PAGEREF _Toc10327581 \h </w:instrText>
            </w:r>
            <w:r w:rsidR="00E5545D">
              <w:rPr>
                <w:noProof/>
                <w:webHidden/>
              </w:rPr>
            </w:r>
            <w:r w:rsidR="00E5545D">
              <w:rPr>
                <w:noProof/>
                <w:webHidden/>
              </w:rPr>
              <w:fldChar w:fldCharType="separate"/>
            </w:r>
            <w:r w:rsidR="00E5545D">
              <w:rPr>
                <w:noProof/>
                <w:webHidden/>
              </w:rPr>
              <w:t>t</w:t>
            </w:r>
            <w:r w:rsidR="00E5545D">
              <w:rPr>
                <w:noProof/>
                <w:webHidden/>
              </w:rPr>
              <w:fldChar w:fldCharType="end"/>
            </w:r>
          </w:hyperlink>
        </w:p>
        <w:p w14:paraId="429B322C" w14:textId="6F4F1387"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2" w:history="1">
            <w:r w:rsidR="00E5545D" w:rsidRPr="00EA646A">
              <w:rPr>
                <w:rStyle w:val="Hipervnculo"/>
                <w:noProof/>
              </w:rPr>
              <w:t>Anexo J</w:t>
            </w:r>
            <w:r w:rsidR="00E5545D">
              <w:rPr>
                <w:rFonts w:asciiTheme="minorHAnsi" w:eastAsiaTheme="minorEastAsia" w:hAnsiTheme="minorHAnsi"/>
                <w:noProof/>
                <w:lang w:eastAsia="es-PE"/>
              </w:rPr>
              <w:tab/>
            </w:r>
            <w:r w:rsidR="00E5545D" w:rsidRPr="00EA646A">
              <w:rPr>
                <w:rStyle w:val="Hipervnculo"/>
                <w:noProof/>
              </w:rPr>
              <w:t>: CPAT – Generación de tabla de frecuencias de hexámeros</w:t>
            </w:r>
            <w:r w:rsidR="00E5545D">
              <w:rPr>
                <w:noProof/>
                <w:webHidden/>
              </w:rPr>
              <w:tab/>
            </w:r>
            <w:r w:rsidR="00E5545D">
              <w:rPr>
                <w:noProof/>
                <w:webHidden/>
              </w:rPr>
              <w:fldChar w:fldCharType="begin"/>
            </w:r>
            <w:r w:rsidR="00E5545D">
              <w:rPr>
                <w:noProof/>
                <w:webHidden/>
              </w:rPr>
              <w:instrText xml:space="preserve"> PAGEREF _Toc10327582 \h </w:instrText>
            </w:r>
            <w:r w:rsidR="00E5545D">
              <w:rPr>
                <w:noProof/>
                <w:webHidden/>
              </w:rPr>
            </w:r>
            <w:r w:rsidR="00E5545D">
              <w:rPr>
                <w:noProof/>
                <w:webHidden/>
              </w:rPr>
              <w:fldChar w:fldCharType="separate"/>
            </w:r>
            <w:r w:rsidR="00E5545D">
              <w:rPr>
                <w:noProof/>
                <w:webHidden/>
              </w:rPr>
              <w:t>v</w:t>
            </w:r>
            <w:r w:rsidR="00E5545D">
              <w:rPr>
                <w:noProof/>
                <w:webHidden/>
              </w:rPr>
              <w:fldChar w:fldCharType="end"/>
            </w:r>
          </w:hyperlink>
        </w:p>
        <w:p w14:paraId="56E08DBC" w14:textId="673921C2"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3" w:history="1">
            <w:r w:rsidR="00E5545D" w:rsidRPr="00EA646A">
              <w:rPr>
                <w:rStyle w:val="Hipervnculo"/>
                <w:noProof/>
              </w:rPr>
              <w:t>Anexo K</w:t>
            </w:r>
            <w:r w:rsidR="00E5545D">
              <w:rPr>
                <w:rFonts w:asciiTheme="minorHAnsi" w:eastAsiaTheme="minorEastAsia" w:hAnsiTheme="minorHAnsi"/>
                <w:noProof/>
                <w:lang w:eastAsia="es-PE"/>
              </w:rPr>
              <w:tab/>
            </w:r>
            <w:r w:rsidR="00E5545D" w:rsidRPr="00EA646A">
              <w:rPr>
                <w:rStyle w:val="Hipervnculo"/>
                <w:noProof/>
              </w:rPr>
              <w:t>: Generación de archivos en formato fasta para ARN codificantes</w:t>
            </w:r>
            <w:r w:rsidR="00E5545D">
              <w:rPr>
                <w:noProof/>
                <w:webHidden/>
              </w:rPr>
              <w:tab/>
            </w:r>
            <w:r w:rsidR="00E5545D">
              <w:rPr>
                <w:noProof/>
                <w:webHidden/>
              </w:rPr>
              <w:fldChar w:fldCharType="begin"/>
            </w:r>
            <w:r w:rsidR="00E5545D">
              <w:rPr>
                <w:noProof/>
                <w:webHidden/>
              </w:rPr>
              <w:instrText xml:space="preserve"> PAGEREF _Toc10327583 \h </w:instrText>
            </w:r>
            <w:r w:rsidR="00E5545D">
              <w:rPr>
                <w:noProof/>
                <w:webHidden/>
              </w:rPr>
            </w:r>
            <w:r w:rsidR="00E5545D">
              <w:rPr>
                <w:noProof/>
                <w:webHidden/>
              </w:rPr>
              <w:fldChar w:fldCharType="separate"/>
            </w:r>
            <w:r w:rsidR="00E5545D">
              <w:rPr>
                <w:noProof/>
                <w:webHidden/>
              </w:rPr>
              <w:t>w</w:t>
            </w:r>
            <w:r w:rsidR="00E5545D">
              <w:rPr>
                <w:noProof/>
                <w:webHidden/>
              </w:rPr>
              <w:fldChar w:fldCharType="end"/>
            </w:r>
          </w:hyperlink>
        </w:p>
        <w:p w14:paraId="7FAA57A2" w14:textId="21F9EF29"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4" w:history="1">
            <w:r w:rsidR="00E5545D" w:rsidRPr="00EA646A">
              <w:rPr>
                <w:rStyle w:val="Hipervnculo"/>
                <w:noProof/>
              </w:rPr>
              <w:t>Anexo L</w:t>
            </w:r>
            <w:r w:rsidR="00E5545D">
              <w:rPr>
                <w:rFonts w:asciiTheme="minorHAnsi" w:eastAsiaTheme="minorEastAsia" w:hAnsiTheme="minorHAnsi"/>
                <w:noProof/>
                <w:lang w:eastAsia="es-PE"/>
              </w:rPr>
              <w:tab/>
            </w:r>
            <w:r w:rsidR="00E5545D" w:rsidRPr="00EA646A">
              <w:rPr>
                <w:rStyle w:val="Hipervnculo"/>
                <w:noProof/>
              </w:rPr>
              <w:t>: CPAT – Generación de regresión logística</w:t>
            </w:r>
            <w:r w:rsidR="00E5545D">
              <w:rPr>
                <w:noProof/>
                <w:webHidden/>
              </w:rPr>
              <w:tab/>
            </w:r>
            <w:r w:rsidR="00E5545D">
              <w:rPr>
                <w:noProof/>
                <w:webHidden/>
              </w:rPr>
              <w:fldChar w:fldCharType="begin"/>
            </w:r>
            <w:r w:rsidR="00E5545D">
              <w:rPr>
                <w:noProof/>
                <w:webHidden/>
              </w:rPr>
              <w:instrText xml:space="preserve"> PAGEREF _Toc10327584 \h </w:instrText>
            </w:r>
            <w:r w:rsidR="00E5545D">
              <w:rPr>
                <w:noProof/>
                <w:webHidden/>
              </w:rPr>
            </w:r>
            <w:r w:rsidR="00E5545D">
              <w:rPr>
                <w:noProof/>
                <w:webHidden/>
              </w:rPr>
              <w:fldChar w:fldCharType="separate"/>
            </w:r>
            <w:r w:rsidR="00E5545D">
              <w:rPr>
                <w:noProof/>
                <w:webHidden/>
              </w:rPr>
              <w:t>x</w:t>
            </w:r>
            <w:r w:rsidR="00E5545D">
              <w:rPr>
                <w:noProof/>
                <w:webHidden/>
              </w:rPr>
              <w:fldChar w:fldCharType="end"/>
            </w:r>
          </w:hyperlink>
        </w:p>
        <w:p w14:paraId="44F0E919" w14:textId="5E8E8DE8"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5" w:history="1">
            <w:r w:rsidR="00E5545D" w:rsidRPr="00EA646A">
              <w:rPr>
                <w:rStyle w:val="Hipervnculo"/>
                <w:noProof/>
              </w:rPr>
              <w:t>Anexo M</w:t>
            </w:r>
            <w:r w:rsidR="00E5545D">
              <w:rPr>
                <w:rFonts w:asciiTheme="minorHAnsi" w:eastAsiaTheme="minorEastAsia" w:hAnsiTheme="minorHAnsi"/>
                <w:noProof/>
                <w:lang w:eastAsia="es-PE"/>
              </w:rPr>
              <w:tab/>
            </w:r>
            <w:r w:rsidR="00E5545D" w:rsidRPr="00EA646A">
              <w:rPr>
                <w:rStyle w:val="Hipervnculo"/>
                <w:noProof/>
              </w:rPr>
              <w:t>: CPAT – Ejecución de CPAT y exportación a la base de datos</w:t>
            </w:r>
            <w:r w:rsidR="00E5545D">
              <w:rPr>
                <w:noProof/>
                <w:webHidden/>
              </w:rPr>
              <w:tab/>
            </w:r>
            <w:r w:rsidR="00E5545D">
              <w:rPr>
                <w:noProof/>
                <w:webHidden/>
              </w:rPr>
              <w:fldChar w:fldCharType="begin"/>
            </w:r>
            <w:r w:rsidR="00E5545D">
              <w:rPr>
                <w:noProof/>
                <w:webHidden/>
              </w:rPr>
              <w:instrText xml:space="preserve"> PAGEREF _Toc10327585 \h </w:instrText>
            </w:r>
            <w:r w:rsidR="00E5545D">
              <w:rPr>
                <w:noProof/>
                <w:webHidden/>
              </w:rPr>
            </w:r>
            <w:r w:rsidR="00E5545D">
              <w:rPr>
                <w:noProof/>
                <w:webHidden/>
              </w:rPr>
              <w:fldChar w:fldCharType="separate"/>
            </w:r>
            <w:r w:rsidR="00E5545D">
              <w:rPr>
                <w:noProof/>
                <w:webHidden/>
              </w:rPr>
              <w:t>y</w:t>
            </w:r>
            <w:r w:rsidR="00E5545D">
              <w:rPr>
                <w:noProof/>
                <w:webHidden/>
              </w:rPr>
              <w:fldChar w:fldCharType="end"/>
            </w:r>
          </w:hyperlink>
        </w:p>
        <w:p w14:paraId="692B38AD" w14:textId="0AF16C91"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6" w:history="1">
            <w:r w:rsidR="00E5545D" w:rsidRPr="00EA646A">
              <w:rPr>
                <w:rStyle w:val="Hipervnculo"/>
                <w:noProof/>
              </w:rPr>
              <w:t>Anexo N</w:t>
            </w:r>
            <w:r w:rsidR="00E5545D">
              <w:rPr>
                <w:rFonts w:asciiTheme="minorHAnsi" w:eastAsiaTheme="minorEastAsia" w:hAnsiTheme="minorHAnsi"/>
                <w:noProof/>
                <w:lang w:eastAsia="es-PE"/>
              </w:rPr>
              <w:tab/>
            </w:r>
            <w:r w:rsidR="00E5545D" w:rsidRPr="00EA646A">
              <w:rPr>
                <w:rStyle w:val="Hipervnculo"/>
                <w:noProof/>
              </w:rPr>
              <w:t>: Diamond – Generación de la base de datos</w:t>
            </w:r>
            <w:r w:rsidR="00E5545D">
              <w:rPr>
                <w:noProof/>
                <w:webHidden/>
              </w:rPr>
              <w:tab/>
            </w:r>
            <w:r w:rsidR="00E5545D">
              <w:rPr>
                <w:noProof/>
                <w:webHidden/>
              </w:rPr>
              <w:fldChar w:fldCharType="begin"/>
            </w:r>
            <w:r w:rsidR="00E5545D">
              <w:rPr>
                <w:noProof/>
                <w:webHidden/>
              </w:rPr>
              <w:instrText xml:space="preserve"> PAGEREF _Toc10327586 \h </w:instrText>
            </w:r>
            <w:r w:rsidR="00E5545D">
              <w:rPr>
                <w:noProof/>
                <w:webHidden/>
              </w:rPr>
            </w:r>
            <w:r w:rsidR="00E5545D">
              <w:rPr>
                <w:noProof/>
                <w:webHidden/>
              </w:rPr>
              <w:fldChar w:fldCharType="separate"/>
            </w:r>
            <w:r w:rsidR="00E5545D">
              <w:rPr>
                <w:noProof/>
                <w:webHidden/>
              </w:rPr>
              <w:t>aa</w:t>
            </w:r>
            <w:r w:rsidR="00E5545D">
              <w:rPr>
                <w:noProof/>
                <w:webHidden/>
              </w:rPr>
              <w:fldChar w:fldCharType="end"/>
            </w:r>
          </w:hyperlink>
        </w:p>
        <w:p w14:paraId="3A2A2176" w14:textId="07B2CA6E"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7" w:history="1">
            <w:r w:rsidR="00E5545D" w:rsidRPr="00EA646A">
              <w:rPr>
                <w:rStyle w:val="Hipervnculo"/>
                <w:noProof/>
              </w:rPr>
              <w:t>Anexo O</w:t>
            </w:r>
            <w:r w:rsidR="00E5545D">
              <w:rPr>
                <w:rFonts w:asciiTheme="minorHAnsi" w:eastAsiaTheme="minorEastAsia" w:hAnsiTheme="minorHAnsi"/>
                <w:noProof/>
                <w:lang w:eastAsia="es-PE"/>
              </w:rPr>
              <w:tab/>
            </w:r>
            <w:r w:rsidR="00E5545D" w:rsidRPr="00EA646A">
              <w:rPr>
                <w:rStyle w:val="Hipervnculo"/>
                <w:noProof/>
              </w:rPr>
              <w:t>: Diamond – Búsqueda de alineamientos</w:t>
            </w:r>
            <w:r w:rsidR="00E5545D">
              <w:rPr>
                <w:noProof/>
                <w:webHidden/>
              </w:rPr>
              <w:tab/>
            </w:r>
            <w:r w:rsidR="00E5545D">
              <w:rPr>
                <w:noProof/>
                <w:webHidden/>
              </w:rPr>
              <w:fldChar w:fldCharType="begin"/>
            </w:r>
            <w:r w:rsidR="00E5545D">
              <w:rPr>
                <w:noProof/>
                <w:webHidden/>
              </w:rPr>
              <w:instrText xml:space="preserve"> PAGEREF _Toc10327587 \h </w:instrText>
            </w:r>
            <w:r w:rsidR="00E5545D">
              <w:rPr>
                <w:noProof/>
                <w:webHidden/>
              </w:rPr>
            </w:r>
            <w:r w:rsidR="00E5545D">
              <w:rPr>
                <w:noProof/>
                <w:webHidden/>
              </w:rPr>
              <w:fldChar w:fldCharType="separate"/>
            </w:r>
            <w:r w:rsidR="00E5545D">
              <w:rPr>
                <w:noProof/>
                <w:webHidden/>
              </w:rPr>
              <w:t>bb</w:t>
            </w:r>
            <w:r w:rsidR="00E5545D">
              <w:rPr>
                <w:noProof/>
                <w:webHidden/>
              </w:rPr>
              <w:fldChar w:fldCharType="end"/>
            </w:r>
          </w:hyperlink>
        </w:p>
        <w:p w14:paraId="7D5272D2" w14:textId="3D4CA4D8"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8" w:history="1">
            <w:r w:rsidR="00E5545D" w:rsidRPr="00EA646A">
              <w:rPr>
                <w:rStyle w:val="Hipervnculo"/>
                <w:noProof/>
              </w:rPr>
              <w:t>Anexo P</w:t>
            </w:r>
            <w:r w:rsidR="00E5545D">
              <w:rPr>
                <w:rFonts w:asciiTheme="minorHAnsi" w:eastAsiaTheme="minorEastAsia" w:hAnsiTheme="minorHAnsi"/>
                <w:noProof/>
                <w:lang w:eastAsia="es-PE"/>
              </w:rPr>
              <w:tab/>
            </w:r>
            <w:r w:rsidR="00E5545D" w:rsidRPr="00EA646A">
              <w:rPr>
                <w:rStyle w:val="Hipervnculo"/>
                <w:noProof/>
              </w:rPr>
              <w:t>: Diamond – Extracción de características</w:t>
            </w:r>
            <w:r w:rsidR="00E5545D">
              <w:rPr>
                <w:noProof/>
                <w:webHidden/>
              </w:rPr>
              <w:tab/>
            </w:r>
            <w:r w:rsidR="00E5545D">
              <w:rPr>
                <w:noProof/>
                <w:webHidden/>
              </w:rPr>
              <w:fldChar w:fldCharType="begin"/>
            </w:r>
            <w:r w:rsidR="00E5545D">
              <w:rPr>
                <w:noProof/>
                <w:webHidden/>
              </w:rPr>
              <w:instrText xml:space="preserve"> PAGEREF _Toc10327588 \h </w:instrText>
            </w:r>
            <w:r w:rsidR="00E5545D">
              <w:rPr>
                <w:noProof/>
                <w:webHidden/>
              </w:rPr>
            </w:r>
            <w:r w:rsidR="00E5545D">
              <w:rPr>
                <w:noProof/>
                <w:webHidden/>
              </w:rPr>
              <w:fldChar w:fldCharType="separate"/>
            </w:r>
            <w:r w:rsidR="00E5545D">
              <w:rPr>
                <w:noProof/>
                <w:webHidden/>
              </w:rPr>
              <w:t>cc</w:t>
            </w:r>
            <w:r w:rsidR="00E5545D">
              <w:rPr>
                <w:noProof/>
                <w:webHidden/>
              </w:rPr>
              <w:fldChar w:fldCharType="end"/>
            </w:r>
          </w:hyperlink>
        </w:p>
        <w:p w14:paraId="5F0BE304" w14:textId="59AF50F6"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89" w:history="1">
            <w:r w:rsidR="00E5545D" w:rsidRPr="00EA646A">
              <w:rPr>
                <w:rStyle w:val="Hipervnculo"/>
                <w:noProof/>
              </w:rPr>
              <w:t>Anexo Q</w:t>
            </w:r>
            <w:r w:rsidR="00E5545D">
              <w:rPr>
                <w:rFonts w:asciiTheme="minorHAnsi" w:eastAsiaTheme="minorEastAsia" w:hAnsiTheme="minorHAnsi"/>
                <w:noProof/>
                <w:lang w:eastAsia="es-PE"/>
              </w:rPr>
              <w:tab/>
            </w:r>
            <w:r w:rsidR="00E5545D" w:rsidRPr="00EA646A">
              <w:rPr>
                <w:rStyle w:val="Hipervnculo"/>
                <w:noProof/>
              </w:rPr>
              <w:t>: Librería util_bd.py</w:t>
            </w:r>
            <w:r w:rsidR="00E5545D">
              <w:rPr>
                <w:noProof/>
                <w:webHidden/>
              </w:rPr>
              <w:tab/>
            </w:r>
            <w:r w:rsidR="00E5545D">
              <w:rPr>
                <w:noProof/>
                <w:webHidden/>
              </w:rPr>
              <w:fldChar w:fldCharType="begin"/>
            </w:r>
            <w:r w:rsidR="00E5545D">
              <w:rPr>
                <w:noProof/>
                <w:webHidden/>
              </w:rPr>
              <w:instrText xml:space="preserve"> PAGEREF _Toc10327589 \h </w:instrText>
            </w:r>
            <w:r w:rsidR="00E5545D">
              <w:rPr>
                <w:noProof/>
                <w:webHidden/>
              </w:rPr>
            </w:r>
            <w:r w:rsidR="00E5545D">
              <w:rPr>
                <w:noProof/>
                <w:webHidden/>
              </w:rPr>
              <w:fldChar w:fldCharType="separate"/>
            </w:r>
            <w:r w:rsidR="00E5545D">
              <w:rPr>
                <w:noProof/>
                <w:webHidden/>
              </w:rPr>
              <w:t>ff</w:t>
            </w:r>
            <w:r w:rsidR="00E5545D">
              <w:rPr>
                <w:noProof/>
                <w:webHidden/>
              </w:rPr>
              <w:fldChar w:fldCharType="end"/>
            </w:r>
          </w:hyperlink>
        </w:p>
        <w:p w14:paraId="6610ECB0" w14:textId="07B0CA14"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90" w:history="1">
            <w:r w:rsidR="00E5545D" w:rsidRPr="00EA646A">
              <w:rPr>
                <w:rStyle w:val="Hipervnculo"/>
                <w:noProof/>
              </w:rPr>
              <w:t>Anexo R</w:t>
            </w:r>
            <w:r w:rsidR="00E5545D">
              <w:rPr>
                <w:rFonts w:asciiTheme="minorHAnsi" w:eastAsiaTheme="minorEastAsia" w:hAnsiTheme="minorHAnsi"/>
                <w:noProof/>
                <w:lang w:eastAsia="es-PE"/>
              </w:rPr>
              <w:tab/>
            </w:r>
            <w:r w:rsidR="00E5545D" w:rsidRPr="00EA646A">
              <w:rPr>
                <w:rStyle w:val="Hipervnculo"/>
                <w:noProof/>
              </w:rPr>
              <w:t>: Librería util_fasta.py</w:t>
            </w:r>
            <w:r w:rsidR="00E5545D">
              <w:rPr>
                <w:noProof/>
                <w:webHidden/>
              </w:rPr>
              <w:tab/>
            </w:r>
            <w:r w:rsidR="00E5545D">
              <w:rPr>
                <w:noProof/>
                <w:webHidden/>
              </w:rPr>
              <w:fldChar w:fldCharType="begin"/>
            </w:r>
            <w:r w:rsidR="00E5545D">
              <w:rPr>
                <w:noProof/>
                <w:webHidden/>
              </w:rPr>
              <w:instrText xml:space="preserve"> PAGEREF _Toc10327590 \h </w:instrText>
            </w:r>
            <w:r w:rsidR="00E5545D">
              <w:rPr>
                <w:noProof/>
                <w:webHidden/>
              </w:rPr>
            </w:r>
            <w:r w:rsidR="00E5545D">
              <w:rPr>
                <w:noProof/>
                <w:webHidden/>
              </w:rPr>
              <w:fldChar w:fldCharType="separate"/>
            </w:r>
            <w:r w:rsidR="00E5545D">
              <w:rPr>
                <w:noProof/>
                <w:webHidden/>
              </w:rPr>
              <w:t>gg</w:t>
            </w:r>
            <w:r w:rsidR="00E5545D">
              <w:rPr>
                <w:noProof/>
                <w:webHidden/>
              </w:rPr>
              <w:fldChar w:fldCharType="end"/>
            </w:r>
          </w:hyperlink>
        </w:p>
        <w:p w14:paraId="32550CC8" w14:textId="38E025B8"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91" w:history="1">
            <w:r w:rsidR="00E5545D" w:rsidRPr="00EA646A">
              <w:rPr>
                <w:rStyle w:val="Hipervnculo"/>
                <w:noProof/>
              </w:rPr>
              <w:t>Anexo S</w:t>
            </w:r>
            <w:r w:rsidR="00E5545D">
              <w:rPr>
                <w:rFonts w:asciiTheme="minorHAnsi" w:eastAsiaTheme="minorEastAsia" w:hAnsiTheme="minorHAnsi"/>
                <w:noProof/>
                <w:lang w:eastAsia="es-PE"/>
              </w:rPr>
              <w:tab/>
            </w:r>
            <w:r w:rsidR="00E5545D" w:rsidRPr="00EA646A">
              <w:rPr>
                <w:rStyle w:val="Hipervnculo"/>
                <w:noProof/>
              </w:rPr>
              <w:t>: Librería util_caracteristicas.py</w:t>
            </w:r>
            <w:r w:rsidR="00E5545D">
              <w:rPr>
                <w:noProof/>
                <w:webHidden/>
              </w:rPr>
              <w:tab/>
            </w:r>
            <w:r w:rsidR="00E5545D">
              <w:rPr>
                <w:noProof/>
                <w:webHidden/>
              </w:rPr>
              <w:fldChar w:fldCharType="begin"/>
            </w:r>
            <w:r w:rsidR="00E5545D">
              <w:rPr>
                <w:noProof/>
                <w:webHidden/>
              </w:rPr>
              <w:instrText xml:space="preserve"> PAGEREF _Toc10327591 \h </w:instrText>
            </w:r>
            <w:r w:rsidR="00E5545D">
              <w:rPr>
                <w:noProof/>
                <w:webHidden/>
              </w:rPr>
            </w:r>
            <w:r w:rsidR="00E5545D">
              <w:rPr>
                <w:noProof/>
                <w:webHidden/>
              </w:rPr>
              <w:fldChar w:fldCharType="separate"/>
            </w:r>
            <w:r w:rsidR="00E5545D">
              <w:rPr>
                <w:noProof/>
                <w:webHidden/>
              </w:rPr>
              <w:t>ii</w:t>
            </w:r>
            <w:r w:rsidR="00E5545D">
              <w:rPr>
                <w:noProof/>
                <w:webHidden/>
              </w:rPr>
              <w:fldChar w:fldCharType="end"/>
            </w:r>
          </w:hyperlink>
        </w:p>
        <w:p w14:paraId="03D81D44" w14:textId="66910D0E"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92" w:history="1">
            <w:r w:rsidR="00E5545D" w:rsidRPr="00EA646A">
              <w:rPr>
                <w:rStyle w:val="Hipervnculo"/>
                <w:noProof/>
              </w:rPr>
              <w:t>Anexo T</w:t>
            </w:r>
            <w:r w:rsidR="00E5545D">
              <w:rPr>
                <w:rFonts w:asciiTheme="minorHAnsi" w:eastAsiaTheme="minorEastAsia" w:hAnsiTheme="minorHAnsi"/>
                <w:noProof/>
                <w:lang w:eastAsia="es-PE"/>
              </w:rPr>
              <w:tab/>
            </w:r>
            <w:r w:rsidR="00E5545D" w:rsidRPr="00EA646A">
              <w:rPr>
                <w:rStyle w:val="Hipervnculo"/>
                <w:noProof/>
              </w:rPr>
              <w:t>: Librería util_modelo_final.py</w:t>
            </w:r>
            <w:r w:rsidR="00E5545D">
              <w:rPr>
                <w:noProof/>
                <w:webHidden/>
              </w:rPr>
              <w:tab/>
            </w:r>
            <w:r w:rsidR="00E5545D">
              <w:rPr>
                <w:noProof/>
                <w:webHidden/>
              </w:rPr>
              <w:fldChar w:fldCharType="begin"/>
            </w:r>
            <w:r w:rsidR="00E5545D">
              <w:rPr>
                <w:noProof/>
                <w:webHidden/>
              </w:rPr>
              <w:instrText xml:space="preserve"> PAGEREF _Toc10327592 \h </w:instrText>
            </w:r>
            <w:r w:rsidR="00E5545D">
              <w:rPr>
                <w:noProof/>
                <w:webHidden/>
              </w:rPr>
            </w:r>
            <w:r w:rsidR="00E5545D">
              <w:rPr>
                <w:noProof/>
                <w:webHidden/>
              </w:rPr>
              <w:fldChar w:fldCharType="separate"/>
            </w:r>
            <w:r w:rsidR="00E5545D">
              <w:rPr>
                <w:noProof/>
                <w:webHidden/>
              </w:rPr>
              <w:t>mm</w:t>
            </w:r>
            <w:r w:rsidR="00E5545D">
              <w:rPr>
                <w:noProof/>
                <w:webHidden/>
              </w:rPr>
              <w:fldChar w:fldCharType="end"/>
            </w:r>
          </w:hyperlink>
        </w:p>
        <w:p w14:paraId="14E76D8E" w14:textId="5EF8BA01"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93" w:history="1">
            <w:r w:rsidR="00E5545D" w:rsidRPr="00EA646A">
              <w:rPr>
                <w:rStyle w:val="Hipervnculo"/>
                <w:noProof/>
              </w:rPr>
              <w:t>Anexo U</w:t>
            </w:r>
            <w:r w:rsidR="00E5545D">
              <w:rPr>
                <w:rFonts w:asciiTheme="minorHAnsi" w:eastAsiaTheme="minorEastAsia" w:hAnsiTheme="minorHAnsi"/>
                <w:noProof/>
                <w:lang w:eastAsia="es-PE"/>
              </w:rPr>
              <w:tab/>
            </w:r>
            <w:r w:rsidR="00E5545D" w:rsidRPr="00EA646A">
              <w:rPr>
                <w:rStyle w:val="Hipervnculo"/>
                <w:noProof/>
              </w:rPr>
              <w:t>: Generación de modelos referenciales y finales</w:t>
            </w:r>
            <w:r w:rsidR="00E5545D">
              <w:rPr>
                <w:noProof/>
                <w:webHidden/>
              </w:rPr>
              <w:tab/>
            </w:r>
            <w:r w:rsidR="00E5545D">
              <w:rPr>
                <w:noProof/>
                <w:webHidden/>
              </w:rPr>
              <w:fldChar w:fldCharType="begin"/>
            </w:r>
            <w:r w:rsidR="00E5545D">
              <w:rPr>
                <w:noProof/>
                <w:webHidden/>
              </w:rPr>
              <w:instrText xml:space="preserve"> PAGEREF _Toc10327593 \h </w:instrText>
            </w:r>
            <w:r w:rsidR="00E5545D">
              <w:rPr>
                <w:noProof/>
                <w:webHidden/>
              </w:rPr>
            </w:r>
            <w:r w:rsidR="00E5545D">
              <w:rPr>
                <w:noProof/>
                <w:webHidden/>
              </w:rPr>
              <w:fldChar w:fldCharType="separate"/>
            </w:r>
            <w:r w:rsidR="00E5545D">
              <w:rPr>
                <w:noProof/>
                <w:webHidden/>
              </w:rPr>
              <w:t>ggg</w:t>
            </w:r>
            <w:r w:rsidR="00E5545D">
              <w:rPr>
                <w:noProof/>
                <w:webHidden/>
              </w:rPr>
              <w:fldChar w:fldCharType="end"/>
            </w:r>
          </w:hyperlink>
        </w:p>
        <w:p w14:paraId="0D62AEBD" w14:textId="61E2773D" w:rsidR="00E5545D" w:rsidRDefault="00890EAD">
          <w:pPr>
            <w:pStyle w:val="TDC2"/>
            <w:tabs>
              <w:tab w:val="left" w:pos="1320"/>
              <w:tab w:val="right" w:leader="dot" w:pos="8493"/>
            </w:tabs>
            <w:rPr>
              <w:rFonts w:asciiTheme="minorHAnsi" w:eastAsiaTheme="minorEastAsia" w:hAnsiTheme="minorHAnsi"/>
              <w:noProof/>
              <w:lang w:eastAsia="es-PE"/>
            </w:rPr>
          </w:pPr>
          <w:hyperlink w:anchor="_Toc10327594" w:history="1">
            <w:r w:rsidR="00E5545D" w:rsidRPr="00EA646A">
              <w:rPr>
                <w:rStyle w:val="Hipervnculo"/>
                <w:noProof/>
              </w:rPr>
              <w:t>Anexo V</w:t>
            </w:r>
            <w:r w:rsidR="00E5545D">
              <w:rPr>
                <w:rFonts w:asciiTheme="minorHAnsi" w:eastAsiaTheme="minorEastAsia" w:hAnsiTheme="minorHAnsi"/>
                <w:noProof/>
                <w:lang w:eastAsia="es-PE"/>
              </w:rPr>
              <w:tab/>
            </w:r>
            <w:r w:rsidR="00E5545D" w:rsidRPr="00EA646A">
              <w:rPr>
                <w:rStyle w:val="Hipervnculo"/>
                <w:noProof/>
              </w:rPr>
              <w:t>: Predicciones con el predictor para plantas</w:t>
            </w:r>
            <w:r w:rsidR="00E5545D">
              <w:rPr>
                <w:noProof/>
                <w:webHidden/>
              </w:rPr>
              <w:tab/>
            </w:r>
            <w:r w:rsidR="00E5545D">
              <w:rPr>
                <w:noProof/>
                <w:webHidden/>
              </w:rPr>
              <w:fldChar w:fldCharType="begin"/>
            </w:r>
            <w:r w:rsidR="00E5545D">
              <w:rPr>
                <w:noProof/>
                <w:webHidden/>
              </w:rPr>
              <w:instrText xml:space="preserve"> PAGEREF _Toc10327594 \h </w:instrText>
            </w:r>
            <w:r w:rsidR="00E5545D">
              <w:rPr>
                <w:noProof/>
                <w:webHidden/>
              </w:rPr>
            </w:r>
            <w:r w:rsidR="00E5545D">
              <w:rPr>
                <w:noProof/>
                <w:webHidden/>
              </w:rPr>
              <w:fldChar w:fldCharType="separate"/>
            </w:r>
            <w:r w:rsidR="00E5545D">
              <w:rPr>
                <w:noProof/>
                <w:webHidden/>
              </w:rPr>
              <w:t>iii</w:t>
            </w:r>
            <w:r w:rsidR="00E5545D">
              <w:rPr>
                <w:noProof/>
                <w:webHidden/>
              </w:rPr>
              <w:fldChar w:fldCharType="end"/>
            </w:r>
          </w:hyperlink>
        </w:p>
        <w:p w14:paraId="726FF700" w14:textId="63457784"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4D692318" w14:textId="77777777" w:rsidR="00E5545D" w:rsidRDefault="00BD4792" w:rsidP="00D07CE5">
      <w:pPr>
        <w:pStyle w:val="Ttulo"/>
        <w:spacing w:before="0" w:line="240" w:lineRule="auto"/>
        <w:rPr>
          <w:noProof/>
        </w:rPr>
      </w:pPr>
      <w:bookmarkStart w:id="2" w:name="_Toc10327505"/>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5744129" w14:textId="5FE74B3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10327595 \h </w:instrText>
      </w:r>
      <w:r>
        <w:rPr>
          <w:noProof/>
        </w:rPr>
      </w:r>
      <w:r>
        <w:rPr>
          <w:noProof/>
        </w:rPr>
        <w:fldChar w:fldCharType="separate"/>
      </w:r>
      <w:r>
        <w:rPr>
          <w:noProof/>
        </w:rPr>
        <w:t>10</w:t>
      </w:r>
      <w:r>
        <w:rPr>
          <w:noProof/>
        </w:rPr>
        <w:fldChar w:fldCharType="end"/>
      </w:r>
    </w:p>
    <w:p w14:paraId="67F49BE2" w14:textId="2F4E42FE" w:rsidR="00E5545D" w:rsidRDefault="00E5545D">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10327596 \h </w:instrText>
      </w:r>
      <w:r>
        <w:rPr>
          <w:noProof/>
        </w:rPr>
      </w:r>
      <w:r>
        <w:rPr>
          <w:noProof/>
        </w:rPr>
        <w:fldChar w:fldCharType="separate"/>
      </w:r>
      <w:r>
        <w:rPr>
          <w:noProof/>
        </w:rPr>
        <w:t>12</w:t>
      </w:r>
      <w:r>
        <w:rPr>
          <w:noProof/>
        </w:rPr>
        <w:fldChar w:fldCharType="end"/>
      </w:r>
    </w:p>
    <w:p w14:paraId="2E0D0CB6" w14:textId="440718E5" w:rsidR="00E5545D" w:rsidRDefault="00E5545D">
      <w:pPr>
        <w:pStyle w:val="Tabladeilustraciones"/>
        <w:tabs>
          <w:tab w:val="right" w:leader="dot" w:pos="8493"/>
        </w:tabs>
        <w:rPr>
          <w:rFonts w:asciiTheme="minorHAnsi" w:eastAsiaTheme="minorEastAsia" w:hAnsiTheme="minorHAnsi"/>
          <w:noProof/>
          <w:lang w:eastAsia="es-PE"/>
        </w:rPr>
      </w:pPr>
      <w:r>
        <w:rPr>
          <w:noProof/>
        </w:rPr>
        <w:t>Figura</w:t>
      </w:r>
      <w:r w:rsidRPr="00FD6FF2">
        <w:rPr>
          <w:noProof/>
          <w:lang w:val="es-ES"/>
          <w:rPrChange w:id="3" w:author="Edwin Villanueva Talavera" w:date="2019-06-02T11:17:00Z">
            <w:rPr>
              <w:noProof/>
              <w:lang w:val="en-US"/>
            </w:rPr>
          </w:rPrChange>
        </w:rPr>
        <w:t xml:space="preserve"> 3 – </w:t>
      </w:r>
      <w:r w:rsidRPr="00024DCE">
        <w:rPr>
          <w:noProof/>
        </w:rPr>
        <w:t>Validación cruzada</w:t>
      </w:r>
      <w:r w:rsidRPr="00FD6FF2">
        <w:rPr>
          <w:noProof/>
          <w:lang w:val="es-ES"/>
          <w:rPrChange w:id="4" w:author="Edwin Villanueva Talavera" w:date="2019-06-02T11:17:00Z">
            <w:rPr>
              <w:noProof/>
              <w:lang w:val="en-US"/>
            </w:rPr>
          </w:rPrChange>
        </w:rPr>
        <w:t xml:space="preserve">. </w:t>
      </w:r>
      <w:r>
        <w:rPr>
          <w:noProof/>
        </w:rPr>
        <w:t>Elaboración propia.</w:t>
      </w:r>
      <w:r>
        <w:rPr>
          <w:noProof/>
        </w:rPr>
        <w:tab/>
      </w:r>
      <w:r>
        <w:rPr>
          <w:noProof/>
        </w:rPr>
        <w:fldChar w:fldCharType="begin"/>
      </w:r>
      <w:r>
        <w:rPr>
          <w:noProof/>
        </w:rPr>
        <w:instrText xml:space="preserve"> PAGEREF _Toc10327597 \h </w:instrText>
      </w:r>
      <w:r>
        <w:rPr>
          <w:noProof/>
        </w:rPr>
      </w:r>
      <w:r>
        <w:rPr>
          <w:noProof/>
        </w:rPr>
        <w:fldChar w:fldCharType="separate"/>
      </w:r>
      <w:r>
        <w:rPr>
          <w:noProof/>
        </w:rPr>
        <w:t>19</w:t>
      </w:r>
      <w:r>
        <w:rPr>
          <w:noProof/>
        </w:rPr>
        <w:fldChar w:fldCharType="end"/>
      </w:r>
    </w:p>
    <w:p w14:paraId="45AD7344" w14:textId="496DE26D" w:rsidR="00E5545D" w:rsidRDefault="00E5545D">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10327598 \h </w:instrText>
      </w:r>
      <w:r>
        <w:rPr>
          <w:noProof/>
        </w:rPr>
      </w:r>
      <w:r>
        <w:rPr>
          <w:noProof/>
        </w:rPr>
        <w:fldChar w:fldCharType="separate"/>
      </w:r>
      <w:r>
        <w:rPr>
          <w:noProof/>
        </w:rPr>
        <w:t>20</w:t>
      </w:r>
      <w:r>
        <w:rPr>
          <w:noProof/>
        </w:rPr>
        <w:fldChar w:fldCharType="end"/>
      </w:r>
    </w:p>
    <w:p w14:paraId="2A2BC6AE" w14:textId="0A93FE2F"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24DCE">
        <w:rPr>
          <w:rFonts w:cs="Arial"/>
          <w:noProof/>
        </w:rPr>
        <w:t>(Risueño Pérez, 2012)</w:t>
      </w:r>
      <w:r>
        <w:rPr>
          <w:noProof/>
        </w:rPr>
        <w:t>.</w:t>
      </w:r>
      <w:r>
        <w:rPr>
          <w:noProof/>
        </w:rPr>
        <w:tab/>
      </w:r>
      <w:r>
        <w:rPr>
          <w:noProof/>
        </w:rPr>
        <w:fldChar w:fldCharType="begin"/>
      </w:r>
      <w:r>
        <w:rPr>
          <w:noProof/>
        </w:rPr>
        <w:instrText xml:space="preserve"> PAGEREF _Toc10327599 \h </w:instrText>
      </w:r>
      <w:r>
        <w:rPr>
          <w:noProof/>
        </w:rPr>
      </w:r>
      <w:r>
        <w:rPr>
          <w:noProof/>
        </w:rPr>
        <w:fldChar w:fldCharType="separate"/>
      </w:r>
      <w:r>
        <w:rPr>
          <w:noProof/>
        </w:rPr>
        <w:t>21</w:t>
      </w:r>
      <w:r>
        <w:rPr>
          <w:noProof/>
        </w:rPr>
        <w:fldChar w:fldCharType="end"/>
      </w:r>
    </w:p>
    <w:p w14:paraId="6C71C5EB" w14:textId="15F3055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24DCE">
        <w:rPr>
          <w:rFonts w:cs="Arial"/>
          <w:noProof/>
        </w:rPr>
        <w:t>(Vieira, 2018)</w:t>
      </w:r>
      <w:r>
        <w:rPr>
          <w:noProof/>
        </w:rPr>
        <w:t>.</w:t>
      </w:r>
      <w:r>
        <w:rPr>
          <w:noProof/>
        </w:rPr>
        <w:tab/>
      </w:r>
      <w:r>
        <w:rPr>
          <w:noProof/>
        </w:rPr>
        <w:fldChar w:fldCharType="begin"/>
      </w:r>
      <w:r>
        <w:rPr>
          <w:noProof/>
        </w:rPr>
        <w:instrText xml:space="preserve"> PAGEREF _Toc10327600 \h </w:instrText>
      </w:r>
      <w:r>
        <w:rPr>
          <w:noProof/>
        </w:rPr>
      </w:r>
      <w:r>
        <w:rPr>
          <w:noProof/>
        </w:rPr>
        <w:fldChar w:fldCharType="separate"/>
      </w:r>
      <w:r>
        <w:rPr>
          <w:noProof/>
        </w:rPr>
        <w:t>22</w:t>
      </w:r>
      <w:r>
        <w:rPr>
          <w:noProof/>
        </w:rPr>
        <w:fldChar w:fldCharType="end"/>
      </w:r>
    </w:p>
    <w:p w14:paraId="63C2B7DD" w14:textId="30D120F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024DCE">
        <w:rPr>
          <w:rFonts w:cs="Arial"/>
          <w:noProof/>
        </w:rPr>
        <w:t>(Rouse, 2017)</w:t>
      </w:r>
      <w:r>
        <w:rPr>
          <w:noProof/>
        </w:rPr>
        <w:t>.</w:t>
      </w:r>
      <w:r>
        <w:rPr>
          <w:noProof/>
        </w:rPr>
        <w:tab/>
      </w:r>
      <w:r>
        <w:rPr>
          <w:noProof/>
        </w:rPr>
        <w:fldChar w:fldCharType="begin"/>
      </w:r>
      <w:r>
        <w:rPr>
          <w:noProof/>
        </w:rPr>
        <w:instrText xml:space="preserve"> PAGEREF _Toc10327601 \h </w:instrText>
      </w:r>
      <w:r>
        <w:rPr>
          <w:noProof/>
        </w:rPr>
      </w:r>
      <w:r>
        <w:rPr>
          <w:noProof/>
        </w:rPr>
        <w:fldChar w:fldCharType="separate"/>
      </w:r>
      <w:r>
        <w:rPr>
          <w:noProof/>
        </w:rPr>
        <w:t>25</w:t>
      </w:r>
      <w:r>
        <w:rPr>
          <w:noProof/>
        </w:rPr>
        <w:fldChar w:fldCharType="end"/>
      </w:r>
    </w:p>
    <w:p w14:paraId="40147DEA" w14:textId="6B98D86C" w:rsidR="00E5545D" w:rsidRDefault="00E5545D">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10327602 \h </w:instrText>
      </w:r>
      <w:r>
        <w:rPr>
          <w:noProof/>
        </w:rPr>
      </w:r>
      <w:r>
        <w:rPr>
          <w:noProof/>
        </w:rPr>
        <w:fldChar w:fldCharType="separate"/>
      </w:r>
      <w:r>
        <w:rPr>
          <w:noProof/>
        </w:rPr>
        <w:t>26</w:t>
      </w:r>
      <w:r>
        <w:rPr>
          <w:noProof/>
        </w:rPr>
        <w:fldChar w:fldCharType="end"/>
      </w:r>
    </w:p>
    <w:p w14:paraId="6D2F51AC" w14:textId="4F5DD03D" w:rsidR="00E5545D" w:rsidRDefault="00E5545D">
      <w:pPr>
        <w:pStyle w:val="Tabladeilustraciones"/>
        <w:tabs>
          <w:tab w:val="right" w:leader="dot" w:pos="8493"/>
        </w:tabs>
        <w:rPr>
          <w:rFonts w:asciiTheme="minorHAnsi" w:eastAsiaTheme="minorEastAsia" w:hAnsiTheme="minorHAnsi"/>
          <w:noProof/>
          <w:lang w:eastAsia="es-PE"/>
        </w:rPr>
      </w:pPr>
      <w:r>
        <w:rPr>
          <w:noProof/>
        </w:rPr>
        <w:t>Figura 9 - Generación del modelo de regresión logística para CPAT. Elaboración propia.</w:t>
      </w:r>
      <w:r>
        <w:rPr>
          <w:noProof/>
        </w:rPr>
        <w:tab/>
      </w:r>
      <w:r>
        <w:rPr>
          <w:noProof/>
        </w:rPr>
        <w:fldChar w:fldCharType="begin"/>
      </w:r>
      <w:r>
        <w:rPr>
          <w:noProof/>
        </w:rPr>
        <w:instrText xml:space="preserve"> PAGEREF _Toc10327603 \h </w:instrText>
      </w:r>
      <w:r>
        <w:rPr>
          <w:noProof/>
        </w:rPr>
      </w:r>
      <w:r>
        <w:rPr>
          <w:noProof/>
        </w:rPr>
        <w:fldChar w:fldCharType="separate"/>
      </w:r>
      <w:r>
        <w:rPr>
          <w:noProof/>
        </w:rPr>
        <w:t>44</w:t>
      </w:r>
      <w:r>
        <w:rPr>
          <w:noProof/>
        </w:rPr>
        <w:fldChar w:fldCharType="end"/>
      </w:r>
    </w:p>
    <w:p w14:paraId="4B5D2141" w14:textId="594BECA6" w:rsidR="00E5545D" w:rsidRDefault="00E5545D">
      <w:pPr>
        <w:pStyle w:val="Tabladeilustraciones"/>
        <w:tabs>
          <w:tab w:val="right" w:leader="dot" w:pos="8493"/>
        </w:tabs>
        <w:rPr>
          <w:rFonts w:asciiTheme="minorHAnsi" w:eastAsiaTheme="minorEastAsia" w:hAnsiTheme="minorHAnsi"/>
          <w:noProof/>
          <w:lang w:eastAsia="es-PE"/>
        </w:rPr>
      </w:pPr>
      <w:r>
        <w:rPr>
          <w:noProof/>
        </w:rPr>
        <w:t>Figura 10 - Diferencia visualizada en Biomart (Ensembl) entre transcrito y secuencia codificante. Elaboración propia.</w:t>
      </w:r>
      <w:r>
        <w:rPr>
          <w:noProof/>
        </w:rPr>
        <w:tab/>
      </w:r>
      <w:r>
        <w:rPr>
          <w:noProof/>
        </w:rPr>
        <w:fldChar w:fldCharType="begin"/>
      </w:r>
      <w:r>
        <w:rPr>
          <w:noProof/>
        </w:rPr>
        <w:instrText xml:space="preserve"> PAGEREF _Toc10327604 \h </w:instrText>
      </w:r>
      <w:r>
        <w:rPr>
          <w:noProof/>
        </w:rPr>
      </w:r>
      <w:r>
        <w:rPr>
          <w:noProof/>
        </w:rPr>
        <w:fldChar w:fldCharType="separate"/>
      </w:r>
      <w:r>
        <w:rPr>
          <w:noProof/>
        </w:rPr>
        <w:t>46</w:t>
      </w:r>
      <w:r>
        <w:rPr>
          <w:noProof/>
        </w:rPr>
        <w:fldChar w:fldCharType="end"/>
      </w:r>
    </w:p>
    <w:p w14:paraId="4ED1987F" w14:textId="105AE6B0" w:rsidR="00E5545D" w:rsidRDefault="00E5545D">
      <w:pPr>
        <w:pStyle w:val="Tabladeilustraciones"/>
        <w:tabs>
          <w:tab w:val="right" w:leader="dot" w:pos="8493"/>
        </w:tabs>
        <w:rPr>
          <w:rFonts w:asciiTheme="minorHAnsi" w:eastAsiaTheme="minorEastAsia" w:hAnsiTheme="minorHAnsi"/>
          <w:noProof/>
          <w:lang w:eastAsia="es-PE"/>
        </w:rPr>
      </w:pPr>
      <w:r>
        <w:rPr>
          <w:noProof/>
        </w:rPr>
        <w:t>Figura 11 - Resumen de la extracción y preprocesamiento de los datos. Elaboración propia.</w:t>
      </w:r>
      <w:r>
        <w:rPr>
          <w:noProof/>
        </w:rPr>
        <w:tab/>
      </w:r>
      <w:r>
        <w:rPr>
          <w:noProof/>
        </w:rPr>
        <w:fldChar w:fldCharType="begin"/>
      </w:r>
      <w:r>
        <w:rPr>
          <w:noProof/>
        </w:rPr>
        <w:instrText xml:space="preserve"> PAGEREF _Toc10327605 \h </w:instrText>
      </w:r>
      <w:r>
        <w:rPr>
          <w:noProof/>
        </w:rPr>
      </w:r>
      <w:r>
        <w:rPr>
          <w:noProof/>
        </w:rPr>
        <w:fldChar w:fldCharType="separate"/>
      </w:r>
      <w:r>
        <w:rPr>
          <w:noProof/>
        </w:rPr>
        <w:t>50</w:t>
      </w:r>
      <w:r>
        <w:rPr>
          <w:noProof/>
        </w:rPr>
        <w:fldChar w:fldCharType="end"/>
      </w:r>
    </w:p>
    <w:p w14:paraId="59D430D4" w14:textId="022B3AC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2 - Arquitectura de modelos de referencia, tomando como ejemplo una especie. Elaboración propia.</w:t>
      </w:r>
      <w:r>
        <w:rPr>
          <w:noProof/>
        </w:rPr>
        <w:tab/>
      </w:r>
      <w:r>
        <w:rPr>
          <w:noProof/>
        </w:rPr>
        <w:fldChar w:fldCharType="begin"/>
      </w:r>
      <w:r>
        <w:rPr>
          <w:noProof/>
        </w:rPr>
        <w:instrText xml:space="preserve"> PAGEREF _Toc10327606 \h </w:instrText>
      </w:r>
      <w:r>
        <w:rPr>
          <w:noProof/>
        </w:rPr>
      </w:r>
      <w:r>
        <w:rPr>
          <w:noProof/>
        </w:rPr>
        <w:fldChar w:fldCharType="separate"/>
      </w:r>
      <w:r>
        <w:rPr>
          <w:noProof/>
        </w:rPr>
        <w:t>52</w:t>
      </w:r>
      <w:r>
        <w:rPr>
          <w:noProof/>
        </w:rPr>
        <w:fldChar w:fldCharType="end"/>
      </w:r>
    </w:p>
    <w:p w14:paraId="3C62160C" w14:textId="30FAD02D" w:rsidR="00E5545D" w:rsidRDefault="00E5545D">
      <w:pPr>
        <w:pStyle w:val="Tabladeilustraciones"/>
        <w:tabs>
          <w:tab w:val="right" w:leader="dot" w:pos="8493"/>
        </w:tabs>
        <w:rPr>
          <w:rFonts w:asciiTheme="minorHAnsi" w:eastAsiaTheme="minorEastAsia" w:hAnsiTheme="minorHAnsi"/>
          <w:noProof/>
          <w:lang w:eastAsia="es-PE"/>
        </w:rPr>
      </w:pPr>
      <w:r>
        <w:rPr>
          <w:noProof/>
        </w:rPr>
        <w:t>Figura 13 - Gráfico de cajas de la exactitud, precisión y recuperación de los 30 modelos referenciales. Elaboración propia.</w:t>
      </w:r>
      <w:r>
        <w:rPr>
          <w:noProof/>
        </w:rPr>
        <w:tab/>
      </w:r>
      <w:r>
        <w:rPr>
          <w:noProof/>
        </w:rPr>
        <w:fldChar w:fldCharType="begin"/>
      </w:r>
      <w:r>
        <w:rPr>
          <w:noProof/>
        </w:rPr>
        <w:instrText xml:space="preserve"> PAGEREF _Toc10327607 \h </w:instrText>
      </w:r>
      <w:r>
        <w:rPr>
          <w:noProof/>
        </w:rPr>
      </w:r>
      <w:r>
        <w:rPr>
          <w:noProof/>
        </w:rPr>
        <w:fldChar w:fldCharType="separate"/>
      </w:r>
      <w:r>
        <w:rPr>
          <w:noProof/>
        </w:rPr>
        <w:t>53</w:t>
      </w:r>
      <w:r>
        <w:rPr>
          <w:noProof/>
        </w:rPr>
        <w:fldChar w:fldCharType="end"/>
      </w:r>
    </w:p>
    <w:p w14:paraId="19F4ACD1" w14:textId="5AEEC017" w:rsidR="00E5545D" w:rsidRDefault="00E5545D">
      <w:pPr>
        <w:pStyle w:val="Tabladeilustraciones"/>
        <w:tabs>
          <w:tab w:val="right" w:leader="dot" w:pos="8493"/>
        </w:tabs>
        <w:rPr>
          <w:rFonts w:asciiTheme="minorHAnsi" w:eastAsiaTheme="minorEastAsia" w:hAnsiTheme="minorHAnsi"/>
          <w:noProof/>
          <w:lang w:eastAsia="es-PE"/>
        </w:rPr>
      </w:pPr>
      <w:r>
        <w:rPr>
          <w:noProof/>
        </w:rPr>
        <w:t>Figura 14 - Arquitectura del modelo de especies múltiples. Elaboración propia.</w:t>
      </w:r>
      <w:r>
        <w:rPr>
          <w:noProof/>
        </w:rPr>
        <w:tab/>
      </w:r>
      <w:r>
        <w:rPr>
          <w:noProof/>
        </w:rPr>
        <w:fldChar w:fldCharType="begin"/>
      </w:r>
      <w:r>
        <w:rPr>
          <w:noProof/>
        </w:rPr>
        <w:instrText xml:space="preserve"> PAGEREF _Toc10327608 \h </w:instrText>
      </w:r>
      <w:r>
        <w:rPr>
          <w:noProof/>
        </w:rPr>
      </w:r>
      <w:r>
        <w:rPr>
          <w:noProof/>
        </w:rPr>
        <w:fldChar w:fldCharType="separate"/>
      </w:r>
      <w:r>
        <w:rPr>
          <w:noProof/>
        </w:rPr>
        <w:t>56</w:t>
      </w:r>
      <w:r>
        <w:rPr>
          <w:noProof/>
        </w:rPr>
        <w:fldChar w:fldCharType="end"/>
      </w:r>
    </w:p>
    <w:p w14:paraId="5A969B53" w14:textId="1EC9C0C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5 - Matriz de confusión para maíz, para el modelo final con máquina de vectores de soporte y redes neuronales. Elaboración propia.</w:t>
      </w:r>
      <w:r>
        <w:rPr>
          <w:noProof/>
        </w:rPr>
        <w:tab/>
      </w:r>
      <w:r>
        <w:rPr>
          <w:noProof/>
        </w:rPr>
        <w:fldChar w:fldCharType="begin"/>
      </w:r>
      <w:r>
        <w:rPr>
          <w:noProof/>
        </w:rPr>
        <w:instrText xml:space="preserve"> PAGEREF _Toc10327609 \h </w:instrText>
      </w:r>
      <w:r>
        <w:rPr>
          <w:noProof/>
        </w:rPr>
      </w:r>
      <w:r>
        <w:rPr>
          <w:noProof/>
        </w:rPr>
        <w:fldChar w:fldCharType="separate"/>
      </w:r>
      <w:r>
        <w:rPr>
          <w:noProof/>
        </w:rPr>
        <w:t>64</w:t>
      </w:r>
      <w:r>
        <w:rPr>
          <w:noProof/>
        </w:rPr>
        <w:fldChar w:fldCharType="end"/>
      </w:r>
    </w:p>
    <w:p w14:paraId="5ED1B157" w14:textId="2758F972" w:rsidR="00E5545D" w:rsidRDefault="00E5545D">
      <w:pPr>
        <w:pStyle w:val="Tabladeilustraciones"/>
        <w:tabs>
          <w:tab w:val="right" w:leader="dot" w:pos="8493"/>
        </w:tabs>
        <w:rPr>
          <w:rFonts w:asciiTheme="minorHAnsi" w:eastAsiaTheme="minorEastAsia" w:hAnsiTheme="minorHAnsi"/>
          <w:noProof/>
          <w:lang w:eastAsia="es-PE"/>
        </w:rPr>
      </w:pPr>
      <w:r>
        <w:rPr>
          <w:noProof/>
        </w:rPr>
        <w:t>Figura 16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0 \h </w:instrText>
      </w:r>
      <w:r>
        <w:rPr>
          <w:noProof/>
        </w:rPr>
      </w:r>
      <w:r>
        <w:rPr>
          <w:noProof/>
        </w:rPr>
        <w:fldChar w:fldCharType="separate"/>
      </w:r>
      <w:r>
        <w:rPr>
          <w:noProof/>
        </w:rPr>
        <w:t>65</w:t>
      </w:r>
      <w:r>
        <w:rPr>
          <w:noProof/>
        </w:rPr>
        <w:fldChar w:fldCharType="end"/>
      </w:r>
    </w:p>
    <w:p w14:paraId="2D8D4FEA" w14:textId="77B03FD8" w:rsidR="00E5545D" w:rsidRDefault="00E5545D">
      <w:pPr>
        <w:pStyle w:val="Tabladeilustraciones"/>
        <w:tabs>
          <w:tab w:val="right" w:leader="dot" w:pos="8493"/>
        </w:tabs>
        <w:rPr>
          <w:rFonts w:asciiTheme="minorHAnsi" w:eastAsiaTheme="minorEastAsia" w:hAnsiTheme="minorHAnsi"/>
          <w:noProof/>
          <w:lang w:eastAsia="es-PE"/>
        </w:rPr>
      </w:pPr>
      <w:r>
        <w:rPr>
          <w:noProof/>
        </w:rPr>
        <w:t>Figura 17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1 \h </w:instrText>
      </w:r>
      <w:r>
        <w:rPr>
          <w:noProof/>
        </w:rPr>
      </w:r>
      <w:r>
        <w:rPr>
          <w:noProof/>
        </w:rPr>
        <w:fldChar w:fldCharType="separate"/>
      </w:r>
      <w:r>
        <w:rPr>
          <w:noProof/>
        </w:rPr>
        <w:t>65</w:t>
      </w:r>
      <w:r>
        <w:rPr>
          <w:noProof/>
        </w:rPr>
        <w:fldChar w:fldCharType="end"/>
      </w:r>
    </w:p>
    <w:p w14:paraId="213FA0C5" w14:textId="55C9F68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8 - Estructura de descomposición del trabajo. Elaboración propia.</w:t>
      </w:r>
      <w:r>
        <w:rPr>
          <w:noProof/>
        </w:rPr>
        <w:tab/>
      </w:r>
      <w:r>
        <w:rPr>
          <w:noProof/>
        </w:rPr>
        <w:fldChar w:fldCharType="begin"/>
      </w:r>
      <w:r>
        <w:rPr>
          <w:noProof/>
        </w:rPr>
        <w:instrText xml:space="preserve"> PAGEREF _Toc10327612 \h </w:instrText>
      </w:r>
      <w:r>
        <w:rPr>
          <w:noProof/>
        </w:rPr>
      </w:r>
      <w:r>
        <w:rPr>
          <w:noProof/>
        </w:rPr>
        <w:fldChar w:fldCharType="separate"/>
      </w:r>
      <w:r>
        <w:rPr>
          <w:noProof/>
        </w:rPr>
        <w:t>d</w:t>
      </w:r>
      <w:r>
        <w:rPr>
          <w:noProof/>
        </w:rPr>
        <w:fldChar w:fldCharType="end"/>
      </w:r>
    </w:p>
    <w:p w14:paraId="21077A76" w14:textId="311B91C4" w:rsidR="00E5545D" w:rsidRDefault="00E5545D">
      <w:pPr>
        <w:pStyle w:val="Tabladeilustraciones"/>
        <w:tabs>
          <w:tab w:val="right" w:leader="dot" w:pos="8493"/>
        </w:tabs>
        <w:rPr>
          <w:rFonts w:asciiTheme="minorHAnsi" w:eastAsiaTheme="minorEastAsia" w:hAnsiTheme="minorHAnsi"/>
          <w:noProof/>
          <w:lang w:eastAsia="es-PE"/>
        </w:rPr>
      </w:pPr>
      <w:r>
        <w:rPr>
          <w:noProof/>
        </w:rPr>
        <w:lastRenderedPageBreak/>
        <w:t>Figura 19 - Cronograma del proyecto por semanas. Elaboración propia.</w:t>
      </w:r>
      <w:r>
        <w:rPr>
          <w:noProof/>
        </w:rPr>
        <w:tab/>
      </w:r>
      <w:r>
        <w:rPr>
          <w:noProof/>
        </w:rPr>
        <w:fldChar w:fldCharType="begin"/>
      </w:r>
      <w:r>
        <w:rPr>
          <w:noProof/>
        </w:rPr>
        <w:instrText xml:space="preserve"> PAGEREF _Toc10327613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5" w:name="_Toc10327506"/>
      <w:r w:rsidRPr="006F125C">
        <w:lastRenderedPageBreak/>
        <w:t>Índice de Tablas</w:t>
      </w:r>
      <w:bookmarkEnd w:id="5"/>
    </w:p>
    <w:p w14:paraId="1EE67F89" w14:textId="327946A3" w:rsidR="00E5545D"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E5545D">
        <w:rPr>
          <w:noProof/>
        </w:rPr>
        <w:t>Tabla 1 - Mapeo de objetivos, resultados y verificación.</w:t>
      </w:r>
      <w:r w:rsidR="00E5545D">
        <w:rPr>
          <w:noProof/>
        </w:rPr>
        <w:tab/>
      </w:r>
      <w:r w:rsidR="00E5545D">
        <w:rPr>
          <w:noProof/>
        </w:rPr>
        <w:fldChar w:fldCharType="begin"/>
      </w:r>
      <w:r w:rsidR="00E5545D">
        <w:rPr>
          <w:noProof/>
        </w:rPr>
        <w:instrText xml:space="preserve"> PAGEREF _Toc10327614 \h </w:instrText>
      </w:r>
      <w:r w:rsidR="00E5545D">
        <w:rPr>
          <w:noProof/>
        </w:rPr>
      </w:r>
      <w:r w:rsidR="00E5545D">
        <w:rPr>
          <w:noProof/>
        </w:rPr>
        <w:fldChar w:fldCharType="separate"/>
      </w:r>
      <w:r w:rsidR="00E5545D">
        <w:rPr>
          <w:noProof/>
        </w:rPr>
        <w:t>13</w:t>
      </w:r>
      <w:r w:rsidR="00E5545D">
        <w:rPr>
          <w:noProof/>
        </w:rPr>
        <w:fldChar w:fldCharType="end"/>
      </w:r>
    </w:p>
    <w:p w14:paraId="0BB77AF2" w14:textId="3B0C50E2" w:rsidR="00E5545D" w:rsidRDefault="00E5545D">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10327615 \h </w:instrText>
      </w:r>
      <w:r>
        <w:rPr>
          <w:noProof/>
        </w:rPr>
      </w:r>
      <w:r>
        <w:rPr>
          <w:noProof/>
        </w:rPr>
        <w:fldChar w:fldCharType="separate"/>
      </w:r>
      <w:r>
        <w:rPr>
          <w:noProof/>
        </w:rPr>
        <w:t>14</w:t>
      </w:r>
      <w:r>
        <w:rPr>
          <w:noProof/>
        </w:rPr>
        <w:fldChar w:fldCharType="end"/>
      </w:r>
    </w:p>
    <w:p w14:paraId="18F45708" w14:textId="03FD3616"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FC743B">
        <w:rPr>
          <w:rFonts w:cs="Arial"/>
          <w:noProof/>
        </w:rPr>
        <w:t>(Genomics, 2015)</w:t>
      </w:r>
      <w:r>
        <w:rPr>
          <w:noProof/>
        </w:rPr>
        <w:t>.</w:t>
      </w:r>
      <w:r>
        <w:rPr>
          <w:noProof/>
        </w:rPr>
        <w:tab/>
      </w:r>
      <w:r>
        <w:rPr>
          <w:noProof/>
        </w:rPr>
        <w:fldChar w:fldCharType="begin"/>
      </w:r>
      <w:r>
        <w:rPr>
          <w:noProof/>
        </w:rPr>
        <w:instrText xml:space="preserve"> PAGEREF _Toc10327616 \h </w:instrText>
      </w:r>
      <w:r>
        <w:rPr>
          <w:noProof/>
        </w:rPr>
      </w:r>
      <w:r>
        <w:rPr>
          <w:noProof/>
        </w:rPr>
        <w:fldChar w:fldCharType="separate"/>
      </w:r>
      <w:r>
        <w:rPr>
          <w:noProof/>
        </w:rPr>
        <w:t>23</w:t>
      </w:r>
      <w:r>
        <w:rPr>
          <w:noProof/>
        </w:rPr>
        <w:fldChar w:fldCharType="end"/>
      </w:r>
    </w:p>
    <w:p w14:paraId="70BB7B76" w14:textId="70AB6AF8" w:rsidR="00E5545D" w:rsidRDefault="00E5545D">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10327617 \h </w:instrText>
      </w:r>
      <w:r>
        <w:rPr>
          <w:noProof/>
        </w:rPr>
      </w:r>
      <w:r>
        <w:rPr>
          <w:noProof/>
        </w:rPr>
        <w:fldChar w:fldCharType="separate"/>
      </w:r>
      <w:r>
        <w:rPr>
          <w:noProof/>
        </w:rPr>
        <w:t>27</w:t>
      </w:r>
      <w:r>
        <w:rPr>
          <w:noProof/>
        </w:rPr>
        <w:fldChar w:fldCharType="end"/>
      </w:r>
    </w:p>
    <w:p w14:paraId="637C487D" w14:textId="63E139F2" w:rsidR="00E5545D" w:rsidRDefault="00E5545D">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10327618 \h </w:instrText>
      </w:r>
      <w:r>
        <w:rPr>
          <w:noProof/>
        </w:rPr>
      </w:r>
      <w:r>
        <w:rPr>
          <w:noProof/>
        </w:rPr>
        <w:fldChar w:fldCharType="separate"/>
      </w:r>
      <w:r>
        <w:rPr>
          <w:noProof/>
        </w:rPr>
        <w:t>28</w:t>
      </w:r>
      <w:r>
        <w:rPr>
          <w:noProof/>
        </w:rPr>
        <w:fldChar w:fldCharType="end"/>
      </w:r>
    </w:p>
    <w:p w14:paraId="31F5CF88" w14:textId="56EB14D6" w:rsidR="00E5545D" w:rsidRDefault="00E5545D">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10327619 \h </w:instrText>
      </w:r>
      <w:r>
        <w:rPr>
          <w:noProof/>
        </w:rPr>
      </w:r>
      <w:r>
        <w:rPr>
          <w:noProof/>
        </w:rPr>
        <w:fldChar w:fldCharType="separate"/>
      </w:r>
      <w:r>
        <w:rPr>
          <w:noProof/>
        </w:rPr>
        <w:t>29</w:t>
      </w:r>
      <w:r>
        <w:rPr>
          <w:noProof/>
        </w:rPr>
        <w:fldChar w:fldCharType="end"/>
      </w:r>
    </w:p>
    <w:p w14:paraId="3E27725E" w14:textId="39D2A823" w:rsidR="00E5545D" w:rsidRDefault="00E5545D">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10327620 \h </w:instrText>
      </w:r>
      <w:r>
        <w:rPr>
          <w:noProof/>
        </w:rPr>
      </w:r>
      <w:r>
        <w:rPr>
          <w:noProof/>
        </w:rPr>
        <w:fldChar w:fldCharType="separate"/>
      </w:r>
      <w:r>
        <w:rPr>
          <w:noProof/>
        </w:rPr>
        <w:t>30</w:t>
      </w:r>
      <w:r>
        <w:rPr>
          <w:noProof/>
        </w:rPr>
        <w:fldChar w:fldCharType="end"/>
      </w:r>
    </w:p>
    <w:p w14:paraId="0A5B5173" w14:textId="49CF1A02" w:rsidR="00E5545D" w:rsidRDefault="00E5545D">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10327621 \h </w:instrText>
      </w:r>
      <w:r>
        <w:rPr>
          <w:noProof/>
        </w:rPr>
      </w:r>
      <w:r>
        <w:rPr>
          <w:noProof/>
        </w:rPr>
        <w:fldChar w:fldCharType="separate"/>
      </w:r>
      <w:r>
        <w:rPr>
          <w:noProof/>
        </w:rPr>
        <w:t>31</w:t>
      </w:r>
      <w:r>
        <w:rPr>
          <w:noProof/>
        </w:rPr>
        <w:fldChar w:fldCharType="end"/>
      </w:r>
    </w:p>
    <w:p w14:paraId="6C505F53" w14:textId="59822CF7" w:rsidR="00E5545D" w:rsidRDefault="00E5545D">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10327622 \h </w:instrText>
      </w:r>
      <w:r>
        <w:rPr>
          <w:noProof/>
        </w:rPr>
      </w:r>
      <w:r>
        <w:rPr>
          <w:noProof/>
        </w:rPr>
        <w:fldChar w:fldCharType="separate"/>
      </w:r>
      <w:r>
        <w:rPr>
          <w:noProof/>
        </w:rPr>
        <w:t>36</w:t>
      </w:r>
      <w:r>
        <w:rPr>
          <w:noProof/>
        </w:rPr>
        <w:fldChar w:fldCharType="end"/>
      </w:r>
    </w:p>
    <w:p w14:paraId="6265D5FB" w14:textId="75D16BC9" w:rsidR="00E5545D" w:rsidRDefault="00E5545D">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10327623 \h </w:instrText>
      </w:r>
      <w:r>
        <w:rPr>
          <w:noProof/>
        </w:rPr>
      </w:r>
      <w:r>
        <w:rPr>
          <w:noProof/>
        </w:rPr>
        <w:fldChar w:fldCharType="separate"/>
      </w:r>
      <w:r>
        <w:rPr>
          <w:noProof/>
        </w:rPr>
        <w:t>37</w:t>
      </w:r>
      <w:r>
        <w:rPr>
          <w:noProof/>
        </w:rPr>
        <w:fldChar w:fldCharType="end"/>
      </w:r>
    </w:p>
    <w:p w14:paraId="77CEEE7F" w14:textId="2EE184AB" w:rsidR="00E5545D" w:rsidRDefault="00E5545D">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10327624 \h </w:instrText>
      </w:r>
      <w:r>
        <w:rPr>
          <w:noProof/>
        </w:rPr>
      </w:r>
      <w:r>
        <w:rPr>
          <w:noProof/>
        </w:rPr>
        <w:fldChar w:fldCharType="separate"/>
      </w:r>
      <w:r>
        <w:rPr>
          <w:noProof/>
        </w:rPr>
        <w:t>38</w:t>
      </w:r>
      <w:r>
        <w:rPr>
          <w:noProof/>
        </w:rPr>
        <w:fldChar w:fldCharType="end"/>
      </w:r>
    </w:p>
    <w:p w14:paraId="58A0890D" w14:textId="2BDD5D00" w:rsidR="00E5545D" w:rsidRDefault="00E5545D">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10327625 \h </w:instrText>
      </w:r>
      <w:r>
        <w:rPr>
          <w:noProof/>
        </w:rPr>
      </w:r>
      <w:r>
        <w:rPr>
          <w:noProof/>
        </w:rPr>
        <w:fldChar w:fldCharType="separate"/>
      </w:r>
      <w:r>
        <w:rPr>
          <w:noProof/>
        </w:rPr>
        <w:t>46</w:t>
      </w:r>
      <w:r>
        <w:rPr>
          <w:noProof/>
        </w:rPr>
        <w:fldChar w:fldCharType="end"/>
      </w:r>
    </w:p>
    <w:p w14:paraId="21B6AEF0" w14:textId="27BAE18E" w:rsidR="00E5545D" w:rsidRDefault="00E5545D">
      <w:pPr>
        <w:pStyle w:val="Tabladeilustraciones"/>
        <w:tabs>
          <w:tab w:val="right" w:leader="dot" w:pos="8493"/>
        </w:tabs>
        <w:rPr>
          <w:rFonts w:asciiTheme="minorHAnsi" w:eastAsiaTheme="minorEastAsia" w:hAnsiTheme="minorHAnsi"/>
          <w:noProof/>
          <w:lang w:eastAsia="es-PE"/>
        </w:rPr>
      </w:pPr>
      <w:r>
        <w:rPr>
          <w:noProof/>
        </w:rPr>
        <w:t>Tabla 13 - Resultados de exactitud, precisión y recuperación de los modelos referenciales</w:t>
      </w:r>
      <w:r>
        <w:rPr>
          <w:noProof/>
        </w:rPr>
        <w:tab/>
      </w:r>
      <w:r>
        <w:rPr>
          <w:noProof/>
        </w:rPr>
        <w:fldChar w:fldCharType="begin"/>
      </w:r>
      <w:r>
        <w:rPr>
          <w:noProof/>
        </w:rPr>
        <w:instrText xml:space="preserve"> PAGEREF _Toc10327626 \h </w:instrText>
      </w:r>
      <w:r>
        <w:rPr>
          <w:noProof/>
        </w:rPr>
      </w:r>
      <w:r>
        <w:rPr>
          <w:noProof/>
        </w:rPr>
        <w:fldChar w:fldCharType="separate"/>
      </w:r>
      <w:r>
        <w:rPr>
          <w:noProof/>
        </w:rPr>
        <w:t>53</w:t>
      </w:r>
      <w:r>
        <w:rPr>
          <w:noProof/>
        </w:rPr>
        <w:fldChar w:fldCharType="end"/>
      </w:r>
    </w:p>
    <w:p w14:paraId="7861E049" w14:textId="7E380EC5" w:rsidR="00E5545D" w:rsidRDefault="00E5545D">
      <w:pPr>
        <w:pStyle w:val="Tabladeilustraciones"/>
        <w:tabs>
          <w:tab w:val="right" w:leader="dot" w:pos="8493"/>
        </w:tabs>
        <w:rPr>
          <w:rFonts w:asciiTheme="minorHAnsi" w:eastAsiaTheme="minorEastAsia" w:hAnsiTheme="minorHAnsi"/>
          <w:noProof/>
          <w:lang w:eastAsia="es-PE"/>
        </w:rPr>
      </w:pPr>
      <w:r>
        <w:rPr>
          <w:noProof/>
        </w:rPr>
        <w:t>Tabla 14 - Hiperparámetros buscados para el modelo final</w:t>
      </w:r>
      <w:r>
        <w:rPr>
          <w:noProof/>
        </w:rPr>
        <w:tab/>
      </w:r>
      <w:r>
        <w:rPr>
          <w:noProof/>
        </w:rPr>
        <w:fldChar w:fldCharType="begin"/>
      </w:r>
      <w:r>
        <w:rPr>
          <w:noProof/>
        </w:rPr>
        <w:instrText xml:space="preserve"> PAGEREF _Toc10327627 \h </w:instrText>
      </w:r>
      <w:r>
        <w:rPr>
          <w:noProof/>
        </w:rPr>
      </w:r>
      <w:r>
        <w:rPr>
          <w:noProof/>
        </w:rPr>
        <w:fldChar w:fldCharType="separate"/>
      </w:r>
      <w:r>
        <w:rPr>
          <w:noProof/>
        </w:rPr>
        <w:t>57</w:t>
      </w:r>
      <w:r>
        <w:rPr>
          <w:noProof/>
        </w:rPr>
        <w:fldChar w:fldCharType="end"/>
      </w:r>
    </w:p>
    <w:p w14:paraId="5DE64C13" w14:textId="35A36102" w:rsidR="00E5545D" w:rsidRDefault="00E5545D">
      <w:pPr>
        <w:pStyle w:val="Tabladeilustraciones"/>
        <w:tabs>
          <w:tab w:val="right" w:leader="dot" w:pos="8493"/>
        </w:tabs>
        <w:rPr>
          <w:rFonts w:asciiTheme="minorHAnsi" w:eastAsiaTheme="minorEastAsia" w:hAnsiTheme="minorHAnsi"/>
          <w:noProof/>
          <w:lang w:eastAsia="es-PE"/>
        </w:rPr>
      </w:pPr>
      <w:r>
        <w:rPr>
          <w:noProof/>
        </w:rPr>
        <w:t>Tabla 15 - Comparación de modelos referenciales y modelos finales</w:t>
      </w:r>
      <w:r>
        <w:rPr>
          <w:noProof/>
        </w:rPr>
        <w:tab/>
      </w:r>
      <w:r>
        <w:rPr>
          <w:noProof/>
        </w:rPr>
        <w:fldChar w:fldCharType="begin"/>
      </w:r>
      <w:r>
        <w:rPr>
          <w:noProof/>
        </w:rPr>
        <w:instrText xml:space="preserve"> PAGEREF _Toc10327628 \h </w:instrText>
      </w:r>
      <w:r>
        <w:rPr>
          <w:noProof/>
        </w:rPr>
      </w:r>
      <w:r>
        <w:rPr>
          <w:noProof/>
        </w:rPr>
        <w:fldChar w:fldCharType="separate"/>
      </w:r>
      <w:r>
        <w:rPr>
          <w:noProof/>
        </w:rPr>
        <w:t>58</w:t>
      </w:r>
      <w:r>
        <w:rPr>
          <w:noProof/>
        </w:rPr>
        <w:fldChar w:fldCharType="end"/>
      </w:r>
    </w:p>
    <w:p w14:paraId="670162F8" w14:textId="2CDD85A6" w:rsidR="00E5545D" w:rsidRDefault="00E5545D">
      <w:pPr>
        <w:pStyle w:val="Tabladeilustraciones"/>
        <w:tabs>
          <w:tab w:val="right" w:leader="dot" w:pos="8493"/>
        </w:tabs>
        <w:rPr>
          <w:rFonts w:asciiTheme="minorHAnsi" w:eastAsiaTheme="minorEastAsia" w:hAnsiTheme="minorHAnsi"/>
          <w:noProof/>
          <w:lang w:eastAsia="es-PE"/>
        </w:rPr>
      </w:pPr>
      <w:r>
        <w:rPr>
          <w:noProof/>
        </w:rPr>
        <w:t>Tabla 16 - Resultado del modelo final con redes neuronales contra el modelo final con máquina de soporte de vectores.</w:t>
      </w:r>
      <w:r>
        <w:rPr>
          <w:noProof/>
        </w:rPr>
        <w:tab/>
      </w:r>
      <w:r>
        <w:rPr>
          <w:noProof/>
        </w:rPr>
        <w:fldChar w:fldCharType="begin"/>
      </w:r>
      <w:r>
        <w:rPr>
          <w:noProof/>
        </w:rPr>
        <w:instrText xml:space="preserve"> PAGEREF _Toc10327629 \h </w:instrText>
      </w:r>
      <w:r>
        <w:rPr>
          <w:noProof/>
        </w:rPr>
      </w:r>
      <w:r>
        <w:rPr>
          <w:noProof/>
        </w:rPr>
        <w:fldChar w:fldCharType="separate"/>
      </w:r>
      <w:r>
        <w:rPr>
          <w:noProof/>
        </w:rPr>
        <w:t>62</w:t>
      </w:r>
      <w:r>
        <w:rPr>
          <w:noProof/>
        </w:rPr>
        <w:fldChar w:fldCharType="end"/>
      </w:r>
    </w:p>
    <w:p w14:paraId="3B3EBDC7" w14:textId="393EFD71" w:rsidR="00E5545D" w:rsidRDefault="00E5545D">
      <w:pPr>
        <w:pStyle w:val="Tabladeilustraciones"/>
        <w:tabs>
          <w:tab w:val="right" w:leader="dot" w:pos="8493"/>
        </w:tabs>
        <w:rPr>
          <w:rFonts w:asciiTheme="minorHAnsi" w:eastAsiaTheme="minorEastAsia" w:hAnsiTheme="minorHAnsi"/>
          <w:noProof/>
          <w:lang w:eastAsia="es-PE"/>
        </w:rPr>
      </w:pPr>
      <w:r>
        <w:rPr>
          <w:noProof/>
        </w:rPr>
        <w:t>Tabla 17- Comparación del modelo final y el predictor para plantas.</w:t>
      </w:r>
      <w:r>
        <w:rPr>
          <w:noProof/>
        </w:rPr>
        <w:tab/>
      </w:r>
      <w:r>
        <w:rPr>
          <w:noProof/>
        </w:rPr>
        <w:fldChar w:fldCharType="begin"/>
      </w:r>
      <w:r>
        <w:rPr>
          <w:noProof/>
        </w:rPr>
        <w:instrText xml:space="preserve"> PAGEREF _Toc10327630 \h </w:instrText>
      </w:r>
      <w:r>
        <w:rPr>
          <w:noProof/>
        </w:rPr>
      </w:r>
      <w:r>
        <w:rPr>
          <w:noProof/>
        </w:rPr>
        <w:fldChar w:fldCharType="separate"/>
      </w:r>
      <w:r>
        <w:rPr>
          <w:noProof/>
        </w:rPr>
        <w:t>66</w:t>
      </w:r>
      <w:r>
        <w:rPr>
          <w:noProof/>
        </w:rPr>
        <w:fldChar w:fldCharType="end"/>
      </w:r>
    </w:p>
    <w:p w14:paraId="71035488" w14:textId="05D86D80" w:rsidR="00E5545D" w:rsidRDefault="00E5545D">
      <w:pPr>
        <w:pStyle w:val="Tabladeilustraciones"/>
        <w:tabs>
          <w:tab w:val="right" w:leader="dot" w:pos="8493"/>
        </w:tabs>
        <w:rPr>
          <w:rFonts w:asciiTheme="minorHAnsi" w:eastAsiaTheme="minorEastAsia" w:hAnsiTheme="minorHAnsi"/>
          <w:noProof/>
          <w:lang w:eastAsia="es-PE"/>
        </w:rPr>
      </w:pPr>
      <w:r>
        <w:rPr>
          <w:noProof/>
        </w:rPr>
        <w:t>Tabla 18 - Riesgos del proyecto de investigación.</w:t>
      </w:r>
      <w:r>
        <w:rPr>
          <w:noProof/>
        </w:rPr>
        <w:tab/>
      </w:r>
      <w:r>
        <w:rPr>
          <w:noProof/>
        </w:rPr>
        <w:fldChar w:fldCharType="begin"/>
      </w:r>
      <w:r>
        <w:rPr>
          <w:noProof/>
        </w:rPr>
        <w:instrText xml:space="preserve"> PAGEREF _Toc10327631 \h </w:instrText>
      </w:r>
      <w:r>
        <w:rPr>
          <w:noProof/>
        </w:rPr>
      </w:r>
      <w:r>
        <w:rPr>
          <w:noProof/>
        </w:rPr>
        <w:fldChar w:fldCharType="separate"/>
      </w:r>
      <w:r>
        <w:rPr>
          <w:noProof/>
        </w:rPr>
        <w:t>c</w:t>
      </w:r>
      <w:r>
        <w:rPr>
          <w:noProof/>
        </w:rPr>
        <w:fldChar w:fldCharType="end"/>
      </w:r>
    </w:p>
    <w:p w14:paraId="27CECC0F" w14:textId="0D65BB29" w:rsidR="00E5545D" w:rsidRDefault="00E5545D">
      <w:pPr>
        <w:pStyle w:val="Tabladeilustraciones"/>
        <w:tabs>
          <w:tab w:val="right" w:leader="dot" w:pos="8493"/>
        </w:tabs>
        <w:rPr>
          <w:rFonts w:asciiTheme="minorHAnsi" w:eastAsiaTheme="minorEastAsia" w:hAnsiTheme="minorHAnsi"/>
          <w:noProof/>
          <w:lang w:eastAsia="es-PE"/>
        </w:rPr>
      </w:pPr>
      <w:r>
        <w:rPr>
          <w:noProof/>
        </w:rPr>
        <w:t>Tabla 19 - Lista de tareas del proyecto.</w:t>
      </w:r>
      <w:r>
        <w:rPr>
          <w:noProof/>
        </w:rPr>
        <w:tab/>
      </w:r>
      <w:r>
        <w:rPr>
          <w:noProof/>
        </w:rPr>
        <w:fldChar w:fldCharType="begin"/>
      </w:r>
      <w:r>
        <w:rPr>
          <w:noProof/>
        </w:rPr>
        <w:instrText xml:space="preserve"> PAGEREF _Toc10327632 \h </w:instrText>
      </w:r>
      <w:r>
        <w:rPr>
          <w:noProof/>
        </w:rPr>
      </w:r>
      <w:r>
        <w:rPr>
          <w:noProof/>
        </w:rPr>
        <w:fldChar w:fldCharType="separate"/>
      </w:r>
      <w:r>
        <w:rPr>
          <w:noProof/>
        </w:rPr>
        <w:t>e</w:t>
      </w:r>
      <w:r>
        <w:rPr>
          <w:noProof/>
        </w:rPr>
        <w:fldChar w:fldCharType="end"/>
      </w:r>
    </w:p>
    <w:p w14:paraId="43772F98" w14:textId="4E50F26D" w:rsidR="00E5545D" w:rsidRDefault="00E5545D">
      <w:pPr>
        <w:pStyle w:val="Tabladeilustraciones"/>
        <w:tabs>
          <w:tab w:val="right" w:leader="dot" w:pos="8493"/>
        </w:tabs>
        <w:rPr>
          <w:rFonts w:asciiTheme="minorHAnsi" w:eastAsiaTheme="minorEastAsia" w:hAnsiTheme="minorHAnsi"/>
          <w:noProof/>
          <w:lang w:eastAsia="es-PE"/>
        </w:rPr>
      </w:pPr>
      <w:r>
        <w:rPr>
          <w:noProof/>
        </w:rPr>
        <w:t>Tabla 20 - Costos del proyecto.</w:t>
      </w:r>
      <w:r>
        <w:rPr>
          <w:noProof/>
        </w:rPr>
        <w:tab/>
      </w:r>
      <w:r>
        <w:rPr>
          <w:noProof/>
        </w:rPr>
        <w:fldChar w:fldCharType="begin"/>
      </w:r>
      <w:r>
        <w:rPr>
          <w:noProof/>
        </w:rPr>
        <w:instrText xml:space="preserve"> PAGEREF _Toc10327633 \h </w:instrText>
      </w:r>
      <w:r>
        <w:rPr>
          <w:noProof/>
        </w:rPr>
      </w:r>
      <w:r>
        <w:rPr>
          <w:noProof/>
        </w:rPr>
        <w:fldChar w:fldCharType="separate"/>
      </w:r>
      <w:r>
        <w:rPr>
          <w:noProof/>
        </w:rPr>
        <w:t>h</w:t>
      </w:r>
      <w:r>
        <w:rPr>
          <w:noProof/>
        </w:rPr>
        <w:fldChar w:fldCharType="end"/>
      </w:r>
    </w:p>
    <w:p w14:paraId="67DF28E8" w14:textId="2B816AAF"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1"/>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6" w:name="_Toc10327507"/>
      <w:r>
        <w:lastRenderedPageBreak/>
        <w:t>Generalidades</w:t>
      </w:r>
      <w:bookmarkEnd w:id="6"/>
    </w:p>
    <w:p w14:paraId="35D921E0" w14:textId="3AB48BFE" w:rsidR="00663A20" w:rsidRDefault="001114A9" w:rsidP="00E01541">
      <w:pPr>
        <w:pStyle w:val="Ttulo2"/>
      </w:pPr>
      <w:bookmarkStart w:id="7" w:name="_Toc10327508"/>
      <w:r>
        <w:t>Problemática</w:t>
      </w:r>
      <w:bookmarkEnd w:id="7"/>
    </w:p>
    <w:p w14:paraId="3B6B5508" w14:textId="04B59A0B" w:rsidR="00203CED" w:rsidRDefault="00203CED" w:rsidP="00203CED">
      <w:pPr>
        <w:jc w:val="both"/>
      </w:pPr>
      <w:r>
        <w:t xml:space="preserve">El ADN (ácido desoxirribonucleico) es una molécula compuesta principalmente por nucleótidos, que </w:t>
      </w:r>
      <w:r w:rsidR="00201F0A">
        <w:t xml:space="preserve">en los organismo multicelulares </w:t>
      </w:r>
      <w:r>
        <w:t xml:space="preserve">se encuentra en el núcleo de la célula y es responsable de </w:t>
      </w:r>
      <w:r w:rsidR="00B168CD">
        <w:t>almacenar información para la generación de</w:t>
      </w:r>
      <w:r>
        <w:t xml:space="preserve"> proteínas </w:t>
      </w:r>
      <w:r w:rsidR="00201F0A">
        <w:t>que sustentan</w:t>
      </w:r>
      <w:r w:rsidR="00285B56">
        <w:t xml:space="preserve"> las funciones </w:t>
      </w:r>
      <w:r w:rsidR="00201F0A">
        <w:t>biológica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085B674"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w:t>
      </w:r>
      <w:r w:rsidR="00CE0D17">
        <w:t xml:space="preserve">Un paso clave en este proceso es la transcripción de </w:t>
      </w:r>
      <w:r w:rsidR="00285B56">
        <w:t xml:space="preserve"> </w:t>
      </w:r>
      <w:r w:rsidR="00CE0D17">
        <w:t>genes (</w:t>
      </w:r>
      <w:r w:rsidR="00285B56">
        <w:t>segmento</w:t>
      </w:r>
      <w:r w:rsidR="00CE0D17">
        <w:t>s</w:t>
      </w:r>
      <w:r w:rsidR="00285B56">
        <w:t xml:space="preserve"> del ADN</w:t>
      </w:r>
      <w:r w:rsidR="00A5593C">
        <w:t xml:space="preserve"> </w:t>
      </w:r>
      <w:r w:rsidR="00CE0D17">
        <w:t>asociados a alguna funcionalidad celular</w:t>
      </w:r>
      <w:r w:rsidR="00A5593C">
        <w:t>)</w:t>
      </w:r>
      <w:r w:rsidR="00CE0D17">
        <w:t>,</w:t>
      </w:r>
      <w:r w:rsidR="00285B56">
        <w:t xml:space="preserve"> </w:t>
      </w:r>
      <w:r w:rsidR="00CE0D17">
        <w:t xml:space="preserve">en la cual se </w:t>
      </w:r>
      <w:r w:rsidR="00285B56">
        <w:t>produc</w:t>
      </w:r>
      <w:r w:rsidR="00CE0D17">
        <w:t xml:space="preserve">en </w:t>
      </w:r>
      <w:r w:rsidR="00A5593C">
        <w:t>molécula</w:t>
      </w:r>
      <w:r w:rsidR="00CE0D17">
        <w:t>s</w:t>
      </w:r>
      <w:r w:rsidR="00A5593C">
        <w:t xml:space="preserve"> intermediaria</w:t>
      </w:r>
      <w:r w:rsidR="00CE0D17">
        <w:t>s</w:t>
      </w:r>
      <w:r w:rsidR="00285B56">
        <w:t xml:space="preserve"> </w:t>
      </w:r>
      <w:r w:rsidR="00A5593C">
        <w:t>d</w:t>
      </w:r>
      <w:r w:rsidR="00285B56">
        <w:t>e ARN</w:t>
      </w:r>
      <w:r w:rsidR="00CE0D17">
        <w:t xml:space="preserve"> (ácido desoxirribonucleico)</w:t>
      </w:r>
      <w:r w:rsidR="00201F0A">
        <w:t xml:space="preserve">, conocidos como </w:t>
      </w:r>
      <w:r w:rsidR="00201F0A" w:rsidRPr="00201F0A">
        <w:rPr>
          <w:i/>
        </w:rPr>
        <w:t>transcritos</w:t>
      </w:r>
      <w:r w:rsidR="00201F0A">
        <w:t>,</w:t>
      </w:r>
      <w:r w:rsidR="00A5593C">
        <w:t xml:space="preserve"> </w:t>
      </w:r>
      <w:r w:rsidR="00CE0D17">
        <w:t>que contienen copia</w:t>
      </w:r>
      <w:r w:rsidR="00201F0A">
        <w:t>s</w:t>
      </w:r>
      <w:r w:rsidR="00CE0D17">
        <w:t xml:space="preserve"> de</w:t>
      </w:r>
      <w:r w:rsidR="00A5593C" w:rsidRPr="00A5593C">
        <w:t xml:space="preserve"> la información del gen</w:t>
      </w:r>
      <w:r w:rsidR="00201F0A">
        <w:t xml:space="preserve"> y que se trasladan al citoplasma para servir de moldes para</w:t>
      </w:r>
      <w:r w:rsidR="00692DEE">
        <w:t xml:space="preserve"> </w:t>
      </w:r>
      <w:r w:rsidR="00A5593C">
        <w:t>el proceso de</w:t>
      </w:r>
      <w:r w:rsidR="00692DEE">
        <w:t xml:space="preserve"> </w:t>
      </w:r>
      <w:r w:rsidR="00201F0A">
        <w:t xml:space="preserve">síntesis </w:t>
      </w:r>
      <w:r w:rsidR="00692DEE">
        <w:t>prote</w:t>
      </w:r>
      <w:r w:rsidR="00201F0A">
        <w:t>ica que se lleva a cabo en los ribosomas</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solo una pequeña proporción del</w:t>
      </w:r>
      <w:r w:rsidR="00201F0A">
        <w:t xml:space="preserve"> ARN</w:t>
      </w:r>
      <w:r w:rsidR="00C65D53">
        <w:t xml:space="preserve"> producido </w:t>
      </w:r>
      <w:r w:rsidR="00201F0A">
        <w:t>en el núcleo celular</w:t>
      </w:r>
      <w:r w:rsidR="00C65D53">
        <w:t xml:space="preserve"> </w:t>
      </w:r>
      <w:r w:rsidR="008360F4">
        <w:t xml:space="preserve">se </w:t>
      </w:r>
      <w:r w:rsidR="00C65D53">
        <w:t>expresa</w:t>
      </w:r>
      <w:r w:rsidR="008360F4">
        <w:t xml:space="preserve"> en proteínas</w:t>
      </w:r>
      <w:r w:rsidR="00C65D53">
        <w:t>, y a est</w:t>
      </w:r>
      <w:r w:rsidR="00201F0A">
        <w:t>e</w:t>
      </w:r>
      <w:r w:rsidR="00C65D53">
        <w:t xml:space="preserve"> se le</w:t>
      </w:r>
      <w:r w:rsidR="00201F0A">
        <w:t xml:space="preserve"> conoce como ARN codificante</w:t>
      </w:r>
      <w:r w:rsidR="00C65D53">
        <w:t xml:space="preserve"> (o en inglés</w:t>
      </w:r>
      <w:r w:rsidR="00143DDE">
        <w:t>,</w:t>
      </w:r>
      <w:r w:rsidR="00C65D53">
        <w:t xml:space="preserve"> como</w:t>
      </w:r>
      <w:r w:rsidR="00C65D53" w:rsidRPr="00FD6FF2">
        <w:rPr>
          <w:lang w:val="es-ES"/>
        </w:rPr>
        <w:t xml:space="preserve"> </w:t>
      </w:r>
      <w:r w:rsidR="00A46A4E" w:rsidRPr="00FD6FF2">
        <w:rPr>
          <w:i/>
          <w:lang w:val="es-ES"/>
        </w:rPr>
        <w:t>protein coding t</w:t>
      </w:r>
      <w:r w:rsidR="00452FD7" w:rsidRPr="00FD6FF2">
        <w:rPr>
          <w:i/>
          <w:lang w:val="es-ES"/>
        </w:rPr>
        <w:t>r</w:t>
      </w:r>
      <w:r w:rsidR="00A46A4E" w:rsidRPr="00FD6FF2">
        <w:rPr>
          <w:i/>
          <w:lang w:val="es-E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E5545D">
        <w:t xml:space="preserve">Figura </w:t>
      </w:r>
      <w:r w:rsidR="00E5545D">
        <w:rPr>
          <w:noProof/>
        </w:rPr>
        <w:t>1</w:t>
      </w:r>
      <w:r w:rsidR="00AC374E">
        <w:fldChar w:fldCharType="end"/>
      </w:r>
      <w:r w:rsidR="00AC374E">
        <w:t>)</w:t>
      </w:r>
      <w:r w:rsidR="00C231DD">
        <w:t>.</w:t>
      </w:r>
    </w:p>
    <w:p w14:paraId="3CB646EF" w14:textId="5D2CA24C" w:rsidR="00F5650D" w:rsidRDefault="00500BC0" w:rsidP="00F5650D">
      <w:pPr>
        <w:keepNext/>
        <w:jc w:val="center"/>
      </w:pPr>
      <w:r>
        <w:rPr>
          <w:noProof/>
          <w:lang w:val="es-ES" w:eastAsia="es-ES"/>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556F93E5" w:rsidR="005C0EE5" w:rsidRDefault="00F5650D" w:rsidP="00F5650D">
      <w:pPr>
        <w:pStyle w:val="Epgrafe"/>
        <w:jc w:val="center"/>
      </w:pPr>
      <w:bookmarkStart w:id="8" w:name="_Ref527909875"/>
      <w:bookmarkStart w:id="9" w:name="_Ref527909874"/>
      <w:bookmarkStart w:id="10" w:name="_Toc10327595"/>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E5545D">
        <w:rPr>
          <w:noProof/>
        </w:rPr>
        <w:t>1</w:t>
      </w:r>
      <w:r w:rsidR="00F20301">
        <w:rPr>
          <w:noProof/>
        </w:rPr>
        <w:fldChar w:fldCharType="end"/>
      </w:r>
      <w:bookmarkEnd w:id="8"/>
      <w:r>
        <w:t xml:space="preserve"> - Síntesis de proteínas y ARN no codificante. Elaboración propia.</w:t>
      </w:r>
      <w:bookmarkEnd w:id="9"/>
      <w:bookmarkEnd w:id="10"/>
    </w:p>
    <w:p w14:paraId="71AD579A" w14:textId="264E2B1F"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 xml:space="preserve">cumplían funciones, y en particular hoy en día se </w:t>
      </w:r>
      <w:r w:rsidR="001E6C43">
        <w:t xml:space="preserve">sabe que los transcritos no </w:t>
      </w:r>
      <w:r w:rsidR="001E6C43">
        <w:lastRenderedPageBreak/>
        <w:t xml:space="preserve">codificantes de gran tamaño </w:t>
      </w:r>
      <w:r>
        <w:t>(</w:t>
      </w:r>
      <w:r w:rsidR="00A5593C">
        <w:t>del inglés</w:t>
      </w:r>
      <w:r w:rsidR="00A5593C" w:rsidRPr="00FD6FF2">
        <w:rPr>
          <w:lang w:val="es-ES"/>
        </w:rPr>
        <w:t xml:space="preserve"> </w:t>
      </w:r>
      <w:r w:rsidRPr="00FD6FF2">
        <w:rPr>
          <w:i/>
          <w:lang w:val="es-ES"/>
        </w:rPr>
        <w:t>long</w:t>
      </w:r>
      <w:r w:rsidRPr="00A5593C">
        <w:rPr>
          <w:i/>
        </w:rPr>
        <w:t xml:space="preserve"> non</w:t>
      </w:r>
      <w:r w:rsidRPr="00FD6FF2">
        <w:rPr>
          <w:i/>
          <w:lang w:val="es-E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w:t>
      </w:r>
      <w:r w:rsidR="001E6C43">
        <w:t>cuyas anomalías en su producción está</w:t>
      </w:r>
      <w:r w:rsidR="002F5084">
        <w:t xml:space="preserve"> </w:t>
      </w:r>
      <w:r w:rsidR="001E6C43">
        <w:t>asociada</w:t>
      </w:r>
      <w:r w:rsidR="002F5084">
        <w:t xml:space="preserve"> </w:t>
      </w:r>
      <w:r w:rsidR="001E6C43">
        <w:t>a</w:t>
      </w:r>
      <w:r w:rsidR="002F5084">
        <w:t>l desarrollo de enfermedades como el cáncer</w:t>
      </w:r>
      <w:r>
        <w:t xml:space="preserve"> </w:t>
      </w:r>
      <w:r>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st</w:t>
      </w:r>
      <w:r w:rsidR="001E6C43">
        <w:t>o</w:t>
      </w:r>
      <w:r w:rsidR="002F5084">
        <w:t xml:space="preserve">s </w:t>
      </w:r>
      <w:r w:rsidR="001E6C43">
        <w:t>transcritos</w:t>
      </w:r>
      <w:r w:rsidR="002F5084">
        <w:t xml:space="preserve"> no codificantes toman </w:t>
      </w:r>
      <w:r w:rsidR="001E6C43">
        <w:t xml:space="preserve">una gran </w:t>
      </w:r>
      <w:r w:rsidR="002F5084">
        <w:t>importancia para el entendimiento de</w:t>
      </w:r>
      <w:r w:rsidR="001E6C43">
        <w:t xml:space="preserve"> </w:t>
      </w:r>
      <w:r w:rsidR="002F5084">
        <w:t>l</w:t>
      </w:r>
      <w:r w:rsidR="001E6C43">
        <w:t>os</w:t>
      </w:r>
      <w:r w:rsidR="002F5084">
        <w:t xml:space="preserve"> genoma</w:t>
      </w:r>
      <w:r w:rsidR="001E6C43">
        <w:t>s</w:t>
      </w:r>
      <w:r w:rsidR="002F5084">
        <w:t xml:space="preserve">, </w:t>
      </w:r>
      <w:r w:rsidR="00452FD7">
        <w:t xml:space="preserve">sobre todo </w:t>
      </w:r>
      <w:r w:rsidR="002F5084">
        <w:t>al ser un componente mayoritario de</w:t>
      </w:r>
      <w:r w:rsidR="001E6C43">
        <w:t xml:space="preserve"> </w:t>
      </w:r>
      <w:r w:rsidR="002F5084">
        <w:t>l</w:t>
      </w:r>
      <w:r w:rsidR="001E6C43">
        <w:t>os</w:t>
      </w:r>
      <w:r w:rsidR="002F5084">
        <w:t xml:space="preserve"> mismo</w:t>
      </w:r>
      <w:r w:rsidR="001E6C43">
        <w:t>s</w:t>
      </w:r>
      <w:r w:rsidR="002F5084">
        <w:t xml:space="preserve">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6403640B" w:rsidR="00F81F5D" w:rsidRDefault="00640EC4" w:rsidP="00F81F5D">
      <w:pPr>
        <w:jc w:val="both"/>
      </w:pPr>
      <w:r w:rsidRPr="00A5593C">
        <w:t xml:space="preserve">La definición clásica que se tiene sobre los </w:t>
      </w:r>
      <w:r w:rsidRPr="007E38F7">
        <w:rPr>
          <w:i/>
        </w:rPr>
        <w:t>lncRNAs</w:t>
      </w:r>
      <w:r w:rsidRPr="00A5593C">
        <w:t xml:space="preserve"> es que son </w:t>
      </w:r>
      <w:r w:rsidR="001E6C43">
        <w:t>transcritos</w:t>
      </w:r>
      <w:r w:rsidRPr="00A5593C">
        <w:t xml:space="preserve">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14E0F00D" w:rsidR="00D96753" w:rsidRDefault="00EE066E" w:rsidP="00582807">
      <w:pPr>
        <w:jc w:val="both"/>
      </w:pPr>
      <w:r w:rsidRPr="00EE066E">
        <w:t xml:space="preserve">En la literatura </w:t>
      </w:r>
      <w:r w:rsidR="001E6C43">
        <w:t>se han descrito modelos</w:t>
      </w:r>
      <w:r w:rsidRPr="00EE066E">
        <w:t xml:space="preserve"> basad</w:t>
      </w:r>
      <w:r w:rsidR="001E6C43">
        <w:t>o</w:t>
      </w:r>
      <w:r w:rsidRPr="00EE066E">
        <w:t xml:space="preserve">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 xml:space="preserve">Sin embargo, el objetivo de tales estudios ha sido generar </w:t>
      </w:r>
      <w:r w:rsidR="001E6C43">
        <w:t>clasificadores</w:t>
      </w:r>
      <w:r w:rsidRPr="00EE066E">
        <w:t xml:space="preserve"> para especies específicas, con base a </w:t>
      </w:r>
      <w:r w:rsidR="001E6C43">
        <w:t xml:space="preserve">conjuntos de </w:t>
      </w:r>
      <w:r w:rsidRPr="00EE066E">
        <w:t xml:space="preserve">muestras experimentalmente anotadas en </w:t>
      </w:r>
      <w:r w:rsidR="001E6C43">
        <w:t>l</w:t>
      </w:r>
      <w:r w:rsidRPr="00EE066E">
        <w:t>as mismas especies. El problema se presenta cuando se secuencia</w:t>
      </w:r>
      <w:r w:rsidR="0051238C">
        <w:t>n</w:t>
      </w:r>
      <w:r w:rsidRPr="00EE066E">
        <w:t xml:space="preserve"> transcriptomas </w:t>
      </w:r>
      <w:r w:rsidR="00FD54F3">
        <w:t>de</w:t>
      </w:r>
      <w:r w:rsidRPr="00EE066E">
        <w:t xml:space="preserve"> </w:t>
      </w:r>
      <w:r w:rsidR="0021480F">
        <w:t xml:space="preserve">especies </w:t>
      </w:r>
      <w:r w:rsidR="00D53EC9">
        <w:t>poco estudiadas</w:t>
      </w:r>
      <w:r>
        <w:t xml:space="preserve"> </w:t>
      </w:r>
      <w:r w:rsidR="00FD54F3">
        <w:t>donde</w:t>
      </w:r>
      <w:r w:rsidRPr="00EE066E">
        <w:t xml:space="preserve"> no se dispone de un</w:t>
      </w:r>
      <w:r w:rsidR="001E6C43">
        <w:t>a</w:t>
      </w:r>
      <w:r w:rsidRPr="00EE066E">
        <w:t xml:space="preserve"> </w:t>
      </w:r>
      <w:r w:rsidR="001E6C43">
        <w:t xml:space="preserve">referencia de secuencias de transcritos </w:t>
      </w:r>
      <w:r w:rsidRPr="00EE066E">
        <w:t>anotad</w:t>
      </w:r>
      <w:r w:rsidR="001E6C43">
        <w:t>o</w:t>
      </w:r>
      <w:r w:rsidRPr="00EE066E">
        <w:t>s</w:t>
      </w:r>
      <w:r w:rsidR="00FD54F3">
        <w:t xml:space="preserve"> </w:t>
      </w:r>
      <w:r w:rsidR="00FD54F3">
        <w:fldChar w:fldCharType="begin"/>
      </w:r>
      <w:r w:rsidR="00FD54F3">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FD54F3">
        <w:fldChar w:fldCharType="separate"/>
      </w:r>
      <w:r w:rsidR="00FD54F3" w:rsidRPr="00D726D5">
        <w:rPr>
          <w:rFonts w:cs="Arial"/>
        </w:rPr>
        <w:t>(Schneider, Raiol, Brigido, Walter, &amp; Stadler, 2017)</w:t>
      </w:r>
      <w:r w:rsidR="00FD54F3">
        <w:fldChar w:fldCharType="end"/>
      </w:r>
      <w:r w:rsidR="00FD54F3">
        <w:t>. En tales casos, los modelos descritos en la literatura se tornan inviables</w:t>
      </w:r>
      <w:r w:rsidRPr="00EE066E">
        <w:t>, y justamente es en esos casos donde más se necesita contar con modelos</w:t>
      </w:r>
      <w:r w:rsidR="00FD54F3">
        <w:t xml:space="preserve"> discriminadores</w:t>
      </w:r>
      <w:r w:rsidRPr="00EE066E">
        <w:t xml:space="preserve"> para hacer una </w:t>
      </w:r>
      <w:r w:rsidR="00FD54F3">
        <w:t>clasificación</w:t>
      </w:r>
      <w:r w:rsidRPr="00EE066E">
        <w:t xml:space="preserve"> inicial de </w:t>
      </w:r>
      <w:r w:rsidRPr="007651BA">
        <w:rPr>
          <w:i/>
        </w:rPr>
        <w:t>lncRNAs</w:t>
      </w:r>
      <w:r w:rsidRPr="00EE066E">
        <w:t xml:space="preserve"> y</w:t>
      </w:r>
      <w:r w:rsidRPr="00F82838">
        <w:t xml:space="preserve"> </w:t>
      </w:r>
      <w:r w:rsidRPr="00F82838">
        <w:rPr>
          <w:i/>
        </w:rPr>
        <w:t>PCTs</w:t>
      </w:r>
      <w:r w:rsidRPr="00EE066E">
        <w:t xml:space="preserve"> y </w:t>
      </w:r>
      <w:r w:rsidR="00FD54F3">
        <w:t>apoyar</w:t>
      </w:r>
      <w:r w:rsidRPr="00EE066E">
        <w:t xml:space="preserve"> así </w:t>
      </w:r>
      <w:r w:rsidR="001E6C43">
        <w:t>el proceso de anotación y</w:t>
      </w:r>
      <w:r w:rsidRPr="00EE066E">
        <w:t xml:space="preserve"> validación experimental</w:t>
      </w:r>
      <w:r>
        <w:t xml:space="preserve"> </w:t>
      </w:r>
      <w:r>
        <w:fldChar w:fldCharType="begin"/>
      </w:r>
      <w:r w:rsidR="00E01B0F">
        <w:instrText xml:space="preserve"> ADDIN ZOTERO_ITEM CSL_CITATION {"citationID":"waN7lSHP","properties":{"formattedCitation":"(Simopoulos, Weretilnyk, &amp; Golding, 2018)","plainCitation":"(Simopoulos, Weretilnyk, &amp; Golding, 2018)","noteIndex":0},"citationItems":[{"id":"eXPBP2XP/8qxPsWF5","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69B06604" w:rsidR="00D96753" w:rsidRDefault="00D53EC9" w:rsidP="002B32BB">
      <w:pPr>
        <w:jc w:val="both"/>
      </w:pPr>
      <w:r>
        <w:t xml:space="preserve">En el presente trabajo se </w:t>
      </w:r>
      <w:r w:rsidR="00FD54F3">
        <w:t>investiga</w:t>
      </w:r>
      <w:r>
        <w:t xml:space="preserve"> </w:t>
      </w:r>
      <w:r w:rsidR="00FD54F3">
        <w:t xml:space="preserve">la </w:t>
      </w:r>
      <w:r>
        <w:t>aplica</w:t>
      </w:r>
      <w:r w:rsidR="00FD54F3">
        <w:t>ción de</w:t>
      </w:r>
      <w:r>
        <w:t xml:space="preserve"> técnicas de aprendizaje de máquina (AM) para </w:t>
      </w:r>
      <w:r w:rsidR="00FD54F3">
        <w:t>generar</w:t>
      </w:r>
      <w:r>
        <w:t xml:space="preserve"> </w:t>
      </w:r>
      <w:r w:rsidR="00FD54F3">
        <w:t xml:space="preserve">modelos de </w:t>
      </w:r>
      <w:r>
        <w:t xml:space="preserve">clasificación de </w:t>
      </w:r>
      <w:r w:rsidRPr="00D53EC9">
        <w:rPr>
          <w:i/>
        </w:rPr>
        <w:t>lncRNA</w:t>
      </w:r>
      <w:r>
        <w:t xml:space="preserve"> en especies </w:t>
      </w:r>
      <w:r w:rsidR="00FD54F3">
        <w:t>donde no se tiene una referencia anotada del transcriptoma</w:t>
      </w:r>
      <w:r>
        <w:t xml:space="preserve">. </w:t>
      </w:r>
      <w:r w:rsidR="00EE066E">
        <w:t xml:space="preserve">Dentro de este contexto, </w:t>
      </w:r>
      <w:r w:rsidR="002B32BB">
        <w:t>se propone el desarrollo de un modelo</w:t>
      </w:r>
      <w:r w:rsidR="008B3FA0">
        <w:t xml:space="preserve"> </w:t>
      </w:r>
      <w:r w:rsidR="00FD54F3">
        <w:t>de aprendizaje profundo</w:t>
      </w:r>
      <w:r w:rsidR="002B32BB">
        <w:t xml:space="preserve">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w:t>
      </w:r>
      <w:r w:rsidR="00FD54F3">
        <w:t xml:space="preserve"> con transcriptomas no anotados</w:t>
      </w:r>
      <w:r>
        <w:t xml:space="preserve">, </w:t>
      </w:r>
      <w:r w:rsidR="00FD54F3">
        <w:t xml:space="preserve">usando </w:t>
      </w:r>
      <w:r w:rsidR="00EE066E" w:rsidRPr="00EE066E">
        <w:t>información de otras especies ya anotadas.</w:t>
      </w:r>
    </w:p>
    <w:p w14:paraId="6AE1742F" w14:textId="62DC38E8" w:rsidR="00954634" w:rsidRDefault="005C768C" w:rsidP="00954634">
      <w:pPr>
        <w:keepNext/>
        <w:jc w:val="center"/>
      </w:pPr>
      <w:r>
        <w:rPr>
          <w:noProof/>
          <w:lang w:val="es-ES" w:eastAsia="es-ES"/>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5B633FDE" w:rsidR="009A530C" w:rsidRDefault="00954634" w:rsidP="00954634">
      <w:pPr>
        <w:pStyle w:val="Epgrafe"/>
        <w:jc w:val="center"/>
      </w:pPr>
      <w:bookmarkStart w:id="11" w:name="_Toc10327596"/>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E5545D">
        <w:rPr>
          <w:noProof/>
        </w:rPr>
        <w:t>2</w:t>
      </w:r>
      <w:r w:rsidR="00096679">
        <w:rPr>
          <w:noProof/>
        </w:rPr>
        <w:fldChar w:fldCharType="end"/>
      </w:r>
      <w:r>
        <w:t xml:space="preserve"> - Árbol de problema</w:t>
      </w:r>
      <w:r w:rsidR="00BB1545">
        <w:t>. Elaboración propia.</w:t>
      </w:r>
      <w:bookmarkEnd w:id="11"/>
    </w:p>
    <w:p w14:paraId="46B162B7" w14:textId="77777777" w:rsidR="00E01541" w:rsidRDefault="00E01541" w:rsidP="00E01541">
      <w:pPr>
        <w:pStyle w:val="Ttulo2"/>
      </w:pPr>
      <w:bookmarkStart w:id="12" w:name="_Toc10327509"/>
      <w:r>
        <w:t>Objetivos</w:t>
      </w:r>
      <w:bookmarkEnd w:id="12"/>
    </w:p>
    <w:p w14:paraId="1E24DF6C" w14:textId="71897A12" w:rsidR="00E01541" w:rsidRDefault="00E01541" w:rsidP="00E01541">
      <w:pPr>
        <w:pStyle w:val="Ttulo3"/>
      </w:pPr>
      <w:bookmarkStart w:id="13" w:name="_Toc10327510"/>
      <w:r>
        <w:t>O</w:t>
      </w:r>
      <w:r w:rsidRPr="00E01541">
        <w:t>bjetivo general</w:t>
      </w:r>
      <w:bookmarkEnd w:id="13"/>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4" w:name="_Hlk6772884"/>
      <w:r w:rsidR="0031066D">
        <w:t>transcritos</w:t>
      </w:r>
      <w:r w:rsidR="00007AF8">
        <w:t xml:space="preserve"> </w:t>
      </w:r>
      <w:bookmarkEnd w:id="14"/>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5" w:name="_Toc10327511"/>
      <w:r>
        <w:t>O</w:t>
      </w:r>
      <w:r w:rsidRPr="00E01541">
        <w:t>bjetivos específicos</w:t>
      </w:r>
      <w:bookmarkEnd w:id="15"/>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6" w:name="_Toc10327512"/>
      <w:r>
        <w:t>R</w:t>
      </w:r>
      <w:r w:rsidRPr="00E01541">
        <w:t>esultados esperados</w:t>
      </w:r>
      <w:bookmarkEnd w:id="16"/>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7" w:name="_Toc10327513"/>
      <w:r>
        <w:lastRenderedPageBreak/>
        <w:t>Mapeo de objetivos, resultados y verificación</w:t>
      </w:r>
      <w:bookmarkEnd w:id="17"/>
    </w:p>
    <w:p w14:paraId="1C0BC2A9" w14:textId="3E976E0E" w:rsidR="00CC56EC" w:rsidRPr="00CC56EC" w:rsidRDefault="00CC56EC" w:rsidP="00CC56EC">
      <w:pPr>
        <w:jc w:val="both"/>
      </w:pPr>
      <w:r>
        <w:t xml:space="preserve">En la </w:t>
      </w:r>
      <w:r>
        <w:fldChar w:fldCharType="begin"/>
      </w:r>
      <w:r>
        <w:instrText xml:space="preserve"> REF _Ref529127186 \h </w:instrText>
      </w:r>
      <w:r>
        <w:fldChar w:fldCharType="separate"/>
      </w:r>
      <w:r w:rsidR="00E5545D">
        <w:t xml:space="preserve">Tabla </w:t>
      </w:r>
      <w:r w:rsidR="00E5545D">
        <w:rPr>
          <w:noProof/>
        </w:rPr>
        <w:t>1</w:t>
      </w:r>
      <w:r>
        <w:fldChar w:fldCharType="end"/>
      </w:r>
      <w:r>
        <w:t xml:space="preserve"> se presentan los objetivos específicos planteados, juntos a sus resultados esperados, mapeados con los entregables y su respectiva verificación.</w:t>
      </w:r>
    </w:p>
    <w:p w14:paraId="58AFB70D" w14:textId="563A326A" w:rsidR="00CC56EC" w:rsidRDefault="00CC56EC" w:rsidP="00CC56EC">
      <w:pPr>
        <w:pStyle w:val="Epgrafe"/>
        <w:keepNext/>
        <w:jc w:val="center"/>
      </w:pPr>
      <w:bookmarkStart w:id="18" w:name="_Ref529127186"/>
      <w:bookmarkStart w:id="19" w:name="_Toc10327614"/>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1</w:t>
      </w:r>
      <w:r w:rsidR="004A30F6">
        <w:rPr>
          <w:noProof/>
        </w:rPr>
        <w:fldChar w:fldCharType="end"/>
      </w:r>
      <w:bookmarkEnd w:id="18"/>
      <w:r>
        <w:t xml:space="preserve"> - Mapeo de objetivos, resultados y verificación.</w:t>
      </w:r>
      <w:bookmarkEnd w:id="19"/>
    </w:p>
    <w:tbl>
      <w:tblPr>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Pr="00FD6FF2" w:rsidRDefault="00D76AEE" w:rsidP="009753B3">
            <w:pPr>
              <w:rPr>
                <w:lang w:val="pt-BR"/>
              </w:rPr>
            </w:pPr>
            <w:r w:rsidRPr="00FD6FF2">
              <w:rPr>
                <w:lang w:val="pt-BR"/>
              </w:rPr>
              <w:t>Arquitectura implementada.</w:t>
            </w:r>
          </w:p>
          <w:p w14:paraId="6AEB7630" w14:textId="77777777" w:rsidR="00BD68D2" w:rsidRPr="00FD6FF2" w:rsidRDefault="00BD68D2" w:rsidP="00BD68D2">
            <w:pPr>
              <w:rPr>
                <w:lang w:val="pt-BR"/>
              </w:rPr>
            </w:pPr>
            <w:r w:rsidRPr="00FD6FF2">
              <w:rPr>
                <w:lang w:val="pt-BR"/>
              </w:rP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lastRenderedPageBreak/>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20" w:name="_Toc10327514"/>
      <w:r w:rsidRPr="00E01541">
        <w:t xml:space="preserve">Herramientas </w:t>
      </w:r>
      <w:r>
        <w:t>y</w:t>
      </w:r>
      <w:r w:rsidRPr="00E01541">
        <w:t xml:space="preserve"> Métodos</w:t>
      </w:r>
      <w:bookmarkEnd w:id="20"/>
    </w:p>
    <w:p w14:paraId="6B67D678" w14:textId="1F4125FE"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E5545D">
        <w:t xml:space="preserve">Tabla </w:t>
      </w:r>
      <w:r w:rsidR="00E5545D">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6AB1A419" w:rsidR="00CC56EC" w:rsidRDefault="00CC56EC" w:rsidP="00CC56EC">
      <w:pPr>
        <w:pStyle w:val="Epgrafe"/>
        <w:keepNext/>
        <w:jc w:val="center"/>
      </w:pPr>
      <w:bookmarkStart w:id="21" w:name="_Ref529127337"/>
      <w:bookmarkStart w:id="22" w:name="_Toc10327615"/>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2</w:t>
      </w:r>
      <w:r w:rsidR="004A30F6">
        <w:rPr>
          <w:noProof/>
        </w:rPr>
        <w:fldChar w:fldCharType="end"/>
      </w:r>
      <w:bookmarkEnd w:id="21"/>
      <w:r>
        <w:t xml:space="preserve"> - Herramientas y métodos.</w:t>
      </w:r>
      <w:bookmarkEnd w:id="22"/>
    </w:p>
    <w:tbl>
      <w:tblPr>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11C4E019" w14:textId="53916C33" w:rsidR="00D76AEE" w:rsidRDefault="0021480F" w:rsidP="008538C6">
            <w:pPr>
              <w:pStyle w:val="Prrafodelista"/>
              <w:numPr>
                <w:ilvl w:val="0"/>
                <w:numId w:val="15"/>
              </w:numPr>
            </w:pPr>
            <w:r>
              <w:t>GreeNC</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6E45FD36" w:rsidR="00D76AEE" w:rsidRPr="00012F9D" w:rsidRDefault="00012F9D" w:rsidP="00BD68D2">
            <w:pPr>
              <w:pStyle w:val="Prrafodelista"/>
              <w:numPr>
                <w:ilvl w:val="0"/>
                <w:numId w:val="15"/>
              </w:numPr>
            </w:pPr>
            <w:r>
              <w:t>Validación cruzada</w:t>
            </w:r>
          </w:p>
          <w:p w14:paraId="0FABDB26" w14:textId="41FC5A3E" w:rsidR="00BD68D2" w:rsidRDefault="00BD68D2" w:rsidP="00BD68D2">
            <w:pPr>
              <w:pStyle w:val="Prrafodelista"/>
              <w:numPr>
                <w:ilvl w:val="0"/>
                <w:numId w:val="15"/>
              </w:numPr>
            </w:pPr>
            <w:r>
              <w:t xml:space="preserve">Medidas de precisión: </w:t>
            </w:r>
            <w:r w:rsidR="004E701A">
              <w:t xml:space="preserve">exactitud, precisión y </w:t>
            </w:r>
            <w:r w:rsidR="00A7500B">
              <w:t>recuperación</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1AF093E4" w:rsidR="00D76AEE" w:rsidRPr="00012F9D" w:rsidRDefault="00012F9D" w:rsidP="003562C5">
            <w:pPr>
              <w:pStyle w:val="Prrafodelista"/>
              <w:numPr>
                <w:ilvl w:val="0"/>
                <w:numId w:val="15"/>
              </w:numPr>
            </w:pPr>
            <w:r>
              <w:t>Validación cruzada</w:t>
            </w:r>
          </w:p>
          <w:p w14:paraId="4C4C23C7" w14:textId="4B612B44" w:rsidR="004E701A" w:rsidRPr="00FB2DE7" w:rsidRDefault="004E701A" w:rsidP="003562C5">
            <w:pPr>
              <w:pStyle w:val="Prrafodelista"/>
              <w:numPr>
                <w:ilvl w:val="0"/>
                <w:numId w:val="15"/>
              </w:numPr>
              <w:rPr>
                <w:i/>
              </w:rPr>
            </w:pPr>
            <w:r>
              <w:t xml:space="preserve">Medidas de precisión: exactitud, precisión y </w:t>
            </w:r>
            <w:r w:rsidR="00A7500B">
              <w:t>recuperación</w:t>
            </w:r>
          </w:p>
        </w:tc>
      </w:tr>
    </w:tbl>
    <w:p w14:paraId="6EE03999" w14:textId="02F7018F" w:rsidR="00F7704E" w:rsidRDefault="00F7704E" w:rsidP="00A3059F">
      <w:pPr>
        <w:pStyle w:val="Ttulo3"/>
      </w:pPr>
      <w:bookmarkStart w:id="23" w:name="_Toc10327515"/>
      <w:r>
        <w:t>Bases de datos de transcriptomas</w:t>
      </w:r>
      <w:bookmarkEnd w:id="23"/>
    </w:p>
    <w:p w14:paraId="06C738DC" w14:textId="2A3C85A8" w:rsidR="002E23DB" w:rsidRDefault="00E94526" w:rsidP="00F7704E">
      <w:pPr>
        <w:pStyle w:val="Ttulo4"/>
      </w:pPr>
      <w:r>
        <w:t>Ensembl</w:t>
      </w:r>
    </w:p>
    <w:p w14:paraId="21E94433" w14:textId="33E6F948" w:rsidR="00891DCA" w:rsidRDefault="0025114E" w:rsidP="0025114E">
      <w:pPr>
        <w:jc w:val="both"/>
      </w:pPr>
      <w:r>
        <w:t xml:space="preserve">Los proyectos de secuenciación de transcriptomas buscan generar la secuencia completa de </w:t>
      </w:r>
      <w:r w:rsidR="00756638">
        <w:t xml:space="preserve">todo el material de </w:t>
      </w:r>
      <w:r>
        <w:t xml:space="preserve">ARN </w:t>
      </w:r>
      <w:r w:rsidR="00756638">
        <w:t xml:space="preserve">producido por </w:t>
      </w:r>
      <w:r>
        <w:t xml:space="preserve">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 xml:space="preserve">(Uszczynska-Ratajczak </w:t>
      </w:r>
      <w:r w:rsidR="00891DCA" w:rsidRPr="00891DCA">
        <w:rPr>
          <w:rFonts w:cs="Arial"/>
          <w:szCs w:val="24"/>
        </w:rPr>
        <w:lastRenderedPageBreak/>
        <w:t>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FD6FF2">
        <w:rPr>
          <w:lang w:val="es-E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5BBEEA72"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4"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F57A0C1" w14:textId="3EF60883" w:rsidR="004A30F6" w:rsidRPr="001F5C38" w:rsidRDefault="0021480F" w:rsidP="00EA3DE3">
      <w:pPr>
        <w:jc w:val="both"/>
      </w:pPr>
      <w:r>
        <w:t xml:space="preserve">GreeNC </w:t>
      </w:r>
      <w:r w:rsidRPr="005F7BF1">
        <w:t>es</w:t>
      </w:r>
      <w:r>
        <w:t xml:space="preserve"> una base de datos de </w:t>
      </w:r>
      <w:r w:rsidRPr="00660DBA">
        <w:rPr>
          <w:i/>
        </w:rPr>
        <w:t>lncRNA</w:t>
      </w:r>
      <w:r>
        <w:rPr>
          <w:i/>
        </w:rPr>
        <w:t>s</w:t>
      </w:r>
      <w:r>
        <w:t xml:space="preserve"> en línea (</w:t>
      </w:r>
      <w:hyperlink r:id="rId15"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56FBA76D" w14:textId="1CCD2498" w:rsidR="00A3059F" w:rsidRDefault="00F7704E" w:rsidP="00F7704E">
      <w:pPr>
        <w:pStyle w:val="Ttulo3"/>
      </w:pPr>
      <w:bookmarkStart w:id="24" w:name="_Toc10327516"/>
      <w:r>
        <w:t>Lenguajes de programación</w:t>
      </w:r>
      <w:r w:rsidR="000D23D4">
        <w:t xml:space="preserve"> y librerías</w:t>
      </w:r>
      <w:bookmarkEnd w:id="24"/>
    </w:p>
    <w:p w14:paraId="02CA4325" w14:textId="77777777" w:rsidR="003562C5" w:rsidRDefault="003562C5" w:rsidP="003562C5">
      <w:pPr>
        <w:pStyle w:val="Ttulo4"/>
      </w:pPr>
      <w:r>
        <w:t>Anaconda</w:t>
      </w:r>
    </w:p>
    <w:p w14:paraId="3ACB16A8" w14:textId="790C714A" w:rsidR="0086776C" w:rsidRDefault="003562C5" w:rsidP="003562C5">
      <w:pPr>
        <w:jc w:val="both"/>
      </w:pPr>
      <w:r>
        <w:t xml:space="preserve">Anaconda </w:t>
      </w:r>
      <w:r w:rsidR="006D5548">
        <w:t>(</w:t>
      </w:r>
      <w:hyperlink r:id="rId16"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lastRenderedPageBreak/>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lastRenderedPageBreak/>
        <w:t>Jupyter Notebook</w:t>
      </w:r>
    </w:p>
    <w:p w14:paraId="3AA60FEB" w14:textId="6D631E9D" w:rsidR="0086776C" w:rsidRDefault="0086776C" w:rsidP="0086776C">
      <w:pPr>
        <w:jc w:val="both"/>
      </w:pPr>
      <w:r>
        <w:t>Jupyter Notebook (</w:t>
      </w:r>
      <w:hyperlink r:id="rId17"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5" w:name="_Toc10327517"/>
      <w:r>
        <w:t>Aprendizaje de Máquina</w:t>
      </w:r>
      <w:bookmarkEnd w:id="25"/>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FD6FF2">
        <w:rPr>
          <w:lang w:val="es-ES"/>
        </w:rPr>
        <w:t xml:space="preserve"> </w:t>
      </w:r>
      <w:r w:rsidR="005A0949" w:rsidRPr="00FD6FF2">
        <w:rPr>
          <w:i/>
          <w:lang w:val="es-ES"/>
        </w:rPr>
        <w:t>feed</w:t>
      </w:r>
      <w:r w:rsidR="005A0949" w:rsidRPr="000B52A2">
        <w:rPr>
          <w:i/>
        </w:rPr>
        <w:t>-forward</w:t>
      </w:r>
      <w:r w:rsidR="005A0949" w:rsidRPr="00FD6FF2">
        <w:rPr>
          <w:i/>
          <w:lang w:val="es-E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6" w:name="_Toc10327518"/>
      <w:r>
        <w:lastRenderedPageBreak/>
        <w:t xml:space="preserve">Métodos </w:t>
      </w:r>
      <w:r w:rsidR="00DF5CD3">
        <w:t>de Validación</w:t>
      </w:r>
      <w:bookmarkEnd w:id="26"/>
    </w:p>
    <w:p w14:paraId="2B1394AB" w14:textId="67D5F7EC" w:rsidR="00E32E89" w:rsidRDefault="00012F9D" w:rsidP="00E32E89">
      <w:pPr>
        <w:pStyle w:val="Ttulo4"/>
      </w:pPr>
      <w:r>
        <w:t>Validación cruzada</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FD6FF2">
        <w:rPr>
          <w:lang w:val="es-E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FD6FF2">
        <w:rPr>
          <w:rFonts w:cs="Arial"/>
          <w:lang w:val="es-ES"/>
        </w:rPr>
        <w:t>(Brownlee</w:t>
      </w:r>
      <w:r w:rsidR="00152023" w:rsidRPr="00D1135C">
        <w:rPr>
          <w:rFonts w:cs="Arial"/>
        </w:rPr>
        <w:t>, 2018)</w:t>
      </w:r>
      <w:r w:rsidR="00152023">
        <w:fldChar w:fldCharType="end"/>
      </w:r>
      <w:r>
        <w:t>.</w:t>
      </w:r>
    </w:p>
    <w:p w14:paraId="45A05143" w14:textId="5127ABB7"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E5545D" w:rsidRPr="00E87289">
        <w:t>Figura</w:t>
      </w:r>
      <w:r w:rsidR="00E5545D" w:rsidRPr="00FD6FF2">
        <w:rPr>
          <w:lang w:val="es-ES"/>
        </w:rPr>
        <w:t xml:space="preserve"> </w:t>
      </w:r>
      <w:r w:rsidR="00E5545D" w:rsidRPr="00FD6FF2">
        <w:rPr>
          <w:noProof/>
          <w:lang w:val="es-E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lang w:val="es-ES" w:eastAsia="es-ES"/>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D7A0D2C" w:rsidR="00B935C5" w:rsidRDefault="00B935C5" w:rsidP="00B935C5">
      <w:pPr>
        <w:pStyle w:val="Epgrafe"/>
        <w:jc w:val="center"/>
      </w:pPr>
      <w:bookmarkStart w:id="27" w:name="_Ref530253627"/>
      <w:bookmarkStart w:id="28" w:name="_Toc10327597"/>
      <w:r w:rsidRPr="00E87289">
        <w:t>Figura</w:t>
      </w:r>
      <w:r w:rsidRPr="00FD6FF2">
        <w:rPr>
          <w:lang w:val="es-ES"/>
        </w:rPr>
        <w:t xml:space="preserve"> </w:t>
      </w:r>
      <w:r>
        <w:fldChar w:fldCharType="begin"/>
      </w:r>
      <w:r w:rsidRPr="00FD6FF2">
        <w:rPr>
          <w:lang w:val="es-ES"/>
        </w:rPr>
        <w:instrText xml:space="preserve"> SEQ Figura \* ARABIC </w:instrText>
      </w:r>
      <w:r>
        <w:fldChar w:fldCharType="separate"/>
      </w:r>
      <w:r w:rsidR="00E5545D" w:rsidRPr="00FD6FF2">
        <w:rPr>
          <w:noProof/>
          <w:lang w:val="es-ES"/>
        </w:rPr>
        <w:t>3</w:t>
      </w:r>
      <w:r>
        <w:fldChar w:fldCharType="end"/>
      </w:r>
      <w:bookmarkEnd w:id="27"/>
      <w:r w:rsidRPr="00FD6FF2">
        <w:rPr>
          <w:lang w:val="es-ES"/>
        </w:rPr>
        <w:t xml:space="preserve"> </w:t>
      </w:r>
      <w:r w:rsidR="00012F9D" w:rsidRPr="00FD6FF2">
        <w:rPr>
          <w:lang w:val="es-ES"/>
        </w:rPr>
        <w:t>–</w:t>
      </w:r>
      <w:r w:rsidRPr="00FD6FF2">
        <w:rPr>
          <w:lang w:val="es-ES"/>
        </w:rPr>
        <w:t xml:space="preserve"> </w:t>
      </w:r>
      <w:r w:rsidR="00012F9D" w:rsidRPr="00012F9D">
        <w:rPr>
          <w:i w:val="0"/>
        </w:rPr>
        <w:t>Validación cruzada</w:t>
      </w:r>
      <w:r w:rsidRPr="00FD6FF2">
        <w:rPr>
          <w:lang w:val="es-ES"/>
        </w:rPr>
        <w:t xml:space="preserve">. </w:t>
      </w:r>
      <w:r>
        <w:t>Elaboración propia.</w:t>
      </w:r>
      <w:bookmarkEnd w:id="28"/>
    </w:p>
    <w:p w14:paraId="57232932" w14:textId="4722F64E" w:rsidR="004E701A" w:rsidRDefault="004E701A" w:rsidP="004E701A">
      <w:pPr>
        <w:pStyle w:val="Ttulo4"/>
      </w:pPr>
      <w:r>
        <w:t xml:space="preserve">Medidas de precisión: exactitud, precisión y </w:t>
      </w:r>
      <w:r w:rsidR="00A7500B">
        <w:t>recuperación</w:t>
      </w:r>
    </w:p>
    <w:p w14:paraId="45ADA08A" w14:textId="3BFD4A08" w:rsidR="004E701A" w:rsidRDefault="004E701A" w:rsidP="004E701A">
      <w:pPr>
        <w:jc w:val="both"/>
      </w:pPr>
      <w:r>
        <w:t xml:space="preserve">Para medir la precisión del modelo predictivo, se utilizarán tres medidas: la exactitud, la precisión y la </w:t>
      </w:r>
      <w:r w:rsidR="00A7500B">
        <w:t>recuperación</w:t>
      </w:r>
      <w:r>
        <w:t xml:space="preserve">.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72ECD4DF"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E5545D">
        <w:t xml:space="preserve">Figura </w:t>
      </w:r>
      <w:r w:rsidR="00E5545D">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lang w:val="es-ES" w:eastAsia="es-ES"/>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0B7FE35E" w:rsidR="004E701A" w:rsidRDefault="009F14A1" w:rsidP="009F14A1">
      <w:pPr>
        <w:pStyle w:val="Epgrafe"/>
        <w:jc w:val="center"/>
      </w:pPr>
      <w:bookmarkStart w:id="29" w:name="_Ref530614954"/>
      <w:bookmarkStart w:id="30" w:name="_Toc10327598"/>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E5545D">
        <w:rPr>
          <w:noProof/>
        </w:rPr>
        <w:t>4</w:t>
      </w:r>
      <w:r w:rsidR="00B26BAC">
        <w:rPr>
          <w:noProof/>
        </w:rPr>
        <w:fldChar w:fldCharType="end"/>
      </w:r>
      <w:bookmarkEnd w:id="29"/>
      <w:r>
        <w:t xml:space="preserve"> - Tipos de resultados de un predictor. Elaboración propia.</w:t>
      </w:r>
      <w:bookmarkEnd w:id="30"/>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38C752B6" w:rsidR="004E701A" w:rsidRPr="00C36657" w:rsidRDefault="00A7500B" w:rsidP="004E701A">
      <w:pPr>
        <w:pStyle w:val="Prrafodelista"/>
        <w:numPr>
          <w:ilvl w:val="0"/>
          <w:numId w:val="20"/>
        </w:numPr>
      </w:pPr>
      <w:r>
        <w:t>Recuperación</w:t>
      </w:r>
      <w:r w:rsidR="004E701A" w:rsidRPr="00C36657">
        <w:t xml:space="preserve">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31" w:name="_Toc10327519"/>
      <w:r w:rsidRPr="00663A20">
        <w:lastRenderedPageBreak/>
        <w:t xml:space="preserve">Marco </w:t>
      </w:r>
      <w:r w:rsidR="00762D9C">
        <w:t>Conceptual</w:t>
      </w:r>
      <w:bookmarkEnd w:id="31"/>
    </w:p>
    <w:p w14:paraId="23FA1BD2" w14:textId="66B1F545" w:rsidR="007F1014" w:rsidRDefault="008028F3" w:rsidP="008028F3">
      <w:pPr>
        <w:pStyle w:val="Ttulo2"/>
      </w:pPr>
      <w:bookmarkStart w:id="32" w:name="_Toc10327520"/>
      <w:r>
        <w:t>Biología Molecular</w:t>
      </w:r>
      <w:bookmarkEnd w:id="32"/>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3" w:name="_Toc10327521"/>
      <w:r>
        <w:t>ADN</w:t>
      </w:r>
      <w:bookmarkEnd w:id="33"/>
    </w:p>
    <w:p w14:paraId="2042075C" w14:textId="1963EC70"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E5545D">
        <w:t xml:space="preserve">Figura </w:t>
      </w:r>
      <w:r w:rsidR="00E5545D">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lang w:val="es-ES" w:eastAsia="es-ES"/>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0BA570AE" w:rsidR="00927A4C" w:rsidRDefault="00D47E7B" w:rsidP="00D47E7B">
      <w:pPr>
        <w:pStyle w:val="Epgrafe"/>
        <w:jc w:val="center"/>
      </w:pPr>
      <w:bookmarkStart w:id="34" w:name="_Ref526493051"/>
      <w:bookmarkStart w:id="35" w:name="_Toc10327599"/>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5</w:t>
      </w:r>
      <w:r w:rsidR="000B54B6">
        <w:rPr>
          <w:noProof/>
        </w:rPr>
        <w:fldChar w:fldCharType="end"/>
      </w:r>
      <w:bookmarkEnd w:id="34"/>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5"/>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6" w:name="_Toc10327522"/>
      <w:r>
        <w:t>ARN – proceso de transcripción</w:t>
      </w:r>
      <w:bookmarkEnd w:id="36"/>
    </w:p>
    <w:p w14:paraId="6DA97D3A" w14:textId="4BF59CB2"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w:t>
      </w:r>
      <w:r w:rsidR="0027717F">
        <w:lastRenderedPageBreak/>
        <w:t>nucleótidos</w:t>
      </w:r>
      <w:r w:rsidR="00C72B04">
        <w:t xml:space="preserve"> (ver </w:t>
      </w:r>
      <w:r w:rsidR="00C72B04">
        <w:fldChar w:fldCharType="begin"/>
      </w:r>
      <w:r w:rsidR="00C72B04">
        <w:instrText xml:space="preserve"> REF _Ref526493091 \h </w:instrText>
      </w:r>
      <w:r w:rsidR="00C72B04">
        <w:fldChar w:fldCharType="separate"/>
      </w:r>
      <w:r w:rsidR="00E5545D">
        <w:t xml:space="preserve">Figura </w:t>
      </w:r>
      <w:r w:rsidR="00E5545D">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lang w:val="es-ES" w:eastAsia="es-ES"/>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322D9C63" w:rsidR="008D5CAA" w:rsidRDefault="00D47E7B" w:rsidP="005323C1">
      <w:pPr>
        <w:pStyle w:val="Epgrafe"/>
        <w:jc w:val="center"/>
      </w:pPr>
      <w:bookmarkStart w:id="37" w:name="_Ref526493091"/>
      <w:bookmarkStart w:id="38" w:name="_Toc10327600"/>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6</w:t>
      </w:r>
      <w:r w:rsidR="000B54B6">
        <w:rPr>
          <w:noProof/>
        </w:rPr>
        <w:fldChar w:fldCharType="end"/>
      </w:r>
      <w:bookmarkEnd w:id="37"/>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8"/>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9" w:name="_Toc10327523"/>
      <w:r>
        <w:t xml:space="preserve">Proteínas – síntesis mediante la </w:t>
      </w:r>
      <w:r w:rsidR="00662BCD">
        <w:t>traducción</w:t>
      </w:r>
      <w:r>
        <w:t xml:space="preserve"> de ARN</w:t>
      </w:r>
      <w:bookmarkEnd w:id="39"/>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40" w:name="_Toc10327524"/>
      <w:r>
        <w:t>ARN no codificante</w:t>
      </w:r>
      <w:bookmarkEnd w:id="40"/>
    </w:p>
    <w:p w14:paraId="449B72ED" w14:textId="7CA51251" w:rsidR="009E35BB" w:rsidRDefault="009E35BB" w:rsidP="009E35BB">
      <w:pPr>
        <w:pStyle w:val="Ttulo3"/>
      </w:pPr>
      <w:bookmarkStart w:id="41" w:name="_Toc10327525"/>
      <w:r>
        <w:t>Historia</w:t>
      </w:r>
      <w:bookmarkEnd w:id="41"/>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w:t>
      </w:r>
      <w:r w:rsidR="00AE74C9">
        <w:lastRenderedPageBreak/>
        <w:t xml:space="preserve">organismo. En 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2" w:name="_Toc10327526"/>
      <w:r>
        <w:t>Clasificación</w:t>
      </w:r>
      <w:bookmarkEnd w:id="42"/>
    </w:p>
    <w:p w14:paraId="02B7F6EC" w14:textId="10269A3D" w:rsidR="00A528F1" w:rsidRPr="00A528F1" w:rsidRDefault="00A528F1" w:rsidP="00A528F1">
      <w:r>
        <w:t>Se presenta una tabla resumen con la clasificación del ARN:</w:t>
      </w:r>
    </w:p>
    <w:p w14:paraId="7A36A807" w14:textId="06B32965" w:rsidR="00A528F1" w:rsidRDefault="00A528F1" w:rsidP="00A528F1">
      <w:pPr>
        <w:pStyle w:val="Epgrafe"/>
        <w:keepNext/>
        <w:jc w:val="center"/>
      </w:pPr>
      <w:bookmarkStart w:id="43" w:name="_Toc10327616"/>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E5545D">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3"/>
    </w:p>
    <w:tbl>
      <w:tblPr>
        <w:tblStyle w:val="GridTable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 xml:space="preserve">ARN anti-sentido </w:t>
            </w:r>
            <w:r>
              <w:lastRenderedPageBreak/>
              <w:t>(</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lastRenderedPageBreak/>
              <w:t xml:space="preserve">Directamente involucrado en la regulación de la expresión </w:t>
            </w:r>
            <w:r>
              <w:lastRenderedPageBreak/>
              <w:t>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4" w:name="_Toc10327527"/>
      <w:r>
        <w:t>Proyectos de secuenciación de transcriptomas</w:t>
      </w:r>
      <w:bookmarkEnd w:id="44"/>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5" w:name="_Toc10327528"/>
      <w:r>
        <w:t>Aprendizaje de máquina</w:t>
      </w:r>
      <w:bookmarkEnd w:id="45"/>
    </w:p>
    <w:p w14:paraId="2FF00325" w14:textId="312815A7" w:rsidR="009E35BB" w:rsidRDefault="00EA366C" w:rsidP="009E35BB">
      <w:pPr>
        <w:pStyle w:val="Ttulo3"/>
      </w:pPr>
      <w:bookmarkStart w:id="46" w:name="_Toc10327529"/>
      <w:r>
        <w:t>Definición</w:t>
      </w:r>
      <w:bookmarkEnd w:id="46"/>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7" w:name="_Toc10327530"/>
      <w:r>
        <w:t>Categorización</w:t>
      </w:r>
      <w:bookmarkEnd w:id="47"/>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44E6F8DD"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E5545D">
        <w:t xml:space="preserve">Figura </w:t>
      </w:r>
      <w:r w:rsidR="00E5545D">
        <w:rPr>
          <w:noProof/>
        </w:rPr>
        <w:t>7</w:t>
      </w:r>
      <w:r w:rsidR="00C72B04">
        <w:fldChar w:fldCharType="end"/>
      </w:r>
      <w:r w:rsidR="00C72B04">
        <w:t>)</w:t>
      </w:r>
      <w:r>
        <w:t>.</w:t>
      </w:r>
    </w:p>
    <w:p w14:paraId="22F9A277" w14:textId="77777777" w:rsidR="00652412" w:rsidRDefault="00652412" w:rsidP="00652412">
      <w:pPr>
        <w:keepNext/>
        <w:jc w:val="center"/>
      </w:pPr>
      <w:r>
        <w:rPr>
          <w:noProof/>
          <w:lang w:val="es-ES" w:eastAsia="es-ES"/>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6C951CAC" w:rsidR="00652412" w:rsidRPr="00307FDD" w:rsidRDefault="00D47E7B" w:rsidP="00652412">
      <w:pPr>
        <w:pStyle w:val="Epgrafe"/>
        <w:jc w:val="center"/>
      </w:pPr>
      <w:bookmarkStart w:id="48" w:name="_Ref526493127"/>
      <w:bookmarkStart w:id="49" w:name="_Toc10327601"/>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7</w:t>
      </w:r>
      <w:r w:rsidR="000B54B6">
        <w:rPr>
          <w:noProof/>
        </w:rPr>
        <w:fldChar w:fldCharType="end"/>
      </w:r>
      <w:bookmarkEnd w:id="48"/>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9"/>
    </w:p>
    <w:p w14:paraId="190D8418" w14:textId="2082DC92" w:rsidR="009E35BB" w:rsidRDefault="009E35BB" w:rsidP="00397283">
      <w:pPr>
        <w:pStyle w:val="Ttulo3"/>
      </w:pPr>
      <w:bookmarkStart w:id="50" w:name="_Toc10327531"/>
      <w:r>
        <w:t>Clasificadores con aprendizaje de máquina</w:t>
      </w:r>
      <w:bookmarkEnd w:id="50"/>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6DCF2263"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E5545D">
        <w:t xml:space="preserve">Figura </w:t>
      </w:r>
      <w:r w:rsidR="00E5545D">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3120A02B" w:rsidR="00BE4EA2" w:rsidRDefault="008538C6" w:rsidP="00BE4EA2">
      <w:pPr>
        <w:keepNext/>
        <w:jc w:val="center"/>
      </w:pPr>
      <w:r>
        <w:rPr>
          <w:noProof/>
          <w:lang w:val="es-ES" w:eastAsia="es-ES"/>
        </w:rPr>
        <w:lastRenderedPageBreak/>
        <w:drawing>
          <wp:inline distT="0" distB="0" distL="0" distR="0" wp14:anchorId="3AD3A05F" wp14:editId="4C7EE5C6">
            <wp:extent cx="5238751" cy="3248028"/>
            <wp:effectExtent l="0" t="0" r="0" b="9525"/>
            <wp:docPr id="15" name="Gráfico 1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632A396" w14:textId="2CCC3782" w:rsidR="00BE4EA2" w:rsidRDefault="00D47E7B" w:rsidP="00BE4EA2">
      <w:pPr>
        <w:pStyle w:val="Epgrafe"/>
        <w:jc w:val="center"/>
      </w:pPr>
      <w:bookmarkStart w:id="51" w:name="_Ref530092570"/>
      <w:bookmarkStart w:id="52" w:name="_Toc10327602"/>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8</w:t>
      </w:r>
      <w:r w:rsidR="000B54B6">
        <w:rPr>
          <w:noProof/>
        </w:rPr>
        <w:fldChar w:fldCharType="end"/>
      </w:r>
      <w:bookmarkEnd w:id="51"/>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2"/>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3" w:name="_Toc10327532"/>
      <w:r>
        <w:lastRenderedPageBreak/>
        <w:t>Estado del Arte</w:t>
      </w:r>
      <w:bookmarkEnd w:id="53"/>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D6FF2">
        <w:rPr>
          <w:lang w:val="es-ES"/>
        </w:rPr>
        <w:t>“</w:t>
      </w:r>
      <w:r w:rsidR="00426400" w:rsidRPr="00FD6FF2">
        <w:rPr>
          <w:i/>
          <w:lang w:val="es-ES"/>
        </w:rPr>
        <w:t>Guidelines</w:t>
      </w:r>
      <w:r w:rsidR="00BD5602" w:rsidRPr="00FD6FF2">
        <w:rPr>
          <w:i/>
          <w:lang w:val="es-E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4" w:name="_Toc10327533"/>
      <w:r>
        <w:t>Preguntas de investigación</w:t>
      </w:r>
      <w:bookmarkEnd w:id="54"/>
    </w:p>
    <w:p w14:paraId="34C65B63" w14:textId="781B30AB" w:rsidR="008A283C" w:rsidRDefault="008A283C" w:rsidP="008A283C">
      <w:pPr>
        <w:jc w:val="both"/>
      </w:pPr>
      <w:r>
        <w:t xml:space="preserve">Primero se definirán con ayuda del método PICOC </w:t>
      </w:r>
      <w:r w:rsidRPr="00F82838">
        <w:t>(</w:t>
      </w:r>
      <w:r w:rsidRPr="00FD6FF2">
        <w:rPr>
          <w:i/>
          <w:lang w:val="es-ES"/>
        </w:rPr>
        <w:t>population, intervention, comparison, outcomes, context</w:t>
      </w:r>
      <w:r>
        <w:t>) los conceptos generales. Estos servirán de apoyo para formular las peguntas de investigación</w:t>
      </w:r>
      <w:r w:rsidR="0061191B">
        <w:t>.</w:t>
      </w:r>
    </w:p>
    <w:p w14:paraId="19082EC9" w14:textId="769D1121" w:rsidR="00975830" w:rsidRDefault="00975830" w:rsidP="00975830">
      <w:pPr>
        <w:pStyle w:val="Epgrafe"/>
        <w:jc w:val="center"/>
      </w:pPr>
      <w:bookmarkStart w:id="55" w:name="_Toc10327617"/>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5"/>
    </w:p>
    <w:tbl>
      <w:tblPr>
        <w:tblStyle w:val="GridTable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6" w:name="_Toc10327534"/>
      <w:r>
        <w:lastRenderedPageBreak/>
        <w:t>Estrategia de búsqueda</w:t>
      </w:r>
      <w:bookmarkEnd w:id="56"/>
    </w:p>
    <w:p w14:paraId="48E43B85" w14:textId="38F49401" w:rsidR="004B5156" w:rsidRPr="004B5156" w:rsidRDefault="004B5156" w:rsidP="004B5156">
      <w:pPr>
        <w:pStyle w:val="Ttulo3"/>
      </w:pPr>
      <w:bookmarkStart w:id="57" w:name="_Toc10327535"/>
      <w:r>
        <w:t>Términos de búsqueda</w:t>
      </w:r>
      <w:bookmarkEnd w:id="57"/>
    </w:p>
    <w:p w14:paraId="6E035A49" w14:textId="01056145"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E5545D">
        <w:t xml:space="preserve">Tabla </w:t>
      </w:r>
      <w:r w:rsidR="00E5545D">
        <w:rPr>
          <w:noProof/>
        </w:rPr>
        <w:t>5</w:t>
      </w:r>
      <w:r w:rsidR="00895251">
        <w:fldChar w:fldCharType="end"/>
      </w:r>
      <w:r w:rsidR="00895251">
        <w:t>)</w:t>
      </w:r>
      <w:r>
        <w:t>:</w:t>
      </w:r>
    </w:p>
    <w:p w14:paraId="5485ABA0" w14:textId="0B07F82B" w:rsidR="0085766D" w:rsidRDefault="0085766D" w:rsidP="0085766D">
      <w:pPr>
        <w:pStyle w:val="Epgrafe"/>
        <w:jc w:val="center"/>
      </w:pPr>
      <w:bookmarkStart w:id="58" w:name="_Ref529127732"/>
      <w:bookmarkStart w:id="59" w:name="_Toc10327618"/>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5</w:t>
      </w:r>
      <w:r w:rsidR="00723042">
        <w:rPr>
          <w:noProof/>
        </w:rPr>
        <w:fldChar w:fldCharType="end"/>
      </w:r>
      <w:bookmarkEnd w:id="58"/>
      <w:r w:rsidR="009B6B99">
        <w:t xml:space="preserve"> -</w:t>
      </w:r>
      <w:r>
        <w:t xml:space="preserve"> Componentes de la cadena de búsqueda</w:t>
      </w:r>
      <w:r w:rsidR="00895251">
        <w:t>.</w:t>
      </w:r>
      <w:bookmarkEnd w:id="59"/>
    </w:p>
    <w:tbl>
      <w:tblPr>
        <w:tblStyle w:val="GridTable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FD6FF2"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FD6FF2"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60" w:name="_Toc10327536"/>
      <w:r>
        <w:t>Proceso de búsqueda</w:t>
      </w:r>
      <w:bookmarkEnd w:id="60"/>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1" w:name="_Toc10327537"/>
      <w:r>
        <w:t>Criterios de inclusión y exclusión</w:t>
      </w:r>
      <w:bookmarkEnd w:id="61"/>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2" w:name="_Toc10327538"/>
      <w:r>
        <w:t>Extracción de la información</w:t>
      </w:r>
      <w:bookmarkEnd w:id="62"/>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75874995" w:rsidR="00283562" w:rsidRDefault="00283562" w:rsidP="00283562">
      <w:pPr>
        <w:pStyle w:val="Epgrafe"/>
        <w:jc w:val="center"/>
      </w:pPr>
      <w:bookmarkStart w:id="63" w:name="_Toc10327619"/>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6</w:t>
      </w:r>
      <w:r w:rsidR="00703F62">
        <w:rPr>
          <w:noProof/>
        </w:rPr>
        <w:fldChar w:fldCharType="end"/>
      </w:r>
      <w:r>
        <w:t xml:space="preserve"> - Artículos encontrados por base de datos</w:t>
      </w:r>
      <w:r w:rsidR="00895251">
        <w:t>.</w:t>
      </w:r>
      <w:bookmarkEnd w:id="63"/>
    </w:p>
    <w:tbl>
      <w:tblPr>
        <w:tblStyle w:val="GridTable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23F10819" w:rsidR="003C4BA2" w:rsidRDefault="003C4BA2" w:rsidP="003C4BA2">
      <w:pPr>
        <w:pStyle w:val="Epgrafe"/>
        <w:keepNext/>
        <w:jc w:val="center"/>
      </w:pPr>
      <w:bookmarkStart w:id="64" w:name="_Toc10327620"/>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7</w:t>
      </w:r>
      <w:r w:rsidR="00703F62">
        <w:rPr>
          <w:noProof/>
        </w:rPr>
        <w:fldChar w:fldCharType="end"/>
      </w:r>
      <w:r>
        <w:t xml:space="preserve"> - Artículos que discuten el estado del arte</w:t>
      </w:r>
      <w:r w:rsidR="00895251">
        <w:t>.</w:t>
      </w:r>
      <w:bookmarkEnd w:id="64"/>
    </w:p>
    <w:tbl>
      <w:tblPr>
        <w:tblStyle w:val="ListTable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FD6FF2"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FD6FF2"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FD6FF2"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FD6FF2"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t>Yip</w:t>
            </w:r>
            <w:r>
              <w:rPr>
                <w:lang w:val="en-US"/>
              </w:rPr>
              <w:t xml:space="preserve">, </w:t>
            </w:r>
            <w:r w:rsidRPr="005051A0">
              <w:rPr>
                <w:lang w:val="en-US"/>
              </w:rPr>
              <w:t>Kevin Y.</w:t>
            </w:r>
            <w:r>
              <w:rPr>
                <w:lang w:val="en-US"/>
              </w:rPr>
              <w:br/>
            </w:r>
            <w:r w:rsidRPr="005051A0">
              <w:rPr>
                <w:lang w:val="en-US"/>
              </w:rPr>
              <w:lastRenderedPageBreak/>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lastRenderedPageBreak/>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w:t>
            </w:r>
            <w:r w:rsidRPr="00903F18">
              <w:rPr>
                <w:lang w:val="en-US"/>
              </w:rPr>
              <w:lastRenderedPageBreak/>
              <w:t xml:space="preserve">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5" w:name="_Toc10327539"/>
      <w:r>
        <w:lastRenderedPageBreak/>
        <w:t xml:space="preserve">Otras </w:t>
      </w:r>
      <w:r w:rsidR="00C241A0">
        <w:t>Tesis</w:t>
      </w:r>
      <w:r>
        <w:t xml:space="preserve"> encontradas</w:t>
      </w:r>
      <w:bookmarkEnd w:id="65"/>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6" w:name="_Toc10327540"/>
      <w:r>
        <w:t>Resultados</w:t>
      </w:r>
      <w:bookmarkEnd w:id="66"/>
    </w:p>
    <w:p w14:paraId="01B63342" w14:textId="7931FC64" w:rsidR="00C0358C" w:rsidRDefault="00C0358C" w:rsidP="00C0358C">
      <w:pPr>
        <w:pStyle w:val="Ttulo3"/>
      </w:pPr>
      <w:bookmarkStart w:id="67" w:name="_Toc10327541"/>
      <w:r>
        <w:t>Métodos más usados</w:t>
      </w:r>
      <w:bookmarkEnd w:id="67"/>
    </w:p>
    <w:p w14:paraId="0DAC78E0" w14:textId="2AB53BCA"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E5545D">
        <w:t xml:space="preserve">Tabla </w:t>
      </w:r>
      <w:r w:rsidR="00E5545D">
        <w:rPr>
          <w:noProof/>
        </w:rPr>
        <w:t>8</w:t>
      </w:r>
      <w:r w:rsidR="00B237CD">
        <w:fldChar w:fldCharType="end"/>
      </w:r>
      <w:r>
        <w:t xml:space="preserve"> se presentan los métodos agrupados según el tipo de clasificador que utilizan:</w:t>
      </w:r>
    </w:p>
    <w:p w14:paraId="7A150353" w14:textId="50E759F1" w:rsidR="00B237CD" w:rsidRDefault="00B237CD" w:rsidP="00B237CD">
      <w:pPr>
        <w:pStyle w:val="Epgrafe"/>
        <w:keepNext/>
        <w:jc w:val="center"/>
      </w:pPr>
      <w:bookmarkStart w:id="68" w:name="_Ref528007403"/>
      <w:bookmarkStart w:id="69" w:name="_Toc10327621"/>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E5545D">
        <w:rPr>
          <w:noProof/>
        </w:rPr>
        <w:t>8</w:t>
      </w:r>
      <w:r w:rsidR="00EF719C">
        <w:rPr>
          <w:noProof/>
        </w:rPr>
        <w:fldChar w:fldCharType="end"/>
      </w:r>
      <w:bookmarkEnd w:id="68"/>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9"/>
    </w:p>
    <w:tbl>
      <w:tblPr>
        <w:tblStyle w:val="ListTable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FD6FF2" w14:paraId="71107D10" w14:textId="77777777" w:rsidTr="004652FF">
        <w:tc>
          <w:tcPr>
            <w:tcW w:w="3397" w:type="dxa"/>
            <w:shd w:val="clear" w:color="auto" w:fill="FBE4D5" w:themeFill="accent2" w:themeFillTint="33"/>
          </w:tcPr>
          <w:p w14:paraId="60AD2459" w14:textId="4CF3C6AD" w:rsidR="00B237CD" w:rsidRPr="00FD6FF2" w:rsidRDefault="005D4583" w:rsidP="00B237CD">
            <w:pPr>
              <w:rPr>
                <w:b/>
                <w:lang w:val="pt-BR"/>
              </w:rPr>
            </w:pPr>
            <w:r w:rsidRPr="00FD6FF2">
              <w:rPr>
                <w:b/>
                <w:lang w:val="pt-BR"/>
              </w:rPr>
              <w:t xml:space="preserve">Ensamble </w:t>
            </w:r>
            <w:r w:rsidR="00B237CD" w:rsidRPr="00FD6FF2">
              <w:rPr>
                <w:b/>
                <w:lang w:val="pt-BR"/>
              </w:rPr>
              <w:t>de bosques aleatorios</w:t>
            </w:r>
            <w:r w:rsidRPr="00FD6FF2">
              <w:rPr>
                <w:b/>
                <w:lang w:val="pt-BR"/>
              </w:rPr>
              <w:t xml:space="preserve"> (</w:t>
            </w:r>
            <w:r w:rsidRPr="00FD6FF2">
              <w:rPr>
                <w:b/>
                <w:i/>
                <w:lang w:val="pt-BR"/>
              </w:rPr>
              <w:t>random forest ensemble</w:t>
            </w:r>
            <w:r w:rsidRPr="00FD6FF2">
              <w:rPr>
                <w:b/>
                <w:lang w:val="pt-BR"/>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FD6FF2"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FD6FF2"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lastRenderedPageBreak/>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FD6FF2" w:rsidRDefault="00B237CD" w:rsidP="00B237CD">
            <w:pPr>
              <w:rPr>
                <w:b/>
                <w:lang w:val="en-US"/>
              </w:rPr>
            </w:pPr>
            <w:r w:rsidRPr="00FD6FF2">
              <w:rPr>
                <w:b/>
                <w:lang w:val="en-US"/>
              </w:rPr>
              <w:t xml:space="preserve">PLncPRO </w:t>
            </w:r>
            <w:r w:rsidRPr="00501AA7">
              <w:rPr>
                <w:b/>
              </w:rPr>
              <w:fldChar w:fldCharType="begin"/>
            </w:r>
            <w:r w:rsidRPr="00FD6FF2">
              <w:rPr>
                <w:b/>
                <w:lang w:val="en-US"/>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FD6FF2">
              <w:rPr>
                <w:rFonts w:cs="Arial"/>
                <w:b/>
                <w:lang w:val="en-US"/>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6B16BCBE"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E01B0F">
              <w:rPr>
                <w:b/>
              </w:rPr>
              <w:instrText xml:space="preserve"> ADDIN ZOTERO_ITEM CSL_CITATION {"citationID":"3e73l9Up","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6A5E274F" w:rsidR="00501AA7" w:rsidRDefault="00501AA7" w:rsidP="003F25BC">
      <w:pPr>
        <w:jc w:val="both"/>
      </w:pPr>
      <w:r>
        <w:t xml:space="preserve">En la </w:t>
      </w:r>
      <w:r>
        <w:fldChar w:fldCharType="begin"/>
      </w:r>
      <w:r>
        <w:instrText xml:space="preserve"> REF _Ref528007403 \h </w:instrText>
      </w:r>
      <w:r>
        <w:fldChar w:fldCharType="separate"/>
      </w:r>
      <w:r w:rsidR="00E5545D">
        <w:t xml:space="preserve">Tabla </w:t>
      </w:r>
      <w:r w:rsidR="00E5545D">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E01B0F">
        <w:instrText xml:space="preserve"> ADDIN ZOTERO_ITEM CSL_CITATION {"citationID":"707Mymt0","properties":{"formattedCitation":"(Simopoulos et\\uc0\\u160{}al., 2018)","plainCitation":"(Simopoulos et al., 2018)","noteIndex":0},"citationItems":[{"id":"eXPBP2XP/8qxPsWF5","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0E65BE6D"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D6FF2">
        <w:rPr>
          <w:i/>
          <w:lang w:val="es-ES"/>
        </w:rPr>
        <w:t>deep</w:t>
      </w:r>
      <w:r w:rsidR="00137A5A" w:rsidRPr="00FD6FF2">
        <w:rPr>
          <w:lang w:val="es-ES"/>
        </w:rPr>
        <w:t xml:space="preserve"> </w:t>
      </w:r>
      <w:r w:rsidR="00137A5A" w:rsidRPr="00FD6FF2">
        <w:rPr>
          <w:i/>
          <w:lang w:val="es-ES"/>
        </w:rPr>
        <w:t>stacking</w:t>
      </w:r>
      <w:r w:rsidR="00137A5A" w:rsidRPr="00FD6FF2">
        <w:rPr>
          <w:lang w:val="es-ES"/>
        </w:rPr>
        <w:t xml:space="preserve"> </w:t>
      </w:r>
      <w:r w:rsidR="00137A5A" w:rsidRPr="00FD6FF2">
        <w:rPr>
          <w:i/>
          <w:lang w:val="es-E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70" w:name="_Toc10327542"/>
      <w:r>
        <w:t>Principales limitaciones</w:t>
      </w:r>
      <w:bookmarkEnd w:id="70"/>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1" w:name="_Hlk530205295"/>
      <w:r w:rsidR="009753B3">
        <w:t>máquina de vectores de soporte (</w:t>
      </w:r>
      <w:r w:rsidRPr="009753B3">
        <w:rPr>
          <w:i/>
        </w:rPr>
        <w:t>SVM</w:t>
      </w:r>
      <w:r w:rsidR="009753B3">
        <w:t>)</w:t>
      </w:r>
      <w:r>
        <w:t xml:space="preserve"> </w:t>
      </w:r>
      <w:bookmarkEnd w:id="71"/>
      <w:r>
        <w:t xml:space="preserve">para determinar la capacidad de un </w:t>
      </w:r>
      <w:r>
        <w:lastRenderedPageBreak/>
        <w:t>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D6FF2">
        <w:rPr>
          <w:i/>
          <w:lang w:val="es-E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602D74" w:rsidRDefault="00C241A0" w:rsidP="00C0358C">
      <w:pPr>
        <w:jc w:val="both"/>
      </w:pPr>
      <w:r w:rsidRPr="00997759">
        <w:rPr>
          <w:lang w:val="en-US"/>
        </w:rPr>
        <w:t xml:space="preserve">FEELnc </w:t>
      </w:r>
      <w:r w:rsidRPr="00341073">
        <w:fldChar w:fldCharType="begin"/>
      </w:r>
      <w:r w:rsidR="00D76C1B" w:rsidRPr="00997759">
        <w:rPr>
          <w:lang w:val="en-US"/>
        </w:rPr>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w:instrText>
      </w:r>
      <w:r w:rsidR="00D76C1B" w:rsidRPr="00602D74">
        <w:rPr>
          <w:lang w:val="es-ES"/>
        </w:rPr>
        <w:instrText xml:space="preserve">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997759">
        <w:rPr>
          <w:rFonts w:cs="Arial"/>
          <w:szCs w:val="24"/>
        </w:rPr>
        <w:t>(Wucher et al., 2017)</w:t>
      </w:r>
      <w:r w:rsidRPr="00341073">
        <w:fldChar w:fldCharType="end"/>
      </w:r>
      <w:r w:rsidRPr="00602D74">
        <w:t xml:space="preserve">: A través de un ensamble de bosques aleatorios, este clasificador propone un método alternativo para el entrenamiento del modelo cuando se poseen </w:t>
      </w:r>
      <w:r w:rsidRPr="00602D74">
        <w:rPr>
          <w:i/>
        </w:rPr>
        <w:t>PC</w:t>
      </w:r>
      <w:r w:rsidR="004B65B4" w:rsidRPr="00602D74">
        <w:rPr>
          <w:i/>
        </w:rPr>
        <w:t>T</w:t>
      </w:r>
      <w:r w:rsidRPr="00602D74">
        <w:rPr>
          <w:i/>
        </w:rPr>
        <w:t>s</w:t>
      </w:r>
      <w:r w:rsidRPr="00602D74">
        <w:t xml:space="preserve">, pero no se dispone de </w:t>
      </w:r>
      <w:r w:rsidRPr="00602D74">
        <w:rPr>
          <w:i/>
        </w:rPr>
        <w:t>lncRNAs</w:t>
      </w:r>
      <w:r w:rsidRPr="00602D74">
        <w:t xml:space="preserve"> para la especie deseada: generar  artificialmente </w:t>
      </w:r>
      <w:r w:rsidRPr="00602D74">
        <w:rPr>
          <w:i/>
        </w:rPr>
        <w:t>lncRNAs</w:t>
      </w:r>
      <w:r w:rsidRPr="00602D74">
        <w:t xml:space="preserve"> para el entrenamiento del modelo a partir de las secuenciaciones iniciales.</w:t>
      </w:r>
    </w:p>
    <w:p w14:paraId="01A07C0C" w14:textId="01EC62B6" w:rsidR="00C0358C" w:rsidRDefault="00C0358C" w:rsidP="00C0358C">
      <w:pPr>
        <w:jc w:val="both"/>
      </w:pPr>
      <w:r w:rsidRPr="00602D74">
        <w:lastRenderedPageBreak/>
        <w:t xml:space="preserve">Predictor de </w:t>
      </w:r>
      <w:r w:rsidRPr="00602D74">
        <w:rPr>
          <w:i/>
        </w:rPr>
        <w:t>lncRNA</w:t>
      </w:r>
      <w:r w:rsidRPr="00602D74">
        <w:t xml:space="preserve"> para plantas </w:t>
      </w:r>
      <w:r>
        <w:fldChar w:fldCharType="begin"/>
      </w:r>
      <w:r w:rsidR="00E01B0F" w:rsidRPr="00997759">
        <w:instrText xml:space="preserve"> ADDIN ZOTERO_ITEM CSL_CITATION {"citationID":"w1BDKM2q","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w:instrText>
      </w:r>
      <w:r w:rsidR="00E01B0F" w:rsidRPr="00FD6FF2">
        <w:rPr>
          <w:lang w:val="es-ES"/>
          <w:rPrChange w:id="72" w:author="Edwin Villanueva Talavera" w:date="2019-06-02T11:17:00Z">
            <w:rPr/>
          </w:rPrChange>
        </w:rPr>
        <w:instrText xml:space="preserve">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w:instrText>
      </w:r>
      <w:r w:rsidR="00E01B0F">
        <w:instrText xml:space="preserve">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602D7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tos pasarán por futuras validaciones empíricas, y retroalimentar el modelo con esta nueva información para que mejore continuamente.</w:t>
      </w:r>
    </w:p>
    <w:p w14:paraId="57E2DAFA" w14:textId="047029C1" w:rsidR="00182581" w:rsidRPr="00602D74" w:rsidRDefault="00182581" w:rsidP="00C0358C">
      <w:pPr>
        <w:jc w:val="both"/>
      </w:pPr>
      <w:r w:rsidRPr="00602D74">
        <w:t xml:space="preserve">PlantSniffer </w:t>
      </w:r>
      <w:r w:rsidRPr="00341073">
        <w:fldChar w:fldCharType="begin"/>
      </w:r>
      <w:r w:rsidR="00D76C1B" w:rsidRPr="00FD6FF2">
        <w:rPr>
          <w:lang w:val="en-US"/>
          <w:rPrChange w:id="73" w:author="Edwin Villanueva Talavera" w:date="2019-06-02T11:17:00Z">
            <w:rPr/>
          </w:rPrChange>
        </w:rPr>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602D74">
        <w:rPr>
          <w:rFonts w:cs="Arial"/>
        </w:rPr>
        <w:t>(Vieira, 2018)</w:t>
      </w:r>
      <w:r w:rsidRPr="00341073">
        <w:fldChar w:fldCharType="end"/>
      </w:r>
      <w:r w:rsidRPr="00602D74">
        <w:t xml:space="preserve">: A través de un ensamble de máquina de vectores de soporte, cuyos resultados se cruzan contra BLAST, se busca predecir </w:t>
      </w:r>
      <w:r w:rsidRPr="00602D74">
        <w:rPr>
          <w:i/>
        </w:rPr>
        <w:t>lincRNA</w:t>
      </w:r>
      <w:r w:rsidR="00456B99" w:rsidRPr="00602D74">
        <w:rPr>
          <w:i/>
        </w:rPr>
        <w:t>s</w:t>
      </w:r>
      <w:r w:rsidRPr="00602D74">
        <w:t xml:space="preserve"> en plantas para las que no </w:t>
      </w:r>
      <w:r w:rsidR="00FE7D79" w:rsidRPr="00602D74">
        <w:t>existen</w:t>
      </w:r>
      <w:r w:rsidRPr="00602D74">
        <w:t xml:space="preserve"> bases de datos de genomas</w:t>
      </w:r>
      <w:r w:rsidR="00DB24CA" w:rsidRPr="00602D74">
        <w:t xml:space="preserve"> y/o</w:t>
      </w:r>
      <w:r w:rsidRPr="00602D74">
        <w:t xml:space="preserve"> transcriptomas (caña de azúcar y maíz)</w:t>
      </w:r>
      <w:r w:rsidR="00456B99" w:rsidRPr="00602D74">
        <w:t>, utilizando en su lugar información de especies cercanas</w:t>
      </w:r>
      <w:r w:rsidR="00DB24CA" w:rsidRPr="00602D74">
        <w:t>.</w:t>
      </w:r>
    </w:p>
    <w:p w14:paraId="75F0DF2F" w14:textId="53C00F99" w:rsidR="00283562" w:rsidRDefault="000C6E62" w:rsidP="000C6E62">
      <w:pPr>
        <w:pStyle w:val="Ttulo2"/>
      </w:pPr>
      <w:bookmarkStart w:id="74" w:name="_Toc10327543"/>
      <w:r>
        <w:t>Conclusiones</w:t>
      </w:r>
      <w:bookmarkEnd w:id="74"/>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D6FF2">
        <w:rPr>
          <w:lang w:val="es-ES"/>
        </w:rPr>
        <w:t xml:space="preserve"> </w:t>
      </w:r>
      <w:r w:rsidR="0038312F" w:rsidRPr="00FD6FF2">
        <w:rPr>
          <w:i/>
          <w:lang w:val="es-E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649394A4"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a otras especies</w:t>
      </w:r>
      <w:r w:rsidR="00602D74">
        <w:t xml:space="preserve"> no vistas en el entrenamiento</w:t>
      </w:r>
      <w:r w:rsidR="00BC1358">
        <w:t xml:space="preserve">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p>
    <w:p w14:paraId="6AFCFF61" w14:textId="18828D4E" w:rsidR="00AB4AE5" w:rsidRDefault="001C7298" w:rsidP="000E4604">
      <w:pPr>
        <w:jc w:val="both"/>
      </w:pPr>
      <w:r>
        <w:lastRenderedPageBreak/>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5" w:name="_Toc10327544"/>
      <w:commentRangeStart w:id="76"/>
      <w:r>
        <w:lastRenderedPageBreak/>
        <w:t>Recopilación</w:t>
      </w:r>
      <w:commentRangeEnd w:id="76"/>
      <w:r w:rsidR="00890EAD">
        <w:rPr>
          <w:rStyle w:val="Refdecomentario"/>
          <w:rFonts w:eastAsiaTheme="minorHAnsi" w:cstheme="minorBidi"/>
          <w:b w:val="0"/>
        </w:rPr>
        <w:commentReference w:id="76"/>
      </w:r>
      <w:r>
        <w:t xml:space="preserve"> y preprocesamiento de datos</w:t>
      </w:r>
      <w:bookmarkEnd w:id="75"/>
    </w:p>
    <w:p w14:paraId="79CBC691" w14:textId="32C9AB19" w:rsidR="004B07D5" w:rsidRDefault="004B07D5" w:rsidP="004B07D5">
      <w:pPr>
        <w:pStyle w:val="Ttulo2"/>
      </w:pPr>
      <w:bookmarkStart w:id="78" w:name="_Toc10327545"/>
      <w:r>
        <w:t>Fuentes de información</w:t>
      </w:r>
      <w:bookmarkEnd w:id="78"/>
    </w:p>
    <w:p w14:paraId="565150A6" w14:textId="6224BA88"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w:t>
      </w:r>
      <w:r w:rsidR="00602D74">
        <w:t xml:space="preserve">clase </w:t>
      </w:r>
      <w:r w:rsidR="004B07D5">
        <w:t>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mientras que para los ARN no codificantes largos (</w:t>
      </w:r>
      <w:r w:rsidR="00602D74">
        <w:t xml:space="preserve">clase </w:t>
      </w:r>
      <w:r w:rsidR="004B07D5">
        <w:t xml:space="preserve">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6E813D32" w:rsidR="00753BF1" w:rsidRDefault="00602D74" w:rsidP="00073F11">
      <w:pPr>
        <w:jc w:val="both"/>
      </w:pPr>
      <w:r>
        <w:t xml:space="preserve">La intención de recopilar esta información es </w:t>
      </w:r>
      <w:r w:rsidR="00BB26F0">
        <w:t>construir modelo</w:t>
      </w:r>
      <w:r>
        <w:t>s</w:t>
      </w:r>
      <w:r w:rsidR="00BB26F0">
        <w:t xml:space="preserve"> </w:t>
      </w:r>
      <w:r w:rsidR="00753BF1">
        <w:t xml:space="preserve">de clasificación binaria </w:t>
      </w:r>
      <w:r w:rsidR="00BB26F0">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3DC3AF00"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E5545D">
        <w:t xml:space="preserve">Tabla </w:t>
      </w:r>
      <w:r w:rsidR="00E5545D">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42042C19" w:rsidR="004B07D5" w:rsidRDefault="004B07D5" w:rsidP="004B07D5">
      <w:pPr>
        <w:pStyle w:val="Epgrafe"/>
        <w:keepNext/>
        <w:jc w:val="center"/>
      </w:pPr>
      <w:bookmarkStart w:id="79" w:name="_Ref6208489"/>
      <w:bookmarkStart w:id="80" w:name="_Toc10327622"/>
      <w:r>
        <w:t xml:space="preserve">Tabla </w:t>
      </w:r>
      <w:r w:rsidR="00890EAD">
        <w:fldChar w:fldCharType="begin"/>
      </w:r>
      <w:r w:rsidR="00890EAD">
        <w:instrText xml:space="preserve"> SEQ Tabla \* ARABIC </w:instrText>
      </w:r>
      <w:r w:rsidR="00890EAD">
        <w:fldChar w:fldCharType="separate"/>
      </w:r>
      <w:r w:rsidR="00E5545D">
        <w:rPr>
          <w:noProof/>
        </w:rPr>
        <w:t>9</w:t>
      </w:r>
      <w:r w:rsidR="00890EAD">
        <w:rPr>
          <w:noProof/>
        </w:rPr>
        <w:fldChar w:fldCharType="end"/>
      </w:r>
      <w:bookmarkEnd w:id="79"/>
      <w:r w:rsidR="00BB26F0">
        <w:t xml:space="preserve"> -</w:t>
      </w:r>
      <w:r>
        <w:t xml:space="preserve"> Número de especies en las bases de datos de transcriptomas</w:t>
      </w:r>
      <w:bookmarkEnd w:id="80"/>
    </w:p>
    <w:tbl>
      <w:tblPr>
        <w:tblStyle w:val="GridTable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81" w:name="_Toc10327546"/>
      <w:r>
        <w:t>Selección de especies</w:t>
      </w:r>
      <w:bookmarkEnd w:id="81"/>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lastRenderedPageBreak/>
        <w:t>Hacer uso del mayor número de transcri</w:t>
      </w:r>
      <w:r w:rsidR="005A54B0">
        <w:t>tos</w:t>
      </w:r>
      <w:r>
        <w:t>.</w:t>
      </w:r>
    </w:p>
    <w:p w14:paraId="2C4F33BD" w14:textId="7AF36A31" w:rsidR="00644FC5" w:rsidRDefault="00644FC5" w:rsidP="00073F11">
      <w:pPr>
        <w:jc w:val="both"/>
      </w:pPr>
      <w:r>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50B841C7"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w:t>
      </w:r>
      <w:r w:rsidR="00110E7E">
        <w:t>optó</w:t>
      </w:r>
      <w:r>
        <w:t xml:space="preserve"> por utilizar solamente los transcri</w:t>
      </w:r>
      <w:r w:rsidR="005A54B0">
        <w:t>tos</w:t>
      </w:r>
      <w:r>
        <w:t xml:space="preserve"> de la fuente que posea el mayor número de </w:t>
      </w:r>
      <w:r w:rsidR="00F076C5">
        <w:t>transcritos</w:t>
      </w:r>
      <w:r>
        <w:t>, descartando los transcri</w:t>
      </w:r>
      <w:r w:rsidR="005A54B0">
        <w:t>tos</w:t>
      </w:r>
      <w:r>
        <w:t xml:space="preserve"> de la otra.</w:t>
      </w:r>
    </w:p>
    <w:p w14:paraId="0FD7FFF6" w14:textId="062A46EE"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E5545D">
        <w:t xml:space="preserve">Tabla </w:t>
      </w:r>
      <w:r w:rsidR="00E5545D">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78722322" w:rsidR="001C6856" w:rsidRDefault="001C6856" w:rsidP="001C6856">
      <w:pPr>
        <w:pStyle w:val="Epgrafe"/>
        <w:keepNext/>
        <w:jc w:val="center"/>
      </w:pPr>
      <w:bookmarkStart w:id="82" w:name="_Ref6236103"/>
      <w:bookmarkStart w:id="83" w:name="_Toc10327623"/>
      <w:r>
        <w:t xml:space="preserve">Tabla </w:t>
      </w:r>
      <w:r w:rsidR="00890EAD">
        <w:fldChar w:fldCharType="begin"/>
      </w:r>
      <w:r w:rsidR="00890EAD">
        <w:instrText xml:space="preserve"> SEQ Tabla \* ARABIC </w:instrText>
      </w:r>
      <w:r w:rsidR="00890EAD">
        <w:fldChar w:fldCharType="separate"/>
      </w:r>
      <w:r w:rsidR="00E5545D">
        <w:rPr>
          <w:noProof/>
        </w:rPr>
        <w:t>10</w:t>
      </w:r>
      <w:r w:rsidR="00890EAD">
        <w:rPr>
          <w:noProof/>
        </w:rPr>
        <w:fldChar w:fldCharType="end"/>
      </w:r>
      <w:bookmarkEnd w:id="82"/>
      <w:r>
        <w:t xml:space="preserve"> - Especies con el mayor conteo de clases positivas, y sus fuentes</w:t>
      </w:r>
      <w:bookmarkEnd w:id="83"/>
    </w:p>
    <w:tbl>
      <w:tblPr>
        <w:tblStyle w:val="GridTable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84" w:name="_Hlk6236235"/>
            <w:r w:rsidRPr="005423D2">
              <w:t>Oryza rufipogon</w:t>
            </w:r>
            <w:bookmarkEnd w:id="84"/>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85" w:name="_Hlk6236441"/>
            <w:r w:rsidRPr="005423D2">
              <w:lastRenderedPageBreak/>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85"/>
    <w:p w14:paraId="2BCC265B" w14:textId="0B3451CA" w:rsidR="00486C70" w:rsidRDefault="00486C70" w:rsidP="00073F11">
      <w:pPr>
        <w:jc w:val="both"/>
      </w:pPr>
      <w:r>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w:t>
      </w:r>
      <w:r w:rsidR="00C948C8">
        <w:t>instancias</w:t>
      </w:r>
      <w:r>
        <w:t xml:space="preserve"> negativas y positivas a utilizar por especie sería establecido por la cantidad de lncRNA disponibles en esta última especie (10,261). Entonces</w:t>
      </w:r>
      <w:r w:rsidR="005F7ADD">
        <w:t>,</w:t>
      </w:r>
      <w:r>
        <w:t xml:space="preserve"> el número total de </w:t>
      </w:r>
      <w:r w:rsidR="005A54B0">
        <w:t>transcritos</w:t>
      </w:r>
      <w:r>
        <w:t xml:space="preserve"> a utilizar sería 10,261 </w:t>
      </w:r>
      <w:r w:rsidR="005F7ADD">
        <w:t>multiplicado por</w:t>
      </w:r>
      <w:r>
        <w:t xml:space="preserve"> 2 (</w:t>
      </w:r>
      <w:r w:rsidR="005F7ADD">
        <w:t xml:space="preserve">tomando en cuenta son 10,261 transcritos para la </w:t>
      </w:r>
      <w:r>
        <w:t xml:space="preserve">clase positiva y </w:t>
      </w:r>
      <w:r w:rsidR="005F7ADD">
        <w:t xml:space="preserve">10,261 para la clase </w:t>
      </w:r>
      <w:r>
        <w:t xml:space="preserve">negativa) </w:t>
      </w:r>
      <w:r w:rsidR="005F7ADD">
        <w:t>y multiplicado por</w:t>
      </w:r>
      <w:r>
        <w:t xml:space="preserve"> 3 (</w:t>
      </w:r>
      <w:r w:rsidR="005F7ADD">
        <w:t xml:space="preserve">debido al </w:t>
      </w:r>
      <w:r>
        <w:t>número de especies</w:t>
      </w:r>
      <w:r w:rsidR="00110E7E">
        <w:t xml:space="preserve"> seleccionadas</w:t>
      </w:r>
      <w:r>
        <w:t xml:space="preserve">), </w:t>
      </w:r>
      <w:r w:rsidR="005F7ADD">
        <w:t>totalizando</w:t>
      </w:r>
      <w:r>
        <w:t xml:space="preserve">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05CF3B26" w:rsidR="005423D2" w:rsidRDefault="005423D2" w:rsidP="00073F11">
      <w:pPr>
        <w:jc w:val="both"/>
      </w:pPr>
      <w:r>
        <w:t>De esta forma</w:t>
      </w:r>
      <w:r w:rsidR="005F7ADD">
        <w:t>, al ordenar las especies según el número de transcritos ARN no codificantes que tienen disponibles,</w:t>
      </w:r>
      <w:r>
        <w:t xml:space="preserve">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5F7ADD">
        <w:t>.</w:t>
      </w:r>
      <w:r>
        <w:t xml:space="preserve"> </w:t>
      </w:r>
      <w:r w:rsidR="005F7ADD">
        <w:t>A</w:t>
      </w:r>
      <w:r>
        <w:t>l seleccionar una</w:t>
      </w:r>
      <w:r w:rsidR="005F7ADD">
        <w:t xml:space="preserve"> de</w:t>
      </w:r>
      <w:r>
        <w:t xml:space="preserve"> </w:t>
      </w:r>
      <w:r w:rsidR="005F7ADD">
        <w:t xml:space="preserve">ellas, la fórmula vendría dada por la cantidad de transcritos ARN no codificantes que posee, multiplicado por dos y multiplicado por su </w:t>
      </w:r>
      <w:r>
        <w:t xml:space="preserve">posición </w:t>
      </w:r>
      <w:r w:rsidR="005F7ADD">
        <w:t>o ranking</w:t>
      </w:r>
      <w:r>
        <w:t>:</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1BA5D93E" w:rsidR="005423D2" w:rsidRDefault="005423D2" w:rsidP="00073F11">
      <w:pPr>
        <w:jc w:val="both"/>
      </w:pPr>
      <w:r>
        <w:t xml:space="preserve">Si </w:t>
      </w:r>
      <w:r w:rsidR="009D6692">
        <w:t xml:space="preserve">se realiza </w:t>
      </w:r>
      <w:r>
        <w:t xml:space="preserve">esta operación para todas las especies disponibles,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E5545D">
        <w:t xml:space="preserve">Tabla </w:t>
      </w:r>
      <w:r w:rsidR="00E5545D">
        <w:rPr>
          <w:noProof/>
        </w:rPr>
        <w:t>11</w:t>
      </w:r>
      <w:r w:rsidR="002E4F61">
        <w:fldChar w:fldCharType="end"/>
      </w:r>
      <w:r>
        <w:t xml:space="preserve"> (</w:t>
      </w:r>
      <w:r w:rsidR="000A386C">
        <w:t xml:space="preserve">se muestran </w:t>
      </w:r>
      <w:r>
        <w:t>los cinco primeros resultados).</w:t>
      </w:r>
    </w:p>
    <w:p w14:paraId="6E4A490E" w14:textId="41DB810A" w:rsidR="002E4F61" w:rsidRDefault="002E4F61" w:rsidP="002E4F61">
      <w:pPr>
        <w:pStyle w:val="Epgrafe"/>
        <w:keepNext/>
        <w:jc w:val="center"/>
      </w:pPr>
      <w:bookmarkStart w:id="86" w:name="_Ref6237422"/>
      <w:bookmarkStart w:id="87" w:name="_Toc10327624"/>
      <w:r>
        <w:t xml:space="preserve">Tabla </w:t>
      </w:r>
      <w:r w:rsidR="00890EAD">
        <w:fldChar w:fldCharType="begin"/>
      </w:r>
      <w:r w:rsidR="00890EAD">
        <w:instrText xml:space="preserve"> SEQ Tabla \* ARABIC </w:instrText>
      </w:r>
      <w:r w:rsidR="00890EAD">
        <w:fldChar w:fldCharType="separate"/>
      </w:r>
      <w:r w:rsidR="00E5545D">
        <w:rPr>
          <w:noProof/>
        </w:rPr>
        <w:t>11</w:t>
      </w:r>
      <w:r w:rsidR="00890EAD">
        <w:rPr>
          <w:noProof/>
        </w:rPr>
        <w:fldChar w:fldCharType="end"/>
      </w:r>
      <w:bookmarkEnd w:id="86"/>
      <w:r>
        <w:t xml:space="preserve"> - Número total de </w:t>
      </w:r>
      <w:r w:rsidR="00F076C5">
        <w:t xml:space="preserve">transcritos </w:t>
      </w:r>
      <w:r>
        <w:t>a utilizar según el modelo seleccionado</w:t>
      </w:r>
      <w:bookmarkEnd w:id="87"/>
    </w:p>
    <w:tbl>
      <w:tblPr>
        <w:tblStyle w:val="GridTable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8"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9" w:name="_Hlk6237770"/>
            <w:bookmarkEnd w:id="88"/>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9"/>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lastRenderedPageBreak/>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01721354"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w:t>
      </w:r>
      <w:r w:rsidR="00C948C8">
        <w:t xml:space="preserve"> para poder capturar mejor las inter-variabilidades entre especies</w:t>
      </w:r>
      <w:r w:rsidR="00C01C4F">
        <w:t xml:space="preserve">. </w:t>
      </w:r>
    </w:p>
    <w:p w14:paraId="7B67FF1F" w14:textId="526533A6" w:rsidR="00C01C4F" w:rsidRDefault="00C01C4F" w:rsidP="00073F11">
      <w:pPr>
        <w:jc w:val="both"/>
      </w:pPr>
      <w:r>
        <w:t xml:space="preserve">Debido a </w:t>
      </w:r>
      <w:r w:rsidR="00ED78C0">
        <w:t>lo anterior</w:t>
      </w:r>
      <w:r>
        <w:t xml:space="preserve">, se </w:t>
      </w:r>
      <w:r w:rsidR="009D6692">
        <w:t>opt</w:t>
      </w:r>
      <w:r w:rsidR="005A3DF0">
        <w:t>ó</w:t>
      </w:r>
      <w:r w:rsidR="009D6692">
        <w:t xml:space="preserve">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r w:rsidR="005A3DF0">
        <w:t xml:space="preserve"> (la obtención de ARN codificantes será siempre de Ensembl)</w:t>
      </w:r>
      <w:r w:rsidR="002C239C">
        <w:t>:</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lastRenderedPageBreak/>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Pr="00C948C8" w:rsidRDefault="004A4BE6" w:rsidP="002C239C">
      <w:pPr>
        <w:pStyle w:val="Prrafodelista"/>
        <w:numPr>
          <w:ilvl w:val="0"/>
          <w:numId w:val="27"/>
        </w:numPr>
        <w:jc w:val="both"/>
      </w:pPr>
      <w:r w:rsidRPr="00C948C8">
        <w:t xml:space="preserve">E20: </w:t>
      </w:r>
      <w:r w:rsidR="008E6BAF" w:rsidRPr="00C948C8">
        <w:t>Oryza sativa Japonica Group (GreeNC)</w:t>
      </w:r>
    </w:p>
    <w:p w14:paraId="4206A9D9" w14:textId="7519146F" w:rsidR="008E6BAF" w:rsidRDefault="004A4BE6" w:rsidP="002C239C">
      <w:pPr>
        <w:pStyle w:val="Prrafodelista"/>
        <w:numPr>
          <w:ilvl w:val="0"/>
          <w:numId w:val="27"/>
        </w:numPr>
        <w:jc w:val="both"/>
      </w:pPr>
      <w:r>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90" w:name="_Toc10327547"/>
      <w:r>
        <w:t>Método de obtención de las fuentes</w:t>
      </w:r>
      <w:bookmarkEnd w:id="90"/>
    </w:p>
    <w:p w14:paraId="22D3E4BA" w14:textId="206C12EF" w:rsidR="00765C79" w:rsidRDefault="00765C79" w:rsidP="00765C79">
      <w:pPr>
        <w:pStyle w:val="Ttulo3"/>
      </w:pPr>
      <w:bookmarkStart w:id="91" w:name="_Toc10327548"/>
      <w:r>
        <w:t>Ensembl</w:t>
      </w:r>
      <w:bookmarkEnd w:id="91"/>
    </w:p>
    <w:p w14:paraId="5AA5F357" w14:textId="4AA920CF" w:rsidR="00555591" w:rsidRDefault="007E5293" w:rsidP="00555591">
      <w:pPr>
        <w:jc w:val="both"/>
      </w:pPr>
      <w:r>
        <w:t>Para el acceso a Ensembl Plants (</w:t>
      </w:r>
      <w:hyperlink r:id="rId25"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w:t>
      </w:r>
      <w:r w:rsidR="00C948C8">
        <w:t>traer</w:t>
      </w:r>
      <w:r w:rsidR="00DD71F7">
        <w:t xml:space="preserve"> los </w:t>
      </w:r>
      <w:r w:rsidR="00F076C5">
        <w:t xml:space="preserve">transcritos </w:t>
      </w:r>
      <w:r w:rsidR="00DD71F7">
        <w:t>de las especies</w:t>
      </w:r>
      <w:r w:rsidR="00C948C8">
        <w:t xml:space="preserve"> del repositorio Ensembl</w:t>
      </w:r>
      <w:r w:rsidR="00DD71F7">
        <w:t xml:space="preserve"> </w:t>
      </w:r>
      <w:r w:rsidR="00C948C8">
        <w:t xml:space="preserve">y colocarlos </w:t>
      </w:r>
      <w:r w:rsidR="00DD71F7">
        <w:t>a una base de datos</w:t>
      </w:r>
      <w:r w:rsidR="00C948C8">
        <w:t xml:space="preserve"> local</w:t>
      </w:r>
      <w:r>
        <w:t xml:space="preserve">. </w:t>
      </w:r>
      <w:r w:rsidR="00555591">
        <w:t xml:space="preserve">Los parámetros utilizados para la extracción de las </w:t>
      </w:r>
      <w:r w:rsidR="00C948C8">
        <w:t>instancias</w:t>
      </w:r>
      <w:r w:rsidR="00555591">
        <w:t xml:space="preserve">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46523455" w:rsidR="00292614" w:rsidRDefault="00292614" w:rsidP="00292614">
      <w:pPr>
        <w:jc w:val="both"/>
      </w:pPr>
      <w:r>
        <w:lastRenderedPageBreak/>
        <w:t xml:space="preserve">Se presenta en el </w:t>
      </w:r>
      <w:r>
        <w:fldChar w:fldCharType="begin"/>
      </w:r>
      <w:r>
        <w:instrText xml:space="preserve"> REF _Ref6567670 \r \h </w:instrText>
      </w:r>
      <w:r>
        <w:fldChar w:fldCharType="separate"/>
      </w:r>
      <w:r w:rsidR="00E5545D">
        <w:t>Anexo B</w:t>
      </w:r>
      <w:r>
        <w:fldChar w:fldCharType="end"/>
      </w:r>
      <w:r>
        <w:t xml:space="preserve"> el script utilizado para la descarga de la información de Ensembl, a través del paquete biomaRt.</w:t>
      </w:r>
    </w:p>
    <w:p w14:paraId="7B9FCC0B" w14:textId="71846393" w:rsidR="00555591" w:rsidRDefault="00555591" w:rsidP="00555591">
      <w:pPr>
        <w:jc w:val="both"/>
      </w:pPr>
      <w:r>
        <w:t xml:space="preserve">Sin embargo, debido a la cantidad de información contenida en la consulta, la extracción de la información no se pudo realizar </w:t>
      </w:r>
      <w:r w:rsidR="005A3DF0">
        <w:t xml:space="preserve">enteramente de forma </w:t>
      </w:r>
      <w:r>
        <w:t>automátic</w:t>
      </w:r>
      <w:r w:rsidR="005A3DF0">
        <w:t>a</w:t>
      </w:r>
      <w:r>
        <w:t xml:space="preserve">, por lo cual se tuvo que descargar manualmente la información de la web </w:t>
      </w:r>
      <w:hyperlink r:id="rId26" w:history="1">
        <w:r w:rsidR="009D6692" w:rsidRPr="00013A8E">
          <w:rPr>
            <w:rStyle w:val="Hipervnculo"/>
          </w:rPr>
          <w:t>https://plants.ensembl.org/biomart/ martview/</w:t>
        </w:r>
      </w:hyperlink>
      <w:r>
        <w:t xml:space="preserve">, en archivos </w:t>
      </w:r>
      <w:r w:rsidR="00694BCB">
        <w:t xml:space="preserve">en formato </w:t>
      </w:r>
      <w:r>
        <w:t xml:space="preserve">fasta, </w:t>
      </w:r>
      <w:r w:rsidR="005A3DF0">
        <w:t>para luego</w:t>
      </w:r>
      <w:r>
        <w:t xml:space="preserve">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E5545D">
        <w:t>Anexo C</w:t>
      </w:r>
      <w:r w:rsidR="00292614">
        <w:fldChar w:fldCharType="end"/>
      </w:r>
      <w:r>
        <w:t>.</w:t>
      </w:r>
    </w:p>
    <w:p w14:paraId="01F1F50D" w14:textId="377BD2B7" w:rsidR="00DD71F7" w:rsidRDefault="00DD71F7" w:rsidP="00555591">
      <w:pPr>
        <w:jc w:val="both"/>
      </w:pPr>
      <w:r>
        <w:t xml:space="preserve">Se limitó la longitud de las secuencias importadas a un máximo de 65,000 nucleótidos. Aquellas secuencias con una longitud mayor fueron </w:t>
      </w:r>
      <w:r w:rsidR="005A3DF0">
        <w:t>descartadas</w:t>
      </w:r>
      <w:r>
        <w:t>.</w:t>
      </w:r>
    </w:p>
    <w:p w14:paraId="3149A01C" w14:textId="3AA22561" w:rsidR="00555591" w:rsidRDefault="00DD71F7" w:rsidP="00DD71F7">
      <w:pPr>
        <w:pStyle w:val="Ttulo3"/>
      </w:pPr>
      <w:bookmarkStart w:id="92" w:name="_Toc10327549"/>
      <w:r>
        <w:t>CantataDB</w:t>
      </w:r>
      <w:bookmarkEnd w:id="92"/>
    </w:p>
    <w:p w14:paraId="7980C863" w14:textId="6401BCB6"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fasta de la web </w:t>
      </w:r>
      <w:hyperlink r:id="rId27" w:history="1">
        <w:r>
          <w:rPr>
            <w:rStyle w:val="Hipervnculo"/>
          </w:rPr>
          <w:t>http://cantata.amu.edu.pl/</w:t>
        </w:r>
      </w:hyperlink>
      <w:r w:rsidR="009D6692">
        <w:t>, y se</w:t>
      </w:r>
      <w:r>
        <w:t xml:space="preserve"> importa</w:t>
      </w:r>
      <w:r w:rsidR="009D6692">
        <w:t>ro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E5545D">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93" w:name="_Toc10327550"/>
      <w:r>
        <w:t>GreeNC</w:t>
      </w:r>
      <w:bookmarkEnd w:id="93"/>
    </w:p>
    <w:p w14:paraId="62EBF02D" w14:textId="03BD2BAC"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fasta de la web </w:t>
      </w:r>
      <w:hyperlink r:id="rId28" w:history="1">
        <w:r>
          <w:rPr>
            <w:rStyle w:val="Hipervnculo"/>
          </w:rPr>
          <w:t>http://greenc.sciencedesigners.com</w:t>
        </w:r>
      </w:hyperlink>
      <w:r w:rsidR="009D6692">
        <w:t>, y se</w:t>
      </w:r>
      <w:r>
        <w:t xml:space="preserve"> importa</w:t>
      </w:r>
      <w:r w:rsidR="009D6692">
        <w:t>r</w:t>
      </w:r>
      <w:r>
        <w:t>o</w:t>
      </w:r>
      <w:r w:rsidR="009D6692">
        <w:t>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E5545D">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9C0AD96" w:rsidR="00941CD3" w:rsidRDefault="00941CD3" w:rsidP="00941CD3">
      <w:pPr>
        <w:pStyle w:val="Ttulo2"/>
      </w:pPr>
      <w:bookmarkStart w:id="94" w:name="_Toc10327551"/>
      <w:r>
        <w:t xml:space="preserve">Selección de </w:t>
      </w:r>
      <w:r w:rsidR="005A3DF0">
        <w:t>transcritos</w:t>
      </w:r>
      <w:r>
        <w:t xml:space="preserve"> a utilizar en el modelo</w:t>
      </w:r>
      <w:bookmarkEnd w:id="94"/>
    </w:p>
    <w:p w14:paraId="67F4AC8C" w14:textId="5C3C1D78" w:rsidR="00F079E9" w:rsidRDefault="00941CD3" w:rsidP="00DD71F7">
      <w:pPr>
        <w:jc w:val="both"/>
      </w:pPr>
      <w:r>
        <w:t xml:space="preserve">Se realizó la descarga de información de todas las especies y </w:t>
      </w:r>
      <w:r w:rsidR="00F076C5">
        <w:t xml:space="preserve">transcritos </w:t>
      </w:r>
      <w:r>
        <w:t xml:space="preserve">disponibles en cada una de las fuentes listadas. </w:t>
      </w:r>
      <w:r w:rsidR="005A3DF0">
        <w:t xml:space="preserve">Dentro de cada especie, se procedió con el proceso de selección de los 4208 transcritos de ARN codificante y 4208 transcritos de ARN no codificante a utilizar para la construcción del modelo. </w:t>
      </w:r>
      <w:r w:rsidR="00F079E9">
        <w:t xml:space="preserve">El criterio de selección de los </w:t>
      </w:r>
      <w:r w:rsidR="00BD73F6">
        <w:t xml:space="preserve">transcritos </w:t>
      </w:r>
      <w:r w:rsidR="00F079E9">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E5545D">
        <w:t>Anexo F</w:t>
      </w:r>
      <w:r w:rsidR="00C470F8">
        <w:fldChar w:fldCharType="end"/>
      </w:r>
      <w:r w:rsidR="00A602F7">
        <w:t>)</w:t>
      </w:r>
      <w:r w:rsidR="00F079E9">
        <w:t>.</w:t>
      </w:r>
    </w:p>
    <w:p w14:paraId="0017E286" w14:textId="24F33C4C" w:rsidR="00941CD3" w:rsidRDefault="00E72B4D" w:rsidP="00E72B4D">
      <w:pPr>
        <w:pStyle w:val="Ttulo2"/>
      </w:pPr>
      <w:bookmarkStart w:id="95" w:name="_Toc10327552"/>
      <w:r>
        <w:t xml:space="preserve">Selección de </w:t>
      </w:r>
      <w:r w:rsidR="00B91999">
        <w:t>características</w:t>
      </w:r>
      <w:r>
        <w:t xml:space="preserve"> a utilizar para el modelo</w:t>
      </w:r>
      <w:bookmarkEnd w:id="95"/>
    </w:p>
    <w:p w14:paraId="18D48121" w14:textId="476DF4F3" w:rsidR="00E72B4D" w:rsidRDefault="00B91999" w:rsidP="00DD71F7">
      <w:pPr>
        <w:jc w:val="both"/>
      </w:pPr>
      <w:r>
        <w:t xml:space="preserve">Para la representación de los </w:t>
      </w:r>
      <w:r w:rsidR="00F076C5">
        <w:t xml:space="preserve">transcritos </w:t>
      </w:r>
      <w:r>
        <w:t>a través de características (en inglés</w:t>
      </w:r>
      <w:r w:rsidRPr="00C948C8">
        <w:rPr>
          <w:lang w:val="en-US"/>
        </w:rPr>
        <w:t xml:space="preserve"> </w:t>
      </w:r>
      <w:r w:rsidRPr="00C948C8">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E01B0F">
        <w:instrText xml:space="preserve"> ADDIN ZOTERO_ITEM CSL_CITATION {"citationID":"xiysldq9","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9" w:history="1">
        <w:r w:rsidR="00311935">
          <w:rPr>
            <w:rStyle w:val="Hipervnculo"/>
          </w:rPr>
          <w:t>https://github.com/gbgolding/crema</w:t>
        </w:r>
      </w:hyperlink>
      <w:r w:rsidR="00311935">
        <w:t>.</w:t>
      </w:r>
    </w:p>
    <w:p w14:paraId="6C0F3023" w14:textId="6D30B3FB" w:rsidR="00311935" w:rsidRDefault="00311935" w:rsidP="00DD71F7">
      <w:pPr>
        <w:jc w:val="both"/>
      </w:pPr>
      <w:r>
        <w:lastRenderedPageBreak/>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C948C8">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4B8235E4" w:rsidR="00311935" w:rsidRDefault="00311935" w:rsidP="00311935">
      <w:pPr>
        <w:pStyle w:val="Prrafodelista"/>
        <w:numPr>
          <w:ilvl w:val="0"/>
          <w:numId w:val="24"/>
        </w:numPr>
        <w:jc w:val="both"/>
      </w:pPr>
      <w:r>
        <w:t>Puntaje de identidad contra la base de datos Swiss</w:t>
      </w:r>
      <w:r w:rsidR="005D0936">
        <w:t>-</w:t>
      </w:r>
      <w:r>
        <w:t>Prot</w:t>
      </w:r>
    </w:p>
    <w:p w14:paraId="0C83CC2F" w14:textId="79664E1F" w:rsidR="00311935" w:rsidRDefault="00311935" w:rsidP="00311935">
      <w:pPr>
        <w:pStyle w:val="Prrafodelista"/>
        <w:numPr>
          <w:ilvl w:val="0"/>
          <w:numId w:val="24"/>
        </w:numPr>
        <w:jc w:val="both"/>
      </w:pPr>
      <w:r>
        <w:t>Longitud del alineamiento contra la base de datos Swiss</w:t>
      </w:r>
      <w:r w:rsidR="00FC70CF">
        <w:t>-</w:t>
      </w:r>
      <w:r>
        <w:t>Prot</w:t>
      </w:r>
    </w:p>
    <w:p w14:paraId="07846AE9" w14:textId="6623C9D3" w:rsidR="00311935" w:rsidRDefault="00311935" w:rsidP="00311935">
      <w:pPr>
        <w:pStyle w:val="Prrafodelista"/>
        <w:numPr>
          <w:ilvl w:val="0"/>
          <w:numId w:val="24"/>
        </w:numPr>
        <w:jc w:val="both"/>
      </w:pPr>
      <w:r>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64CFF3AB" w:rsidR="00DC4191" w:rsidRDefault="00DC4191" w:rsidP="00DC4191">
      <w:pPr>
        <w:jc w:val="both"/>
      </w:pPr>
      <w:r>
        <w:t>Características relacionadas al alineamiento contra la base de datos Swiss</w:t>
      </w:r>
      <w:r w:rsidR="00FC70CF">
        <w:t>-</w:t>
      </w:r>
      <w:r>
        <w:t xml:space="preserve">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605AF082" w:rsidR="00ED78C0" w:rsidRDefault="00ED78C0" w:rsidP="00DC4191">
      <w:pPr>
        <w:jc w:val="both"/>
      </w:pPr>
      <w:r>
        <w:t>Las características relacionadas a elementos transponibles fueron extraídas con Repeat</w:t>
      </w:r>
      <w:r w:rsidR="00E16EF8">
        <w:t>M</w:t>
      </w:r>
      <w:r>
        <w:t>asker (</w:t>
      </w:r>
      <w:hyperlink r:id="rId30"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E01B0F">
        <w:instrText xml:space="preserve"> ADDIN ZOTERO_ITEM CSL_CITATION {"citationID":"YlqggBGF","properties":{"formattedCitation":"(Simopoulos et\\uc0\\u160{}al., 2018)","plainCitation":"(Simopoulos et al., 2018)","noteIndex":0},"citationItems":[{"id":"eXPBP2XP/8qxPsWF5","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6" w:name="_Toc10327553"/>
      <w:r>
        <w:t xml:space="preserve">Características </w:t>
      </w:r>
      <w:r w:rsidR="00DC4191">
        <w:t>calculadas por scripts propios</w:t>
      </w:r>
      <w:bookmarkEnd w:id="96"/>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78C41768" w:rsidR="002E6685" w:rsidRDefault="002E6685" w:rsidP="003B0E11">
      <w:pPr>
        <w:jc w:val="both"/>
      </w:pPr>
      <w:r>
        <w:lastRenderedPageBreak/>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E5545D">
        <w:t>Anexo G</w:t>
      </w:r>
      <w:r>
        <w:fldChar w:fldCharType="end"/>
      </w:r>
      <w:r>
        <w:t>).</w:t>
      </w:r>
      <w:r w:rsidR="003B0E11">
        <w:t xml:space="preserve"> A pesar de no ser una característica especialmente discriminante, es frecuentemente utilizado en la literatura</w:t>
      </w:r>
      <w:r w:rsidR="00235E6D">
        <w:t>, ya que se puede usar en conjunción con otras características</w:t>
      </w:r>
      <w:r w:rsidR="003B0E11">
        <w:t>.</w:t>
      </w:r>
    </w:p>
    <w:p w14:paraId="699EB8B9" w14:textId="71B80FE5"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E5545D">
        <w:t>Anexo H</w:t>
      </w:r>
      <w:r>
        <w:fldChar w:fldCharType="end"/>
      </w:r>
      <w:r>
        <w:t>)</w:t>
      </w:r>
      <w:r w:rsidR="005013CA">
        <w:t xml:space="preserve"> es otra característica comúnmente utilizada en la literatura</w:t>
      </w:r>
      <w:r w:rsidR="008E6BAF">
        <w:t xml:space="preserve"> </w:t>
      </w:r>
      <w:r w:rsidR="008E6BAF">
        <w:fldChar w:fldCharType="begin"/>
      </w:r>
      <w:r w:rsidR="00E01B0F">
        <w:instrText xml:space="preserve"> ADDIN ZOTERO_ITEM CSL_CITATION {"citationID":"0mwioJsM","properties":{"formattedCitation":"(Simopoulos et\\uc0\\u160{}al., 2018)","plainCitation":"(Simopoulos et al., 2018)","noteIndex":0},"citationItems":[{"id":"eXPBP2XP/8qxPsWF5","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Pr="002C3B6C" w:rsidRDefault="006B2DBC" w:rsidP="00CF581F">
      <w:pPr>
        <w:pStyle w:val="Ttulo3"/>
      </w:pPr>
      <w:bookmarkStart w:id="97" w:name="_Toc10327554"/>
      <w:r w:rsidRPr="002C3B6C">
        <w:t>Características calculadas a través de CPAT</w:t>
      </w:r>
      <w:bookmarkEnd w:id="97"/>
    </w:p>
    <w:p w14:paraId="6F85A722" w14:textId="1F5AB14E" w:rsidR="000B1366" w:rsidRPr="000B1366" w:rsidRDefault="000B1366" w:rsidP="000B1366">
      <w:pPr>
        <w:pStyle w:val="Ttulo4"/>
      </w:pPr>
      <w:r>
        <w:t>Definición de CPAT</w:t>
      </w:r>
    </w:p>
    <w:p w14:paraId="56975FF2" w14:textId="50AF8C04" w:rsidR="006B2DBC" w:rsidRDefault="00CD1018" w:rsidP="00CD1018">
      <w:pPr>
        <w:jc w:val="both"/>
      </w:pPr>
      <w:r>
        <w:t xml:space="preserve">CPAT es </w:t>
      </w:r>
      <w:r w:rsidR="00B42A3A">
        <w:t>una</w:t>
      </w:r>
      <w:r>
        <w:t xml:space="preserve">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w:t>
      </w:r>
      <w:r w:rsidR="009F0AD0">
        <w:t xml:space="preserve">en formato </w:t>
      </w:r>
      <w:r w:rsidR="008B77F9">
        <w:t xml:space="preserve">fasta, CPAT genera como salida sus predicciones con respecto al potencial codificante de cada </w:t>
      </w:r>
      <w:r w:rsidR="00F076C5">
        <w:t xml:space="preserve">transcrito </w:t>
      </w:r>
      <w:r w:rsidR="008B77F9">
        <w:t xml:space="preserve">que contiene, pero junto a esta información </w:t>
      </w:r>
      <w:r w:rsidR="00235E6D">
        <w:t>genera</w:t>
      </w:r>
      <w:r w:rsidR="008B77F9">
        <w:t xml:space="preserve">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7628D964" w14:textId="1553ABAC" w:rsidR="00B42A3A" w:rsidRDefault="00B42A3A" w:rsidP="00CD1018">
      <w:pPr>
        <w:jc w:val="both"/>
      </w:pPr>
      <w:r>
        <w:t>CPAT realiza sus predicciones a través de un modelo de regresión logística, que debe ser construido previ</w:t>
      </w:r>
      <w:r w:rsidR="00235E6D">
        <w:t>o</w:t>
      </w:r>
      <w:r>
        <w:t xml:space="preserve"> al uso de la herramienta. Este modelo se genera con transcritos ARN no codificantes largos, transcritos de secuencias codificantes (CDS) y transcritos ARN codificantes</w:t>
      </w:r>
      <w:r w:rsidR="00B8142D">
        <w:t xml:space="preserve"> (ver </w:t>
      </w:r>
      <w:r w:rsidR="00B8142D">
        <w:fldChar w:fldCharType="begin"/>
      </w:r>
      <w:r w:rsidR="00B8142D">
        <w:instrText xml:space="preserve"> REF _Ref9982897 \h </w:instrText>
      </w:r>
      <w:r w:rsidR="00B8142D">
        <w:fldChar w:fldCharType="separate"/>
      </w:r>
      <w:r w:rsidR="00E5545D">
        <w:t xml:space="preserve">Figura </w:t>
      </w:r>
      <w:r w:rsidR="00E5545D">
        <w:rPr>
          <w:noProof/>
        </w:rPr>
        <w:t>9</w:t>
      </w:r>
      <w:r w:rsidR="00B8142D">
        <w:fldChar w:fldCharType="end"/>
      </w:r>
      <w:r w:rsidR="00B8142D">
        <w:t>)</w:t>
      </w:r>
      <w:r>
        <w:t>.</w:t>
      </w:r>
    </w:p>
    <w:p w14:paraId="68BE8CA9" w14:textId="77777777" w:rsidR="00B8142D" w:rsidRDefault="00B8142D" w:rsidP="00B8142D">
      <w:pPr>
        <w:keepNext/>
        <w:jc w:val="both"/>
      </w:pPr>
      <w:r>
        <w:rPr>
          <w:noProof/>
          <w:lang w:val="es-ES" w:eastAsia="es-ES"/>
        </w:rPr>
        <w:lastRenderedPageBreak/>
        <w:drawing>
          <wp:inline distT="0" distB="0" distL="0" distR="0" wp14:anchorId="6C4DAF26" wp14:editId="7CE59162">
            <wp:extent cx="5399405" cy="43891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9405" cy="4389120"/>
                    </a:xfrm>
                    <a:prstGeom prst="rect">
                      <a:avLst/>
                    </a:prstGeom>
                    <a:noFill/>
                    <a:ln>
                      <a:noFill/>
                    </a:ln>
                  </pic:spPr>
                </pic:pic>
              </a:graphicData>
            </a:graphic>
          </wp:inline>
        </w:drawing>
      </w:r>
    </w:p>
    <w:p w14:paraId="24E63872" w14:textId="48F58758" w:rsidR="00B8142D" w:rsidRDefault="00B8142D" w:rsidP="00B8142D">
      <w:pPr>
        <w:pStyle w:val="Epgrafe"/>
        <w:jc w:val="center"/>
      </w:pPr>
      <w:bookmarkStart w:id="98" w:name="_Ref9982897"/>
      <w:bookmarkStart w:id="99" w:name="_Toc10327603"/>
      <w:r>
        <w:t xml:space="preserve">Figura </w:t>
      </w:r>
      <w:r w:rsidR="00890EAD">
        <w:fldChar w:fldCharType="begin"/>
      </w:r>
      <w:r w:rsidR="00890EAD">
        <w:instrText xml:space="preserve"> SEQ Figura \* ARABIC </w:instrText>
      </w:r>
      <w:r w:rsidR="00890EAD">
        <w:fldChar w:fldCharType="separate"/>
      </w:r>
      <w:r w:rsidR="00E5545D">
        <w:rPr>
          <w:noProof/>
        </w:rPr>
        <w:t>9</w:t>
      </w:r>
      <w:r w:rsidR="00890EAD">
        <w:rPr>
          <w:noProof/>
        </w:rPr>
        <w:fldChar w:fldCharType="end"/>
      </w:r>
      <w:bookmarkEnd w:id="98"/>
      <w:r>
        <w:t xml:space="preserve"> - Generación del modelo de regresión logística para CPAT</w:t>
      </w:r>
      <w:r w:rsidR="002E6A14">
        <w:t>. Elaboración propia.</w:t>
      </w:r>
      <w:bookmarkEnd w:id="99"/>
    </w:p>
    <w:p w14:paraId="3A62783B" w14:textId="2392610D" w:rsidR="00FE0D6A" w:rsidRDefault="002E6849" w:rsidP="00CD1018">
      <w:pPr>
        <w:jc w:val="both"/>
      </w:pPr>
      <w:r>
        <w:t>El modelo de regresión logística de CPAT será dependiente del conjunto de datos utilizado para su generación. Si generamos un único modelo</w:t>
      </w:r>
      <w:r w:rsidR="009417EC">
        <w:t xml:space="preserve"> de regresión logística CPAT</w:t>
      </w:r>
      <w:r>
        <w:t xml:space="preserve"> en base a las 30 especies seleccionadas, al realizar la validación cruzada existirá fuga de información del conjunto de datos utilizado como validación, ya que este último habría sido utilizado para generar el modelo de regresión logística de CPAT. </w:t>
      </w:r>
      <w:r w:rsidR="00FE0D6A">
        <w:t>Enton</w:t>
      </w:r>
      <w:r w:rsidR="00BD73F6">
        <w:t>c</w:t>
      </w:r>
      <w:r w:rsidR="00FE0D6A">
        <w:t xml:space="preserve">es, </w:t>
      </w:r>
      <w:r>
        <w:t xml:space="preserve">dentro de cada iteración de la validación cruzada </w:t>
      </w:r>
      <w:r w:rsidR="00235E6D">
        <w:t>se</w:t>
      </w:r>
      <w:r>
        <w:t>rá necesario</w:t>
      </w:r>
      <w:r w:rsidR="00235E6D">
        <w:t xml:space="preserve"> generar un modelo de regresión logística para CPAT ajustado al conjunto de datos utilizado como entrenamiento</w:t>
      </w:r>
      <w:r>
        <w:t xml:space="preserve"> en</w:t>
      </w:r>
      <w:r w:rsidR="00123866">
        <w:t xml:space="preserve"> la iteración actual de la validación cruzada</w:t>
      </w:r>
      <w:r w:rsidR="00235E6D">
        <w:t>.</w:t>
      </w:r>
    </w:p>
    <w:p w14:paraId="087C050C" w14:textId="467B7528" w:rsidR="000B1366" w:rsidRDefault="000B1366" w:rsidP="000B1366">
      <w:pPr>
        <w:pStyle w:val="Ttulo4"/>
      </w:pPr>
      <w:r>
        <w:t>Características extraídas</w:t>
      </w:r>
    </w:p>
    <w:p w14:paraId="6A7236DA" w14:textId="75840EEC"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 xml:space="preserve">(Wang </w:t>
      </w:r>
      <w:r w:rsidR="008B77F9" w:rsidRPr="008B77F9">
        <w:rPr>
          <w:rFonts w:cs="Arial"/>
          <w:szCs w:val="24"/>
        </w:rPr>
        <w:lastRenderedPageBreak/>
        <w:t>et al., 2013)</w:t>
      </w:r>
      <w:r w:rsidR="008B77F9">
        <w:fldChar w:fldCharType="end"/>
      </w:r>
      <w:r w:rsidR="008B77F9">
        <w:t xml:space="preserve">. </w:t>
      </w:r>
      <w:r w:rsidR="006109F0">
        <w:t>U</w:t>
      </w:r>
      <w:r w:rsidR="008B77F9">
        <w:t xml:space="preserve">n </w:t>
      </w:r>
      <w:r w:rsidR="00F076C5">
        <w:t xml:space="preserve">transcrito </w:t>
      </w:r>
      <w:r w:rsidR="006109F0">
        <w:t xml:space="preserve">puede poseer </w:t>
      </w:r>
      <w:r w:rsidR="008B77F9">
        <w:t>múltiples marcos abiertos de lectura,</w:t>
      </w:r>
      <w:r w:rsidR="006109F0">
        <w:t xml:space="preserve"> por lo que</w:t>
      </w:r>
      <w:r w:rsidR="008B77F9">
        <w:t xml:space="preserve">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09330AAD" w:rsidR="002B3E55" w:rsidRDefault="00F233EF" w:rsidP="00CD1018">
      <w:pPr>
        <w:jc w:val="both"/>
      </w:pPr>
      <w:r>
        <w:t xml:space="preserve">Instrucciones para la instalación y uso de CPAT se encuentran disponibles en </w:t>
      </w:r>
      <w:hyperlink r:id="rId32" w:history="1">
        <w:r>
          <w:rPr>
            <w:rStyle w:val="Hipervnculo"/>
          </w:rPr>
          <w:t>http://rna-cpat.sourceforge.net/</w:t>
        </w:r>
      </w:hyperlink>
      <w:r>
        <w:t xml:space="preserve">. Para hacer uso </w:t>
      </w:r>
      <w:r w:rsidR="00BD73F6">
        <w:t>d</w:t>
      </w:r>
      <w:r>
        <w:t>e CPAT se requieren las siguientes entradas:</w:t>
      </w:r>
    </w:p>
    <w:p w14:paraId="3F418C80" w14:textId="412C72B2" w:rsidR="00F233EF" w:rsidRDefault="00F233EF" w:rsidP="00F233EF">
      <w:pPr>
        <w:pStyle w:val="Prrafodelista"/>
        <w:numPr>
          <w:ilvl w:val="0"/>
          <w:numId w:val="5"/>
        </w:numPr>
        <w:jc w:val="both"/>
      </w:pPr>
      <w:r>
        <w:t>Archivo</w:t>
      </w:r>
      <w:r w:rsidR="00745038">
        <w:t xml:space="preserve"> en formato</w:t>
      </w:r>
      <w:r>
        <w:t xml:space="preserve">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0092F288"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CPAT ya tiene estas entradas preconstruidas para algunas especies mamíferas, pero para la presente investigación tendrán que ser generado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4A47F2">
        <w:t>.</w:t>
      </w:r>
    </w:p>
    <w:p w14:paraId="6B899DDC" w14:textId="2EB21928" w:rsidR="000B1366" w:rsidRDefault="000B1366" w:rsidP="000B1366">
      <w:pPr>
        <w:pStyle w:val="Ttulo4"/>
      </w:pPr>
      <w:r>
        <w:t>Tabla de frecuencia de hexámeros</w:t>
      </w:r>
    </w:p>
    <w:p w14:paraId="37D01113" w14:textId="474B33CD"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E5545D">
        <w:t xml:space="preserve">Figura </w:t>
      </w:r>
      <w:r w:rsidR="00E5545D">
        <w:rPr>
          <w:noProof/>
        </w:rPr>
        <w:t>10</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E5545D">
        <w:t>Anexo I</w:t>
      </w:r>
      <w:r w:rsidR="000B1366">
        <w:fldChar w:fldCharType="end"/>
      </w:r>
      <w:r w:rsidR="000B1366">
        <w:t xml:space="preserve"> </w:t>
      </w:r>
      <w:r w:rsidR="00B86055">
        <w:t>se muestra el script utilizado para generar los archivos</w:t>
      </w:r>
      <w:r w:rsidR="00052AB5">
        <w:t xml:space="preserve"> en formato</w:t>
      </w:r>
      <w:r w:rsidR="00B86055">
        <w:t xml:space="preserve"> fasta de estas dos entradas.</w:t>
      </w:r>
    </w:p>
    <w:p w14:paraId="357B1F18" w14:textId="77777777" w:rsidR="0067408D" w:rsidRDefault="0067408D" w:rsidP="0067408D">
      <w:pPr>
        <w:keepNext/>
        <w:jc w:val="both"/>
      </w:pPr>
      <w:r>
        <w:rPr>
          <w:noProof/>
          <w:lang w:val="es-ES" w:eastAsia="es-ES"/>
        </w:rPr>
        <w:lastRenderedPageBreak/>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4340B93E" w:rsidR="0067408D" w:rsidRDefault="0067408D" w:rsidP="0067408D">
      <w:pPr>
        <w:pStyle w:val="Epgrafe"/>
        <w:jc w:val="center"/>
      </w:pPr>
      <w:bookmarkStart w:id="100" w:name="_Ref6566488"/>
      <w:bookmarkStart w:id="101" w:name="_Toc10327604"/>
      <w:r>
        <w:t xml:space="preserve">Figura </w:t>
      </w:r>
      <w:r w:rsidR="00890EAD">
        <w:fldChar w:fldCharType="begin"/>
      </w:r>
      <w:r w:rsidR="00890EAD">
        <w:instrText xml:space="preserve"> SEQ Figura \* ARABIC </w:instrText>
      </w:r>
      <w:r w:rsidR="00890EAD">
        <w:fldChar w:fldCharType="separate"/>
      </w:r>
      <w:r w:rsidR="00E5545D">
        <w:rPr>
          <w:noProof/>
        </w:rPr>
        <w:t>10</w:t>
      </w:r>
      <w:r w:rsidR="00890EAD">
        <w:rPr>
          <w:noProof/>
        </w:rPr>
        <w:fldChar w:fldCharType="end"/>
      </w:r>
      <w:bookmarkEnd w:id="100"/>
      <w:r>
        <w:t xml:space="preserve"> - Diferencia visualizada en Biomart (Ensembl) entre </w:t>
      </w:r>
      <w:r w:rsidR="00F076C5">
        <w:t xml:space="preserve">transcrito </w:t>
      </w:r>
      <w:r>
        <w:t>y secuencia codificante</w:t>
      </w:r>
      <w:r w:rsidR="00BD73F6">
        <w:t>. Elaboración propia.</w:t>
      </w:r>
      <w:bookmarkEnd w:id="101"/>
    </w:p>
    <w:p w14:paraId="28321BB6" w14:textId="7D8FE0A1"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E5545D">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3A636DDF" w:rsidR="004772CB" w:rsidRDefault="004772CB" w:rsidP="00CB6EA8">
      <w:pPr>
        <w:jc w:val="both"/>
      </w:pPr>
      <w:r>
        <w:t>La salida de este script es un archivo con la tabla de hexámeros calculada</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CB0382">
        <w:t>. En esta tabla se pueden apreciar</w:t>
      </w:r>
      <w:r>
        <w:t xml:space="preserve"> todas las combinaciones posibles de secuencias de 6 nucleótidos, </w:t>
      </w:r>
      <w:r w:rsidR="00CB0382">
        <w:t>acompañadas de</w:t>
      </w:r>
      <w:r>
        <w:t xml:space="preserve"> la probabilidad de que formen parte de una secuencia codificante o un ARN no codificante. Se presenta un ejemplo en la </w:t>
      </w:r>
      <w:r>
        <w:fldChar w:fldCharType="begin"/>
      </w:r>
      <w:r>
        <w:instrText xml:space="preserve"> REF _Ref6578903 \h </w:instrText>
      </w:r>
      <w:r>
        <w:fldChar w:fldCharType="separate"/>
      </w:r>
      <w:r w:rsidR="00E5545D">
        <w:t xml:space="preserve">Tabla </w:t>
      </w:r>
      <w:r w:rsidR="00E5545D">
        <w:rPr>
          <w:noProof/>
        </w:rPr>
        <w:t>12</w:t>
      </w:r>
      <w:r>
        <w:fldChar w:fldCharType="end"/>
      </w:r>
      <w:r>
        <w:t xml:space="preserve">. Todas las entradas en la </w:t>
      </w:r>
      <w:r w:rsidR="00CB0382">
        <w:t xml:space="preserve">segunda </w:t>
      </w:r>
      <w:r>
        <w:t xml:space="preserve">columna </w:t>
      </w:r>
      <w:r w:rsidR="00CB0382">
        <w:t xml:space="preserve">con la probabilidad de que la secuencia forme parte </w:t>
      </w:r>
      <w:r>
        <w:t>de secuencias codificantes</w:t>
      </w:r>
      <w:r w:rsidR="00CB0382">
        <w:t>,</w:t>
      </w:r>
      <w:r>
        <w:t xml:space="preserve"> sumarán en total 1. De forma similar, todas las entradas en la </w:t>
      </w:r>
      <w:r w:rsidR="00CB0382">
        <w:t xml:space="preserve">tercera </w:t>
      </w:r>
      <w:r>
        <w:t xml:space="preserve">columna </w:t>
      </w:r>
      <w:r w:rsidR="00CB0382">
        <w:t xml:space="preserve">para la probabilidad de formar parte </w:t>
      </w:r>
      <w:r>
        <w:t xml:space="preserve">de ARN no codificantes </w:t>
      </w:r>
      <w:r w:rsidR="00CB0382">
        <w:t xml:space="preserve">también </w:t>
      </w:r>
      <w:r>
        <w:t>suman 1.</w:t>
      </w:r>
    </w:p>
    <w:p w14:paraId="59EA976B" w14:textId="2CB7F154" w:rsidR="004772CB" w:rsidRDefault="004772CB" w:rsidP="004772CB">
      <w:pPr>
        <w:pStyle w:val="Epgrafe"/>
        <w:keepNext/>
        <w:jc w:val="center"/>
      </w:pPr>
      <w:bookmarkStart w:id="102" w:name="_Ref6578903"/>
      <w:bookmarkStart w:id="103" w:name="_Toc10327625"/>
      <w:r>
        <w:t xml:space="preserve">Tabla </w:t>
      </w:r>
      <w:r w:rsidR="00890EAD">
        <w:fldChar w:fldCharType="begin"/>
      </w:r>
      <w:r w:rsidR="00890EAD">
        <w:instrText xml:space="preserve"> SEQ Tabla \* ARABIC </w:instrText>
      </w:r>
      <w:r w:rsidR="00890EAD">
        <w:fldChar w:fldCharType="separate"/>
      </w:r>
      <w:r w:rsidR="00E5545D">
        <w:rPr>
          <w:noProof/>
        </w:rPr>
        <w:t>12</w:t>
      </w:r>
      <w:r w:rsidR="00890EAD">
        <w:rPr>
          <w:noProof/>
        </w:rPr>
        <w:fldChar w:fldCharType="end"/>
      </w:r>
      <w:bookmarkEnd w:id="102"/>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103"/>
    </w:p>
    <w:tbl>
      <w:tblPr>
        <w:tblStyle w:val="GridTable4"/>
        <w:tblW w:w="0" w:type="auto"/>
        <w:tblLook w:val="0420" w:firstRow="1" w:lastRow="0" w:firstColumn="0" w:lastColumn="0" w:noHBand="0" w:noVBand="1"/>
      </w:tblPr>
      <w:tblGrid>
        <w:gridCol w:w="2831"/>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lastRenderedPageBreak/>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510EBC89"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w:t>
      </w:r>
      <w:r w:rsidR="006F49BF">
        <w:t xml:space="preserve"> y no solamente la secuencia codificante</w:t>
      </w:r>
      <w:r w:rsidR="006E2C09">
        <w:t>) y los ARN no codificante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6E2C09">
        <w:t>.</w:t>
      </w:r>
    </w:p>
    <w:p w14:paraId="459B1A9D" w14:textId="333354EA" w:rsidR="004772CB" w:rsidRDefault="008B043A" w:rsidP="008B043A">
      <w:pPr>
        <w:jc w:val="both"/>
      </w:pPr>
      <w:r>
        <w:t xml:space="preserve">El archivo </w:t>
      </w:r>
      <w:r w:rsidR="005D0936">
        <w:t xml:space="preserve">en formato </w:t>
      </w:r>
      <w:r>
        <w:t xml:space="preserve">fasta para ARN no codificantes ya se había generado con anterioridad, para la construcción de la tabla de hexámeros. En el </w:t>
      </w:r>
      <w:r>
        <w:fldChar w:fldCharType="begin"/>
      </w:r>
      <w:r>
        <w:instrText xml:space="preserve"> REF _Ref6586143 \r \h </w:instrText>
      </w:r>
      <w:r>
        <w:fldChar w:fldCharType="separate"/>
      </w:r>
      <w:r w:rsidR="00E5545D">
        <w:t>Anexo K</w:t>
      </w:r>
      <w:r>
        <w:fldChar w:fldCharType="end"/>
      </w:r>
      <w:r>
        <w:t xml:space="preserve"> se puede visualizar el script utilizado para la generación del archivo</w:t>
      </w:r>
      <w:r w:rsidR="009F0AD0">
        <w:t xml:space="preserve"> en formato</w:t>
      </w:r>
      <w:r>
        <w:t xml:space="preserve"> fasta de ARN codificantes faltante.</w:t>
      </w:r>
    </w:p>
    <w:p w14:paraId="18FC07AE" w14:textId="5C4650A4" w:rsidR="008B043A" w:rsidRDefault="008B043A" w:rsidP="008B043A">
      <w:pPr>
        <w:jc w:val="both"/>
      </w:pPr>
      <w:r>
        <w:t xml:space="preserve">Para generar el modelo de regresión logística, </w:t>
      </w:r>
      <w:r w:rsidR="006F49BF">
        <w:t>se hace uso de</w:t>
      </w:r>
      <w:r>
        <w:t>l script de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E5545D">
        <w:t>Anexo L</w:t>
      </w:r>
      <w:r w:rsidR="00FA2BD6">
        <w:fldChar w:fldCharType="end"/>
      </w:r>
      <w:r>
        <w:t>.</w:t>
      </w:r>
    </w:p>
    <w:p w14:paraId="7D4793D8" w14:textId="07965092" w:rsidR="00FA2BD6" w:rsidRDefault="00F4403F" w:rsidP="00F4403F">
      <w:pPr>
        <w:pStyle w:val="Ttulo4"/>
      </w:pPr>
      <w:r>
        <w:t>Ejecución de CPAT</w:t>
      </w:r>
    </w:p>
    <w:p w14:paraId="18FF002D" w14:textId="149AE75A" w:rsidR="00F4403F" w:rsidRDefault="00F4403F" w:rsidP="008B043A">
      <w:pPr>
        <w:jc w:val="both"/>
      </w:pPr>
      <w:r>
        <w:t xml:space="preserve">Teniendo todos los archivos de entrada preparados (archivos </w:t>
      </w:r>
      <w:r w:rsidR="005D0936">
        <w:t xml:space="preserve">en formato </w:t>
      </w:r>
      <w:r>
        <w:t xml:space="preserve">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E5545D">
        <w:t>Anexo M</w:t>
      </w:r>
      <w:r w:rsidR="00817F75">
        <w:fldChar w:fldCharType="end"/>
      </w:r>
      <w:r>
        <w:t>.</w:t>
      </w:r>
    </w:p>
    <w:p w14:paraId="48005419" w14:textId="6F242000" w:rsidR="00FE0D6A" w:rsidRPr="002C3B6C" w:rsidRDefault="00843B7B" w:rsidP="00843B7B">
      <w:pPr>
        <w:pStyle w:val="Ttulo3"/>
      </w:pPr>
      <w:bookmarkStart w:id="104" w:name="_Toc10327555"/>
      <w:r w:rsidRPr="002C3B6C">
        <w:t>Características calculadas a través de Diamond</w:t>
      </w:r>
      <w:bookmarkEnd w:id="104"/>
    </w:p>
    <w:p w14:paraId="67591067" w14:textId="33B598CE" w:rsidR="00843B7B" w:rsidRDefault="00843B7B" w:rsidP="00843B7B">
      <w:pPr>
        <w:pStyle w:val="Ttulo4"/>
      </w:pPr>
      <w:r>
        <w:t>Definición de Diamond</w:t>
      </w:r>
    </w:p>
    <w:p w14:paraId="58B3F758" w14:textId="533B8390"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E01B0F">
        <w:instrText xml:space="preserve"> ADDIN ZOTERO_ITEM CSL_CITATION {"citationID":"4s8Nm0km","properties":{"formattedCitation":"(Simopoulos et\\uc0\\u160{}al., 2018)","plainCitation":"(Simopoulos et al., 2018)","noteIndex":0},"citationItems":[{"id":"eXPBP2XP/8qxPsWF5","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lastRenderedPageBreak/>
        <w:t>Características Extraídas</w:t>
      </w:r>
    </w:p>
    <w:p w14:paraId="3543B824" w14:textId="18C3E36E" w:rsidR="00843B7B" w:rsidRDefault="00843B7B" w:rsidP="00843B7B">
      <w:pPr>
        <w:jc w:val="both"/>
      </w:pPr>
      <w:r>
        <w:t>Las características extraídas mediante el algoritmo Diamond serán aquellas relacionadas con alineamientos contra la base de datos de proteínas Swiss</w:t>
      </w:r>
      <w:r w:rsidR="00FC70CF">
        <w:t>-</w:t>
      </w:r>
      <w:r>
        <w:t xml:space="preserve">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455FB046" w:rsidR="00843B7B" w:rsidRPr="00843B7B" w:rsidRDefault="00B90552" w:rsidP="0065020E">
      <w:pPr>
        <w:jc w:val="both"/>
      </w:pPr>
      <w:r>
        <w:t>El puntaje de identidad se refiere a</w:t>
      </w:r>
      <w:r w:rsidR="0065020E">
        <w:t xml:space="preserve">l porcentaje del </w:t>
      </w:r>
      <w:r w:rsidR="00F076C5">
        <w:t xml:space="preserve">transcrito </w:t>
      </w:r>
      <w:r w:rsidR="0065020E">
        <w:t>encontrado en la búsqueda en la base de datos Swiss</w:t>
      </w:r>
      <w:r w:rsidR="00FC70CF">
        <w:t>-</w:t>
      </w:r>
      <w:r w:rsidR="0065020E">
        <w:t xml:space="preserve">Prot. Por otro lado, la longitud del alineamiento se refiere a la longitud de la coincidencia, y las dos medidas </w:t>
      </w:r>
      <w:r w:rsidR="00B7517E">
        <w:t xml:space="preserve">restantes </w:t>
      </w:r>
      <w:r w:rsidR="0065020E">
        <w:t xml:space="preserve">(proporción con respecto a la longitud del </w:t>
      </w:r>
      <w:r w:rsidR="00F076C5">
        <w:t>transcrito</w:t>
      </w:r>
      <w:r w:rsidR="0065020E">
        <w:t xml:space="preserve">, y proporción con respecto a la longitud del marco abierto de lectura) se obtienen de características previamente </w:t>
      </w:r>
      <w:r w:rsidR="00FC70CF">
        <w:t>calculadas</w:t>
      </w:r>
      <w:r w:rsidR="0065020E">
        <w:t>.</w:t>
      </w:r>
    </w:p>
    <w:p w14:paraId="23561BAF" w14:textId="7D5F6371" w:rsidR="00843B7B" w:rsidRDefault="00843B7B" w:rsidP="00843B7B">
      <w:pPr>
        <w:pStyle w:val="Ttulo4"/>
      </w:pPr>
      <w:r>
        <w:t>Requerimientos para Diamond</w:t>
      </w:r>
    </w:p>
    <w:p w14:paraId="4F76DFE2" w14:textId="114ADA70" w:rsidR="0065020E" w:rsidRDefault="0065020E" w:rsidP="0065020E">
      <w:pPr>
        <w:jc w:val="both"/>
      </w:pPr>
      <w:r>
        <w:t xml:space="preserve">Para ejecutar Diamond se requieren dos pasos. El primero será </w:t>
      </w:r>
      <w:r w:rsidR="00FC70CF">
        <w:t>ob</w:t>
      </w:r>
      <w:r>
        <w:t xml:space="preserve">tener una base de datos de proteínas en un archivo </w:t>
      </w:r>
      <w:r w:rsidR="009F0AD0">
        <w:t xml:space="preserve">en formato </w:t>
      </w:r>
      <w:r>
        <w:t xml:space="preserve">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3FD34F6D" w:rsidR="0065020E" w:rsidRDefault="0065020E" w:rsidP="0065020E">
      <w:pPr>
        <w:pStyle w:val="Ttulo4"/>
      </w:pPr>
      <w:r>
        <w:t>Construcción de la base de datos de proteínas de</w:t>
      </w:r>
      <w:r w:rsidR="00FC70CF">
        <w:t>sde</w:t>
      </w:r>
      <w:r>
        <w:t xml:space="preserve"> Swiss</w:t>
      </w:r>
      <w:r w:rsidR="00FC70CF">
        <w:t>-</w:t>
      </w:r>
      <w:r>
        <w:t>Prot</w:t>
      </w:r>
    </w:p>
    <w:p w14:paraId="0231451B" w14:textId="6268409A"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4" w:history="1">
        <w:r w:rsidR="00216499">
          <w:rPr>
            <w:rStyle w:val="Hipervnculo"/>
          </w:rPr>
          <w:t>https://www.uniprot.org/</w:t>
        </w:r>
      </w:hyperlink>
      <w:r w:rsidR="00216499">
        <w:t>)</w:t>
      </w:r>
      <w:r w:rsidR="00FC70CF">
        <w:t>, específicamente de la base de datos con anotaciones manuales Swiss-Prot</w:t>
      </w:r>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Se puede visualizar el resultado de la búsqueda en </w:t>
      </w:r>
      <w:hyperlink r:id="rId35" w:history="1">
        <w:r w:rsidR="00FC70CF" w:rsidRPr="00655FC0">
          <w:rPr>
            <w:rStyle w:val="Hipervnculo"/>
          </w:rPr>
          <w:t>https://www.uniprot.org/uniprot/?query=taxonomy:viridiplantae&amp;fil=reviewed%3Ayes&amp;sort=score</w:t>
        </w:r>
      </w:hyperlink>
      <w:r w:rsidR="00DE6054">
        <w:t>.</w:t>
      </w:r>
    </w:p>
    <w:p w14:paraId="4BDFEA3E" w14:textId="3D2892E5"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E5545D">
        <w:t>Anexo N</w:t>
      </w:r>
      <w:r>
        <w:fldChar w:fldCharType="end"/>
      </w:r>
      <w:r>
        <w:t>.</w:t>
      </w:r>
    </w:p>
    <w:p w14:paraId="391917B0" w14:textId="201325A5" w:rsidR="00843B7B" w:rsidRDefault="00843B7B" w:rsidP="00843B7B">
      <w:pPr>
        <w:pStyle w:val="Ttulo4"/>
      </w:pPr>
      <w:r>
        <w:lastRenderedPageBreak/>
        <w:t>Ejecución de Diamond</w:t>
      </w:r>
    </w:p>
    <w:p w14:paraId="1997DE92" w14:textId="60099EAA" w:rsidR="00DE6054" w:rsidRDefault="000E499E" w:rsidP="000E499E">
      <w:pPr>
        <w:jc w:val="both"/>
      </w:pPr>
      <w:r>
        <w:t xml:space="preserve">Con el objetivo de obtener las características deseadas, se </w:t>
      </w:r>
      <w:r w:rsidR="00694BCB">
        <w:t xml:space="preserve">realizó </w:t>
      </w:r>
      <w:r>
        <w:t>la búsqueda de alineamientos de los ARN codificantes y ARN no codificantes</w:t>
      </w:r>
      <w:r w:rsidR="00B7517E">
        <w:t xml:space="preserve"> </w:t>
      </w:r>
      <w:r>
        <w:t>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E5545D">
        <w:t>Anexo O</w:t>
      </w:r>
      <w:r w:rsidR="007F7CB9">
        <w:fldChar w:fldCharType="end"/>
      </w:r>
      <w:r w:rsidR="00C0297C">
        <w:t>.</w:t>
      </w:r>
    </w:p>
    <w:p w14:paraId="3A314B37" w14:textId="15C8A505"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E01B0F">
        <w:instrText xml:space="preserve"> ADDIN ZOTERO_ITEM CSL_CITATION {"citationID":"mtyP94SK","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w:t>
      </w:r>
      <w:r w:rsidR="00052AB5">
        <w:t xml:space="preserve"> en</w:t>
      </w:r>
      <w:r w:rsidR="00AC1D74">
        <w:t xml:space="preserve"> una</w:t>
      </w:r>
      <w:r w:rsidR="00052AB5">
        <w:t>,</w:t>
      </w:r>
      <w:r w:rsidR="00AC1D74">
        <w:t xml:space="preserve"> o </w:t>
      </w:r>
      <w:r w:rsidR="00052AB5">
        <w:t xml:space="preserve">en </w:t>
      </w:r>
      <w:r w:rsidR="00AC1D74">
        <w:t>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056E9AA7" w:rsidR="00843B7B" w:rsidRDefault="00176609" w:rsidP="00843B7B">
      <w:pPr>
        <w:pStyle w:val="Ttulo4"/>
      </w:pPr>
      <w:r>
        <w:t>Extracción de características desde el archivo de resultados</w:t>
      </w:r>
    </w:p>
    <w:p w14:paraId="6A6C079C" w14:textId="1057BD6C" w:rsidR="00843B7B" w:rsidRDefault="00222BDF" w:rsidP="00222BDF">
      <w:pPr>
        <w:jc w:val="both"/>
      </w:pPr>
      <w:r>
        <w:t xml:space="preserve">Se adjunta en el </w:t>
      </w:r>
      <w:r>
        <w:fldChar w:fldCharType="begin"/>
      </w:r>
      <w:r>
        <w:instrText xml:space="preserve"> REF _Ref6605508 \r \h </w:instrText>
      </w:r>
      <w:r>
        <w:fldChar w:fldCharType="separate"/>
      </w:r>
      <w:r w:rsidR="00E5545D">
        <w:t>Anexo P</w:t>
      </w:r>
      <w:r>
        <w:fldChar w:fldCharType="end"/>
      </w:r>
      <w:r>
        <w:t xml:space="preserve"> el script utilizado para </w:t>
      </w:r>
      <w:r w:rsidR="00176609">
        <w:t xml:space="preserve">procesar </w:t>
      </w:r>
      <w:r>
        <w:t>el resultado de la búsqueda de alineamientos a través de Diamon</w:t>
      </w:r>
      <w:r w:rsidR="00176609">
        <w:t>d</w:t>
      </w:r>
      <w:r>
        <w:t xml:space="preserve">.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105" w:name="_Toc10327556"/>
      <w:r>
        <w:t>Resumen</w:t>
      </w:r>
      <w:bookmarkEnd w:id="105"/>
    </w:p>
    <w:p w14:paraId="7C9A0A48" w14:textId="392101F4" w:rsidR="00E673CA" w:rsidRDefault="00242225" w:rsidP="00222BDF">
      <w:pPr>
        <w:jc w:val="both"/>
      </w:pPr>
      <w:r>
        <w:t>Se utilizó como fuente de información de transcriptomas ARN codificantes la base de datos Ensembl, y para información de transcriptomas ARN no codificantes las bases de datos CantataDB y GreeNC.</w:t>
      </w:r>
    </w:p>
    <w:p w14:paraId="3781E865" w14:textId="621FB8D3" w:rsidR="00242225" w:rsidRDefault="00242225" w:rsidP="00222BDF">
      <w:pPr>
        <w:jc w:val="both"/>
      </w:pPr>
      <w:r>
        <w:t xml:space="preserve">El conjunto de datos para el entrenamiento del modelo se </w:t>
      </w:r>
      <w:r w:rsidR="00385C80">
        <w:t>originó</w:t>
      </w:r>
      <w:r>
        <w:t xml:space="preserve"> de las 30 especies </w:t>
      </w:r>
      <w:r w:rsidR="00385C80">
        <w:t>con la mayor cantidad disponible de transcritos. Por cada especie se utilizaron 4208 transcritos de ARN codificante, y 4208 transcritos de ARN no codificantes, utilizando un total de 252,480 transcritos.</w:t>
      </w:r>
    </w:p>
    <w:p w14:paraId="2E0DBE9F" w14:textId="7789CCD5" w:rsidR="00385C80" w:rsidRDefault="00385C80" w:rsidP="00222BDF">
      <w:pPr>
        <w:jc w:val="both"/>
      </w:pPr>
      <w:r>
        <w:t>Las características extraídas de los transcritos fueron la longitud del transcrito, el porcentaje de nucleótidos GC, características extraídas de la herramienta CPAT como aquellas relacionadas al marco abierto de lectura, al puntaje de hexámeros y al puntaje Ficket; y características de alineamientos contra Swiss-Prot obtenidas con la herramienta Diamond.</w:t>
      </w:r>
    </w:p>
    <w:p w14:paraId="60869DBD" w14:textId="64C46E52" w:rsidR="00242225" w:rsidRDefault="00242225" w:rsidP="00222BDF">
      <w:pPr>
        <w:jc w:val="both"/>
      </w:pPr>
      <w:r>
        <w:t xml:space="preserve">Se presenta en la </w:t>
      </w:r>
      <w:r>
        <w:fldChar w:fldCharType="begin"/>
      </w:r>
      <w:r>
        <w:instrText xml:space="preserve"> REF _Ref6669684 \h </w:instrText>
      </w:r>
      <w:r>
        <w:fldChar w:fldCharType="separate"/>
      </w:r>
      <w:r w:rsidR="00E5545D">
        <w:t xml:space="preserve">Figura </w:t>
      </w:r>
      <w:r w:rsidR="00E5545D">
        <w:rPr>
          <w:noProof/>
        </w:rPr>
        <w:t>11</w:t>
      </w:r>
      <w:r>
        <w:fldChar w:fldCharType="end"/>
      </w:r>
      <w:r>
        <w:t xml:space="preserve">, el resumen de los resultados del primer objetivo. </w:t>
      </w:r>
    </w:p>
    <w:p w14:paraId="758270B8" w14:textId="5732243C" w:rsidR="00205E61" w:rsidRDefault="00385C80" w:rsidP="00205E61">
      <w:pPr>
        <w:pStyle w:val="Epgrafe"/>
        <w:keepNext/>
        <w:jc w:val="center"/>
      </w:pPr>
      <w:r>
        <w:rPr>
          <w:noProof/>
          <w:lang w:val="es-ES" w:eastAsia="es-ES"/>
        </w:rPr>
        <w:lastRenderedPageBreak/>
        <w:drawing>
          <wp:inline distT="0" distB="0" distL="0" distR="0" wp14:anchorId="235F9C8C" wp14:editId="088A326B">
            <wp:extent cx="5399405" cy="714057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07819464" w:rsidR="00205E61" w:rsidRDefault="00205E61" w:rsidP="00205E61">
      <w:pPr>
        <w:pStyle w:val="Epgrafe"/>
        <w:jc w:val="center"/>
      </w:pPr>
      <w:bookmarkStart w:id="106" w:name="_Ref6669684"/>
      <w:bookmarkStart w:id="107" w:name="_Toc10327605"/>
      <w:r>
        <w:t xml:space="preserve">Figura </w:t>
      </w:r>
      <w:r w:rsidR="00890EAD">
        <w:fldChar w:fldCharType="begin"/>
      </w:r>
      <w:r w:rsidR="00890EAD">
        <w:instrText xml:space="preserve"> SEQ Figura \* ARABI</w:instrText>
      </w:r>
      <w:r w:rsidR="00890EAD">
        <w:instrText xml:space="preserve">C </w:instrText>
      </w:r>
      <w:r w:rsidR="00890EAD">
        <w:fldChar w:fldCharType="separate"/>
      </w:r>
      <w:r w:rsidR="00E5545D">
        <w:rPr>
          <w:noProof/>
        </w:rPr>
        <w:t>11</w:t>
      </w:r>
      <w:r w:rsidR="00890EAD">
        <w:rPr>
          <w:noProof/>
        </w:rPr>
        <w:fldChar w:fldCharType="end"/>
      </w:r>
      <w:bookmarkEnd w:id="106"/>
      <w:r>
        <w:t xml:space="preserve"> - Resumen de la extracción y preprocesamiento de </w:t>
      </w:r>
      <w:r w:rsidR="00BD73F6">
        <w:t>los datos. Elaboración propia.</w:t>
      </w:r>
      <w:bookmarkEnd w:id="107"/>
    </w:p>
    <w:p w14:paraId="572CDC0A" w14:textId="59824448" w:rsidR="00920B16" w:rsidRDefault="00920B16" w:rsidP="00205E61">
      <w:pPr>
        <w:pStyle w:val="Epgrafe"/>
        <w:jc w:val="center"/>
      </w:pPr>
      <w:r>
        <w:br w:type="page"/>
      </w:r>
    </w:p>
    <w:p w14:paraId="509F49BF" w14:textId="49039BF9" w:rsidR="00B01B7A" w:rsidRDefault="009D2B9C" w:rsidP="009D2B9C">
      <w:pPr>
        <w:pStyle w:val="Ttulo1"/>
      </w:pPr>
      <w:bookmarkStart w:id="108" w:name="_Toc10327557"/>
      <w:r>
        <w:lastRenderedPageBreak/>
        <w:t>Modelo implementado</w:t>
      </w:r>
      <w:bookmarkEnd w:id="108"/>
    </w:p>
    <w:p w14:paraId="2A838549" w14:textId="7FA8F696" w:rsidR="00797888" w:rsidRDefault="00797888" w:rsidP="00797888">
      <w:pPr>
        <w:pStyle w:val="Ttulo2"/>
      </w:pPr>
      <w:bookmarkStart w:id="109" w:name="_Toc10327558"/>
      <w:r>
        <w:t>Modelos referenciales</w:t>
      </w:r>
      <w:bookmarkEnd w:id="109"/>
    </w:p>
    <w:p w14:paraId="1008CA03" w14:textId="0E0AB3FE" w:rsidR="00797888" w:rsidRDefault="004A4BE6" w:rsidP="004A4BE6">
      <w:pPr>
        <w:jc w:val="both"/>
      </w:pPr>
      <w:r>
        <w:t xml:space="preserve">Como paso previo a la implementación del modelo </w:t>
      </w:r>
      <w:r w:rsidR="002C3B6C">
        <w:t>propuesto en</w:t>
      </w:r>
      <w:r>
        <w:t xml:space="preserve"> la presente investigación, </w:t>
      </w:r>
      <w:r w:rsidR="007F54F1">
        <w:t>se generar</w:t>
      </w:r>
      <w:r w:rsidR="00DF3FD6">
        <w:t>o</w:t>
      </w:r>
      <w:r w:rsidR="007F54F1">
        <w:t xml:space="preserve">n </w:t>
      </w:r>
      <w:r>
        <w:t xml:space="preserve">30 modelos, cada uno entrenado con </w:t>
      </w:r>
      <w:r w:rsidR="00BD73F6">
        <w:t>datos</w:t>
      </w:r>
      <w:r>
        <w:t xml:space="preserve"> de una </w:t>
      </w:r>
      <w:r w:rsidR="00DF3FD6">
        <w:t xml:space="preserve">sola </w:t>
      </w:r>
      <w:r>
        <w:t>especie</w:t>
      </w:r>
      <w:r w:rsidR="00DF3FD6">
        <w:t>.</w:t>
      </w:r>
      <w:r>
        <w:t xml:space="preserve"> </w:t>
      </w:r>
      <w:r w:rsidR="00DF3FD6">
        <w:t>S</w:t>
      </w:r>
      <w:r>
        <w:t>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6D19086A" w14:textId="3CB6B82D" w:rsidR="00AB4939" w:rsidRDefault="004A4BE6" w:rsidP="00CF352B">
      <w:pPr>
        <w:jc w:val="both"/>
      </w:pPr>
      <w:r>
        <w:t xml:space="preserve">Se espera que la precisión de estos modelos de referencia sea </w:t>
      </w:r>
      <w:r w:rsidR="002C3B6C">
        <w:t>el límite superior de precisión</w:t>
      </w:r>
      <w:r w:rsidR="005207EF">
        <w:t xml:space="preserve"> de cada especie</w:t>
      </w:r>
      <w:r>
        <w:t>, ya que para su entrenamiento utilizará</w:t>
      </w:r>
      <w:r w:rsidR="007F54F1">
        <w:t>n</w:t>
      </w:r>
      <w:r w:rsidR="00A72AC0">
        <w:t xml:space="preserve"> únicamente</w:t>
      </w:r>
      <w:r>
        <w:t xml:space="preserve"> </w:t>
      </w:r>
      <w:r w:rsidR="00BD73F6">
        <w:t xml:space="preserve">datos </w:t>
      </w:r>
      <w:r>
        <w:t>de la especie que predice</w:t>
      </w:r>
      <w:r w:rsidR="007F54F1">
        <w:t>n</w:t>
      </w:r>
      <w:r>
        <w:t xml:space="preserve">, pero también se </w:t>
      </w:r>
      <w:r w:rsidR="00DF3FD6">
        <w:t xml:space="preserve">desea obtener información de la diferencia de la precisión de estos modelos con respecto a la precisión del modelo final entrenado </w:t>
      </w:r>
      <w:r>
        <w:t xml:space="preserve">con </w:t>
      </w:r>
      <w:r w:rsidR="005207EF">
        <w:t>otras</w:t>
      </w:r>
      <w:r>
        <w:t xml:space="preserve"> especies.</w:t>
      </w:r>
    </w:p>
    <w:p w14:paraId="02B86E5E" w14:textId="786EC085" w:rsidR="00E14637" w:rsidRDefault="00AB4939" w:rsidP="00AB4939">
      <w:pPr>
        <w:jc w:val="both"/>
      </w:pPr>
      <w:r>
        <w:t>Para cada especie, la información de sus 8</w:t>
      </w:r>
      <w:r w:rsidR="0004781A">
        <w:t>41</w:t>
      </w:r>
      <w:r>
        <w:t xml:space="preserve">6 </w:t>
      </w:r>
      <w:r w:rsidR="00F076C5">
        <w:t xml:space="preserve">transcritos </w:t>
      </w:r>
      <w:r>
        <w:t>se</w:t>
      </w:r>
      <w:r w:rsidR="00440F7B">
        <w:t xml:space="preserve"> utiliz</w:t>
      </w:r>
      <w:r w:rsidR="00DF3FD6">
        <w:t>ó</w:t>
      </w:r>
      <w:r w:rsidR="00440F7B">
        <w:t xml:space="preserve"> para el entrenamiento y validación del modelo mediante la validación cruzada, con k igual a 10</w:t>
      </w:r>
      <w:r w:rsidR="007C406A">
        <w:t>.</w:t>
      </w:r>
      <w:r w:rsidR="00440F7B">
        <w:t xml:space="preserve"> Sin embargo, en cada iteración de la validación cruzada, </w:t>
      </w:r>
      <w:r w:rsidR="00DF3FD6">
        <w:t xml:space="preserve">se </w:t>
      </w:r>
      <w:r w:rsidR="00440F7B">
        <w:t>gener</w:t>
      </w:r>
      <w:r w:rsidR="00DF3FD6">
        <w:t>ó</w:t>
      </w:r>
      <w:r w:rsidR="00440F7B">
        <w:t xml:space="preserve"> un modelo CPAT específico a</w:t>
      </w:r>
      <w:r w:rsidR="00BD73F6">
        <w:t xml:space="preserve">l conjunto de datos </w:t>
      </w:r>
      <w:r w:rsidR="00440F7B">
        <w:t>utilizad</w:t>
      </w:r>
      <w:r w:rsidR="00BD73F6">
        <w:t>o</w:t>
      </w:r>
      <w:r w:rsidR="00440F7B">
        <w:t xml:space="preserve"> como entrenamiento</w:t>
      </w:r>
      <w:r w:rsidR="00DF3FD6">
        <w:t>, con el objetivo de evitar la fuga de información del conjunto de datos de validación</w:t>
      </w:r>
      <w:r w:rsidR="00440F7B">
        <w:t>. Con esto podremos extraer las características y alimentarlas al modelo (</w:t>
      </w:r>
      <w:r w:rsidR="005B26B3">
        <w:t>en</w:t>
      </w:r>
      <w:r w:rsidR="00440F7B">
        <w:t xml:space="preserve"> la iteración </w:t>
      </w:r>
      <w:r w:rsidR="005B26B3">
        <w:t xml:space="preserve">de la validación cruzada </w:t>
      </w:r>
      <w:r w:rsidR="00440F7B">
        <w:t>actual).</w:t>
      </w:r>
    </w:p>
    <w:p w14:paraId="66E0C4C0" w14:textId="2913DF2B" w:rsidR="00CF352B" w:rsidRDefault="00DF3FD6" w:rsidP="00CF352B">
      <w:pPr>
        <w:jc w:val="both"/>
      </w:pPr>
      <w:r>
        <w:t>Adicionalmente, s</w:t>
      </w:r>
      <w:r w:rsidR="00624302">
        <w:t xml:space="preserve">e </w:t>
      </w:r>
      <w:r w:rsidR="00E14637">
        <w:t>realizó</w:t>
      </w:r>
      <w:r w:rsidR="00624302">
        <w:t xml:space="preserve"> la búsqueda de hiperparámetros a través del muestreo de cuadrícula (del inglés </w:t>
      </w:r>
      <w:r w:rsidR="00624302">
        <w:rPr>
          <w:i/>
        </w:rPr>
        <w:t>grid search</w:t>
      </w:r>
      <w:r w:rsidR="00624302">
        <w:t>).</w:t>
      </w:r>
      <w:r w:rsidR="00E14637">
        <w:t xml:space="preserve"> De la mejor selección de parámetros, s</w:t>
      </w:r>
      <w:r w:rsidR="00440F7B">
        <w:t>e utiliz</w:t>
      </w:r>
      <w:r w:rsidR="00E14637">
        <w:t>ó</w:t>
      </w:r>
      <w:r w:rsidR="00440F7B">
        <w:t xml:space="preserve"> el promedio de las 10 medidas generadas</w:t>
      </w:r>
      <w:r w:rsidR="00E14637">
        <w:t xml:space="preserve"> en la validación cruzada</w:t>
      </w:r>
      <w:r w:rsidR="00440F7B">
        <w:t>, como medida final del modelo</w:t>
      </w:r>
      <w:r w:rsidR="00E14637">
        <w:t>.</w:t>
      </w:r>
      <w:r w:rsidR="00440F7B">
        <w:t xml:space="preserve"> </w:t>
      </w:r>
      <w:r w:rsidR="00E14637">
        <w:t xml:space="preserve">Este resultado </w:t>
      </w:r>
      <w:r w:rsidR="00440F7B">
        <w:t>se utilizará como referencia para compararla con el modelo de especies múltiples generado en la presente investigación.</w:t>
      </w:r>
    </w:p>
    <w:p w14:paraId="52677AD9" w14:textId="779209C1" w:rsidR="00CF352B" w:rsidRDefault="00CF352B" w:rsidP="00CF352B">
      <w:pPr>
        <w:jc w:val="both"/>
      </w:pPr>
      <w:r>
        <w:t xml:space="preserve">Se puede visualizar en la </w:t>
      </w:r>
      <w:r>
        <w:fldChar w:fldCharType="begin"/>
      </w:r>
      <w:r>
        <w:instrText xml:space="preserve"> REF _Ref6733990 \h </w:instrText>
      </w:r>
      <w:r>
        <w:fldChar w:fldCharType="separate"/>
      </w:r>
      <w:r w:rsidR="00E5545D">
        <w:t xml:space="preserve">Figura </w:t>
      </w:r>
      <w:r w:rsidR="00E5545D">
        <w:rPr>
          <w:noProof/>
        </w:rPr>
        <w:t>12</w:t>
      </w:r>
      <w:r>
        <w:fldChar w:fldCharType="end"/>
      </w:r>
      <w:r>
        <w:t xml:space="preserve"> un resumen de la arquitectura de</w:t>
      </w:r>
      <w:r w:rsidR="00D3118C">
        <w:t>l</w:t>
      </w:r>
      <w:r>
        <w:t xml:space="preserve"> modelo referencial para la</w:t>
      </w:r>
      <w:r w:rsidR="005207EF">
        <w:t xml:space="preserve"> especie</w:t>
      </w:r>
      <w:r w:rsidRPr="007F54F1">
        <w:t xml:space="preserve"> Amborella trichopoda</w:t>
      </w:r>
      <w:r>
        <w:t>.</w:t>
      </w:r>
    </w:p>
    <w:p w14:paraId="63C47E3D" w14:textId="048F00E2" w:rsidR="00D3118C" w:rsidRDefault="004570A4" w:rsidP="00D3118C">
      <w:pPr>
        <w:keepNext/>
        <w:jc w:val="both"/>
      </w:pPr>
      <w:r>
        <w:rPr>
          <w:noProof/>
          <w:lang w:val="es-ES" w:eastAsia="es-ES"/>
        </w:rPr>
        <w:lastRenderedPageBreak/>
        <w:drawing>
          <wp:inline distT="0" distB="0" distL="0" distR="0" wp14:anchorId="419D2665" wp14:editId="6E8B78CD">
            <wp:extent cx="5399405" cy="440626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4406265"/>
                    </a:xfrm>
                    <a:prstGeom prst="rect">
                      <a:avLst/>
                    </a:prstGeom>
                    <a:noFill/>
                    <a:ln>
                      <a:noFill/>
                    </a:ln>
                  </pic:spPr>
                </pic:pic>
              </a:graphicData>
            </a:graphic>
          </wp:inline>
        </w:drawing>
      </w:r>
    </w:p>
    <w:p w14:paraId="246752F7" w14:textId="1B0BD954" w:rsidR="00A72AC0" w:rsidRDefault="00D3118C" w:rsidP="00A72AC0">
      <w:pPr>
        <w:pStyle w:val="Epgrafe"/>
        <w:jc w:val="center"/>
      </w:pPr>
      <w:bookmarkStart w:id="110" w:name="_Ref6733990"/>
      <w:bookmarkStart w:id="111" w:name="_Toc10327606"/>
      <w:r>
        <w:t xml:space="preserve">Figura </w:t>
      </w:r>
      <w:r w:rsidR="00890EAD">
        <w:fldChar w:fldCharType="begin"/>
      </w:r>
      <w:r w:rsidR="00890EAD">
        <w:instrText xml:space="preserve"> SEQ Figura \* ARABIC </w:instrText>
      </w:r>
      <w:r w:rsidR="00890EAD">
        <w:fldChar w:fldCharType="separate"/>
      </w:r>
      <w:r w:rsidR="00E5545D">
        <w:rPr>
          <w:noProof/>
        </w:rPr>
        <w:t>12</w:t>
      </w:r>
      <w:r w:rsidR="00890EAD">
        <w:rPr>
          <w:noProof/>
        </w:rPr>
        <w:fldChar w:fldCharType="end"/>
      </w:r>
      <w:bookmarkEnd w:id="110"/>
      <w:r>
        <w:t xml:space="preserve"> - Arquitectura de </w:t>
      </w:r>
      <w:r w:rsidR="005207EF">
        <w:t xml:space="preserve">generación </w:t>
      </w:r>
      <w:r>
        <w:t>modelos de referencia</w:t>
      </w:r>
      <w:r w:rsidR="005207EF">
        <w:t xml:space="preserve"> para discriminar lncRNA de PCT</w:t>
      </w:r>
      <w:r>
        <w:t xml:space="preserve">, tomando como ejemplo </w:t>
      </w:r>
      <w:r w:rsidR="005207EF">
        <w:t>la</w:t>
      </w:r>
      <w:r>
        <w:t xml:space="preserve"> especie</w:t>
      </w:r>
      <w:r w:rsidR="005207EF">
        <w:t xml:space="preserve"> </w:t>
      </w:r>
      <w:r w:rsidR="005207EF" w:rsidRPr="007F54F1">
        <w:t>Amborella trichopoda</w:t>
      </w:r>
      <w:r w:rsidR="005207EF">
        <w:t>.</w:t>
      </w:r>
      <w:r>
        <w:t xml:space="preserve"> Elaboración propia.</w:t>
      </w:r>
      <w:bookmarkEnd w:id="111"/>
    </w:p>
    <w:p w14:paraId="4354A60B" w14:textId="59018B6B" w:rsidR="00176609" w:rsidRDefault="00176609" w:rsidP="00A2359B">
      <w:pPr>
        <w:pStyle w:val="Ttulo2"/>
      </w:pPr>
      <w:bookmarkStart w:id="112" w:name="_Toc10327559"/>
      <w:r>
        <w:t>Resultados de los modelos referenciales</w:t>
      </w:r>
      <w:bookmarkEnd w:id="112"/>
    </w:p>
    <w:p w14:paraId="2172C479" w14:textId="309D2630" w:rsidR="00176609" w:rsidRDefault="00176609" w:rsidP="00176609">
      <w:pPr>
        <w:jc w:val="both"/>
      </w:pPr>
      <w:r>
        <w:t xml:space="preserve">Para los modelos referenciales de cada una de las 30 especies seleccionadas, se entrenaron </w:t>
      </w:r>
      <w:r w:rsidR="005207EF">
        <w:t xml:space="preserve">modelos de </w:t>
      </w:r>
      <w:r>
        <w:t>máquinas de soporte de vectores con kernel de función de base radial (</w:t>
      </w:r>
      <w:r w:rsidRPr="00773AE7">
        <w:rPr>
          <w:i/>
        </w:rPr>
        <w:t>RBF</w:t>
      </w:r>
      <w:r>
        <w:t xml:space="preserve">), valor gamma de </w:t>
      </w:r>
      <w:r w:rsidRPr="00773AE7">
        <w:t>1e-3</w:t>
      </w:r>
      <w:r>
        <w:t xml:space="preserve">, y selección del mejor valor C a través de muestreo de cuadrícula con opciones </w:t>
      </w:r>
      <w:r w:rsidRPr="00773AE7">
        <w:t>0.1,</w:t>
      </w:r>
      <w:r>
        <w:t xml:space="preserve"> </w:t>
      </w:r>
      <w:r w:rsidRPr="00773AE7">
        <w:t>0.5,</w:t>
      </w:r>
      <w:r>
        <w:t xml:space="preserve"> </w:t>
      </w:r>
      <w:r w:rsidRPr="00773AE7">
        <w:t>0.9</w:t>
      </w:r>
      <w:r>
        <w:t xml:space="preserve"> y </w:t>
      </w:r>
      <w:r w:rsidRPr="00773AE7">
        <w:t>2</w:t>
      </w:r>
      <w:r>
        <w:t>.</w:t>
      </w:r>
    </w:p>
    <w:p w14:paraId="4AE80C94" w14:textId="43A10B0D" w:rsidR="00176609" w:rsidRDefault="00176609" w:rsidP="00176609">
      <w:pPr>
        <w:jc w:val="both"/>
      </w:pPr>
      <w:r>
        <w:t xml:space="preserve">La exactitud promedio lograda a través de los modelos referenciales generados para las 30 especies fue de 89.9% (ver </w:t>
      </w:r>
      <w:r>
        <w:fldChar w:fldCharType="begin"/>
      </w:r>
      <w:r>
        <w:instrText xml:space="preserve"> REF _Ref10193182 \h </w:instrText>
      </w:r>
      <w:r>
        <w:fldChar w:fldCharType="separate"/>
      </w:r>
      <w:r w:rsidR="00E5545D">
        <w:t xml:space="preserve">Figura </w:t>
      </w:r>
      <w:r w:rsidR="00E5545D">
        <w:rPr>
          <w:noProof/>
        </w:rPr>
        <w:t>13</w:t>
      </w:r>
      <w:r>
        <w:fldChar w:fldCharType="end"/>
      </w:r>
      <w:r>
        <w:t>).</w:t>
      </w:r>
    </w:p>
    <w:p w14:paraId="43377391" w14:textId="77777777" w:rsidR="00176609" w:rsidRDefault="00176609" w:rsidP="00176609">
      <w:pPr>
        <w:keepNext/>
        <w:jc w:val="center"/>
      </w:pPr>
      <w:r>
        <w:rPr>
          <w:noProof/>
          <w:lang w:val="es-ES" w:eastAsia="es-ES"/>
        </w:rPr>
        <w:lastRenderedPageBreak/>
        <w:drawing>
          <wp:inline distT="0" distB="0" distL="0" distR="0" wp14:anchorId="7728F83B" wp14:editId="79C7D781">
            <wp:extent cx="4048125" cy="26098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48125" cy="2609850"/>
                    </a:xfrm>
                    <a:prstGeom prst="rect">
                      <a:avLst/>
                    </a:prstGeom>
                    <a:noFill/>
                    <a:ln>
                      <a:noFill/>
                    </a:ln>
                  </pic:spPr>
                </pic:pic>
              </a:graphicData>
            </a:graphic>
          </wp:inline>
        </w:drawing>
      </w:r>
    </w:p>
    <w:p w14:paraId="4159476F" w14:textId="7C8C2A16" w:rsidR="00176609" w:rsidRDefault="00176609" w:rsidP="00176609">
      <w:pPr>
        <w:pStyle w:val="Epgrafe"/>
        <w:jc w:val="center"/>
      </w:pPr>
      <w:bookmarkStart w:id="113" w:name="_Ref10193182"/>
      <w:bookmarkStart w:id="114" w:name="_Toc10327607"/>
      <w:r>
        <w:t xml:space="preserve">Figura </w:t>
      </w:r>
      <w:r w:rsidR="00890EAD">
        <w:fldChar w:fldCharType="begin"/>
      </w:r>
      <w:r w:rsidR="00890EAD">
        <w:instrText xml:space="preserve"> SEQ Figura \* ARABIC </w:instrText>
      </w:r>
      <w:r w:rsidR="00890EAD">
        <w:fldChar w:fldCharType="separate"/>
      </w:r>
      <w:r w:rsidR="00E5545D">
        <w:rPr>
          <w:noProof/>
        </w:rPr>
        <w:t>13</w:t>
      </w:r>
      <w:r w:rsidR="00890EAD">
        <w:rPr>
          <w:noProof/>
        </w:rPr>
        <w:fldChar w:fldCharType="end"/>
      </w:r>
      <w:bookmarkEnd w:id="113"/>
      <w:r>
        <w:t xml:space="preserve"> - Gráfico de cajas de la exactitud, precisión y recuperación de los 30 modelos referenciales. Elaboración propia.</w:t>
      </w:r>
      <w:bookmarkEnd w:id="114"/>
    </w:p>
    <w:p w14:paraId="19164B49" w14:textId="354CF405" w:rsidR="00176609" w:rsidRDefault="00176609" w:rsidP="00176609">
      <w:pPr>
        <w:jc w:val="both"/>
      </w:pPr>
      <w:r>
        <w:t xml:space="preserve">Se presenta en la </w:t>
      </w:r>
      <w:r>
        <w:fldChar w:fldCharType="begin"/>
      </w:r>
      <w:r>
        <w:instrText xml:space="preserve"> REF _Ref10194527 \h </w:instrText>
      </w:r>
      <w:r>
        <w:fldChar w:fldCharType="separate"/>
      </w:r>
      <w:r w:rsidR="00E5545D">
        <w:t xml:space="preserve">Tabla </w:t>
      </w:r>
      <w:r w:rsidR="00E5545D">
        <w:rPr>
          <w:noProof/>
        </w:rPr>
        <w:t>13</w:t>
      </w:r>
      <w:r>
        <w:fldChar w:fldCharType="end"/>
      </w:r>
      <w:r>
        <w:t xml:space="preserve"> el detalle de los resultados para todas las especies. La menor exactitud (83.92%), precisión (83.31%) y recuperación (85.14%) se obtuvieron con la especie Solanum tuberosum (papa o patata).</w:t>
      </w:r>
    </w:p>
    <w:p w14:paraId="075300D2" w14:textId="726D99DF" w:rsidR="00176609" w:rsidRDefault="00176609" w:rsidP="00176609">
      <w:pPr>
        <w:pStyle w:val="Epgrafe"/>
        <w:keepNext/>
        <w:jc w:val="center"/>
      </w:pPr>
      <w:bookmarkStart w:id="115" w:name="_Ref10194527"/>
      <w:bookmarkStart w:id="116" w:name="_Toc10327626"/>
      <w:r>
        <w:t xml:space="preserve">Tabla </w:t>
      </w:r>
      <w:r w:rsidR="00890EAD">
        <w:fldChar w:fldCharType="begin"/>
      </w:r>
      <w:r w:rsidR="00890EAD">
        <w:instrText xml:space="preserve"> SEQ Tabla \* ARABIC </w:instrText>
      </w:r>
      <w:r w:rsidR="00890EAD">
        <w:fldChar w:fldCharType="separate"/>
      </w:r>
      <w:r w:rsidR="00E5545D">
        <w:rPr>
          <w:noProof/>
        </w:rPr>
        <w:t>13</w:t>
      </w:r>
      <w:r w:rsidR="00890EAD">
        <w:rPr>
          <w:noProof/>
        </w:rPr>
        <w:fldChar w:fldCharType="end"/>
      </w:r>
      <w:bookmarkEnd w:id="115"/>
      <w:r>
        <w:t xml:space="preserve"> - Resultados de exactitud, precisión y recuperación de los modelos referenciales</w:t>
      </w:r>
      <w:bookmarkEnd w:id="116"/>
    </w:p>
    <w:tbl>
      <w:tblPr>
        <w:tblStyle w:val="GridTable4"/>
        <w:tblW w:w="0" w:type="auto"/>
        <w:tblLook w:val="04A0" w:firstRow="1" w:lastRow="0" w:firstColumn="1" w:lastColumn="0" w:noHBand="0" w:noVBand="1"/>
      </w:tblPr>
      <w:tblGrid>
        <w:gridCol w:w="3586"/>
        <w:gridCol w:w="1629"/>
        <w:gridCol w:w="1607"/>
        <w:gridCol w:w="1671"/>
      </w:tblGrid>
      <w:tr w:rsidR="00176609" w14:paraId="1B1963D8" w14:textId="77777777" w:rsidTr="00A23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6532ED7" w14:textId="77777777" w:rsidR="00176609" w:rsidRDefault="00176609" w:rsidP="00A2359B">
            <w:pPr>
              <w:jc w:val="both"/>
            </w:pPr>
            <w:r>
              <w:t>Especie</w:t>
            </w:r>
          </w:p>
        </w:tc>
        <w:tc>
          <w:tcPr>
            <w:tcW w:w="1629" w:type="dxa"/>
          </w:tcPr>
          <w:p w14:paraId="1038AA93"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Exactitud</w:t>
            </w:r>
          </w:p>
        </w:tc>
        <w:tc>
          <w:tcPr>
            <w:tcW w:w="1607" w:type="dxa"/>
          </w:tcPr>
          <w:p w14:paraId="68F49348"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Precisión</w:t>
            </w:r>
          </w:p>
        </w:tc>
        <w:tc>
          <w:tcPr>
            <w:tcW w:w="1671" w:type="dxa"/>
          </w:tcPr>
          <w:p w14:paraId="09C30EBF"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Recuperación</w:t>
            </w:r>
          </w:p>
        </w:tc>
      </w:tr>
      <w:tr w:rsidR="00176609" w14:paraId="0D56D2E0"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18209F" w14:textId="77777777" w:rsidR="00176609" w:rsidRPr="00A70D87" w:rsidRDefault="00176609" w:rsidP="00A2359B">
            <w:pPr>
              <w:jc w:val="both"/>
              <w:rPr>
                <w:b w:val="0"/>
                <w:bCs w:val="0"/>
              </w:rPr>
            </w:pPr>
            <w:r>
              <w:t>Amborella trichopoda</w:t>
            </w:r>
          </w:p>
        </w:tc>
        <w:tc>
          <w:tcPr>
            <w:tcW w:w="1629" w:type="dxa"/>
          </w:tcPr>
          <w:p w14:paraId="10A854B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1607" w:type="dxa"/>
          </w:tcPr>
          <w:p w14:paraId="24C6F25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857721</w:t>
            </w:r>
          </w:p>
        </w:tc>
        <w:tc>
          <w:tcPr>
            <w:tcW w:w="1671" w:type="dxa"/>
          </w:tcPr>
          <w:p w14:paraId="7F4B78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63403</w:t>
            </w:r>
          </w:p>
        </w:tc>
      </w:tr>
      <w:tr w:rsidR="00176609" w14:paraId="1B01A071"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6E48B8E" w14:textId="77777777" w:rsidR="00176609" w:rsidRPr="00A70D87" w:rsidRDefault="00176609" w:rsidP="00A2359B">
            <w:pPr>
              <w:jc w:val="both"/>
              <w:rPr>
                <w:b w:val="0"/>
                <w:bCs w:val="0"/>
              </w:rPr>
            </w:pPr>
            <w:r>
              <w:t>Arabidopsis lyrata</w:t>
            </w:r>
          </w:p>
        </w:tc>
        <w:tc>
          <w:tcPr>
            <w:tcW w:w="1629" w:type="dxa"/>
          </w:tcPr>
          <w:p w14:paraId="18CA988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1607" w:type="dxa"/>
          </w:tcPr>
          <w:p w14:paraId="2F4B74DA"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6691</w:t>
            </w:r>
          </w:p>
        </w:tc>
        <w:tc>
          <w:tcPr>
            <w:tcW w:w="1671" w:type="dxa"/>
          </w:tcPr>
          <w:p w14:paraId="7CCE8CE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1635</w:t>
            </w:r>
          </w:p>
        </w:tc>
      </w:tr>
      <w:tr w:rsidR="00176609" w14:paraId="7E413792"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874CD05" w14:textId="77777777" w:rsidR="00176609" w:rsidRPr="005423D2" w:rsidRDefault="00176609" w:rsidP="00A2359B">
            <w:pPr>
              <w:jc w:val="both"/>
            </w:pPr>
            <w:r>
              <w:t>Arabidopsis thaliana</w:t>
            </w:r>
          </w:p>
        </w:tc>
        <w:tc>
          <w:tcPr>
            <w:tcW w:w="1629" w:type="dxa"/>
          </w:tcPr>
          <w:p w14:paraId="23E9F49C"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1607" w:type="dxa"/>
          </w:tcPr>
          <w:p w14:paraId="6159DC9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30819</w:t>
            </w:r>
          </w:p>
        </w:tc>
        <w:tc>
          <w:tcPr>
            <w:tcW w:w="1671" w:type="dxa"/>
          </w:tcPr>
          <w:p w14:paraId="4F6F5CA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7519</w:t>
            </w:r>
          </w:p>
        </w:tc>
      </w:tr>
      <w:tr w:rsidR="00176609" w14:paraId="3580AB4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6FDC6E4" w14:textId="77777777" w:rsidR="00176609" w:rsidRPr="005423D2" w:rsidRDefault="00176609" w:rsidP="00A2359B">
            <w:pPr>
              <w:jc w:val="both"/>
            </w:pPr>
            <w:r>
              <w:t>Brachypodium distachyon</w:t>
            </w:r>
          </w:p>
        </w:tc>
        <w:tc>
          <w:tcPr>
            <w:tcW w:w="1629" w:type="dxa"/>
          </w:tcPr>
          <w:p w14:paraId="70C3CD3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1607" w:type="dxa"/>
          </w:tcPr>
          <w:p w14:paraId="22A41C7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87825</w:t>
            </w:r>
          </w:p>
        </w:tc>
        <w:tc>
          <w:tcPr>
            <w:tcW w:w="1671" w:type="dxa"/>
          </w:tcPr>
          <w:p w14:paraId="0CE482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916112</w:t>
            </w:r>
          </w:p>
        </w:tc>
      </w:tr>
      <w:tr w:rsidR="00176609" w14:paraId="2132575D"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4386897" w14:textId="77777777" w:rsidR="00176609" w:rsidRPr="00A70D87" w:rsidRDefault="00176609" w:rsidP="00A2359B">
            <w:pPr>
              <w:jc w:val="both"/>
              <w:rPr>
                <w:b w:val="0"/>
                <w:bCs w:val="0"/>
              </w:rPr>
            </w:pPr>
            <w:r>
              <w:t>Brassica napus</w:t>
            </w:r>
          </w:p>
        </w:tc>
        <w:tc>
          <w:tcPr>
            <w:tcW w:w="1629" w:type="dxa"/>
          </w:tcPr>
          <w:p w14:paraId="2311248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1607" w:type="dxa"/>
          </w:tcPr>
          <w:p w14:paraId="63B20C7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68310</w:t>
            </w:r>
          </w:p>
        </w:tc>
        <w:tc>
          <w:tcPr>
            <w:tcW w:w="1671" w:type="dxa"/>
          </w:tcPr>
          <w:p w14:paraId="4094A2B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91397</w:t>
            </w:r>
          </w:p>
        </w:tc>
      </w:tr>
      <w:tr w:rsidR="00176609" w14:paraId="6FD025D8"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34E5651" w14:textId="77777777" w:rsidR="00176609" w:rsidRPr="00A70D87" w:rsidRDefault="00176609" w:rsidP="00A2359B">
            <w:pPr>
              <w:jc w:val="both"/>
              <w:rPr>
                <w:b w:val="0"/>
                <w:bCs w:val="0"/>
              </w:rPr>
            </w:pPr>
            <w:r>
              <w:t>Brassica oleracea</w:t>
            </w:r>
          </w:p>
        </w:tc>
        <w:tc>
          <w:tcPr>
            <w:tcW w:w="1629" w:type="dxa"/>
          </w:tcPr>
          <w:p w14:paraId="0F52188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1607" w:type="dxa"/>
          </w:tcPr>
          <w:p w14:paraId="5B82AD6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74581</w:t>
            </w:r>
          </w:p>
        </w:tc>
        <w:tc>
          <w:tcPr>
            <w:tcW w:w="1671" w:type="dxa"/>
          </w:tcPr>
          <w:p w14:paraId="3F425B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94011</w:t>
            </w:r>
          </w:p>
        </w:tc>
      </w:tr>
      <w:tr w:rsidR="00176609" w14:paraId="2453383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48B200" w14:textId="77777777" w:rsidR="00176609" w:rsidRPr="00A70D87" w:rsidRDefault="00176609" w:rsidP="00A2359B">
            <w:pPr>
              <w:jc w:val="both"/>
              <w:rPr>
                <w:b w:val="0"/>
                <w:bCs w:val="0"/>
              </w:rPr>
            </w:pPr>
            <w:r>
              <w:t>Brassica rapa</w:t>
            </w:r>
          </w:p>
        </w:tc>
        <w:tc>
          <w:tcPr>
            <w:tcW w:w="1629" w:type="dxa"/>
          </w:tcPr>
          <w:p w14:paraId="42E17E7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1607" w:type="dxa"/>
          </w:tcPr>
          <w:p w14:paraId="5FBCAA1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8450</w:t>
            </w:r>
          </w:p>
        </w:tc>
        <w:tc>
          <w:tcPr>
            <w:tcW w:w="1671" w:type="dxa"/>
          </w:tcPr>
          <w:p w14:paraId="63D603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892586</w:t>
            </w:r>
          </w:p>
        </w:tc>
      </w:tr>
      <w:tr w:rsidR="00176609" w14:paraId="49BA753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79FDFA9" w14:textId="77777777" w:rsidR="00176609" w:rsidRPr="00A70D87" w:rsidRDefault="00176609" w:rsidP="00A2359B">
            <w:pPr>
              <w:jc w:val="both"/>
              <w:rPr>
                <w:b w:val="0"/>
                <w:bCs w:val="0"/>
              </w:rPr>
            </w:pPr>
            <w:r>
              <w:t>Corchorus capsularis</w:t>
            </w:r>
          </w:p>
        </w:tc>
        <w:tc>
          <w:tcPr>
            <w:tcW w:w="1629" w:type="dxa"/>
          </w:tcPr>
          <w:p w14:paraId="3B5415C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1607" w:type="dxa"/>
          </w:tcPr>
          <w:p w14:paraId="23D48D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3904</w:t>
            </w:r>
          </w:p>
        </w:tc>
        <w:tc>
          <w:tcPr>
            <w:tcW w:w="1671" w:type="dxa"/>
          </w:tcPr>
          <w:p w14:paraId="2C36B4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6407</w:t>
            </w:r>
          </w:p>
        </w:tc>
      </w:tr>
      <w:tr w:rsidR="00176609" w14:paraId="3772DB8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12EDA6E" w14:textId="77777777" w:rsidR="00176609" w:rsidRPr="00A70D87" w:rsidRDefault="00176609" w:rsidP="00A2359B">
            <w:pPr>
              <w:jc w:val="both"/>
              <w:rPr>
                <w:b w:val="0"/>
                <w:bCs w:val="0"/>
              </w:rPr>
            </w:pPr>
            <w:r>
              <w:t>Cucumis sativus</w:t>
            </w:r>
          </w:p>
        </w:tc>
        <w:tc>
          <w:tcPr>
            <w:tcW w:w="1629" w:type="dxa"/>
          </w:tcPr>
          <w:p w14:paraId="4D7E6A9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1607" w:type="dxa"/>
          </w:tcPr>
          <w:p w14:paraId="05CB879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64836</w:t>
            </w:r>
          </w:p>
        </w:tc>
        <w:tc>
          <w:tcPr>
            <w:tcW w:w="1671" w:type="dxa"/>
          </w:tcPr>
          <w:p w14:paraId="6C1D347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88546</w:t>
            </w:r>
          </w:p>
        </w:tc>
      </w:tr>
      <w:tr w:rsidR="00176609" w14:paraId="6633BDEF"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4C5C8E4D" w14:textId="77777777" w:rsidR="00176609" w:rsidRPr="00A70D87" w:rsidRDefault="00176609" w:rsidP="00A2359B">
            <w:pPr>
              <w:jc w:val="both"/>
              <w:rPr>
                <w:b w:val="0"/>
                <w:bCs w:val="0"/>
              </w:rPr>
            </w:pPr>
            <w:r>
              <w:lastRenderedPageBreak/>
              <w:t>Glycine max</w:t>
            </w:r>
          </w:p>
        </w:tc>
        <w:tc>
          <w:tcPr>
            <w:tcW w:w="1629" w:type="dxa"/>
          </w:tcPr>
          <w:p w14:paraId="15CC0C0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1607" w:type="dxa"/>
          </w:tcPr>
          <w:p w14:paraId="4FF5F2C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08439</w:t>
            </w:r>
          </w:p>
        </w:tc>
        <w:tc>
          <w:tcPr>
            <w:tcW w:w="1671" w:type="dxa"/>
          </w:tcPr>
          <w:p w14:paraId="2970C49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27281</w:t>
            </w:r>
          </w:p>
        </w:tc>
      </w:tr>
      <w:tr w:rsidR="00176609" w14:paraId="6798811B"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A0A602D" w14:textId="77777777" w:rsidR="00176609" w:rsidRPr="00A70D87" w:rsidRDefault="00176609" w:rsidP="00A2359B">
            <w:pPr>
              <w:jc w:val="both"/>
              <w:rPr>
                <w:b w:val="0"/>
                <w:bCs w:val="0"/>
              </w:rPr>
            </w:pPr>
            <w:r>
              <w:t>Gossypium raimondii</w:t>
            </w:r>
          </w:p>
        </w:tc>
        <w:tc>
          <w:tcPr>
            <w:tcW w:w="1629" w:type="dxa"/>
          </w:tcPr>
          <w:p w14:paraId="2B187CD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1607" w:type="dxa"/>
          </w:tcPr>
          <w:p w14:paraId="6579D31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28359</w:t>
            </w:r>
          </w:p>
        </w:tc>
        <w:tc>
          <w:tcPr>
            <w:tcW w:w="1671" w:type="dxa"/>
          </w:tcPr>
          <w:p w14:paraId="0DA3FFC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5361</w:t>
            </w:r>
          </w:p>
        </w:tc>
      </w:tr>
      <w:tr w:rsidR="00176609" w14:paraId="2D068214"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09DE6C3" w14:textId="77777777" w:rsidR="00176609" w:rsidRPr="00A70D87" w:rsidRDefault="00176609" w:rsidP="00A2359B">
            <w:pPr>
              <w:jc w:val="both"/>
              <w:rPr>
                <w:b w:val="0"/>
                <w:bCs w:val="0"/>
              </w:rPr>
            </w:pPr>
            <w:r>
              <w:t>Hordeum vulgare</w:t>
            </w:r>
          </w:p>
        </w:tc>
        <w:tc>
          <w:tcPr>
            <w:tcW w:w="1629" w:type="dxa"/>
          </w:tcPr>
          <w:p w14:paraId="24AAADA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1607" w:type="dxa"/>
          </w:tcPr>
          <w:p w14:paraId="42D44E82"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6778</w:t>
            </w:r>
          </w:p>
        </w:tc>
        <w:tc>
          <w:tcPr>
            <w:tcW w:w="1671" w:type="dxa"/>
          </w:tcPr>
          <w:p w14:paraId="65D4BA9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84268</w:t>
            </w:r>
          </w:p>
        </w:tc>
      </w:tr>
      <w:tr w:rsidR="00176609" w14:paraId="487B36A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DB90996" w14:textId="77777777" w:rsidR="00176609" w:rsidRPr="00A70D87" w:rsidRDefault="00176609" w:rsidP="00A2359B">
            <w:pPr>
              <w:jc w:val="both"/>
              <w:rPr>
                <w:b w:val="0"/>
                <w:bCs w:val="0"/>
              </w:rPr>
            </w:pPr>
            <w:r>
              <w:t>Leersia perrieri</w:t>
            </w:r>
          </w:p>
        </w:tc>
        <w:tc>
          <w:tcPr>
            <w:tcW w:w="1629" w:type="dxa"/>
          </w:tcPr>
          <w:p w14:paraId="6EB1B4E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1607" w:type="dxa"/>
          </w:tcPr>
          <w:p w14:paraId="3275F40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6394</w:t>
            </w:r>
          </w:p>
        </w:tc>
        <w:tc>
          <w:tcPr>
            <w:tcW w:w="1671" w:type="dxa"/>
          </w:tcPr>
          <w:p w14:paraId="721FC95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8688</w:t>
            </w:r>
          </w:p>
        </w:tc>
      </w:tr>
      <w:tr w:rsidR="00176609" w14:paraId="57995C4C"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39EC0220" w14:textId="77777777" w:rsidR="00176609" w:rsidRPr="00A70D87" w:rsidRDefault="00176609" w:rsidP="00A2359B">
            <w:pPr>
              <w:jc w:val="both"/>
              <w:rPr>
                <w:b w:val="0"/>
                <w:bCs w:val="0"/>
              </w:rPr>
            </w:pPr>
            <w:r>
              <w:t>Manihot esculenta</w:t>
            </w:r>
          </w:p>
        </w:tc>
        <w:tc>
          <w:tcPr>
            <w:tcW w:w="1629" w:type="dxa"/>
          </w:tcPr>
          <w:p w14:paraId="2E1A69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1607" w:type="dxa"/>
          </w:tcPr>
          <w:p w14:paraId="4651387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6434</w:t>
            </w:r>
          </w:p>
        </w:tc>
        <w:tc>
          <w:tcPr>
            <w:tcW w:w="1671" w:type="dxa"/>
          </w:tcPr>
          <w:p w14:paraId="34EF338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73337</w:t>
            </w:r>
          </w:p>
        </w:tc>
      </w:tr>
      <w:tr w:rsidR="00176609" w14:paraId="1F89650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176B2AA" w14:textId="77777777" w:rsidR="00176609" w:rsidRPr="00A70D87" w:rsidRDefault="00176609" w:rsidP="00A2359B">
            <w:pPr>
              <w:jc w:val="both"/>
              <w:rPr>
                <w:b w:val="0"/>
                <w:bCs w:val="0"/>
              </w:rPr>
            </w:pPr>
            <w:r>
              <w:t>Medicago truncatula</w:t>
            </w:r>
          </w:p>
        </w:tc>
        <w:tc>
          <w:tcPr>
            <w:tcW w:w="1629" w:type="dxa"/>
          </w:tcPr>
          <w:p w14:paraId="31B1028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1607" w:type="dxa"/>
          </w:tcPr>
          <w:p w14:paraId="6EBB5FB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883845</w:t>
            </w:r>
          </w:p>
        </w:tc>
        <w:tc>
          <w:tcPr>
            <w:tcW w:w="1671" w:type="dxa"/>
          </w:tcPr>
          <w:p w14:paraId="2553EBC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28470</w:t>
            </w:r>
          </w:p>
        </w:tc>
      </w:tr>
      <w:tr w:rsidR="00176609" w14:paraId="3424451A"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4F64DD4" w14:textId="77777777" w:rsidR="00176609" w:rsidRPr="00A70D87" w:rsidRDefault="00176609" w:rsidP="00A2359B">
            <w:pPr>
              <w:jc w:val="both"/>
              <w:rPr>
                <w:b w:val="0"/>
                <w:bCs w:val="0"/>
              </w:rPr>
            </w:pPr>
            <w:r>
              <w:t>Oryza barthii</w:t>
            </w:r>
          </w:p>
        </w:tc>
        <w:tc>
          <w:tcPr>
            <w:tcW w:w="1629" w:type="dxa"/>
          </w:tcPr>
          <w:p w14:paraId="2814C15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1607" w:type="dxa"/>
          </w:tcPr>
          <w:p w14:paraId="3F4AF6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85706</w:t>
            </w:r>
          </w:p>
        </w:tc>
        <w:tc>
          <w:tcPr>
            <w:tcW w:w="1671" w:type="dxa"/>
          </w:tcPr>
          <w:p w14:paraId="39E57E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908745</w:t>
            </w:r>
          </w:p>
        </w:tc>
      </w:tr>
      <w:tr w:rsidR="00176609" w14:paraId="45A16FF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E7BC81D" w14:textId="77777777" w:rsidR="00176609" w:rsidRPr="00A70D87" w:rsidRDefault="00176609" w:rsidP="00A2359B">
            <w:pPr>
              <w:jc w:val="both"/>
              <w:rPr>
                <w:b w:val="0"/>
                <w:bCs w:val="0"/>
              </w:rPr>
            </w:pPr>
            <w:r>
              <w:t>Oryza brachyantha</w:t>
            </w:r>
          </w:p>
        </w:tc>
        <w:tc>
          <w:tcPr>
            <w:tcW w:w="1629" w:type="dxa"/>
          </w:tcPr>
          <w:p w14:paraId="1DB9004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1607" w:type="dxa"/>
          </w:tcPr>
          <w:p w14:paraId="5D4CE52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1707</w:t>
            </w:r>
          </w:p>
        </w:tc>
        <w:tc>
          <w:tcPr>
            <w:tcW w:w="1671" w:type="dxa"/>
          </w:tcPr>
          <w:p w14:paraId="6A010E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26093</w:t>
            </w:r>
          </w:p>
        </w:tc>
      </w:tr>
      <w:tr w:rsidR="00176609" w14:paraId="159AFD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D5137FC" w14:textId="77777777" w:rsidR="00176609" w:rsidRPr="00A70D87" w:rsidRDefault="00176609" w:rsidP="00A2359B">
            <w:pPr>
              <w:jc w:val="both"/>
              <w:rPr>
                <w:b w:val="0"/>
                <w:bCs w:val="0"/>
              </w:rPr>
            </w:pPr>
            <w:r>
              <w:t>Oryza nivara</w:t>
            </w:r>
          </w:p>
        </w:tc>
        <w:tc>
          <w:tcPr>
            <w:tcW w:w="1629" w:type="dxa"/>
          </w:tcPr>
          <w:p w14:paraId="0FDDB5E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1607" w:type="dxa"/>
          </w:tcPr>
          <w:p w14:paraId="47986CA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365</w:t>
            </w:r>
          </w:p>
        </w:tc>
        <w:tc>
          <w:tcPr>
            <w:tcW w:w="1671" w:type="dxa"/>
          </w:tcPr>
          <w:p w14:paraId="3D8E4287"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8745</w:t>
            </w:r>
          </w:p>
        </w:tc>
      </w:tr>
      <w:tr w:rsidR="00176609" w14:paraId="5762AEE6"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5F903E7" w14:textId="77777777" w:rsidR="00176609" w:rsidRPr="00A70D87" w:rsidRDefault="00176609" w:rsidP="00A2359B">
            <w:pPr>
              <w:jc w:val="both"/>
              <w:rPr>
                <w:b w:val="0"/>
                <w:bCs w:val="0"/>
              </w:rPr>
            </w:pPr>
            <w:r>
              <w:t>Oryza rufipogon</w:t>
            </w:r>
          </w:p>
        </w:tc>
        <w:tc>
          <w:tcPr>
            <w:tcW w:w="1629" w:type="dxa"/>
          </w:tcPr>
          <w:p w14:paraId="6D17B5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1607" w:type="dxa"/>
          </w:tcPr>
          <w:p w14:paraId="41A616C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903400</w:t>
            </w:r>
          </w:p>
        </w:tc>
        <w:tc>
          <w:tcPr>
            <w:tcW w:w="1671" w:type="dxa"/>
          </w:tcPr>
          <w:p w14:paraId="1BC45E4F"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4724</w:t>
            </w:r>
          </w:p>
        </w:tc>
      </w:tr>
      <w:tr w:rsidR="00176609" w14:paraId="19E5A94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DCA237" w14:textId="77777777" w:rsidR="00176609" w:rsidRPr="00A70D87" w:rsidRDefault="00176609" w:rsidP="00A2359B">
            <w:pPr>
              <w:jc w:val="both"/>
              <w:rPr>
                <w:b w:val="0"/>
                <w:bCs w:val="0"/>
              </w:rPr>
            </w:pPr>
            <w:r>
              <w:t>Oryza sativa Japonica Group</w:t>
            </w:r>
          </w:p>
        </w:tc>
        <w:tc>
          <w:tcPr>
            <w:tcW w:w="1629" w:type="dxa"/>
          </w:tcPr>
          <w:p w14:paraId="4E48111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1607" w:type="dxa"/>
          </w:tcPr>
          <w:p w14:paraId="3DC3810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31990</w:t>
            </w:r>
          </w:p>
        </w:tc>
        <w:tc>
          <w:tcPr>
            <w:tcW w:w="1671" w:type="dxa"/>
          </w:tcPr>
          <w:p w14:paraId="1039F12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09458</w:t>
            </w:r>
          </w:p>
        </w:tc>
      </w:tr>
      <w:tr w:rsidR="00176609" w14:paraId="0CA75B31"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A9B0A04" w14:textId="77777777" w:rsidR="00176609" w:rsidRPr="00A70D87" w:rsidRDefault="00176609" w:rsidP="00A2359B">
            <w:pPr>
              <w:jc w:val="both"/>
              <w:rPr>
                <w:b w:val="0"/>
                <w:bCs w:val="0"/>
              </w:rPr>
            </w:pPr>
            <w:r>
              <w:t>Physcomitrella patens</w:t>
            </w:r>
          </w:p>
        </w:tc>
        <w:tc>
          <w:tcPr>
            <w:tcW w:w="1629" w:type="dxa"/>
          </w:tcPr>
          <w:p w14:paraId="48DC086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1607" w:type="dxa"/>
          </w:tcPr>
          <w:p w14:paraId="3C3B462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70535</w:t>
            </w:r>
          </w:p>
        </w:tc>
        <w:tc>
          <w:tcPr>
            <w:tcW w:w="1671" w:type="dxa"/>
          </w:tcPr>
          <w:p w14:paraId="48FF7E91"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923479</w:t>
            </w:r>
          </w:p>
        </w:tc>
      </w:tr>
      <w:tr w:rsidR="00176609" w14:paraId="10140B5E"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0B622A77" w14:textId="77777777" w:rsidR="00176609" w:rsidRPr="00A70D87" w:rsidRDefault="00176609" w:rsidP="00A2359B">
            <w:pPr>
              <w:jc w:val="both"/>
              <w:rPr>
                <w:b w:val="0"/>
                <w:bCs w:val="0"/>
              </w:rPr>
            </w:pPr>
            <w:r>
              <w:t>Populus trichocarpa</w:t>
            </w:r>
          </w:p>
        </w:tc>
        <w:tc>
          <w:tcPr>
            <w:tcW w:w="1629" w:type="dxa"/>
          </w:tcPr>
          <w:p w14:paraId="5003CB8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1607" w:type="dxa"/>
          </w:tcPr>
          <w:p w14:paraId="3CA3F20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09877</w:t>
            </w:r>
          </w:p>
        </w:tc>
        <w:tc>
          <w:tcPr>
            <w:tcW w:w="1671" w:type="dxa"/>
          </w:tcPr>
          <w:p w14:paraId="7887E2C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46768</w:t>
            </w:r>
          </w:p>
        </w:tc>
      </w:tr>
      <w:tr w:rsidR="00176609" w14:paraId="468E832F"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C04E099" w14:textId="77777777" w:rsidR="00176609" w:rsidRPr="00A70D87" w:rsidRDefault="00176609" w:rsidP="00A2359B">
            <w:pPr>
              <w:jc w:val="both"/>
              <w:rPr>
                <w:b w:val="0"/>
                <w:bCs w:val="0"/>
              </w:rPr>
            </w:pPr>
            <w:r>
              <w:t>Setaria italica</w:t>
            </w:r>
          </w:p>
        </w:tc>
        <w:tc>
          <w:tcPr>
            <w:tcW w:w="1629" w:type="dxa"/>
          </w:tcPr>
          <w:p w14:paraId="12294A6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1607" w:type="dxa"/>
          </w:tcPr>
          <w:p w14:paraId="55188FA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37562</w:t>
            </w:r>
          </w:p>
        </w:tc>
        <w:tc>
          <w:tcPr>
            <w:tcW w:w="1671" w:type="dxa"/>
          </w:tcPr>
          <w:p w14:paraId="2A4C275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60979</w:t>
            </w:r>
          </w:p>
        </w:tc>
      </w:tr>
      <w:tr w:rsidR="00176609" w14:paraId="63523CC7"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44B7398" w14:textId="77777777" w:rsidR="00176609" w:rsidRPr="00A70D87" w:rsidRDefault="00176609" w:rsidP="00A2359B">
            <w:pPr>
              <w:jc w:val="both"/>
              <w:rPr>
                <w:b w:val="0"/>
                <w:bCs w:val="0"/>
              </w:rPr>
            </w:pPr>
            <w:r>
              <w:t>Solanum lycopersicum</w:t>
            </w:r>
          </w:p>
        </w:tc>
        <w:tc>
          <w:tcPr>
            <w:tcW w:w="1629" w:type="dxa"/>
          </w:tcPr>
          <w:p w14:paraId="3D9E800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1607" w:type="dxa"/>
          </w:tcPr>
          <w:p w14:paraId="04A2AFB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1187</w:t>
            </w:r>
          </w:p>
        </w:tc>
        <w:tc>
          <w:tcPr>
            <w:tcW w:w="1671" w:type="dxa"/>
          </w:tcPr>
          <w:p w14:paraId="703CB0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3755</w:t>
            </w:r>
          </w:p>
        </w:tc>
      </w:tr>
      <w:tr w:rsidR="00176609" w14:paraId="48CD1D2A"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4F28205" w14:textId="77777777" w:rsidR="00176609" w:rsidRPr="00A70D87" w:rsidRDefault="00176609" w:rsidP="00A2359B">
            <w:pPr>
              <w:jc w:val="both"/>
              <w:rPr>
                <w:b w:val="0"/>
                <w:bCs w:val="0"/>
              </w:rPr>
            </w:pPr>
            <w:r>
              <w:t>Solanum tuberosum</w:t>
            </w:r>
          </w:p>
        </w:tc>
        <w:tc>
          <w:tcPr>
            <w:tcW w:w="1629" w:type="dxa"/>
          </w:tcPr>
          <w:p w14:paraId="4672F0F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1607" w:type="dxa"/>
          </w:tcPr>
          <w:p w14:paraId="4292932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3151</w:t>
            </w:r>
          </w:p>
        </w:tc>
        <w:tc>
          <w:tcPr>
            <w:tcW w:w="1671" w:type="dxa"/>
          </w:tcPr>
          <w:p w14:paraId="0C237F0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51473</w:t>
            </w:r>
          </w:p>
        </w:tc>
      </w:tr>
      <w:tr w:rsidR="00176609" w14:paraId="306911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E4A421" w14:textId="77777777" w:rsidR="00176609" w:rsidRPr="005423D2" w:rsidRDefault="00176609" w:rsidP="00A2359B">
            <w:pPr>
              <w:jc w:val="both"/>
            </w:pPr>
            <w:r>
              <w:t>Sorghum bicolor</w:t>
            </w:r>
          </w:p>
        </w:tc>
        <w:tc>
          <w:tcPr>
            <w:tcW w:w="1629" w:type="dxa"/>
          </w:tcPr>
          <w:p w14:paraId="017977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1607" w:type="dxa"/>
          </w:tcPr>
          <w:p w14:paraId="2BFBB0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78365</w:t>
            </w:r>
          </w:p>
        </w:tc>
        <w:tc>
          <w:tcPr>
            <w:tcW w:w="1671" w:type="dxa"/>
          </w:tcPr>
          <w:p w14:paraId="71A05EFD"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906844</w:t>
            </w:r>
          </w:p>
        </w:tc>
      </w:tr>
      <w:tr w:rsidR="00176609" w14:paraId="241A01C5"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9CE480E" w14:textId="77777777" w:rsidR="00176609" w:rsidRPr="00A70D87" w:rsidRDefault="00176609" w:rsidP="00A2359B">
            <w:pPr>
              <w:jc w:val="both"/>
              <w:rPr>
                <w:b w:val="0"/>
                <w:bCs w:val="0"/>
              </w:rPr>
            </w:pPr>
            <w:r>
              <w:t>Theobroma cacao</w:t>
            </w:r>
          </w:p>
        </w:tc>
        <w:tc>
          <w:tcPr>
            <w:tcW w:w="1629" w:type="dxa"/>
          </w:tcPr>
          <w:p w14:paraId="09AF298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1607" w:type="dxa"/>
          </w:tcPr>
          <w:p w14:paraId="1FD94E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6685</w:t>
            </w:r>
          </w:p>
        </w:tc>
        <w:tc>
          <w:tcPr>
            <w:tcW w:w="1671" w:type="dxa"/>
          </w:tcPr>
          <w:p w14:paraId="6EA752A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48907</w:t>
            </w:r>
          </w:p>
        </w:tc>
      </w:tr>
      <w:tr w:rsidR="00176609" w14:paraId="68AB8D6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4C2B238" w14:textId="77777777" w:rsidR="00176609" w:rsidRPr="00A70D87" w:rsidRDefault="00176609" w:rsidP="00A2359B">
            <w:pPr>
              <w:jc w:val="both"/>
              <w:rPr>
                <w:b w:val="0"/>
                <w:bCs w:val="0"/>
              </w:rPr>
            </w:pPr>
            <w:r>
              <w:t>Trifolium pratense</w:t>
            </w:r>
          </w:p>
        </w:tc>
        <w:tc>
          <w:tcPr>
            <w:tcW w:w="1629" w:type="dxa"/>
          </w:tcPr>
          <w:p w14:paraId="0C3BC50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1607" w:type="dxa"/>
          </w:tcPr>
          <w:p w14:paraId="6C03016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9651</w:t>
            </w:r>
          </w:p>
        </w:tc>
        <w:tc>
          <w:tcPr>
            <w:tcW w:w="1671" w:type="dxa"/>
          </w:tcPr>
          <w:p w14:paraId="4A598E0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2367</w:t>
            </w:r>
          </w:p>
        </w:tc>
      </w:tr>
      <w:tr w:rsidR="00176609" w14:paraId="72C572C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85D3603" w14:textId="77777777" w:rsidR="00176609" w:rsidRPr="005423D2" w:rsidRDefault="00176609" w:rsidP="00A2359B">
            <w:pPr>
              <w:jc w:val="both"/>
            </w:pPr>
            <w:r>
              <w:t>Triticum aestivum</w:t>
            </w:r>
          </w:p>
        </w:tc>
        <w:tc>
          <w:tcPr>
            <w:tcW w:w="1629" w:type="dxa"/>
          </w:tcPr>
          <w:p w14:paraId="4AEDD96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1607" w:type="dxa"/>
          </w:tcPr>
          <w:p w14:paraId="21B9DC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8691</w:t>
            </w:r>
          </w:p>
        </w:tc>
        <w:tc>
          <w:tcPr>
            <w:tcW w:w="1671" w:type="dxa"/>
          </w:tcPr>
          <w:p w14:paraId="7248ED5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87833</w:t>
            </w:r>
          </w:p>
        </w:tc>
      </w:tr>
      <w:tr w:rsidR="00176609" w14:paraId="1646465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BD200CF" w14:textId="77777777" w:rsidR="00176609" w:rsidRPr="005423D2" w:rsidRDefault="00176609" w:rsidP="00A2359B">
            <w:pPr>
              <w:jc w:val="both"/>
            </w:pPr>
            <w:r>
              <w:lastRenderedPageBreak/>
              <w:t>Vitis vinífera</w:t>
            </w:r>
          </w:p>
        </w:tc>
        <w:tc>
          <w:tcPr>
            <w:tcW w:w="1629" w:type="dxa"/>
          </w:tcPr>
          <w:p w14:paraId="6275D30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1607" w:type="dxa"/>
          </w:tcPr>
          <w:p w14:paraId="5D2E68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2367</w:t>
            </w:r>
          </w:p>
        </w:tc>
        <w:tc>
          <w:tcPr>
            <w:tcW w:w="1671" w:type="dxa"/>
          </w:tcPr>
          <w:p w14:paraId="587EDF3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5913</w:t>
            </w:r>
          </w:p>
        </w:tc>
      </w:tr>
    </w:tbl>
    <w:p w14:paraId="2FC81D2E" w14:textId="77777777" w:rsidR="00176609" w:rsidRPr="00176609" w:rsidRDefault="00176609" w:rsidP="00176609"/>
    <w:p w14:paraId="3BAFEB28" w14:textId="6F52D079" w:rsidR="00797888" w:rsidRDefault="00797888" w:rsidP="00797888">
      <w:pPr>
        <w:pStyle w:val="Ttulo2"/>
      </w:pPr>
      <w:bookmarkStart w:id="117" w:name="_Toc10327560"/>
      <w:r>
        <w:t>Arquitectura del modelo</w:t>
      </w:r>
      <w:r w:rsidR="00463A27">
        <w:t xml:space="preserve"> de especies múltiples</w:t>
      </w:r>
      <w:bookmarkEnd w:id="117"/>
    </w:p>
    <w:p w14:paraId="29C4F61C" w14:textId="2644F2F0" w:rsidR="00D3118C" w:rsidRDefault="00D3118C" w:rsidP="00D3118C">
      <w:pPr>
        <w:jc w:val="both"/>
      </w:pPr>
      <w:r>
        <w:t xml:space="preserve">Para el entrenamiento y validación del modelo, se utilizaron los </w:t>
      </w:r>
      <w:r w:rsidRPr="00440F7B">
        <w:t>2</w:t>
      </w:r>
      <w:r>
        <w:t>52,4</w:t>
      </w:r>
      <w:r w:rsidRPr="00440F7B">
        <w:t>80</w:t>
      </w:r>
      <w:r>
        <w:t xml:space="preserve"> transcritos de las 30 especies disponibles. A través de la validación cruzada, se dividió el conjunto de datos en 30 particiones, teniendo cada partición información de una sola especie. Entonces, los datos de entrenamiento en la validación cruzada estuvieron conformados por 122,032 transcritos ARN no codificantes y 122,032 transcritos codificantes de 29 especies, mientras que los datos de validación por 4208 transcritos ARN no codificantes y 4208 transcritos ARN codificantes de </w:t>
      </w:r>
      <w:r w:rsidR="005207EF">
        <w:t>l</w:t>
      </w:r>
      <w:r>
        <w:t>a especie</w:t>
      </w:r>
      <w:r w:rsidR="005207EF">
        <w:t xml:space="preserve"> de prueba</w:t>
      </w:r>
      <w:r>
        <w:t>.</w:t>
      </w:r>
    </w:p>
    <w:p w14:paraId="621EE504" w14:textId="54CB1913" w:rsidR="009A60C2" w:rsidRDefault="00D3118C" w:rsidP="00D3118C">
      <w:pPr>
        <w:jc w:val="both"/>
      </w:pPr>
      <w:r>
        <w:t xml:space="preserve">En </w:t>
      </w:r>
      <w:r w:rsidR="00FD4E2D">
        <w:t>cada iteración de la validación cruzada</w:t>
      </w:r>
      <w:r w:rsidR="00560834">
        <w:t>,</w:t>
      </w:r>
      <w:r w:rsidR="00FD4E2D">
        <w:t xml:space="preserve"> fue </w:t>
      </w:r>
      <w:r>
        <w:t xml:space="preserve">necesario generar un modelo CPAT </w:t>
      </w:r>
      <w:r w:rsidR="00FD4E2D">
        <w:t>ajustado al conjunto de datos de entrenamiento, para evitar fuga de información del conjunto de datos de validación</w:t>
      </w:r>
      <w:r>
        <w:t xml:space="preserve">. Para ello, </w:t>
      </w:r>
      <w:r w:rsidR="00FD4E2D">
        <w:t xml:space="preserve">de </w:t>
      </w:r>
      <w:r>
        <w:t>la clase negativa de los datos de entrenamiento</w:t>
      </w:r>
      <w:r w:rsidR="00560834">
        <w:t xml:space="preserve"> (ARN codificante)</w:t>
      </w:r>
      <w:r>
        <w:t xml:space="preserve"> se </w:t>
      </w:r>
      <w:r w:rsidR="00FD4E2D">
        <w:t>extrajeron</w:t>
      </w:r>
      <w:r>
        <w:t xml:space="preserve"> las secuencias codificantes (CDS), y utilizando la clase positiva (122</w:t>
      </w:r>
      <w:r w:rsidR="00FD4E2D">
        <w:t>,</w:t>
      </w:r>
      <w:r>
        <w:t>032 lncRNA)</w:t>
      </w:r>
      <w:r w:rsidR="00560834">
        <w:t>, la clase negativa (122,032 PCT)</w:t>
      </w:r>
      <w:r>
        <w:t xml:space="preserve"> y las secuencias codificantes (122</w:t>
      </w:r>
      <w:r w:rsidR="00FD4E2D">
        <w:t>,</w:t>
      </w:r>
      <w:r>
        <w:t xml:space="preserve">032 CDS) se </w:t>
      </w:r>
      <w:r w:rsidR="00FD4E2D">
        <w:t>generaron</w:t>
      </w:r>
      <w:r>
        <w:t xml:space="preserve"> </w:t>
      </w:r>
      <w:r w:rsidR="00FD4E2D">
        <w:t>los</w:t>
      </w:r>
      <w:r>
        <w:t xml:space="preserve"> modelo</w:t>
      </w:r>
      <w:r w:rsidR="00FD4E2D">
        <w:t>s</w:t>
      </w:r>
      <w:r>
        <w:t xml:space="preserve"> CPAT </w:t>
      </w:r>
      <w:r w:rsidR="00FD4E2D">
        <w:t>para cada iteración</w:t>
      </w:r>
      <w:r>
        <w:t>.</w:t>
      </w:r>
    </w:p>
    <w:p w14:paraId="042258C8" w14:textId="16BFED12" w:rsidR="00D3118C" w:rsidRDefault="00581A31" w:rsidP="00D3118C">
      <w:pPr>
        <w:jc w:val="both"/>
      </w:pPr>
      <w:r>
        <w:t xml:space="preserve">Se realizó la búsqueda de los mejores hiperparámetros a través del muestreo de cuadrícula. </w:t>
      </w:r>
      <w:r w:rsidR="009A60C2">
        <w:t>Del</w:t>
      </w:r>
      <w:r>
        <w:t xml:space="preserve"> modelo con los mejores hiperparámetros</w:t>
      </w:r>
      <w:r w:rsidR="009A60C2">
        <w:t xml:space="preserve"> resultante</w:t>
      </w:r>
      <w:r>
        <w:t>s</w:t>
      </w:r>
      <w:r w:rsidR="009A60C2">
        <w:t xml:space="preserve">, se </w:t>
      </w:r>
      <w:r w:rsidR="00560834">
        <w:t>realizó</w:t>
      </w:r>
      <w:r w:rsidR="009A60C2">
        <w:t xml:space="preserve"> la comparación de las medidas de precisión en la iteración </w:t>
      </w:r>
      <w:r>
        <w:t xml:space="preserve">de la validación cruzada </w:t>
      </w:r>
      <w:r w:rsidR="009A60C2">
        <w:t xml:space="preserve">que utilizó a la especie E como conjunto de datos de validación, contra los resultados de la precisión obtenida en </w:t>
      </w:r>
      <w:r w:rsidR="00560834">
        <w:t>el</w:t>
      </w:r>
      <w:r w:rsidR="009A60C2">
        <w:t xml:space="preserve"> modelo referencial para esta misma especie E. Se realiz</w:t>
      </w:r>
      <w:r w:rsidR="00560834">
        <w:t>ó</w:t>
      </w:r>
      <w:r w:rsidR="009A60C2">
        <w:t xml:space="preserve"> esta comparación para las 30 especies.</w:t>
      </w:r>
    </w:p>
    <w:p w14:paraId="642F0E41" w14:textId="1CB4992F" w:rsidR="00D3118C" w:rsidRDefault="00D3118C" w:rsidP="00D3118C">
      <w:pPr>
        <w:jc w:val="both"/>
      </w:pPr>
      <w:r>
        <w:t xml:space="preserve">Finalmente, se </w:t>
      </w:r>
      <w:r w:rsidR="00560834">
        <w:t>ajustó</w:t>
      </w:r>
      <w:r>
        <w:t xml:space="preserve"> el modelo final con los datos de las 30 especies (con su propio modelo CPAT </w:t>
      </w:r>
      <w:r w:rsidR="009A60C2">
        <w:t xml:space="preserve">generado a partir del conjunto de datos completo de las 30 especies </w:t>
      </w:r>
      <w:r>
        <w:t>para la extracción de características)</w:t>
      </w:r>
      <w:r w:rsidR="009A60C2">
        <w:t xml:space="preserve">, para obtener el modelo final </w:t>
      </w:r>
      <w:r w:rsidR="00560834">
        <w:t>utilizado</w:t>
      </w:r>
      <w:r w:rsidR="009A60C2">
        <w:t xml:space="preserve"> para comparaciones contra otro modelo del estado del arte</w:t>
      </w:r>
      <w:r>
        <w:t>.</w:t>
      </w:r>
    </w:p>
    <w:p w14:paraId="5714A319" w14:textId="5F95DC22" w:rsidR="002129C6" w:rsidRPr="002129C6" w:rsidRDefault="00C829B5" w:rsidP="00C829B5">
      <w:pPr>
        <w:jc w:val="both"/>
      </w:pPr>
      <w:r>
        <w:t xml:space="preserve">En la </w:t>
      </w:r>
      <w:r>
        <w:fldChar w:fldCharType="begin"/>
      </w:r>
      <w:r>
        <w:instrText xml:space="preserve"> REF _Ref6751300 \h </w:instrText>
      </w:r>
      <w:r>
        <w:fldChar w:fldCharType="separate"/>
      </w:r>
      <w:r w:rsidR="00E5545D">
        <w:t xml:space="preserve">Figura </w:t>
      </w:r>
      <w:r w:rsidR="00E5545D">
        <w:rPr>
          <w:noProof/>
        </w:rPr>
        <w:t>14</w:t>
      </w:r>
      <w:r>
        <w:fldChar w:fldCharType="end"/>
      </w:r>
      <w:r>
        <w:t xml:space="preserve"> se puede ver un resumen de la arquitectura utilizada para el modelo de especies múltiples.</w:t>
      </w:r>
    </w:p>
    <w:p w14:paraId="39B6D733" w14:textId="7455F398" w:rsidR="002129C6" w:rsidRDefault="004570A4" w:rsidP="002129C6">
      <w:pPr>
        <w:keepNext/>
        <w:jc w:val="center"/>
      </w:pPr>
      <w:r>
        <w:rPr>
          <w:noProof/>
          <w:lang w:val="es-ES" w:eastAsia="es-ES"/>
        </w:rPr>
        <w:lastRenderedPageBreak/>
        <w:drawing>
          <wp:inline distT="0" distB="0" distL="0" distR="0" wp14:anchorId="40298EB1" wp14:editId="1435B1DD">
            <wp:extent cx="5399405" cy="62731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9405" cy="6273165"/>
                    </a:xfrm>
                    <a:prstGeom prst="rect">
                      <a:avLst/>
                    </a:prstGeom>
                    <a:noFill/>
                    <a:ln>
                      <a:noFill/>
                    </a:ln>
                  </pic:spPr>
                </pic:pic>
              </a:graphicData>
            </a:graphic>
          </wp:inline>
        </w:drawing>
      </w:r>
    </w:p>
    <w:p w14:paraId="22C55F08" w14:textId="396D5A07" w:rsidR="00E6395B" w:rsidRDefault="002129C6" w:rsidP="00090A90">
      <w:pPr>
        <w:pStyle w:val="Epgrafe"/>
        <w:jc w:val="center"/>
      </w:pPr>
      <w:bookmarkStart w:id="118" w:name="_Ref6751300"/>
      <w:bookmarkStart w:id="119" w:name="_Toc10327608"/>
      <w:r>
        <w:t xml:space="preserve">Figura </w:t>
      </w:r>
      <w:r w:rsidR="00890EAD">
        <w:fldChar w:fldCharType="begin"/>
      </w:r>
      <w:r w:rsidR="00890EAD">
        <w:instrText xml:space="preserve"> SEQ Figura \* ARABIC </w:instrText>
      </w:r>
      <w:r w:rsidR="00890EAD">
        <w:fldChar w:fldCharType="separate"/>
      </w:r>
      <w:r w:rsidR="00E5545D">
        <w:rPr>
          <w:noProof/>
        </w:rPr>
        <w:t>14</w:t>
      </w:r>
      <w:r w:rsidR="00890EAD">
        <w:rPr>
          <w:noProof/>
        </w:rPr>
        <w:fldChar w:fldCharType="end"/>
      </w:r>
      <w:bookmarkEnd w:id="118"/>
      <w:r>
        <w:t xml:space="preserve"> - Arquitectura de</w:t>
      </w:r>
      <w:r w:rsidR="005207EF">
        <w:t xml:space="preserve"> generación del </w:t>
      </w:r>
      <w:r>
        <w:t xml:space="preserve"> modelo de especies múltiples</w:t>
      </w:r>
      <w:r w:rsidR="00BD73F6">
        <w:t>. Elaboración propia.</w:t>
      </w:r>
      <w:bookmarkEnd w:id="119"/>
    </w:p>
    <w:p w14:paraId="6648FF3D" w14:textId="6CC57F70" w:rsidR="00090A90" w:rsidRDefault="00090A90" w:rsidP="00D6786B">
      <w:pPr>
        <w:pStyle w:val="Ttulo2"/>
      </w:pPr>
      <w:bookmarkStart w:id="120" w:name="_Toc10327561"/>
      <w:r>
        <w:t>Resultados del</w:t>
      </w:r>
      <w:r w:rsidR="00D6786B">
        <w:t xml:space="preserve"> </w:t>
      </w:r>
      <w:r>
        <w:t xml:space="preserve">modelo </w:t>
      </w:r>
      <w:r w:rsidR="00D6786B">
        <w:t>de especies múltiples</w:t>
      </w:r>
      <w:bookmarkEnd w:id="120"/>
    </w:p>
    <w:p w14:paraId="6FB6EB36" w14:textId="6E4AB594" w:rsidR="00D6786B" w:rsidRDefault="00D6786B" w:rsidP="00D56FB2">
      <w:pPr>
        <w:jc w:val="both"/>
      </w:pPr>
      <w:r>
        <w:t>Para el modelo final, se entrenó una red neuronal, realizando la búsqueda de los mejores hiperparámetros a través del muestreo de cuadrículas</w:t>
      </w:r>
      <w:r w:rsidR="00D56FB2">
        <w:t xml:space="preserve">. </w:t>
      </w:r>
      <w:r w:rsidR="000F197B">
        <w:t xml:space="preserve">Los hiperparámetros buscados fueron el número de épocas (del inglés </w:t>
      </w:r>
      <w:r w:rsidR="000F197B">
        <w:rPr>
          <w:i/>
        </w:rPr>
        <w:t>epochs</w:t>
      </w:r>
      <w:r w:rsidR="000F197B">
        <w:t xml:space="preserve">), la función de activación de la última capa, la probabilidad de </w:t>
      </w:r>
      <w:r w:rsidR="00CE4E43">
        <w:t xml:space="preserve">deserción (del inglés </w:t>
      </w:r>
      <w:r w:rsidR="00CE4E43">
        <w:rPr>
          <w:i/>
        </w:rPr>
        <w:t>dropout</w:t>
      </w:r>
      <w:r w:rsidR="00CE4E43">
        <w:t>)</w:t>
      </w:r>
      <w:r w:rsidR="000F197B">
        <w:t xml:space="preserve">, </w:t>
      </w:r>
      <w:r w:rsidR="00CE4E43">
        <w:t xml:space="preserve">la limitación de pesos en las capas ocultas (logrado en Keras mediante el parámetro kernel_constraint de la </w:t>
      </w:r>
      <w:r w:rsidR="00CE4E43">
        <w:lastRenderedPageBreak/>
        <w:t>clase Dense), la cantidad de capas ocultas</w:t>
      </w:r>
      <w:r w:rsidR="00701FAC">
        <w:t xml:space="preserve"> adicionales (la red neuronal siempre tendrá una capa oculta, si este parámetro es fijad en uno, tendría dos capas ocultas)</w:t>
      </w:r>
      <w:r w:rsidR="00CE4E43">
        <w:t xml:space="preserve"> y el número de neuronas para las capas ocultas</w:t>
      </w:r>
      <w:r w:rsidR="00701FAC">
        <w:t xml:space="preserve"> adicionales</w:t>
      </w:r>
      <w:r w:rsidR="00CE4E43">
        <w:t xml:space="preserve">. En la </w:t>
      </w:r>
      <w:r w:rsidR="001B52A0">
        <w:fldChar w:fldCharType="begin"/>
      </w:r>
      <w:r w:rsidR="001B52A0">
        <w:instrText xml:space="preserve"> REF _Ref10214567 \h </w:instrText>
      </w:r>
      <w:r w:rsidR="001B52A0">
        <w:fldChar w:fldCharType="separate"/>
      </w:r>
      <w:r w:rsidR="00E5545D">
        <w:t xml:space="preserve">Tabla </w:t>
      </w:r>
      <w:r w:rsidR="00E5545D">
        <w:rPr>
          <w:noProof/>
        </w:rPr>
        <w:t>14</w:t>
      </w:r>
      <w:r w:rsidR="001B52A0">
        <w:fldChar w:fldCharType="end"/>
      </w:r>
      <w:r w:rsidR="00CE4E43">
        <w:t xml:space="preserve"> se muestra un resumen de todas las combinaciones buscadas. Otros hiperparámetros que se fijaron en un solo valor son el tamaño de lote para la actualización de parámetros del modelo (en inglés </w:t>
      </w:r>
      <w:r w:rsidR="00CE4E43">
        <w:rPr>
          <w:i/>
        </w:rPr>
        <w:t>batch size</w:t>
      </w:r>
      <w:r w:rsidR="00CE4E43">
        <w:t xml:space="preserve">, para el cual se usó un tamaño de </w:t>
      </w:r>
      <w:r w:rsidR="00CE4E43" w:rsidRPr="00CE4E43">
        <w:t>1024</w:t>
      </w:r>
      <w:r w:rsidR="00CE4E43">
        <w:t>), el optimizador (Adam</w:t>
      </w:r>
      <w:r w:rsidR="007B3792">
        <w:t xml:space="preserve">, con </w:t>
      </w:r>
      <w:r w:rsidR="007B3792">
        <w:rPr>
          <w:i/>
        </w:rPr>
        <w:t>learning rate</w:t>
      </w:r>
      <w:r w:rsidR="007B3792">
        <w:t xml:space="preserve"> por defecto de 0.001</w:t>
      </w:r>
      <w:r w:rsidR="00CE4E43">
        <w:t xml:space="preserve">), la función de activación de la capa de entrada y las capas intermedias (unidades de rectificación lineal, o </w:t>
      </w:r>
      <w:r w:rsidR="00CE4E43" w:rsidRPr="00CE4E43">
        <w:rPr>
          <w:i/>
        </w:rPr>
        <w:t>relu</w:t>
      </w:r>
      <w:r w:rsidR="00CE4E43">
        <w:t>)</w:t>
      </w:r>
      <w:r w:rsidR="00701FAC">
        <w:t>, la inclusión de una capa oculta por defecto</w:t>
      </w:r>
      <w:r w:rsidR="004A7EF8">
        <w:t xml:space="preserve"> y la cantidad de neuronas </w:t>
      </w:r>
      <w:r w:rsidR="00701FAC">
        <w:t xml:space="preserve">para esta </w:t>
      </w:r>
      <w:r w:rsidR="004A7EF8">
        <w:t>primera capa oculta</w:t>
      </w:r>
      <w:r w:rsidR="007B3792">
        <w:t>.</w:t>
      </w:r>
    </w:p>
    <w:p w14:paraId="49AEB8B4" w14:textId="5AAE65FC" w:rsidR="001B52A0" w:rsidRDefault="001B52A0" w:rsidP="001B52A0">
      <w:pPr>
        <w:pStyle w:val="Epgrafe"/>
        <w:keepNext/>
        <w:jc w:val="center"/>
      </w:pPr>
      <w:bookmarkStart w:id="121" w:name="_Ref10214567"/>
      <w:bookmarkStart w:id="122" w:name="_Toc10327627"/>
      <w:r>
        <w:t xml:space="preserve">Tabla </w:t>
      </w:r>
      <w:r w:rsidR="00890EAD">
        <w:fldChar w:fldCharType="begin"/>
      </w:r>
      <w:r w:rsidR="00890EAD">
        <w:instrText xml:space="preserve"> SEQ Tabla \* ARABIC </w:instrText>
      </w:r>
      <w:r w:rsidR="00890EAD">
        <w:fldChar w:fldCharType="separate"/>
      </w:r>
      <w:r w:rsidR="00E5545D">
        <w:rPr>
          <w:noProof/>
        </w:rPr>
        <w:t>14</w:t>
      </w:r>
      <w:r w:rsidR="00890EAD">
        <w:rPr>
          <w:noProof/>
        </w:rPr>
        <w:fldChar w:fldCharType="end"/>
      </w:r>
      <w:bookmarkEnd w:id="121"/>
      <w:r>
        <w:t xml:space="preserve"> - Hiperparámetros buscados para el modelo final</w:t>
      </w:r>
      <w:bookmarkEnd w:id="122"/>
    </w:p>
    <w:tbl>
      <w:tblPr>
        <w:tblStyle w:val="GridTable4"/>
        <w:tblW w:w="0" w:type="auto"/>
        <w:tblLook w:val="0420" w:firstRow="1" w:lastRow="0" w:firstColumn="0" w:lastColumn="0" w:noHBand="0" w:noVBand="1"/>
      </w:tblPr>
      <w:tblGrid>
        <w:gridCol w:w="1415"/>
        <w:gridCol w:w="1415"/>
        <w:gridCol w:w="1549"/>
        <w:gridCol w:w="1416"/>
        <w:gridCol w:w="1416"/>
        <w:gridCol w:w="1416"/>
      </w:tblGrid>
      <w:tr w:rsidR="007A5879" w14:paraId="09D222EF" w14:textId="77777777" w:rsidTr="001B52A0">
        <w:trPr>
          <w:cnfStyle w:val="100000000000" w:firstRow="1" w:lastRow="0" w:firstColumn="0" w:lastColumn="0" w:oddVBand="0" w:evenVBand="0" w:oddHBand="0" w:evenHBand="0" w:firstRowFirstColumn="0" w:firstRowLastColumn="0" w:lastRowFirstColumn="0" w:lastRowLastColumn="0"/>
        </w:trPr>
        <w:tc>
          <w:tcPr>
            <w:tcW w:w="1415" w:type="dxa"/>
          </w:tcPr>
          <w:p w14:paraId="7E1D5DE7" w14:textId="72556D70" w:rsidR="001B52A0" w:rsidRDefault="007A5879" w:rsidP="00D56FB2">
            <w:pPr>
              <w:jc w:val="both"/>
            </w:pPr>
            <w:r>
              <w:t>Número de e</w:t>
            </w:r>
            <w:r w:rsidR="001B52A0">
              <w:t>pochs</w:t>
            </w:r>
          </w:p>
        </w:tc>
        <w:tc>
          <w:tcPr>
            <w:tcW w:w="1415" w:type="dxa"/>
          </w:tcPr>
          <w:p w14:paraId="47A85151" w14:textId="4E0BE18B" w:rsidR="001B52A0" w:rsidRDefault="001B52A0" w:rsidP="00D56FB2">
            <w:pPr>
              <w:jc w:val="both"/>
            </w:pPr>
            <w:r>
              <w:t xml:space="preserve">Activación </w:t>
            </w:r>
            <w:r w:rsidR="007A5879">
              <w:t xml:space="preserve">de la </w:t>
            </w:r>
            <w:r>
              <w:t>última capa</w:t>
            </w:r>
          </w:p>
        </w:tc>
        <w:tc>
          <w:tcPr>
            <w:tcW w:w="1415" w:type="dxa"/>
          </w:tcPr>
          <w:p w14:paraId="1F446792" w14:textId="468F7FB4" w:rsidR="001B52A0" w:rsidRDefault="007A5879" w:rsidP="00D56FB2">
            <w:pPr>
              <w:jc w:val="both"/>
            </w:pPr>
            <w:r>
              <w:t>Probabilidad de d</w:t>
            </w:r>
            <w:r w:rsidR="001B52A0">
              <w:t>ropout</w:t>
            </w:r>
          </w:p>
        </w:tc>
        <w:tc>
          <w:tcPr>
            <w:tcW w:w="1416" w:type="dxa"/>
          </w:tcPr>
          <w:p w14:paraId="1E460908" w14:textId="583B520B" w:rsidR="001B52A0" w:rsidRDefault="001B52A0" w:rsidP="00D56FB2">
            <w:pPr>
              <w:jc w:val="both"/>
            </w:pPr>
            <w:r>
              <w:t>Maxnorm</w:t>
            </w:r>
            <w:r w:rsidR="007A5879">
              <w:t xml:space="preserve"> para los pesos</w:t>
            </w:r>
          </w:p>
        </w:tc>
        <w:tc>
          <w:tcPr>
            <w:tcW w:w="1416" w:type="dxa"/>
          </w:tcPr>
          <w:p w14:paraId="7FD54C32" w14:textId="30E2FCB8" w:rsidR="001B52A0" w:rsidRDefault="004A7EF8" w:rsidP="00D56FB2">
            <w:pPr>
              <w:jc w:val="both"/>
            </w:pPr>
            <w:r>
              <w:t>C</w:t>
            </w:r>
            <w:r w:rsidR="001B52A0">
              <w:t>apas ocultas</w:t>
            </w:r>
            <w:r>
              <w:t xml:space="preserve"> adicionales</w:t>
            </w:r>
          </w:p>
        </w:tc>
        <w:tc>
          <w:tcPr>
            <w:tcW w:w="1416" w:type="dxa"/>
          </w:tcPr>
          <w:p w14:paraId="34D927A1" w14:textId="66DC85EA" w:rsidR="001B52A0" w:rsidRDefault="001B52A0" w:rsidP="00D56FB2">
            <w:pPr>
              <w:jc w:val="both"/>
            </w:pPr>
            <w:r>
              <w:t>Neuronas en capas ocultas</w:t>
            </w:r>
          </w:p>
        </w:tc>
      </w:tr>
      <w:tr w:rsidR="007A5879" w14:paraId="2C02F5CD"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5D92DD53" w14:textId="2775D1CA" w:rsidR="001B52A0" w:rsidRDefault="001B52A0" w:rsidP="00D56FB2">
            <w:pPr>
              <w:jc w:val="both"/>
            </w:pPr>
            <w:r>
              <w:t>1024</w:t>
            </w:r>
          </w:p>
        </w:tc>
        <w:tc>
          <w:tcPr>
            <w:tcW w:w="1415" w:type="dxa"/>
          </w:tcPr>
          <w:p w14:paraId="6641A353" w14:textId="742BE02A" w:rsidR="001B52A0" w:rsidRDefault="001B52A0" w:rsidP="00D56FB2">
            <w:pPr>
              <w:jc w:val="both"/>
            </w:pPr>
            <w:r>
              <w:t>sigmoid</w:t>
            </w:r>
          </w:p>
        </w:tc>
        <w:tc>
          <w:tcPr>
            <w:tcW w:w="1415" w:type="dxa"/>
          </w:tcPr>
          <w:p w14:paraId="7F238FC0" w14:textId="524396C7" w:rsidR="001B52A0" w:rsidRDefault="001B52A0" w:rsidP="00D56FB2">
            <w:pPr>
              <w:jc w:val="both"/>
            </w:pPr>
            <w:r>
              <w:t>0</w:t>
            </w:r>
          </w:p>
        </w:tc>
        <w:tc>
          <w:tcPr>
            <w:tcW w:w="1416" w:type="dxa"/>
          </w:tcPr>
          <w:p w14:paraId="124EA879" w14:textId="05FC4350" w:rsidR="001B52A0" w:rsidRDefault="001B52A0" w:rsidP="00D56FB2">
            <w:pPr>
              <w:jc w:val="both"/>
            </w:pPr>
            <w:r>
              <w:t>1</w:t>
            </w:r>
          </w:p>
        </w:tc>
        <w:tc>
          <w:tcPr>
            <w:tcW w:w="1416" w:type="dxa"/>
          </w:tcPr>
          <w:p w14:paraId="6EA1D6D6" w14:textId="39AF0092" w:rsidR="001B52A0" w:rsidRDefault="001B52A0" w:rsidP="00D56FB2">
            <w:pPr>
              <w:jc w:val="both"/>
            </w:pPr>
            <w:r>
              <w:t>1</w:t>
            </w:r>
          </w:p>
        </w:tc>
        <w:tc>
          <w:tcPr>
            <w:tcW w:w="1416" w:type="dxa"/>
          </w:tcPr>
          <w:p w14:paraId="51BBC860" w14:textId="1B33E265" w:rsidR="001B52A0" w:rsidRDefault="001B52A0" w:rsidP="00D56FB2">
            <w:pPr>
              <w:jc w:val="both"/>
            </w:pPr>
            <w:r>
              <w:t>10</w:t>
            </w:r>
          </w:p>
        </w:tc>
      </w:tr>
      <w:tr w:rsidR="007A5879" w14:paraId="4D7DD5C6" w14:textId="77777777" w:rsidTr="001B52A0">
        <w:tc>
          <w:tcPr>
            <w:tcW w:w="1415" w:type="dxa"/>
          </w:tcPr>
          <w:p w14:paraId="089C74AB" w14:textId="2A94F977" w:rsidR="001B52A0" w:rsidRDefault="001B52A0" w:rsidP="00D56FB2">
            <w:pPr>
              <w:jc w:val="both"/>
            </w:pPr>
            <w:r>
              <w:t>128</w:t>
            </w:r>
          </w:p>
        </w:tc>
        <w:tc>
          <w:tcPr>
            <w:tcW w:w="1415" w:type="dxa"/>
          </w:tcPr>
          <w:p w14:paraId="75348AA0" w14:textId="6053BDCA" w:rsidR="001B52A0" w:rsidRDefault="001B52A0" w:rsidP="00D56FB2">
            <w:pPr>
              <w:jc w:val="both"/>
            </w:pPr>
            <w:r>
              <w:t>sofmax</w:t>
            </w:r>
          </w:p>
        </w:tc>
        <w:tc>
          <w:tcPr>
            <w:tcW w:w="1415" w:type="dxa"/>
          </w:tcPr>
          <w:p w14:paraId="7BB71967" w14:textId="0685D492" w:rsidR="001B52A0" w:rsidRDefault="001B52A0" w:rsidP="00D56FB2">
            <w:pPr>
              <w:jc w:val="both"/>
            </w:pPr>
            <w:r>
              <w:t>0.3</w:t>
            </w:r>
            <w:r>
              <w:br/>
              <w:t>0.6</w:t>
            </w:r>
            <w:r>
              <w:br/>
              <w:t>0.9</w:t>
            </w:r>
          </w:p>
        </w:tc>
        <w:tc>
          <w:tcPr>
            <w:tcW w:w="1416" w:type="dxa"/>
          </w:tcPr>
          <w:p w14:paraId="3A56793B" w14:textId="4B4CF5FF" w:rsidR="001B52A0" w:rsidRDefault="001B52A0" w:rsidP="00D56FB2">
            <w:pPr>
              <w:jc w:val="both"/>
            </w:pPr>
            <w:r>
              <w:t>2</w:t>
            </w:r>
            <w:r>
              <w:br/>
              <w:t>4</w:t>
            </w:r>
          </w:p>
        </w:tc>
        <w:tc>
          <w:tcPr>
            <w:tcW w:w="1416" w:type="dxa"/>
          </w:tcPr>
          <w:p w14:paraId="2275AD2B" w14:textId="01E267E5" w:rsidR="001B52A0" w:rsidRDefault="001B52A0" w:rsidP="00D56FB2">
            <w:pPr>
              <w:jc w:val="both"/>
            </w:pPr>
            <w:r>
              <w:t>1</w:t>
            </w:r>
            <w:r>
              <w:br/>
              <w:t>2</w:t>
            </w:r>
          </w:p>
        </w:tc>
        <w:tc>
          <w:tcPr>
            <w:tcW w:w="1416" w:type="dxa"/>
          </w:tcPr>
          <w:p w14:paraId="17811135" w14:textId="70A65906" w:rsidR="001B52A0" w:rsidRDefault="001B52A0" w:rsidP="00D56FB2">
            <w:pPr>
              <w:jc w:val="both"/>
            </w:pPr>
            <w:r>
              <w:t>10</w:t>
            </w:r>
          </w:p>
        </w:tc>
      </w:tr>
      <w:tr w:rsidR="007A5879" w14:paraId="26FD220F"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6F7EFD9F" w14:textId="4D55B130" w:rsidR="001B52A0" w:rsidRDefault="001B52A0" w:rsidP="00D56FB2">
            <w:pPr>
              <w:jc w:val="both"/>
            </w:pPr>
            <w:r>
              <w:t>128</w:t>
            </w:r>
          </w:p>
        </w:tc>
        <w:tc>
          <w:tcPr>
            <w:tcW w:w="1415" w:type="dxa"/>
          </w:tcPr>
          <w:p w14:paraId="75D49DCA" w14:textId="3A96ABF8" w:rsidR="001B52A0" w:rsidRDefault="001B52A0" w:rsidP="00D56FB2">
            <w:pPr>
              <w:jc w:val="both"/>
            </w:pPr>
            <w:r>
              <w:t>softmax</w:t>
            </w:r>
          </w:p>
        </w:tc>
        <w:tc>
          <w:tcPr>
            <w:tcW w:w="1415" w:type="dxa"/>
          </w:tcPr>
          <w:p w14:paraId="78B65746" w14:textId="39CB31F5" w:rsidR="001B52A0" w:rsidRDefault="001B52A0" w:rsidP="00D56FB2">
            <w:pPr>
              <w:jc w:val="both"/>
            </w:pPr>
            <w:r>
              <w:t>0.3</w:t>
            </w:r>
            <w:r>
              <w:br/>
              <w:t>0.6</w:t>
            </w:r>
          </w:p>
        </w:tc>
        <w:tc>
          <w:tcPr>
            <w:tcW w:w="1416" w:type="dxa"/>
          </w:tcPr>
          <w:p w14:paraId="063F133E" w14:textId="2FD36CF7" w:rsidR="001B52A0" w:rsidRDefault="001B52A0" w:rsidP="00D56FB2">
            <w:pPr>
              <w:jc w:val="both"/>
            </w:pPr>
            <w:r>
              <w:t>2</w:t>
            </w:r>
            <w:r>
              <w:br/>
              <w:t>4</w:t>
            </w:r>
          </w:p>
        </w:tc>
        <w:tc>
          <w:tcPr>
            <w:tcW w:w="1416" w:type="dxa"/>
          </w:tcPr>
          <w:p w14:paraId="3CD1D9E9" w14:textId="5D0802DD" w:rsidR="001B52A0" w:rsidRDefault="001B52A0" w:rsidP="00D56FB2">
            <w:pPr>
              <w:jc w:val="both"/>
            </w:pPr>
            <w:r>
              <w:t>4</w:t>
            </w:r>
          </w:p>
        </w:tc>
        <w:tc>
          <w:tcPr>
            <w:tcW w:w="1416" w:type="dxa"/>
          </w:tcPr>
          <w:p w14:paraId="59A195D0" w14:textId="7F52DE03" w:rsidR="001B52A0" w:rsidRDefault="001B52A0" w:rsidP="00D56FB2">
            <w:pPr>
              <w:jc w:val="both"/>
            </w:pPr>
            <w:r>
              <w:t>100</w:t>
            </w:r>
          </w:p>
        </w:tc>
      </w:tr>
    </w:tbl>
    <w:p w14:paraId="03253A40" w14:textId="38769E81" w:rsidR="00701FAC" w:rsidRDefault="004B4534" w:rsidP="00D56FB2">
      <w:pPr>
        <w:jc w:val="both"/>
      </w:pPr>
      <w:r>
        <w:t>El mejor resultado se obtuvo al utiliza</w:t>
      </w:r>
      <w:r w:rsidR="00701FAC">
        <w:t>r</w:t>
      </w:r>
      <w:r>
        <w:t xml:space="preserve"> 1024 épocas, con la función de activación sigmoidal en la </w:t>
      </w:r>
      <w:r w:rsidR="00381D14">
        <w:t>última</w:t>
      </w:r>
      <w:r>
        <w:t xml:space="preserve"> capa, sin dropout</w:t>
      </w:r>
      <w:r w:rsidR="00F35DE6">
        <w:t>, regularización maxnorm para los pesos con valor igual a uno, una capa oculta</w:t>
      </w:r>
      <w:r w:rsidR="00701FAC">
        <w:t xml:space="preserve"> adicional</w:t>
      </w:r>
      <w:r w:rsidR="00F35DE6">
        <w:t>, y 10 neuronas para la capa oculta. Se obtuvieron métricas de exactitud de 87.79%, precisión de 83.515 y recuperación de 94.47%.</w:t>
      </w:r>
      <w:r w:rsidR="00701FAC">
        <w:t xml:space="preserve"> Entonces, el mejor modelo posee una capa de entrada de 10 dimensiones (cantidad de características), dos capas ocultas de 10 neuronas cada una con unidades de rectificación lineal como función de activación, una capa de salida de una neurona con función de activación sigmoidal.</w:t>
      </w:r>
    </w:p>
    <w:p w14:paraId="4CE583C2" w14:textId="2EC1FA89" w:rsidR="00427FD2" w:rsidRDefault="007E7E0C" w:rsidP="00D56FB2">
      <w:pPr>
        <w:jc w:val="both"/>
      </w:pPr>
      <w:r>
        <w:t xml:space="preserve">Las librerías generadas y utilizadas para la generación de los modelos referenciales y finales se puede encontrar en el </w:t>
      </w:r>
      <w:r>
        <w:fldChar w:fldCharType="begin"/>
      </w:r>
      <w:r>
        <w:instrText xml:space="preserve"> REF _Ref10223467 \r \h </w:instrText>
      </w:r>
      <w:r>
        <w:fldChar w:fldCharType="separate"/>
      </w:r>
      <w:r w:rsidR="00E5545D">
        <w:t>Anexo Q</w:t>
      </w:r>
      <w:r>
        <w:fldChar w:fldCharType="end"/>
      </w:r>
      <w:r>
        <w:t xml:space="preserve">, </w:t>
      </w:r>
      <w:r>
        <w:fldChar w:fldCharType="begin"/>
      </w:r>
      <w:r>
        <w:instrText xml:space="preserve"> REF _Ref10223498 \r \h </w:instrText>
      </w:r>
      <w:r>
        <w:fldChar w:fldCharType="separate"/>
      </w:r>
      <w:r w:rsidR="00E5545D">
        <w:t>Anexo R</w:t>
      </w:r>
      <w:r>
        <w:fldChar w:fldCharType="end"/>
      </w:r>
      <w:r>
        <w:t xml:space="preserve">, </w:t>
      </w:r>
      <w:r>
        <w:fldChar w:fldCharType="begin"/>
      </w:r>
      <w:r>
        <w:instrText xml:space="preserve"> REF _Ref10223503 \r \h </w:instrText>
      </w:r>
      <w:r>
        <w:fldChar w:fldCharType="separate"/>
      </w:r>
      <w:r w:rsidR="00E5545D">
        <w:t>Anexo S</w:t>
      </w:r>
      <w:r>
        <w:fldChar w:fldCharType="end"/>
      </w:r>
      <w:r>
        <w:t xml:space="preserve"> y </w:t>
      </w:r>
      <w:r>
        <w:fldChar w:fldCharType="begin"/>
      </w:r>
      <w:r>
        <w:instrText xml:space="preserve"> REF _Ref10223509 \r \h </w:instrText>
      </w:r>
      <w:r>
        <w:fldChar w:fldCharType="separate"/>
      </w:r>
      <w:r w:rsidR="00E5545D">
        <w:t>Anexo T</w:t>
      </w:r>
      <w:r>
        <w:fldChar w:fldCharType="end"/>
      </w:r>
      <w:r>
        <w:t xml:space="preserve">. El código con </w:t>
      </w:r>
      <w:r>
        <w:lastRenderedPageBreak/>
        <w:t xml:space="preserve">la generación de los modelos, que hacen uso de las librerías anteriormente mencionadas, se encuentra en el </w:t>
      </w:r>
      <w:r w:rsidR="0056101E">
        <w:fldChar w:fldCharType="begin"/>
      </w:r>
      <w:r w:rsidR="0056101E">
        <w:instrText xml:space="preserve"> REF _Ref10224795 \r \h </w:instrText>
      </w:r>
      <w:r w:rsidR="0056101E">
        <w:fldChar w:fldCharType="separate"/>
      </w:r>
      <w:r w:rsidR="00E5545D">
        <w:t>Anexo U</w:t>
      </w:r>
      <w:r w:rsidR="0056101E">
        <w:fldChar w:fldCharType="end"/>
      </w:r>
      <w:r>
        <w:t>.</w:t>
      </w:r>
    </w:p>
    <w:p w14:paraId="446B67E3" w14:textId="7E412797" w:rsidR="00427FD2" w:rsidRDefault="00A34840" w:rsidP="00A34840">
      <w:pPr>
        <w:pStyle w:val="Ttulo2"/>
      </w:pPr>
      <w:bookmarkStart w:id="123" w:name="_Toc10327562"/>
      <w:r>
        <w:t>Comparación modelos referenciales contra modelo final</w:t>
      </w:r>
      <w:bookmarkEnd w:id="123"/>
    </w:p>
    <w:p w14:paraId="359BCB6E" w14:textId="4A796033" w:rsidR="007B3792" w:rsidRDefault="0063107B" w:rsidP="00D56FB2">
      <w:pPr>
        <w:jc w:val="both"/>
      </w:pPr>
      <w:r>
        <w:t xml:space="preserve">Como se mencionó, se realizará la comparación de la exactitud los modelos referenciales contra el modelo final. Para realizar la comparación, se tomaron los resultados del modelo de una especie, y se compararon contra los resultados de la validación cruzada del modelo final al utilizar la mejor combinación de hiperparámetros, en específico, se compara contra las medidas obtenidas de la validación cruzada en la iteración en la que la especie en referencia fue utilizada como conjunto de datos de validación. Se presenta esta comparación en la </w:t>
      </w:r>
      <w:r w:rsidR="00F27091">
        <w:fldChar w:fldCharType="begin"/>
      </w:r>
      <w:r w:rsidR="00F27091">
        <w:instrText xml:space="preserve"> REF _Ref10226514 \h </w:instrText>
      </w:r>
      <w:r w:rsidR="00F27091">
        <w:fldChar w:fldCharType="separate"/>
      </w:r>
      <w:r w:rsidR="00E5545D">
        <w:t xml:space="preserve">Tabla </w:t>
      </w:r>
      <w:r w:rsidR="00E5545D">
        <w:rPr>
          <w:noProof/>
        </w:rPr>
        <w:t>15</w:t>
      </w:r>
      <w:r w:rsidR="00F27091">
        <w:fldChar w:fldCharType="end"/>
      </w:r>
      <w:r>
        <w:t>.</w:t>
      </w:r>
    </w:p>
    <w:p w14:paraId="5BE270C8" w14:textId="73AA7F3E" w:rsidR="009871FE" w:rsidRDefault="009871FE" w:rsidP="009871FE">
      <w:pPr>
        <w:pStyle w:val="Epgrafe"/>
        <w:keepNext/>
        <w:jc w:val="center"/>
      </w:pPr>
      <w:bookmarkStart w:id="124" w:name="_Ref10226514"/>
      <w:bookmarkStart w:id="125" w:name="_Toc10327628"/>
      <w:r>
        <w:t xml:space="preserve">Tabla </w:t>
      </w:r>
      <w:r w:rsidR="00890EAD">
        <w:fldChar w:fldCharType="begin"/>
      </w:r>
      <w:r w:rsidR="00890EAD">
        <w:instrText xml:space="preserve"> SEQ Tabla \* ARABIC </w:instrText>
      </w:r>
      <w:r w:rsidR="00890EAD">
        <w:fldChar w:fldCharType="separate"/>
      </w:r>
      <w:r w:rsidR="00E5545D">
        <w:rPr>
          <w:noProof/>
        </w:rPr>
        <w:t>15</w:t>
      </w:r>
      <w:r w:rsidR="00890EAD">
        <w:rPr>
          <w:noProof/>
        </w:rPr>
        <w:fldChar w:fldCharType="end"/>
      </w:r>
      <w:bookmarkEnd w:id="124"/>
      <w:r>
        <w:t xml:space="preserve"> - Comparación de </w:t>
      </w:r>
      <w:r w:rsidR="00385E67">
        <w:t xml:space="preserve">la exactitud de </w:t>
      </w:r>
      <w:r>
        <w:t>modelos referenciales y modelos finales</w:t>
      </w:r>
      <w:bookmarkEnd w:id="125"/>
    </w:p>
    <w:tbl>
      <w:tblPr>
        <w:tblStyle w:val="GridTable4"/>
        <w:tblW w:w="8545" w:type="dxa"/>
        <w:tblLook w:val="04A0" w:firstRow="1" w:lastRow="0" w:firstColumn="1" w:lastColumn="0" w:noHBand="0" w:noVBand="1"/>
      </w:tblPr>
      <w:tblGrid>
        <w:gridCol w:w="3586"/>
        <w:gridCol w:w="2439"/>
        <w:gridCol w:w="2520"/>
      </w:tblGrid>
      <w:tr w:rsidR="0063107B" w14:paraId="180CF001" w14:textId="77777777" w:rsidTr="00631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38B69EC" w14:textId="77777777" w:rsidR="0063107B" w:rsidRDefault="0063107B" w:rsidP="007F153D">
            <w:pPr>
              <w:jc w:val="both"/>
            </w:pPr>
            <w:r>
              <w:t>Especie</w:t>
            </w:r>
          </w:p>
        </w:tc>
        <w:tc>
          <w:tcPr>
            <w:tcW w:w="2439" w:type="dxa"/>
          </w:tcPr>
          <w:p w14:paraId="766B61AA" w14:textId="1E37C1E2"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referencial</w:t>
            </w:r>
          </w:p>
        </w:tc>
        <w:tc>
          <w:tcPr>
            <w:tcW w:w="2520" w:type="dxa"/>
          </w:tcPr>
          <w:p w14:paraId="108EBC49" w14:textId="553748C8"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final</w:t>
            </w:r>
          </w:p>
        </w:tc>
      </w:tr>
      <w:tr w:rsidR="0063107B" w14:paraId="689D8F95"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3601095" w14:textId="77777777" w:rsidR="0063107B" w:rsidRPr="00A70D87" w:rsidRDefault="0063107B" w:rsidP="007F153D">
            <w:pPr>
              <w:jc w:val="both"/>
              <w:rPr>
                <w:b w:val="0"/>
                <w:bCs w:val="0"/>
              </w:rPr>
            </w:pPr>
            <w:r>
              <w:t>Amborella trichopoda</w:t>
            </w:r>
          </w:p>
        </w:tc>
        <w:tc>
          <w:tcPr>
            <w:tcW w:w="2439" w:type="dxa"/>
          </w:tcPr>
          <w:p w14:paraId="5769032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2520" w:type="dxa"/>
          </w:tcPr>
          <w:p w14:paraId="72AA3BD7" w14:textId="72F685DA"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r>
      <w:tr w:rsidR="0063107B" w14:paraId="60B09D25"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F9A3A5D" w14:textId="77777777" w:rsidR="0063107B" w:rsidRPr="00A70D87" w:rsidRDefault="0063107B" w:rsidP="007F153D">
            <w:pPr>
              <w:jc w:val="both"/>
              <w:rPr>
                <w:b w:val="0"/>
                <w:bCs w:val="0"/>
              </w:rPr>
            </w:pPr>
            <w:r>
              <w:t>Arabidopsis lyrata</w:t>
            </w:r>
          </w:p>
        </w:tc>
        <w:tc>
          <w:tcPr>
            <w:tcW w:w="2439" w:type="dxa"/>
          </w:tcPr>
          <w:p w14:paraId="5ABE0FE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2520" w:type="dxa"/>
          </w:tcPr>
          <w:p w14:paraId="4875C09A" w14:textId="2D96FB3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r>
      <w:tr w:rsidR="0063107B" w14:paraId="120189C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2898415" w14:textId="77777777" w:rsidR="0063107B" w:rsidRPr="005423D2" w:rsidRDefault="0063107B" w:rsidP="007F153D">
            <w:pPr>
              <w:jc w:val="both"/>
            </w:pPr>
            <w:r>
              <w:t>Arabidopsis thaliana</w:t>
            </w:r>
          </w:p>
        </w:tc>
        <w:tc>
          <w:tcPr>
            <w:tcW w:w="2439" w:type="dxa"/>
          </w:tcPr>
          <w:p w14:paraId="209D0C3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2520" w:type="dxa"/>
          </w:tcPr>
          <w:p w14:paraId="43E9A9AA" w14:textId="309D1232"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r>
      <w:tr w:rsidR="0063107B" w14:paraId="4455E078"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0E4BB6" w14:textId="77777777" w:rsidR="0063107B" w:rsidRPr="005423D2" w:rsidRDefault="0063107B" w:rsidP="007F153D">
            <w:pPr>
              <w:jc w:val="both"/>
            </w:pPr>
            <w:r>
              <w:t>Brachypodium distachyon</w:t>
            </w:r>
          </w:p>
        </w:tc>
        <w:tc>
          <w:tcPr>
            <w:tcW w:w="2439" w:type="dxa"/>
          </w:tcPr>
          <w:p w14:paraId="1F7B717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2520" w:type="dxa"/>
          </w:tcPr>
          <w:p w14:paraId="5DBCAEBB" w14:textId="4CFBB6B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r>
      <w:tr w:rsidR="0063107B" w14:paraId="028EEC93"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D9133DC" w14:textId="77777777" w:rsidR="0063107B" w:rsidRPr="00A70D87" w:rsidRDefault="0063107B" w:rsidP="007F153D">
            <w:pPr>
              <w:jc w:val="both"/>
              <w:rPr>
                <w:b w:val="0"/>
                <w:bCs w:val="0"/>
              </w:rPr>
            </w:pPr>
            <w:r>
              <w:t>Brassica napus</w:t>
            </w:r>
          </w:p>
        </w:tc>
        <w:tc>
          <w:tcPr>
            <w:tcW w:w="2439" w:type="dxa"/>
          </w:tcPr>
          <w:p w14:paraId="367F57B6"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2520" w:type="dxa"/>
          </w:tcPr>
          <w:p w14:paraId="4E54C452" w14:textId="532ED38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r>
      <w:tr w:rsidR="0063107B" w14:paraId="092D8A5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01673BB" w14:textId="77777777" w:rsidR="0063107B" w:rsidRPr="00A70D87" w:rsidRDefault="0063107B" w:rsidP="007F153D">
            <w:pPr>
              <w:jc w:val="both"/>
              <w:rPr>
                <w:b w:val="0"/>
                <w:bCs w:val="0"/>
              </w:rPr>
            </w:pPr>
            <w:r>
              <w:t>Brassica oleracea</w:t>
            </w:r>
          </w:p>
        </w:tc>
        <w:tc>
          <w:tcPr>
            <w:tcW w:w="2439" w:type="dxa"/>
          </w:tcPr>
          <w:p w14:paraId="3862ACD8"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2520" w:type="dxa"/>
          </w:tcPr>
          <w:p w14:paraId="3C8DB821" w14:textId="28B2816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r>
      <w:tr w:rsidR="0063107B" w14:paraId="4ED6ABD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320737C" w14:textId="77777777" w:rsidR="0063107B" w:rsidRPr="00A70D87" w:rsidRDefault="0063107B" w:rsidP="007F153D">
            <w:pPr>
              <w:jc w:val="both"/>
              <w:rPr>
                <w:b w:val="0"/>
                <w:bCs w:val="0"/>
              </w:rPr>
            </w:pPr>
            <w:r>
              <w:t>Brassica rapa</w:t>
            </w:r>
          </w:p>
        </w:tc>
        <w:tc>
          <w:tcPr>
            <w:tcW w:w="2439" w:type="dxa"/>
          </w:tcPr>
          <w:p w14:paraId="7EFB340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2520" w:type="dxa"/>
          </w:tcPr>
          <w:p w14:paraId="06073A60" w14:textId="390CC31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r>
      <w:tr w:rsidR="0063107B" w14:paraId="126C7F6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1C8B03B1" w14:textId="77777777" w:rsidR="0063107B" w:rsidRPr="00A70D87" w:rsidRDefault="0063107B" w:rsidP="007F153D">
            <w:pPr>
              <w:jc w:val="both"/>
              <w:rPr>
                <w:b w:val="0"/>
                <w:bCs w:val="0"/>
              </w:rPr>
            </w:pPr>
            <w:r>
              <w:t>Corchorus capsularis</w:t>
            </w:r>
          </w:p>
        </w:tc>
        <w:tc>
          <w:tcPr>
            <w:tcW w:w="2439" w:type="dxa"/>
          </w:tcPr>
          <w:p w14:paraId="1C1953B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2520" w:type="dxa"/>
          </w:tcPr>
          <w:p w14:paraId="12ACCEED" w14:textId="38ECABAD"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r>
      <w:tr w:rsidR="0063107B" w14:paraId="5A747BB1"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760218D" w14:textId="77777777" w:rsidR="0063107B" w:rsidRPr="00A70D87" w:rsidRDefault="0063107B" w:rsidP="007F153D">
            <w:pPr>
              <w:jc w:val="both"/>
              <w:rPr>
                <w:b w:val="0"/>
                <w:bCs w:val="0"/>
              </w:rPr>
            </w:pPr>
            <w:r>
              <w:t>Cucumis sativus</w:t>
            </w:r>
          </w:p>
        </w:tc>
        <w:tc>
          <w:tcPr>
            <w:tcW w:w="2439" w:type="dxa"/>
          </w:tcPr>
          <w:p w14:paraId="6DF4129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2520" w:type="dxa"/>
          </w:tcPr>
          <w:p w14:paraId="4779E1B4" w14:textId="2415A088"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r>
      <w:tr w:rsidR="0063107B" w14:paraId="4BCD0B1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1BA1463" w14:textId="77777777" w:rsidR="0063107B" w:rsidRPr="00A70D87" w:rsidRDefault="0063107B" w:rsidP="007F153D">
            <w:pPr>
              <w:jc w:val="both"/>
              <w:rPr>
                <w:b w:val="0"/>
                <w:bCs w:val="0"/>
              </w:rPr>
            </w:pPr>
            <w:r>
              <w:t>Glycine max</w:t>
            </w:r>
          </w:p>
        </w:tc>
        <w:tc>
          <w:tcPr>
            <w:tcW w:w="2439" w:type="dxa"/>
          </w:tcPr>
          <w:p w14:paraId="1AACE0B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2520" w:type="dxa"/>
          </w:tcPr>
          <w:p w14:paraId="7534F87C" w14:textId="37963802"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r>
      <w:tr w:rsidR="0063107B" w14:paraId="23678859"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42E7487" w14:textId="77777777" w:rsidR="0063107B" w:rsidRPr="00A70D87" w:rsidRDefault="0063107B" w:rsidP="007F153D">
            <w:pPr>
              <w:jc w:val="both"/>
              <w:rPr>
                <w:b w:val="0"/>
                <w:bCs w:val="0"/>
              </w:rPr>
            </w:pPr>
            <w:r>
              <w:t>Gossypium raimondii</w:t>
            </w:r>
          </w:p>
        </w:tc>
        <w:tc>
          <w:tcPr>
            <w:tcW w:w="2439" w:type="dxa"/>
          </w:tcPr>
          <w:p w14:paraId="5539215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2520" w:type="dxa"/>
          </w:tcPr>
          <w:p w14:paraId="0BC17063" w14:textId="423A83B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r>
      <w:tr w:rsidR="0063107B" w14:paraId="11A65E0B"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5E68357" w14:textId="77777777" w:rsidR="0063107B" w:rsidRPr="00A70D87" w:rsidRDefault="0063107B" w:rsidP="007F153D">
            <w:pPr>
              <w:jc w:val="both"/>
              <w:rPr>
                <w:b w:val="0"/>
                <w:bCs w:val="0"/>
              </w:rPr>
            </w:pPr>
            <w:r>
              <w:t>Hordeum vulgare</w:t>
            </w:r>
          </w:p>
        </w:tc>
        <w:tc>
          <w:tcPr>
            <w:tcW w:w="2439" w:type="dxa"/>
          </w:tcPr>
          <w:p w14:paraId="0749859D"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2520" w:type="dxa"/>
          </w:tcPr>
          <w:p w14:paraId="2A9785D1" w14:textId="5E75FC0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r>
      <w:tr w:rsidR="0063107B" w14:paraId="1044B60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6727DC0" w14:textId="77777777" w:rsidR="0063107B" w:rsidRPr="00A70D87" w:rsidRDefault="0063107B" w:rsidP="007F153D">
            <w:pPr>
              <w:jc w:val="both"/>
              <w:rPr>
                <w:b w:val="0"/>
                <w:bCs w:val="0"/>
              </w:rPr>
            </w:pPr>
            <w:r>
              <w:lastRenderedPageBreak/>
              <w:t>Leersia perrieri</w:t>
            </w:r>
          </w:p>
        </w:tc>
        <w:tc>
          <w:tcPr>
            <w:tcW w:w="2439" w:type="dxa"/>
          </w:tcPr>
          <w:p w14:paraId="614EF99A"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2520" w:type="dxa"/>
          </w:tcPr>
          <w:p w14:paraId="2DCA7465" w14:textId="6FF32CF0"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r>
      <w:tr w:rsidR="0063107B" w14:paraId="0CEA0BD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3706D12D" w14:textId="77777777" w:rsidR="0063107B" w:rsidRPr="00A70D87" w:rsidRDefault="0063107B" w:rsidP="007F153D">
            <w:pPr>
              <w:jc w:val="both"/>
              <w:rPr>
                <w:b w:val="0"/>
                <w:bCs w:val="0"/>
              </w:rPr>
            </w:pPr>
            <w:r>
              <w:t>Manihot esculenta</w:t>
            </w:r>
          </w:p>
        </w:tc>
        <w:tc>
          <w:tcPr>
            <w:tcW w:w="2439" w:type="dxa"/>
          </w:tcPr>
          <w:p w14:paraId="1B93878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2520" w:type="dxa"/>
          </w:tcPr>
          <w:p w14:paraId="05C2701B" w14:textId="379630B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r>
      <w:tr w:rsidR="0063107B" w14:paraId="4F21DB5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9D46F54" w14:textId="77777777" w:rsidR="0063107B" w:rsidRPr="00A70D87" w:rsidRDefault="0063107B" w:rsidP="007F153D">
            <w:pPr>
              <w:jc w:val="both"/>
              <w:rPr>
                <w:b w:val="0"/>
                <w:bCs w:val="0"/>
              </w:rPr>
            </w:pPr>
            <w:r>
              <w:t>Medicago truncatula</w:t>
            </w:r>
          </w:p>
        </w:tc>
        <w:tc>
          <w:tcPr>
            <w:tcW w:w="2439" w:type="dxa"/>
          </w:tcPr>
          <w:p w14:paraId="35BF9C8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2520" w:type="dxa"/>
          </w:tcPr>
          <w:p w14:paraId="12E54EB9" w14:textId="0E683B3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r>
      <w:tr w:rsidR="0063107B" w14:paraId="20A79BA2"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E89FDA" w14:textId="77777777" w:rsidR="0063107B" w:rsidRPr="00A70D87" w:rsidRDefault="0063107B" w:rsidP="007F153D">
            <w:pPr>
              <w:jc w:val="both"/>
              <w:rPr>
                <w:b w:val="0"/>
                <w:bCs w:val="0"/>
              </w:rPr>
            </w:pPr>
            <w:r>
              <w:t>Oryza barthii</w:t>
            </w:r>
          </w:p>
        </w:tc>
        <w:tc>
          <w:tcPr>
            <w:tcW w:w="2439" w:type="dxa"/>
          </w:tcPr>
          <w:p w14:paraId="574959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2520" w:type="dxa"/>
          </w:tcPr>
          <w:p w14:paraId="3403B46C" w14:textId="41006478"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r>
      <w:tr w:rsidR="0063107B" w14:paraId="3FB0623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90A4821" w14:textId="77777777" w:rsidR="0063107B" w:rsidRPr="00A70D87" w:rsidRDefault="0063107B" w:rsidP="007F153D">
            <w:pPr>
              <w:jc w:val="both"/>
              <w:rPr>
                <w:b w:val="0"/>
                <w:bCs w:val="0"/>
              </w:rPr>
            </w:pPr>
            <w:r>
              <w:t>Oryza brachyantha</w:t>
            </w:r>
          </w:p>
        </w:tc>
        <w:tc>
          <w:tcPr>
            <w:tcW w:w="2439" w:type="dxa"/>
          </w:tcPr>
          <w:p w14:paraId="7A7DEF4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2520" w:type="dxa"/>
          </w:tcPr>
          <w:p w14:paraId="4C508593" w14:textId="3104B343"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r>
      <w:tr w:rsidR="0063107B" w14:paraId="372ECF0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CB5C328" w14:textId="77777777" w:rsidR="0063107B" w:rsidRPr="00A70D87" w:rsidRDefault="0063107B" w:rsidP="007F153D">
            <w:pPr>
              <w:jc w:val="both"/>
              <w:rPr>
                <w:b w:val="0"/>
                <w:bCs w:val="0"/>
              </w:rPr>
            </w:pPr>
            <w:r>
              <w:t>Oryza nivara</w:t>
            </w:r>
          </w:p>
        </w:tc>
        <w:tc>
          <w:tcPr>
            <w:tcW w:w="2439" w:type="dxa"/>
          </w:tcPr>
          <w:p w14:paraId="140CBF2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2520" w:type="dxa"/>
          </w:tcPr>
          <w:p w14:paraId="480F260C" w14:textId="43667E7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r>
      <w:tr w:rsidR="0063107B" w14:paraId="61B4F85B"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9C8D786" w14:textId="77777777" w:rsidR="0063107B" w:rsidRPr="00A70D87" w:rsidRDefault="0063107B" w:rsidP="007F153D">
            <w:pPr>
              <w:jc w:val="both"/>
              <w:rPr>
                <w:b w:val="0"/>
                <w:bCs w:val="0"/>
              </w:rPr>
            </w:pPr>
            <w:r>
              <w:t>Oryza rufipogon</w:t>
            </w:r>
          </w:p>
        </w:tc>
        <w:tc>
          <w:tcPr>
            <w:tcW w:w="2439" w:type="dxa"/>
          </w:tcPr>
          <w:p w14:paraId="4900E7F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2520" w:type="dxa"/>
          </w:tcPr>
          <w:p w14:paraId="42CF3EED" w14:textId="628EA57C"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r>
      <w:tr w:rsidR="0063107B" w14:paraId="5BF1A76C"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6A8B1F7" w14:textId="77777777" w:rsidR="0063107B" w:rsidRPr="00A70D87" w:rsidRDefault="0063107B" w:rsidP="007F153D">
            <w:pPr>
              <w:jc w:val="both"/>
              <w:rPr>
                <w:b w:val="0"/>
                <w:bCs w:val="0"/>
              </w:rPr>
            </w:pPr>
            <w:r>
              <w:t>Oryza sativa Japonica Group</w:t>
            </w:r>
          </w:p>
        </w:tc>
        <w:tc>
          <w:tcPr>
            <w:tcW w:w="2439" w:type="dxa"/>
          </w:tcPr>
          <w:p w14:paraId="40C05B0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2520" w:type="dxa"/>
          </w:tcPr>
          <w:p w14:paraId="2E71C130" w14:textId="3F58F7A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r>
      <w:tr w:rsidR="0063107B" w14:paraId="6E809B0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B0BE0A" w14:textId="77777777" w:rsidR="0063107B" w:rsidRPr="00A70D87" w:rsidRDefault="0063107B" w:rsidP="007F153D">
            <w:pPr>
              <w:jc w:val="both"/>
              <w:rPr>
                <w:b w:val="0"/>
                <w:bCs w:val="0"/>
              </w:rPr>
            </w:pPr>
            <w:r>
              <w:t>Physcomitrella patens</w:t>
            </w:r>
          </w:p>
        </w:tc>
        <w:tc>
          <w:tcPr>
            <w:tcW w:w="2439" w:type="dxa"/>
          </w:tcPr>
          <w:p w14:paraId="77775D5F"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2520" w:type="dxa"/>
          </w:tcPr>
          <w:p w14:paraId="3945FA40" w14:textId="54412025"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r>
      <w:tr w:rsidR="0063107B" w14:paraId="700995C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C834EE" w14:textId="77777777" w:rsidR="0063107B" w:rsidRPr="00A70D87" w:rsidRDefault="0063107B" w:rsidP="007F153D">
            <w:pPr>
              <w:jc w:val="both"/>
              <w:rPr>
                <w:b w:val="0"/>
                <w:bCs w:val="0"/>
              </w:rPr>
            </w:pPr>
            <w:r>
              <w:t>Populus trichocarpa</w:t>
            </w:r>
          </w:p>
        </w:tc>
        <w:tc>
          <w:tcPr>
            <w:tcW w:w="2439" w:type="dxa"/>
          </w:tcPr>
          <w:p w14:paraId="59A3831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2520" w:type="dxa"/>
          </w:tcPr>
          <w:p w14:paraId="70EA3558" w14:textId="37BD993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r>
      <w:tr w:rsidR="0063107B" w14:paraId="24835387"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37E88" w14:textId="77777777" w:rsidR="0063107B" w:rsidRPr="00A70D87" w:rsidRDefault="0063107B" w:rsidP="007F153D">
            <w:pPr>
              <w:jc w:val="both"/>
              <w:rPr>
                <w:b w:val="0"/>
                <w:bCs w:val="0"/>
              </w:rPr>
            </w:pPr>
            <w:r>
              <w:t>Setaria italica</w:t>
            </w:r>
          </w:p>
        </w:tc>
        <w:tc>
          <w:tcPr>
            <w:tcW w:w="2439" w:type="dxa"/>
          </w:tcPr>
          <w:p w14:paraId="78DA0AD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2520" w:type="dxa"/>
          </w:tcPr>
          <w:p w14:paraId="5FDE8F01" w14:textId="5D277B3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r>
      <w:tr w:rsidR="0063107B" w14:paraId="21F7CA3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D282F4B" w14:textId="77777777" w:rsidR="0063107B" w:rsidRPr="00A70D87" w:rsidRDefault="0063107B" w:rsidP="007F153D">
            <w:pPr>
              <w:jc w:val="both"/>
              <w:rPr>
                <w:b w:val="0"/>
                <w:bCs w:val="0"/>
              </w:rPr>
            </w:pPr>
            <w:r>
              <w:t>Solanum lycopersicum</w:t>
            </w:r>
          </w:p>
        </w:tc>
        <w:tc>
          <w:tcPr>
            <w:tcW w:w="2439" w:type="dxa"/>
          </w:tcPr>
          <w:p w14:paraId="69AB347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2520" w:type="dxa"/>
          </w:tcPr>
          <w:p w14:paraId="6809EDB0" w14:textId="614AFE5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r>
      <w:tr w:rsidR="0063107B" w14:paraId="5449922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1574F3" w14:textId="77777777" w:rsidR="0063107B" w:rsidRPr="00A70D87" w:rsidRDefault="0063107B" w:rsidP="007F153D">
            <w:pPr>
              <w:jc w:val="both"/>
              <w:rPr>
                <w:b w:val="0"/>
                <w:bCs w:val="0"/>
              </w:rPr>
            </w:pPr>
            <w:r>
              <w:t>Solanum tuberosum</w:t>
            </w:r>
          </w:p>
        </w:tc>
        <w:tc>
          <w:tcPr>
            <w:tcW w:w="2439" w:type="dxa"/>
          </w:tcPr>
          <w:p w14:paraId="6434675D"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2520" w:type="dxa"/>
          </w:tcPr>
          <w:p w14:paraId="496E59DD" w14:textId="4539057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r>
      <w:tr w:rsidR="0063107B" w14:paraId="0BA6955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2578F781" w14:textId="77777777" w:rsidR="0063107B" w:rsidRPr="005423D2" w:rsidRDefault="0063107B" w:rsidP="007F153D">
            <w:pPr>
              <w:jc w:val="both"/>
            </w:pPr>
            <w:r>
              <w:t>Sorghum bicolor</w:t>
            </w:r>
          </w:p>
        </w:tc>
        <w:tc>
          <w:tcPr>
            <w:tcW w:w="2439" w:type="dxa"/>
          </w:tcPr>
          <w:p w14:paraId="2CBBC3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2520" w:type="dxa"/>
          </w:tcPr>
          <w:p w14:paraId="3A5011A2" w14:textId="5329EDB3"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r>
      <w:tr w:rsidR="0063107B" w14:paraId="690742D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0BAFE93" w14:textId="77777777" w:rsidR="0063107B" w:rsidRPr="00A70D87" w:rsidRDefault="0063107B" w:rsidP="007F153D">
            <w:pPr>
              <w:jc w:val="both"/>
              <w:rPr>
                <w:b w:val="0"/>
                <w:bCs w:val="0"/>
              </w:rPr>
            </w:pPr>
            <w:r>
              <w:t>Theobroma cacao</w:t>
            </w:r>
          </w:p>
        </w:tc>
        <w:tc>
          <w:tcPr>
            <w:tcW w:w="2439" w:type="dxa"/>
          </w:tcPr>
          <w:p w14:paraId="70C4FF14"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2520" w:type="dxa"/>
          </w:tcPr>
          <w:p w14:paraId="507A8C83" w14:textId="1E231961"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r>
      <w:tr w:rsidR="0063107B" w14:paraId="4D5B1F1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9D3050" w14:textId="77777777" w:rsidR="0063107B" w:rsidRPr="00A70D87" w:rsidRDefault="0063107B" w:rsidP="007F153D">
            <w:pPr>
              <w:jc w:val="both"/>
              <w:rPr>
                <w:b w:val="0"/>
                <w:bCs w:val="0"/>
              </w:rPr>
            </w:pPr>
            <w:r>
              <w:t>Trifolium pratense</w:t>
            </w:r>
          </w:p>
        </w:tc>
        <w:tc>
          <w:tcPr>
            <w:tcW w:w="2439" w:type="dxa"/>
          </w:tcPr>
          <w:p w14:paraId="67535BF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2520" w:type="dxa"/>
          </w:tcPr>
          <w:p w14:paraId="03FB9941" w14:textId="2E5A7549"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r>
      <w:tr w:rsidR="0063107B" w14:paraId="0A8A40B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BC488FA" w14:textId="77777777" w:rsidR="0063107B" w:rsidRPr="005423D2" w:rsidRDefault="0063107B" w:rsidP="007F153D">
            <w:pPr>
              <w:jc w:val="both"/>
            </w:pPr>
            <w:r>
              <w:t>Triticum aestivum</w:t>
            </w:r>
          </w:p>
        </w:tc>
        <w:tc>
          <w:tcPr>
            <w:tcW w:w="2439" w:type="dxa"/>
          </w:tcPr>
          <w:p w14:paraId="7DC7AD9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2520" w:type="dxa"/>
          </w:tcPr>
          <w:p w14:paraId="705A9034" w14:textId="73CD4E1B"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r>
      <w:tr w:rsidR="0063107B" w14:paraId="4D56DD33"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4E140B5" w14:textId="77777777" w:rsidR="0063107B" w:rsidRPr="005423D2" w:rsidRDefault="0063107B" w:rsidP="007F153D">
            <w:pPr>
              <w:jc w:val="both"/>
            </w:pPr>
            <w:r>
              <w:t>Vitis vinífera</w:t>
            </w:r>
          </w:p>
        </w:tc>
        <w:tc>
          <w:tcPr>
            <w:tcW w:w="2439" w:type="dxa"/>
          </w:tcPr>
          <w:p w14:paraId="007C619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2520" w:type="dxa"/>
          </w:tcPr>
          <w:p w14:paraId="3EB948E8" w14:textId="1AB6C40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r>
    </w:tbl>
    <w:p w14:paraId="6332040E" w14:textId="2E6A0E42" w:rsidR="0063107B" w:rsidRDefault="00982DAD" w:rsidP="00D56FB2">
      <w:pPr>
        <w:jc w:val="both"/>
      </w:pPr>
      <w:r>
        <w:t xml:space="preserve">En todos los casos, excepto en 4, las medidas referenciales son mejores a las del modelo final (dentro de la validación cruzada al usar la especie como conjunto de validación). Las especies en este grupo son </w:t>
      </w:r>
      <w:r w:rsidRPr="00982DAD">
        <w:t>Solanum tuberosum</w:t>
      </w:r>
      <w:r>
        <w:t xml:space="preserve"> (papa o patata, con diferencia de 1.69% de diferencia), </w:t>
      </w:r>
      <w:r w:rsidRPr="00982DAD">
        <w:t>Sorghum bicolor</w:t>
      </w:r>
      <w:r>
        <w:t xml:space="preserve"> (</w:t>
      </w:r>
      <w:r w:rsidRPr="00982DAD">
        <w:t>sorgo o zahína</w:t>
      </w:r>
      <w:r>
        <w:t xml:space="preserve">, con 0.4% de </w:t>
      </w:r>
      <w:r>
        <w:lastRenderedPageBreak/>
        <w:t>diferencia),</w:t>
      </w:r>
      <w:r w:rsidRPr="00982DAD">
        <w:t xml:space="preserve"> Brachypodium distachyon</w:t>
      </w:r>
      <w:r>
        <w:t xml:space="preserve"> (especie de hierba, con 0.4% de diferencia) y </w:t>
      </w:r>
      <w:r w:rsidRPr="00982DAD">
        <w:t>Setaria italica</w:t>
      </w:r>
      <w:r>
        <w:t xml:space="preserve"> (</w:t>
      </w:r>
      <w:r w:rsidRPr="00982DAD">
        <w:t>mijo o la moha</w:t>
      </w:r>
      <w:r>
        <w:t>, especie de cereal, con 0.1% de diferencia).</w:t>
      </w:r>
    </w:p>
    <w:p w14:paraId="35B1BC24" w14:textId="271A1508" w:rsidR="00485294" w:rsidRDefault="00485294" w:rsidP="00D56FB2">
      <w:pPr>
        <w:jc w:val="both"/>
      </w:pPr>
      <w:r>
        <w:t>De los cuatro casos anteriores, dos especies (</w:t>
      </w:r>
      <w:r w:rsidRPr="00982DAD">
        <w:t>Solanum tuberosum</w:t>
      </w:r>
      <w:r>
        <w:t xml:space="preserve"> y </w:t>
      </w:r>
      <w:r w:rsidRPr="00982DAD">
        <w:t>Setaria italica</w:t>
      </w:r>
      <w:r>
        <w:t>) obtuvieron las métricas más bajas de los modelos referenciales, lo que puede significar que las muestras poseían casos muy heterogéneos, y al momento de clasificarlos con el modelo final entrenado en otras especies, se capturaron más propiedades. Por otro lado, las otras dos (</w:t>
      </w:r>
      <w:r w:rsidRPr="00485294">
        <w:t>Sorghum bicolor</w:t>
      </w:r>
      <w:r>
        <w:t xml:space="preserve"> y </w:t>
      </w:r>
      <w:r w:rsidRPr="00485294">
        <w:t>Brachypodium distachyon</w:t>
      </w:r>
      <w:r>
        <w:t>), estuvieron dentro de las mejores métricas obtenidas durante la validación cruzada del modelo final, además de que la diferencia registrada en ambos casos era insignificante (menor al 1%).</w:t>
      </w:r>
    </w:p>
    <w:p w14:paraId="2EA58D9A" w14:textId="5144B255" w:rsidR="00485294" w:rsidRDefault="00485294" w:rsidP="00D56FB2">
      <w:pPr>
        <w:jc w:val="both"/>
      </w:pPr>
      <w:r>
        <w:t xml:space="preserve">En promedio, el modelo final mostró medidas de exactitud 2.11% por debajo de </w:t>
      </w:r>
      <w:r w:rsidR="00A511BD">
        <w:t>la medida de exactitud lograda en el modelo referencial.</w:t>
      </w:r>
    </w:p>
    <w:p w14:paraId="537A47C3" w14:textId="74045F01" w:rsidR="00A511BD" w:rsidRDefault="00A511BD" w:rsidP="00D56FB2">
      <w:pPr>
        <w:jc w:val="both"/>
      </w:pPr>
      <w:r>
        <w:t xml:space="preserve">Las cuatro mayores diferencias en las que los modelos referenciales mostraron mejor desempeño que el modelo final, se encontraron en cuatro especies: </w:t>
      </w:r>
      <w:r w:rsidRPr="00A511BD">
        <w:t>Oryza sativa Japonica Group</w:t>
      </w:r>
      <w:r>
        <w:t xml:space="preserve"> (arroz, con 11.9% de diferencia), </w:t>
      </w:r>
      <w:r w:rsidRPr="00A511BD">
        <w:t>Amborella trichopoda</w:t>
      </w:r>
      <w:r>
        <w:t xml:space="preserve"> (</w:t>
      </w:r>
      <w:r w:rsidRPr="00A511BD">
        <w:t>amboreláceas</w:t>
      </w:r>
      <w:r>
        <w:t xml:space="preserve">, con 8.57% de diferencia), </w:t>
      </w:r>
      <w:r w:rsidRPr="00A511BD">
        <w:t>Oryza brachyantha</w:t>
      </w:r>
      <w:r>
        <w:t xml:space="preserve"> (especie de pasto relacionado al arroz, con 5.46% de diferencia) y </w:t>
      </w:r>
      <w:r w:rsidRPr="00A511BD">
        <w:t xml:space="preserve">Medicago truncatula </w:t>
      </w:r>
      <w:r>
        <w:t>(</w:t>
      </w:r>
      <w:r w:rsidRPr="00A511BD">
        <w:t>leguminosa</w:t>
      </w:r>
      <w:r>
        <w:t>, con 5.05% de diferencia).</w:t>
      </w:r>
    </w:p>
    <w:p w14:paraId="1D6AE798" w14:textId="77777777" w:rsidR="009A1DB7" w:rsidRDefault="00BC7C7F" w:rsidP="00D56FB2">
      <w:pPr>
        <w:jc w:val="both"/>
      </w:pPr>
      <w:r>
        <w:t>Estas diferencias pueden darse por una serie de factores. En principio, las precisiones de los modelos referenciales de estas cuatro especies se encuentran ligeramente por encima del promedio de la precisión media para todos los modelos referenciales. Por otro lado, las precisiones de l</w:t>
      </w:r>
      <w:r w:rsidR="00921C8A">
        <w:t>a validación cruzada para el modelo final correspondiente a estas cuatro especies se encuentran dentro del tercio inferior, inclusive dos de ellos son las dos menores precisiones alcanzadas (</w:t>
      </w:r>
      <w:r w:rsidR="00921C8A" w:rsidRPr="00921C8A">
        <w:t>Oryza sativa Japonica Group</w:t>
      </w:r>
      <w:r w:rsidR="00921C8A">
        <w:t xml:space="preserve"> y </w:t>
      </w:r>
      <w:r w:rsidR="00921C8A" w:rsidRPr="00921C8A">
        <w:t>Amborella trichopoda</w:t>
      </w:r>
      <w:r w:rsidR="00921C8A">
        <w:t>).</w:t>
      </w:r>
      <w:r w:rsidR="00082E76">
        <w:t xml:space="preserve"> </w:t>
      </w:r>
    </w:p>
    <w:p w14:paraId="35C548CB" w14:textId="0D257141" w:rsidR="009A1DB7" w:rsidRDefault="00195199" w:rsidP="00D56FB2">
      <w:pPr>
        <w:jc w:val="both"/>
      </w:pPr>
      <w:r>
        <w:t>En adición</w:t>
      </w:r>
      <w:r w:rsidR="009A1DB7">
        <w:t xml:space="preserve"> a lo anterior</w:t>
      </w:r>
      <w:r w:rsidR="00082E76">
        <w:t>, al observar el árbol filogenético disponible en la web de Ensembl (</w:t>
      </w:r>
      <w:hyperlink r:id="rId40" w:history="1">
        <w:r w:rsidR="00082E76">
          <w:rPr>
            <w:rStyle w:val="Hipervnculo"/>
          </w:rPr>
          <w:t>http://plants.ensembl.org/prot_tree_stats.html</w:t>
        </w:r>
      </w:hyperlink>
      <w:r w:rsidR="00082E76">
        <w:t>)</w:t>
      </w:r>
      <w:r w:rsidR="00271DCE">
        <w:t xml:space="preserve">, la mayoría de especies poseen varias especies cercanas al subir seis niveles en el árbol, pero en el caso de </w:t>
      </w:r>
      <w:r w:rsidR="00271DCE" w:rsidRPr="00271DCE">
        <w:t xml:space="preserve">Medicago truncatula </w:t>
      </w:r>
      <w:r w:rsidR="00271DCE">
        <w:t xml:space="preserve">solo se encontraron seis especies cercanas, para </w:t>
      </w:r>
      <w:r w:rsidR="00271DCE" w:rsidRPr="00271DCE">
        <w:t>Oryza sativa Japonica Group</w:t>
      </w:r>
      <w:r w:rsidR="00271DCE">
        <w:t xml:space="preserve"> se encontraron 3 especies cercanas, y para </w:t>
      </w:r>
      <w:r w:rsidR="00271DCE" w:rsidRPr="00271DCE">
        <w:t>Amborella trichopoda</w:t>
      </w:r>
      <w:r w:rsidR="00271DCE">
        <w:t xml:space="preserve"> y </w:t>
      </w:r>
      <w:r w:rsidR="00271DCE" w:rsidRPr="00271DCE">
        <w:t>Oryza brachyantha</w:t>
      </w:r>
      <w:r w:rsidR="00271DCE">
        <w:t xml:space="preserve"> ninguna.</w:t>
      </w:r>
    </w:p>
    <w:p w14:paraId="66BD9E06" w14:textId="367BF9B1" w:rsidR="00C57D19" w:rsidRDefault="00BC7C7F" w:rsidP="00FF0335">
      <w:pPr>
        <w:pStyle w:val="Ttulo2"/>
      </w:pPr>
      <w:r>
        <w:lastRenderedPageBreak/>
        <w:t xml:space="preserve"> </w:t>
      </w:r>
      <w:bookmarkStart w:id="126" w:name="_Toc10327563"/>
      <w:r w:rsidR="00FF0335">
        <w:t>Resumen</w:t>
      </w:r>
      <w:bookmarkEnd w:id="126"/>
    </w:p>
    <w:p w14:paraId="4D26C1BC" w14:textId="6C337D1A" w:rsidR="00FF0335" w:rsidRDefault="00FF0335" w:rsidP="00D56FB2">
      <w:pPr>
        <w:jc w:val="both"/>
      </w:pPr>
      <w:r>
        <w:t xml:space="preserve">Se entrenaron modelos referenciales (máquinas de soporte de vectores), entrenados bajo una sola especie, con las mismas características definidas para el modelo final, alcanzando en promedio una exactitud de 89.9%. </w:t>
      </w:r>
    </w:p>
    <w:p w14:paraId="1D13BD40" w14:textId="2B8052F4" w:rsidR="009871FE" w:rsidRDefault="00FF0335" w:rsidP="00D56FB2">
      <w:pPr>
        <w:jc w:val="both"/>
      </w:pPr>
      <w:r>
        <w:t xml:space="preserve">Para la generación del modelo final se utilizaron redes neuronales profundas, con un mínimo de dos capas (el número de capas adicionales a la primera se trabajó como un hiperparámetro), realizando la búsqueda de los mejores hiperparámetros para el modelo a través del muestreo de grilla, llegando a probar 17 combinaciones de hiperparámetros. La precisión lograda para la mejor combinación de hiperparámetros fue de </w:t>
      </w:r>
      <w:r w:rsidRPr="00FF0335">
        <w:t>87.79%</w:t>
      </w:r>
      <w:r>
        <w:t>.</w:t>
      </w:r>
    </w:p>
    <w:p w14:paraId="74FB34B4" w14:textId="0803D18B" w:rsidR="00FF0335" w:rsidRPr="00D6786B" w:rsidRDefault="00FF0335" w:rsidP="00D56FB2">
      <w:pPr>
        <w:jc w:val="both"/>
      </w:pPr>
      <w:r>
        <w:t xml:space="preserve">Al comparar el modelo final contra los modelos referenciales, en casi todos los casos lo modelos referenciales mostraron mejores tasas de predicción, como era de esperarse, al estar entrenados y validados bajo una sola especie. Sin embargo, los resultados del modelo final en promedio mostraron una exactitud </w:t>
      </w:r>
      <w:r w:rsidR="00385E67">
        <w:t>ligeramente inferior a los referenciales  (</w:t>
      </w:r>
      <w:r>
        <w:t>2.11%</w:t>
      </w:r>
      <w:r w:rsidR="00385E67">
        <w:t xml:space="preserve"> menos)</w:t>
      </w:r>
      <w:r>
        <w:t>.</w:t>
      </w:r>
    </w:p>
    <w:p w14:paraId="2EC39B76" w14:textId="4659B12D" w:rsidR="00FF0335" w:rsidRDefault="00FF0335">
      <w:pPr>
        <w:spacing w:before="0" w:after="160" w:line="259" w:lineRule="auto"/>
      </w:pPr>
      <w:r>
        <w:br w:type="page"/>
      </w:r>
    </w:p>
    <w:p w14:paraId="79EEED93" w14:textId="694C3B00" w:rsidR="00090A90" w:rsidRDefault="00FF0335" w:rsidP="00FF0335">
      <w:pPr>
        <w:pStyle w:val="Ttulo1"/>
      </w:pPr>
      <w:bookmarkStart w:id="127" w:name="_Toc10327564"/>
      <w:r>
        <w:lastRenderedPageBreak/>
        <w:t>Comparación contra otros modelos</w:t>
      </w:r>
      <w:bookmarkEnd w:id="127"/>
    </w:p>
    <w:p w14:paraId="27A44291" w14:textId="6008FE0D" w:rsidR="007F153D" w:rsidRDefault="007F153D" w:rsidP="007F153D">
      <w:pPr>
        <w:pStyle w:val="Ttulo2"/>
      </w:pPr>
      <w:bookmarkStart w:id="128" w:name="_Toc10327565"/>
      <w:r>
        <w:t>Modelo final con máquina de soporte de vectores</w:t>
      </w:r>
      <w:bookmarkEnd w:id="128"/>
    </w:p>
    <w:p w14:paraId="54073507" w14:textId="2320B0C1" w:rsidR="007F153D" w:rsidRDefault="007F153D" w:rsidP="00DF098A">
      <w:pPr>
        <w:jc w:val="both"/>
      </w:pPr>
      <w:r>
        <w:t>En base a las mismas características definidas para nuestro modelo final, y la misma arquitectura, se construyó un modelo adicional con máquina de soporte de vectores,</w:t>
      </w:r>
      <w:r w:rsidRPr="007F153D">
        <w:t xml:space="preserve"> con kernel de función de base radial (RBF), valor gamma de 1e-3, y selección del mejor valor C a través de muestreo de cuadrícula con opciones 0.1, 0.5, 0.9 y 2</w:t>
      </w:r>
      <w:r>
        <w:t xml:space="preserve"> (similar al mismo espacio buscado para los modelos referenciales</w:t>
      </w:r>
      <w:r w:rsidRPr="007F153D">
        <w:t>.</w:t>
      </w:r>
    </w:p>
    <w:p w14:paraId="0AF09DE2" w14:textId="037B1F4E" w:rsidR="00DC0851" w:rsidRDefault="007F153D" w:rsidP="00DC0851">
      <w:pPr>
        <w:jc w:val="both"/>
      </w:pPr>
      <w:r>
        <w:t xml:space="preserve">Los resultados logrados fueron similares al modelo final con redes neuronales profundas, lo cual se puede explicar por la baja dimensionalidad de los datos. Se muestra el detalle de los resultados para cada una de las validaciones cruzadas finales en la </w:t>
      </w:r>
      <w:r>
        <w:fldChar w:fldCharType="begin"/>
      </w:r>
      <w:r>
        <w:instrText xml:space="preserve"> REF _Ref10268819 \h </w:instrText>
      </w:r>
      <w:r>
        <w:fldChar w:fldCharType="separate"/>
      </w:r>
      <w:r w:rsidR="00E5545D">
        <w:t xml:space="preserve">Tabla </w:t>
      </w:r>
      <w:r w:rsidR="00E5545D">
        <w:rPr>
          <w:noProof/>
        </w:rPr>
        <w:t>16</w:t>
      </w:r>
      <w:r>
        <w:fldChar w:fldCharType="end"/>
      </w:r>
      <w:r>
        <w:t>.</w:t>
      </w:r>
    </w:p>
    <w:p w14:paraId="7B23FB04" w14:textId="31689B21" w:rsidR="007F153D" w:rsidRDefault="007F153D" w:rsidP="007F153D">
      <w:pPr>
        <w:pStyle w:val="Epgrafe"/>
        <w:keepNext/>
        <w:jc w:val="center"/>
      </w:pPr>
      <w:bookmarkStart w:id="129" w:name="_Ref10268819"/>
      <w:bookmarkStart w:id="130" w:name="_Toc10327629"/>
      <w:r>
        <w:t xml:space="preserve">Tabla </w:t>
      </w:r>
      <w:r w:rsidR="00890EAD">
        <w:fldChar w:fldCharType="begin"/>
      </w:r>
      <w:r w:rsidR="00890EAD">
        <w:instrText xml:space="preserve"> SEQ Tabla \* ARABIC </w:instrText>
      </w:r>
      <w:r w:rsidR="00890EAD">
        <w:fldChar w:fldCharType="separate"/>
      </w:r>
      <w:r w:rsidR="00E5545D">
        <w:rPr>
          <w:noProof/>
        </w:rPr>
        <w:t>16</w:t>
      </w:r>
      <w:r w:rsidR="00890EAD">
        <w:rPr>
          <w:noProof/>
        </w:rPr>
        <w:fldChar w:fldCharType="end"/>
      </w:r>
      <w:bookmarkEnd w:id="129"/>
      <w:r>
        <w:t xml:space="preserve"> - Resultado de</w:t>
      </w:r>
      <w:r w:rsidR="00385E67">
        <w:t xml:space="preserve"> exactitud de</w:t>
      </w:r>
      <w:r>
        <w:t>l modelo final con redes neuronales contra el modelo final con máquina de soporte de vectores.</w:t>
      </w:r>
      <w:bookmarkEnd w:id="130"/>
    </w:p>
    <w:tbl>
      <w:tblPr>
        <w:tblStyle w:val="GridTable4"/>
        <w:tblW w:w="8545" w:type="dxa"/>
        <w:tblLook w:val="04A0" w:firstRow="1" w:lastRow="0" w:firstColumn="1" w:lastColumn="0" w:noHBand="0" w:noVBand="1"/>
      </w:tblPr>
      <w:tblGrid>
        <w:gridCol w:w="3586"/>
        <w:gridCol w:w="2439"/>
        <w:gridCol w:w="2520"/>
      </w:tblGrid>
      <w:tr w:rsidR="007F153D" w14:paraId="334F18C2" w14:textId="77777777" w:rsidTr="007F15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686E19" w14:textId="77777777" w:rsidR="007F153D" w:rsidRDefault="007F153D" w:rsidP="007F153D">
            <w:pPr>
              <w:jc w:val="both"/>
            </w:pPr>
            <w:r>
              <w:t>Especie</w:t>
            </w:r>
          </w:p>
        </w:tc>
        <w:tc>
          <w:tcPr>
            <w:tcW w:w="2439" w:type="dxa"/>
          </w:tcPr>
          <w:p w14:paraId="1D54614B" w14:textId="174762FD" w:rsidR="007F153D" w:rsidRDefault="007F153D" w:rsidP="007F153D">
            <w:pPr>
              <w:cnfStyle w:val="100000000000" w:firstRow="1" w:lastRow="0" w:firstColumn="0" w:lastColumn="0" w:oddVBand="0" w:evenVBand="0" w:oddHBand="0" w:evenHBand="0" w:firstRowFirstColumn="0" w:firstRowLastColumn="0" w:lastRowFirstColumn="0" w:lastRowLastColumn="0"/>
            </w:pPr>
            <w:r>
              <w:t xml:space="preserve">Modelo final </w:t>
            </w:r>
            <w:r>
              <w:br/>
              <w:t>(redes neuronales)</w:t>
            </w:r>
          </w:p>
        </w:tc>
        <w:tc>
          <w:tcPr>
            <w:tcW w:w="2520" w:type="dxa"/>
          </w:tcPr>
          <w:p w14:paraId="4925342A" w14:textId="19DFA40D" w:rsidR="007F153D" w:rsidRDefault="007F153D" w:rsidP="007F153D">
            <w:pPr>
              <w:cnfStyle w:val="100000000000" w:firstRow="1" w:lastRow="0" w:firstColumn="0" w:lastColumn="0" w:oddVBand="0" w:evenVBand="0" w:oddHBand="0" w:evenHBand="0" w:firstRowFirstColumn="0" w:firstRowLastColumn="0" w:lastRowFirstColumn="0" w:lastRowLastColumn="0"/>
            </w:pPr>
            <w:r>
              <w:t>Modelo final</w:t>
            </w:r>
            <w:r>
              <w:br/>
              <w:t>(SVM)</w:t>
            </w:r>
          </w:p>
        </w:tc>
      </w:tr>
      <w:tr w:rsidR="007F153D" w14:paraId="41795EF8"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759AB9" w14:textId="77777777" w:rsidR="007F153D" w:rsidRPr="00A70D87" w:rsidRDefault="007F153D" w:rsidP="007F153D">
            <w:pPr>
              <w:jc w:val="both"/>
              <w:rPr>
                <w:b w:val="0"/>
                <w:bCs w:val="0"/>
              </w:rPr>
            </w:pPr>
            <w:r>
              <w:t>Amborella trichopoda</w:t>
            </w:r>
          </w:p>
        </w:tc>
        <w:tc>
          <w:tcPr>
            <w:tcW w:w="2439" w:type="dxa"/>
          </w:tcPr>
          <w:p w14:paraId="46BD99A7" w14:textId="6157B026"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72BC6B9D" w14:textId="1C70049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79039924</w:t>
            </w:r>
          </w:p>
        </w:tc>
      </w:tr>
      <w:tr w:rsidR="007F153D" w14:paraId="0E5A571D"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83D3086" w14:textId="77777777" w:rsidR="007F153D" w:rsidRPr="00A70D87" w:rsidRDefault="007F153D" w:rsidP="007F153D">
            <w:pPr>
              <w:jc w:val="both"/>
              <w:rPr>
                <w:b w:val="0"/>
                <w:bCs w:val="0"/>
              </w:rPr>
            </w:pPr>
            <w:r>
              <w:t>Arabidopsis lyrata</w:t>
            </w:r>
          </w:p>
        </w:tc>
        <w:tc>
          <w:tcPr>
            <w:tcW w:w="2439" w:type="dxa"/>
          </w:tcPr>
          <w:p w14:paraId="0E7B7C1E" w14:textId="30E7C597"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325552E8" w14:textId="23527F5E"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5194867</w:t>
            </w:r>
          </w:p>
        </w:tc>
      </w:tr>
      <w:tr w:rsidR="007F153D" w14:paraId="52C8D03E"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CBC4B" w14:textId="77777777" w:rsidR="007F153D" w:rsidRPr="005423D2" w:rsidRDefault="007F153D" w:rsidP="007F153D">
            <w:pPr>
              <w:jc w:val="both"/>
            </w:pPr>
            <w:r>
              <w:t>Arabidopsis thaliana</w:t>
            </w:r>
          </w:p>
        </w:tc>
        <w:tc>
          <w:tcPr>
            <w:tcW w:w="2439" w:type="dxa"/>
          </w:tcPr>
          <w:p w14:paraId="5B604B08" w14:textId="384100F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182B5E2E" w14:textId="04F08357"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0922053</w:t>
            </w:r>
          </w:p>
        </w:tc>
      </w:tr>
      <w:tr w:rsidR="007F153D" w14:paraId="162D638F"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7CE9C9F0" w14:textId="77777777" w:rsidR="007F153D" w:rsidRPr="005423D2" w:rsidRDefault="007F153D" w:rsidP="007F153D">
            <w:pPr>
              <w:jc w:val="both"/>
            </w:pPr>
            <w:r>
              <w:t>Brachypodium distachyon</w:t>
            </w:r>
          </w:p>
        </w:tc>
        <w:tc>
          <w:tcPr>
            <w:tcW w:w="2439" w:type="dxa"/>
          </w:tcPr>
          <w:p w14:paraId="2FF50036" w14:textId="7F91C065"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6515F38D" w14:textId="0A80530A"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436787</w:t>
            </w:r>
          </w:p>
        </w:tc>
      </w:tr>
      <w:tr w:rsidR="007F153D" w14:paraId="4DB3BBB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65117AC" w14:textId="77777777" w:rsidR="007F153D" w:rsidRPr="00A70D87" w:rsidRDefault="007F153D" w:rsidP="007F153D">
            <w:pPr>
              <w:jc w:val="both"/>
              <w:rPr>
                <w:b w:val="0"/>
                <w:bCs w:val="0"/>
              </w:rPr>
            </w:pPr>
            <w:r>
              <w:t>Brassica napus</w:t>
            </w:r>
          </w:p>
        </w:tc>
        <w:tc>
          <w:tcPr>
            <w:tcW w:w="2439" w:type="dxa"/>
          </w:tcPr>
          <w:p w14:paraId="50062090" w14:textId="26CE2F7D"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161C108D" w14:textId="5225CF83"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721483</w:t>
            </w:r>
          </w:p>
        </w:tc>
      </w:tr>
      <w:tr w:rsidR="007F153D" w14:paraId="02042720"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34B100" w14:textId="77777777" w:rsidR="007F153D" w:rsidRPr="00A70D87" w:rsidRDefault="007F153D" w:rsidP="007F153D">
            <w:pPr>
              <w:jc w:val="both"/>
              <w:rPr>
                <w:b w:val="0"/>
                <w:bCs w:val="0"/>
              </w:rPr>
            </w:pPr>
            <w:r>
              <w:t>Brassica oleracea</w:t>
            </w:r>
          </w:p>
        </w:tc>
        <w:tc>
          <w:tcPr>
            <w:tcW w:w="2439" w:type="dxa"/>
          </w:tcPr>
          <w:p w14:paraId="177700DA" w14:textId="6740910D"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B687959" w14:textId="362AB7A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3032319</w:t>
            </w:r>
          </w:p>
        </w:tc>
      </w:tr>
      <w:tr w:rsidR="007F153D" w14:paraId="7BF3B382"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45D974A" w14:textId="77777777" w:rsidR="007F153D" w:rsidRPr="00A70D87" w:rsidRDefault="007F153D" w:rsidP="007F153D">
            <w:pPr>
              <w:jc w:val="both"/>
              <w:rPr>
                <w:b w:val="0"/>
                <w:bCs w:val="0"/>
              </w:rPr>
            </w:pPr>
            <w:r>
              <w:t>Brassica rapa</w:t>
            </w:r>
          </w:p>
        </w:tc>
        <w:tc>
          <w:tcPr>
            <w:tcW w:w="2439" w:type="dxa"/>
          </w:tcPr>
          <w:p w14:paraId="4581F995" w14:textId="0E1634A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265091BC" w14:textId="062C8D1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6264259</w:t>
            </w:r>
          </w:p>
        </w:tc>
      </w:tr>
      <w:tr w:rsidR="007F153D" w14:paraId="2CA7420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F3A76BD" w14:textId="77777777" w:rsidR="007F153D" w:rsidRPr="00A70D87" w:rsidRDefault="007F153D" w:rsidP="007F153D">
            <w:pPr>
              <w:jc w:val="both"/>
              <w:rPr>
                <w:b w:val="0"/>
                <w:bCs w:val="0"/>
              </w:rPr>
            </w:pPr>
            <w:r>
              <w:t>Corchorus capsularis</w:t>
            </w:r>
          </w:p>
        </w:tc>
        <w:tc>
          <w:tcPr>
            <w:tcW w:w="2439" w:type="dxa"/>
          </w:tcPr>
          <w:p w14:paraId="10EA1BE3" w14:textId="4FA07559"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003C842C" w14:textId="1DB235B4"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7940827</w:t>
            </w:r>
          </w:p>
        </w:tc>
      </w:tr>
      <w:tr w:rsidR="007F153D" w14:paraId="2F539D9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79C1F25" w14:textId="77777777" w:rsidR="007F153D" w:rsidRPr="00A70D87" w:rsidRDefault="007F153D" w:rsidP="007F153D">
            <w:pPr>
              <w:jc w:val="both"/>
              <w:rPr>
                <w:b w:val="0"/>
                <w:bCs w:val="0"/>
              </w:rPr>
            </w:pPr>
            <w:r>
              <w:t>Cucumis sativus</w:t>
            </w:r>
          </w:p>
        </w:tc>
        <w:tc>
          <w:tcPr>
            <w:tcW w:w="2439" w:type="dxa"/>
          </w:tcPr>
          <w:p w14:paraId="2B639D31" w14:textId="1DDA0DB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279236F8" w14:textId="7D70251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875951</w:t>
            </w:r>
          </w:p>
        </w:tc>
      </w:tr>
      <w:tr w:rsidR="007F153D" w14:paraId="06B1E06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5D166FF" w14:textId="77777777" w:rsidR="007F153D" w:rsidRPr="00A70D87" w:rsidRDefault="007F153D" w:rsidP="007F153D">
            <w:pPr>
              <w:jc w:val="both"/>
              <w:rPr>
                <w:b w:val="0"/>
                <w:bCs w:val="0"/>
              </w:rPr>
            </w:pPr>
            <w:r>
              <w:t>Glycine max</w:t>
            </w:r>
          </w:p>
        </w:tc>
        <w:tc>
          <w:tcPr>
            <w:tcW w:w="2439" w:type="dxa"/>
          </w:tcPr>
          <w:p w14:paraId="3D6926DE" w14:textId="2C3AAF74"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0604F183" w14:textId="3E4D5E53"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2923</w:t>
            </w:r>
          </w:p>
        </w:tc>
      </w:tr>
      <w:tr w:rsidR="007F153D" w14:paraId="7A53136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0FB3AB1" w14:textId="77777777" w:rsidR="007F153D" w:rsidRPr="00A70D87" w:rsidRDefault="007F153D" w:rsidP="007F153D">
            <w:pPr>
              <w:jc w:val="both"/>
              <w:rPr>
                <w:b w:val="0"/>
                <w:bCs w:val="0"/>
              </w:rPr>
            </w:pPr>
            <w:r>
              <w:lastRenderedPageBreak/>
              <w:t>Gossypium raimondii</w:t>
            </w:r>
          </w:p>
        </w:tc>
        <w:tc>
          <w:tcPr>
            <w:tcW w:w="2439" w:type="dxa"/>
          </w:tcPr>
          <w:p w14:paraId="71077FA0" w14:textId="0C2E5349"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47B8098C" w14:textId="5C2BEE34"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9995247</w:t>
            </w:r>
          </w:p>
        </w:tc>
      </w:tr>
      <w:tr w:rsidR="007F153D" w14:paraId="7529779E"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01C4490" w14:textId="77777777" w:rsidR="007F153D" w:rsidRPr="00A70D87" w:rsidRDefault="007F153D" w:rsidP="007F153D">
            <w:pPr>
              <w:jc w:val="both"/>
              <w:rPr>
                <w:b w:val="0"/>
                <w:bCs w:val="0"/>
              </w:rPr>
            </w:pPr>
            <w:r>
              <w:t>Hordeum vulgare</w:t>
            </w:r>
          </w:p>
        </w:tc>
        <w:tc>
          <w:tcPr>
            <w:tcW w:w="2439" w:type="dxa"/>
          </w:tcPr>
          <w:p w14:paraId="377F22C0" w14:textId="28CEE5B6"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236502CF" w14:textId="24D0B63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042776</w:t>
            </w:r>
          </w:p>
        </w:tc>
      </w:tr>
      <w:tr w:rsidR="007F153D" w14:paraId="0DE60F4B"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2DEDFFC" w14:textId="77777777" w:rsidR="007F153D" w:rsidRPr="00A70D87" w:rsidRDefault="007F153D" w:rsidP="007F153D">
            <w:pPr>
              <w:jc w:val="both"/>
              <w:rPr>
                <w:b w:val="0"/>
                <w:bCs w:val="0"/>
              </w:rPr>
            </w:pPr>
            <w:r>
              <w:t>Leersia perrieri</w:t>
            </w:r>
          </w:p>
        </w:tc>
        <w:tc>
          <w:tcPr>
            <w:tcW w:w="2439" w:type="dxa"/>
          </w:tcPr>
          <w:p w14:paraId="4B439C7D" w14:textId="0F8313F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7BD74E5C" w14:textId="3997F5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1076521</w:t>
            </w:r>
          </w:p>
        </w:tc>
      </w:tr>
      <w:tr w:rsidR="007F153D" w14:paraId="32426A2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DE56B10" w14:textId="77777777" w:rsidR="007F153D" w:rsidRPr="00A70D87" w:rsidRDefault="007F153D" w:rsidP="007F153D">
            <w:pPr>
              <w:jc w:val="both"/>
              <w:rPr>
                <w:b w:val="0"/>
                <w:bCs w:val="0"/>
              </w:rPr>
            </w:pPr>
            <w:r>
              <w:t>Manihot esculenta</w:t>
            </w:r>
          </w:p>
        </w:tc>
        <w:tc>
          <w:tcPr>
            <w:tcW w:w="2439" w:type="dxa"/>
          </w:tcPr>
          <w:p w14:paraId="75493534" w14:textId="01021D9B"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148AF76A" w14:textId="71818AFB"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573194</w:t>
            </w:r>
          </w:p>
        </w:tc>
      </w:tr>
      <w:tr w:rsidR="007F153D" w14:paraId="47A87C6A"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EF79C4" w14:textId="77777777" w:rsidR="007F153D" w:rsidRPr="00A70D87" w:rsidRDefault="007F153D" w:rsidP="007F153D">
            <w:pPr>
              <w:jc w:val="both"/>
              <w:rPr>
                <w:b w:val="0"/>
                <w:bCs w:val="0"/>
              </w:rPr>
            </w:pPr>
            <w:r>
              <w:t>Medicago truncatula</w:t>
            </w:r>
          </w:p>
        </w:tc>
        <w:tc>
          <w:tcPr>
            <w:tcW w:w="2439" w:type="dxa"/>
          </w:tcPr>
          <w:p w14:paraId="561F29FF" w14:textId="497AAE9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049AF4A8" w14:textId="34FE140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98289</w:t>
            </w:r>
          </w:p>
        </w:tc>
      </w:tr>
      <w:tr w:rsidR="007F153D" w14:paraId="239DEEFB"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B9CEDE" w14:textId="77777777" w:rsidR="007F153D" w:rsidRPr="00A70D87" w:rsidRDefault="007F153D" w:rsidP="007F153D">
            <w:pPr>
              <w:jc w:val="both"/>
              <w:rPr>
                <w:b w:val="0"/>
                <w:bCs w:val="0"/>
              </w:rPr>
            </w:pPr>
            <w:r>
              <w:t>Oryza barthii</w:t>
            </w:r>
          </w:p>
        </w:tc>
        <w:tc>
          <w:tcPr>
            <w:tcW w:w="2439" w:type="dxa"/>
          </w:tcPr>
          <w:p w14:paraId="6441E4C0" w14:textId="29B9B1F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EF18C3D" w14:textId="613B52F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204848</w:t>
            </w:r>
          </w:p>
        </w:tc>
      </w:tr>
      <w:tr w:rsidR="007F153D" w14:paraId="36D7B7E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E5DF75" w14:textId="77777777" w:rsidR="007F153D" w:rsidRPr="00A70D87" w:rsidRDefault="007F153D" w:rsidP="007F153D">
            <w:pPr>
              <w:jc w:val="both"/>
              <w:rPr>
                <w:b w:val="0"/>
                <w:bCs w:val="0"/>
              </w:rPr>
            </w:pPr>
            <w:r>
              <w:t>Oryza brachyantha</w:t>
            </w:r>
          </w:p>
        </w:tc>
        <w:tc>
          <w:tcPr>
            <w:tcW w:w="2439" w:type="dxa"/>
          </w:tcPr>
          <w:p w14:paraId="19BA8843" w14:textId="2AA3D20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240A3674" w14:textId="15E9A80A"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660171</w:t>
            </w:r>
          </w:p>
        </w:tc>
      </w:tr>
      <w:tr w:rsidR="007F153D" w14:paraId="3C4278B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CB65EB4" w14:textId="77777777" w:rsidR="007F153D" w:rsidRPr="00A70D87" w:rsidRDefault="007F153D" w:rsidP="007F153D">
            <w:pPr>
              <w:jc w:val="both"/>
              <w:rPr>
                <w:b w:val="0"/>
                <w:bCs w:val="0"/>
              </w:rPr>
            </w:pPr>
            <w:r>
              <w:t>Oryza nivara</w:t>
            </w:r>
          </w:p>
        </w:tc>
        <w:tc>
          <w:tcPr>
            <w:tcW w:w="2439" w:type="dxa"/>
          </w:tcPr>
          <w:p w14:paraId="4B5BCDB2" w14:textId="0E2E98F1"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1BEF093F" w14:textId="6E44FAB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177281</w:t>
            </w:r>
          </w:p>
        </w:tc>
      </w:tr>
      <w:tr w:rsidR="007F153D" w14:paraId="6BDD3544"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D1E2BF2" w14:textId="77777777" w:rsidR="007F153D" w:rsidRPr="00A70D87" w:rsidRDefault="007F153D" w:rsidP="007F153D">
            <w:pPr>
              <w:jc w:val="both"/>
              <w:rPr>
                <w:b w:val="0"/>
                <w:bCs w:val="0"/>
              </w:rPr>
            </w:pPr>
            <w:r>
              <w:t>Oryza rufipogon</w:t>
            </w:r>
          </w:p>
        </w:tc>
        <w:tc>
          <w:tcPr>
            <w:tcW w:w="2439" w:type="dxa"/>
          </w:tcPr>
          <w:p w14:paraId="6988BB7A" w14:textId="29BD18D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3D8D2BFC" w14:textId="02802CBE"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1673</w:t>
            </w:r>
          </w:p>
        </w:tc>
      </w:tr>
      <w:tr w:rsidR="007F153D" w14:paraId="31B4EE8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0515FED" w14:textId="77777777" w:rsidR="007F153D" w:rsidRPr="00A70D87" w:rsidRDefault="007F153D" w:rsidP="007F153D">
            <w:pPr>
              <w:jc w:val="both"/>
              <w:rPr>
                <w:b w:val="0"/>
                <w:bCs w:val="0"/>
              </w:rPr>
            </w:pPr>
            <w:r>
              <w:t>Oryza sativa Japonica Group</w:t>
            </w:r>
          </w:p>
        </w:tc>
        <w:tc>
          <w:tcPr>
            <w:tcW w:w="2439" w:type="dxa"/>
          </w:tcPr>
          <w:p w14:paraId="6CD9C210" w14:textId="4A9D8EE0"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78F6DE23" w14:textId="6F1E6FF5"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545627</w:t>
            </w:r>
          </w:p>
        </w:tc>
      </w:tr>
      <w:tr w:rsidR="007F153D" w14:paraId="6BB5BF0F"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52ECC91" w14:textId="77777777" w:rsidR="007F153D" w:rsidRPr="00A70D87" w:rsidRDefault="007F153D" w:rsidP="007F153D">
            <w:pPr>
              <w:jc w:val="both"/>
              <w:rPr>
                <w:b w:val="0"/>
                <w:bCs w:val="0"/>
              </w:rPr>
            </w:pPr>
            <w:r>
              <w:t>Physcomitrella patens</w:t>
            </w:r>
          </w:p>
        </w:tc>
        <w:tc>
          <w:tcPr>
            <w:tcW w:w="2439" w:type="dxa"/>
          </w:tcPr>
          <w:p w14:paraId="6F6A9A42" w14:textId="3827CF1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7ACD008" w14:textId="4D2FA4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939639</w:t>
            </w:r>
          </w:p>
        </w:tc>
      </w:tr>
      <w:tr w:rsidR="007F153D" w14:paraId="5CCB6EC8"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66FA1D4" w14:textId="77777777" w:rsidR="007F153D" w:rsidRPr="00A70D87" w:rsidRDefault="007F153D" w:rsidP="007F153D">
            <w:pPr>
              <w:jc w:val="both"/>
              <w:rPr>
                <w:b w:val="0"/>
                <w:bCs w:val="0"/>
              </w:rPr>
            </w:pPr>
            <w:r>
              <w:t>Populus trichocarpa</w:t>
            </w:r>
          </w:p>
        </w:tc>
        <w:tc>
          <w:tcPr>
            <w:tcW w:w="2439" w:type="dxa"/>
          </w:tcPr>
          <w:p w14:paraId="73A013C2" w14:textId="644645D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5F230032" w14:textId="2FB3BC8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45865</w:t>
            </w:r>
          </w:p>
        </w:tc>
      </w:tr>
      <w:tr w:rsidR="007F153D" w14:paraId="2A5F4EB1"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365C8B9" w14:textId="77777777" w:rsidR="007F153D" w:rsidRPr="00A70D87" w:rsidRDefault="007F153D" w:rsidP="007F153D">
            <w:pPr>
              <w:jc w:val="both"/>
              <w:rPr>
                <w:b w:val="0"/>
                <w:bCs w:val="0"/>
              </w:rPr>
            </w:pPr>
            <w:r>
              <w:t>Setaria italica</w:t>
            </w:r>
          </w:p>
        </w:tc>
        <w:tc>
          <w:tcPr>
            <w:tcW w:w="2439" w:type="dxa"/>
          </w:tcPr>
          <w:p w14:paraId="72D2216B" w14:textId="279F81B4"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258F944" w14:textId="3F68CF2C"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173004</w:t>
            </w:r>
          </w:p>
        </w:tc>
      </w:tr>
      <w:tr w:rsidR="007F153D" w14:paraId="4048D40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5A9D7E" w14:textId="77777777" w:rsidR="007F153D" w:rsidRPr="00A70D87" w:rsidRDefault="007F153D" w:rsidP="007F153D">
            <w:pPr>
              <w:jc w:val="both"/>
              <w:rPr>
                <w:b w:val="0"/>
                <w:bCs w:val="0"/>
              </w:rPr>
            </w:pPr>
            <w:r>
              <w:t>Solanum lycopersicum</w:t>
            </w:r>
          </w:p>
        </w:tc>
        <w:tc>
          <w:tcPr>
            <w:tcW w:w="2439" w:type="dxa"/>
          </w:tcPr>
          <w:p w14:paraId="2058B64E" w14:textId="7B144A3F"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06568569" w14:textId="0941B0E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169202</w:t>
            </w:r>
          </w:p>
        </w:tc>
      </w:tr>
      <w:tr w:rsidR="007F153D" w14:paraId="61536E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4FAE3F0" w14:textId="77777777" w:rsidR="007F153D" w:rsidRPr="00A70D87" w:rsidRDefault="007F153D" w:rsidP="007F153D">
            <w:pPr>
              <w:jc w:val="both"/>
              <w:rPr>
                <w:b w:val="0"/>
                <w:bCs w:val="0"/>
              </w:rPr>
            </w:pPr>
            <w:r>
              <w:t>Solanum tuberosum</w:t>
            </w:r>
          </w:p>
        </w:tc>
        <w:tc>
          <w:tcPr>
            <w:tcW w:w="2439" w:type="dxa"/>
          </w:tcPr>
          <w:p w14:paraId="68074E65" w14:textId="1973B7C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7B575B38" w14:textId="7F0CA785"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662072</w:t>
            </w:r>
          </w:p>
        </w:tc>
      </w:tr>
      <w:tr w:rsidR="007F153D" w14:paraId="232E2E7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58B2BD1F" w14:textId="77777777" w:rsidR="007F153D" w:rsidRPr="005423D2" w:rsidRDefault="007F153D" w:rsidP="007F153D">
            <w:pPr>
              <w:jc w:val="both"/>
            </w:pPr>
            <w:r>
              <w:t>Sorghum bicolor</w:t>
            </w:r>
          </w:p>
        </w:tc>
        <w:tc>
          <w:tcPr>
            <w:tcW w:w="2439" w:type="dxa"/>
          </w:tcPr>
          <w:p w14:paraId="5C0E2F84" w14:textId="4052891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2741D251" w14:textId="3828942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020913</w:t>
            </w:r>
          </w:p>
        </w:tc>
      </w:tr>
      <w:tr w:rsidR="007F153D" w14:paraId="505262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DB9582F" w14:textId="77777777" w:rsidR="007F153D" w:rsidRPr="00A70D87" w:rsidRDefault="007F153D" w:rsidP="007F153D">
            <w:pPr>
              <w:jc w:val="both"/>
              <w:rPr>
                <w:b w:val="0"/>
                <w:bCs w:val="0"/>
              </w:rPr>
            </w:pPr>
            <w:r>
              <w:t>Theobroma cacao</w:t>
            </w:r>
          </w:p>
        </w:tc>
        <w:tc>
          <w:tcPr>
            <w:tcW w:w="2439" w:type="dxa"/>
          </w:tcPr>
          <w:p w14:paraId="0A78CB75" w14:textId="6367FFD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7220CD0" w14:textId="49BE14C1"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319154</w:t>
            </w:r>
          </w:p>
        </w:tc>
      </w:tr>
      <w:tr w:rsidR="007F153D" w14:paraId="1CCDD71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895CEE" w14:textId="77777777" w:rsidR="007F153D" w:rsidRPr="00A70D87" w:rsidRDefault="007F153D" w:rsidP="007F153D">
            <w:pPr>
              <w:jc w:val="both"/>
              <w:rPr>
                <w:b w:val="0"/>
                <w:bCs w:val="0"/>
              </w:rPr>
            </w:pPr>
            <w:r>
              <w:t>Trifolium pratense</w:t>
            </w:r>
          </w:p>
        </w:tc>
        <w:tc>
          <w:tcPr>
            <w:tcW w:w="2439" w:type="dxa"/>
          </w:tcPr>
          <w:p w14:paraId="47BECAC3" w14:textId="3974A4FC"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7D756C6F" w14:textId="03BF09D0"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965304</w:t>
            </w:r>
          </w:p>
        </w:tc>
      </w:tr>
      <w:tr w:rsidR="007F153D" w14:paraId="251C0276"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C21F85" w14:textId="77777777" w:rsidR="007F153D" w:rsidRPr="005423D2" w:rsidRDefault="007F153D" w:rsidP="007F153D">
            <w:pPr>
              <w:jc w:val="both"/>
            </w:pPr>
            <w:r>
              <w:t>Triticum aestivum</w:t>
            </w:r>
          </w:p>
        </w:tc>
        <w:tc>
          <w:tcPr>
            <w:tcW w:w="2439" w:type="dxa"/>
          </w:tcPr>
          <w:p w14:paraId="753FFCB1" w14:textId="133F2E1E"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32CE082A" w14:textId="5F8D6F9D"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599097</w:t>
            </w:r>
          </w:p>
        </w:tc>
      </w:tr>
      <w:tr w:rsidR="007F153D" w14:paraId="0FE898B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E971C1E" w14:textId="77777777" w:rsidR="007F153D" w:rsidRPr="005423D2" w:rsidRDefault="007F153D" w:rsidP="007F153D">
            <w:pPr>
              <w:jc w:val="both"/>
            </w:pPr>
            <w:r>
              <w:t>Vitis vinífera</w:t>
            </w:r>
          </w:p>
        </w:tc>
        <w:tc>
          <w:tcPr>
            <w:tcW w:w="2439" w:type="dxa"/>
          </w:tcPr>
          <w:p w14:paraId="461E8E07" w14:textId="1234D298"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D3B884C" w14:textId="077C076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7595057</w:t>
            </w:r>
          </w:p>
        </w:tc>
      </w:tr>
    </w:tbl>
    <w:p w14:paraId="16D31ADB" w14:textId="77777777" w:rsidR="00DC0851" w:rsidRDefault="00DC0851" w:rsidP="00DC0851">
      <w:pPr>
        <w:jc w:val="both"/>
      </w:pPr>
    </w:p>
    <w:p w14:paraId="71AEC781" w14:textId="639AD425" w:rsidR="007F153D" w:rsidRDefault="00DC0851" w:rsidP="00DF098A">
      <w:pPr>
        <w:jc w:val="both"/>
      </w:pPr>
      <w:r>
        <w:lastRenderedPageBreak/>
        <w:t>La exactitud</w:t>
      </w:r>
      <w:r w:rsidR="00A54B01">
        <w:t xml:space="preserve"> final</w:t>
      </w:r>
      <w:r>
        <w:t xml:space="preserve"> lograda fue de 86.75% (en comparación a 87.79% para la el modelo final con red neuronal). En casi todas las especies, la exactitud fue ligeramente menor</w:t>
      </w:r>
      <w:r w:rsidR="00070F65">
        <w:t xml:space="preserve"> para el modelo con máquina de soporte de vectores. </w:t>
      </w:r>
      <w:r w:rsidR="00317B21">
        <w:t xml:space="preserve">Los resultados para la red neuronal fueron ligeramente más estables, con una desviación estándar de </w:t>
      </w:r>
      <w:r w:rsidR="00317B21" w:rsidRPr="00317B21">
        <w:t>0.029376367</w:t>
      </w:r>
      <w:r w:rsidR="00317B21">
        <w:t xml:space="preserve">, contra el </w:t>
      </w:r>
      <w:r w:rsidR="00317B21" w:rsidRPr="00317B21">
        <w:t>0.033320544</w:t>
      </w:r>
      <w:r w:rsidR="00317B21">
        <w:t xml:space="preserve"> de la máquina de soporte de vectores.</w:t>
      </w:r>
    </w:p>
    <w:p w14:paraId="45C9799D" w14:textId="186671C3" w:rsidR="00793416" w:rsidRDefault="00793416" w:rsidP="00DF098A">
      <w:pPr>
        <w:jc w:val="both"/>
      </w:pPr>
      <w:r>
        <w:t>Se realizó una prueba adicional para ambos modelos con información de maíz (zea mays). Para ello utilizó una muestra de 19,796 ARNs codificantes y 2,532 ARNs no codificantes</w:t>
      </w:r>
      <w:r w:rsidR="00385E67">
        <w:t xml:space="preserve"> (lncRNA – clase positiva)</w:t>
      </w:r>
      <w:r>
        <w:t>.</w:t>
      </w:r>
    </w:p>
    <w:p w14:paraId="1851D197" w14:textId="51587067" w:rsidR="00793416" w:rsidRDefault="00793416" w:rsidP="00DF098A">
      <w:pPr>
        <w:jc w:val="both"/>
      </w:pPr>
      <w:r>
        <w:t xml:space="preserve">Las métricas logradas con redes neuronales son ligeramente mejores, teniendo una exactitud 0.86% adicional al modelo </w:t>
      </w:r>
      <w:r w:rsidR="00E46E3A">
        <w:t xml:space="preserve">de máquina de soporte de vectores. Se presenta en la </w:t>
      </w:r>
      <w:r w:rsidR="006A5720">
        <w:fldChar w:fldCharType="begin"/>
      </w:r>
      <w:r w:rsidR="006A5720">
        <w:instrText xml:space="preserve"> REF _Ref10299454 \h </w:instrText>
      </w:r>
      <w:r w:rsidR="006A5720">
        <w:fldChar w:fldCharType="separate"/>
      </w:r>
      <w:r w:rsidR="00E5545D">
        <w:t xml:space="preserve">Figura </w:t>
      </w:r>
      <w:r w:rsidR="00E5545D">
        <w:rPr>
          <w:noProof/>
        </w:rPr>
        <w:t>15</w:t>
      </w:r>
      <w:r w:rsidR="006A5720">
        <w:fldChar w:fldCharType="end"/>
      </w:r>
      <w:r w:rsidR="00E46E3A">
        <w:t xml:space="preserve"> la matriz de confusión para ambos modelos.</w:t>
      </w:r>
    </w:p>
    <w:p w14:paraId="66316C8F" w14:textId="77777777" w:rsidR="006A5720" w:rsidRDefault="006A5720" w:rsidP="006A5720">
      <w:pPr>
        <w:keepNext/>
        <w:jc w:val="both"/>
      </w:pPr>
      <w:r>
        <w:rPr>
          <w:noProof/>
          <w:lang w:val="es-ES" w:eastAsia="es-ES"/>
        </w:rPr>
        <w:drawing>
          <wp:inline distT="0" distB="0" distL="0" distR="0" wp14:anchorId="2C2C6AEC" wp14:editId="263E70D6">
            <wp:extent cx="5399405" cy="25292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9405" cy="2529205"/>
                    </a:xfrm>
                    <a:prstGeom prst="rect">
                      <a:avLst/>
                    </a:prstGeom>
                    <a:noFill/>
                    <a:ln>
                      <a:noFill/>
                    </a:ln>
                  </pic:spPr>
                </pic:pic>
              </a:graphicData>
            </a:graphic>
          </wp:inline>
        </w:drawing>
      </w:r>
    </w:p>
    <w:p w14:paraId="27A63118" w14:textId="1FD88BC7" w:rsidR="00D30738" w:rsidRDefault="006A5720" w:rsidP="003838A5">
      <w:pPr>
        <w:pStyle w:val="Epgrafe"/>
        <w:jc w:val="center"/>
      </w:pPr>
      <w:bookmarkStart w:id="131" w:name="_Ref10299454"/>
      <w:bookmarkStart w:id="132" w:name="_Toc10327609"/>
      <w:r>
        <w:t xml:space="preserve">Figura </w:t>
      </w:r>
      <w:r w:rsidR="00890EAD">
        <w:fldChar w:fldCharType="begin"/>
      </w:r>
      <w:r w:rsidR="00890EAD">
        <w:instrText xml:space="preserve"> SEQ Figura \* ARABIC </w:instrText>
      </w:r>
      <w:r w:rsidR="00890EAD">
        <w:fldChar w:fldCharType="separate"/>
      </w:r>
      <w:r w:rsidR="00E5545D">
        <w:rPr>
          <w:noProof/>
        </w:rPr>
        <w:t>15</w:t>
      </w:r>
      <w:r w:rsidR="00890EAD">
        <w:rPr>
          <w:noProof/>
        </w:rPr>
        <w:fldChar w:fldCharType="end"/>
      </w:r>
      <w:bookmarkEnd w:id="131"/>
      <w:r>
        <w:t xml:space="preserve"> - Matriz de confusión</w:t>
      </w:r>
      <w:r w:rsidR="003838A5">
        <w:t xml:space="preserve"> </w:t>
      </w:r>
      <w:r w:rsidR="00CA1816">
        <w:t xml:space="preserve">de las predicciones de lncRNA en </w:t>
      </w:r>
      <w:r w:rsidR="003838A5">
        <w:t>maíz,</w:t>
      </w:r>
      <w:r>
        <w:t xml:space="preserve"> </w:t>
      </w:r>
      <w:r w:rsidR="00CA1816">
        <w:t>con</w:t>
      </w:r>
      <w:r w:rsidR="003838A5">
        <w:t xml:space="preserve"> </w:t>
      </w:r>
      <w:r>
        <w:t>modelo final con máquina de vectores de soporte y redes neuronales</w:t>
      </w:r>
      <w:r w:rsidR="003838A5">
        <w:t>. Elaboración propia.</w:t>
      </w:r>
      <w:bookmarkEnd w:id="132"/>
    </w:p>
    <w:p w14:paraId="66AE0FD1" w14:textId="674E2508" w:rsidR="00030F79" w:rsidRDefault="00030F79" w:rsidP="00030F79">
      <w:pPr>
        <w:jc w:val="both"/>
      </w:pPr>
      <w:r>
        <w:t xml:space="preserve">Adicionalmente, para esta prueba con maíz, se graficaron dos curvas: la curva de precisión y recuperación, y la curva ROC (del inglés </w:t>
      </w:r>
      <w:r w:rsidRPr="00030F79">
        <w:rPr>
          <w:i/>
        </w:rPr>
        <w:t>Receiver Operating Characteristic</w:t>
      </w:r>
      <w:r>
        <w:t xml:space="preserve">). Se puede observar la curva de precisión y recuperación en la </w:t>
      </w:r>
      <w:r w:rsidR="00E01B0F">
        <w:fldChar w:fldCharType="begin"/>
      </w:r>
      <w:r w:rsidR="00E01B0F">
        <w:instrText xml:space="preserve"> REF _Ref10324212 \h </w:instrText>
      </w:r>
      <w:r w:rsidR="00E01B0F">
        <w:fldChar w:fldCharType="separate"/>
      </w:r>
      <w:r w:rsidR="00E5545D">
        <w:t xml:space="preserve">Figura </w:t>
      </w:r>
      <w:r w:rsidR="00E5545D">
        <w:rPr>
          <w:noProof/>
        </w:rPr>
        <w:t>16</w:t>
      </w:r>
      <w:r w:rsidR="00E01B0F">
        <w:fldChar w:fldCharType="end"/>
      </w:r>
      <w:r>
        <w:t>, y l</w:t>
      </w:r>
      <w:r w:rsidR="00E01B0F">
        <w:t>a</w:t>
      </w:r>
      <w:r>
        <w:t xml:space="preserve"> curva ROC en la</w:t>
      </w:r>
      <w:r w:rsidR="00E01B0F">
        <w:t xml:space="preserve"> </w:t>
      </w:r>
      <w:r w:rsidR="00E01B0F">
        <w:fldChar w:fldCharType="begin"/>
      </w:r>
      <w:r w:rsidR="00E01B0F">
        <w:instrText xml:space="preserve"> REF _Ref10324218 \h </w:instrText>
      </w:r>
      <w:r w:rsidR="00E01B0F">
        <w:fldChar w:fldCharType="separate"/>
      </w:r>
      <w:r w:rsidR="00E5545D">
        <w:t xml:space="preserve">Figura </w:t>
      </w:r>
      <w:r w:rsidR="00E5545D">
        <w:rPr>
          <w:noProof/>
        </w:rPr>
        <w:t>17</w:t>
      </w:r>
      <w:r w:rsidR="00E01B0F">
        <w:fldChar w:fldCharType="end"/>
      </w:r>
      <w:r>
        <w:t>.</w:t>
      </w:r>
      <w:r w:rsidR="00E01B0F">
        <w:t xml:space="preserve"> En ambas figuras, la curva para el modelo final con redes neuronales viene representada en color rojo, mientras que la curva para el modelo final con máquinas de soporte de vectores en color azul. Se puede apreciar que ambos modelos poseen curvas muy similares, mostrando para ambas curvas un ligero mejor desempeño el modelo con redes neuronales profundas.</w:t>
      </w:r>
    </w:p>
    <w:p w14:paraId="769DCCBF" w14:textId="77777777" w:rsidR="00E01B0F" w:rsidRDefault="00E01B0F" w:rsidP="00E01B0F">
      <w:pPr>
        <w:keepNext/>
        <w:jc w:val="center"/>
      </w:pPr>
      <w:r>
        <w:rPr>
          <w:noProof/>
          <w:lang w:val="es-ES" w:eastAsia="es-ES"/>
        </w:rPr>
        <w:lastRenderedPageBreak/>
        <w:drawing>
          <wp:inline distT="0" distB="0" distL="0" distR="0" wp14:anchorId="316131EB" wp14:editId="6692B0C5">
            <wp:extent cx="4619625" cy="299315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47536" cy="3011240"/>
                    </a:xfrm>
                    <a:prstGeom prst="rect">
                      <a:avLst/>
                    </a:prstGeom>
                    <a:noFill/>
                    <a:ln>
                      <a:noFill/>
                    </a:ln>
                  </pic:spPr>
                </pic:pic>
              </a:graphicData>
            </a:graphic>
          </wp:inline>
        </w:drawing>
      </w:r>
    </w:p>
    <w:p w14:paraId="2DEEA784" w14:textId="470BE775" w:rsidR="00E01B0F" w:rsidRDefault="00E01B0F" w:rsidP="00E01B0F">
      <w:pPr>
        <w:pStyle w:val="Epgrafe"/>
        <w:jc w:val="center"/>
      </w:pPr>
      <w:bookmarkStart w:id="133" w:name="_Ref10324212"/>
      <w:bookmarkStart w:id="134" w:name="_Toc10327610"/>
      <w:r>
        <w:t xml:space="preserve">Figura </w:t>
      </w:r>
      <w:r w:rsidR="00890EAD">
        <w:fldChar w:fldCharType="begin"/>
      </w:r>
      <w:r w:rsidR="00890EAD">
        <w:instrText xml:space="preserve"> SEQ Figura \* ARABIC </w:instrText>
      </w:r>
      <w:r w:rsidR="00890EAD">
        <w:fldChar w:fldCharType="separate"/>
      </w:r>
      <w:r w:rsidR="00E5545D">
        <w:rPr>
          <w:noProof/>
        </w:rPr>
        <w:t>16</w:t>
      </w:r>
      <w:r w:rsidR="00890EAD">
        <w:rPr>
          <w:noProof/>
        </w:rPr>
        <w:fldChar w:fldCharType="end"/>
      </w:r>
      <w:bookmarkEnd w:id="133"/>
      <w:r>
        <w:t xml:space="preserve"> - Curva de precisión y recuperación de los modelos finales con redes neuronales y máquinas de soporte de vectores. Elaboración propia.</w:t>
      </w:r>
      <w:bookmarkEnd w:id="134"/>
    </w:p>
    <w:p w14:paraId="69AF40B1" w14:textId="77777777" w:rsidR="00E01B0F" w:rsidRDefault="00E01B0F" w:rsidP="00E01B0F">
      <w:pPr>
        <w:keepNext/>
        <w:jc w:val="center"/>
      </w:pPr>
      <w:r>
        <w:rPr>
          <w:noProof/>
          <w:lang w:val="es-ES" w:eastAsia="es-ES"/>
        </w:rPr>
        <w:drawing>
          <wp:inline distT="0" distB="0" distL="0" distR="0" wp14:anchorId="1C878AC0" wp14:editId="3F5E7261">
            <wp:extent cx="4714875" cy="3185109"/>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38404" cy="3201004"/>
                    </a:xfrm>
                    <a:prstGeom prst="rect">
                      <a:avLst/>
                    </a:prstGeom>
                    <a:noFill/>
                    <a:ln>
                      <a:noFill/>
                    </a:ln>
                  </pic:spPr>
                </pic:pic>
              </a:graphicData>
            </a:graphic>
          </wp:inline>
        </w:drawing>
      </w:r>
    </w:p>
    <w:p w14:paraId="64012C53" w14:textId="1582B7FE" w:rsidR="00E01B0F" w:rsidRPr="00E01B0F" w:rsidRDefault="00E01B0F" w:rsidP="00E01B0F">
      <w:pPr>
        <w:pStyle w:val="Epgrafe"/>
        <w:jc w:val="center"/>
        <w:rPr>
          <w:noProof/>
        </w:rPr>
      </w:pPr>
      <w:bookmarkStart w:id="135" w:name="_Ref10324218"/>
      <w:bookmarkStart w:id="136" w:name="_Toc10327611"/>
      <w:r>
        <w:t xml:space="preserve">Figura </w:t>
      </w:r>
      <w:r w:rsidR="00890EAD">
        <w:fldChar w:fldCharType="begin"/>
      </w:r>
      <w:r w:rsidR="00890EAD">
        <w:instrText xml:space="preserve"> SEQ Figura \* ARABIC </w:instrText>
      </w:r>
      <w:r w:rsidR="00890EAD">
        <w:fldChar w:fldCharType="separate"/>
      </w:r>
      <w:r w:rsidR="00E5545D">
        <w:rPr>
          <w:noProof/>
        </w:rPr>
        <w:t>17</w:t>
      </w:r>
      <w:r w:rsidR="00890EAD">
        <w:rPr>
          <w:noProof/>
        </w:rPr>
        <w:fldChar w:fldCharType="end"/>
      </w:r>
      <w:bookmarkEnd w:id="135"/>
      <w:r>
        <w:t xml:space="preserve"> -</w:t>
      </w:r>
      <w:r>
        <w:rPr>
          <w:noProof/>
        </w:rPr>
        <w:t xml:space="preserve"> Curva de precisión y recuperación de los modelos finales con redes neuronales y máquinas de soporte de vectores. Elaboración propia.</w:t>
      </w:r>
      <w:bookmarkEnd w:id="136"/>
    </w:p>
    <w:p w14:paraId="31614FF7" w14:textId="5CF06D21" w:rsidR="007F153D" w:rsidRDefault="007F153D" w:rsidP="007F153D">
      <w:pPr>
        <w:pStyle w:val="Ttulo2"/>
      </w:pPr>
      <w:bookmarkStart w:id="137" w:name="_Toc10327566"/>
      <w:r>
        <w:t>Predictor de lncRNA para plantas</w:t>
      </w:r>
      <w:bookmarkEnd w:id="137"/>
    </w:p>
    <w:p w14:paraId="4456967D" w14:textId="621ADBE7" w:rsidR="00B76913" w:rsidRDefault="000717E2" w:rsidP="000717E2">
      <w:pPr>
        <w:jc w:val="both"/>
      </w:pPr>
      <w:r>
        <w:t>Este predictor</w:t>
      </w:r>
      <w:r w:rsidR="008776D7">
        <w:t xml:space="preserve"> </w:t>
      </w:r>
      <w:r>
        <w:t>es un ensamble de bosques aleatorios, entrenado bajo datos empíricamente validados de especies de plantas, animales y vir</w:t>
      </w:r>
      <w:r w:rsidR="00CA1816">
        <w:t>us</w:t>
      </w:r>
      <w:r w:rsidR="008776D7">
        <w:t xml:space="preserve"> </w:t>
      </w:r>
      <w:r w:rsidR="008776D7">
        <w:fldChar w:fldCharType="begin"/>
      </w:r>
      <w:r w:rsidR="00E01B0F">
        <w:instrText xml:space="preserve"> ADDIN ZOTERO_ITEM CSL_CITATION {"citationID":"H5JxVt9o","properties":{"formattedCitation":"(Simopoulos et\\uc0\\u160{}al., 2018)","plainCitation":"(Simopoulos et al., 2018)","noteIndex":0},"citationItems":[{"id":"eXPBP2XP/8qxPsWF5","uris":["http://zotero.org/users/5172276/items/4Q7WPAE4"],"uri":["http://zotero.org/users/5172276/items/4Q7WPAE4"],"itemData":{"id":"xl4zAQI8/UL874HqJ","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776D7">
        <w:fldChar w:fldCharType="separate"/>
      </w:r>
      <w:r w:rsidR="008776D7" w:rsidRPr="008776D7">
        <w:rPr>
          <w:rFonts w:cs="Arial"/>
          <w:szCs w:val="24"/>
        </w:rPr>
        <w:t xml:space="preserve">(Simopoulos et al., </w:t>
      </w:r>
      <w:r w:rsidR="008776D7" w:rsidRPr="008776D7">
        <w:rPr>
          <w:rFonts w:cs="Arial"/>
          <w:szCs w:val="24"/>
        </w:rPr>
        <w:lastRenderedPageBreak/>
        <w:t>2018)</w:t>
      </w:r>
      <w:r w:rsidR="008776D7">
        <w:fldChar w:fldCharType="end"/>
      </w:r>
      <w:r>
        <w:t>.</w:t>
      </w:r>
      <w:r w:rsidR="00B76913">
        <w:t xml:space="preserve"> También busca resolver la problemática de construir un modelo para plantas haciendo uso de información de otras especies.</w:t>
      </w:r>
    </w:p>
    <w:p w14:paraId="55C07E33" w14:textId="727E5F94" w:rsidR="00A54B01" w:rsidRDefault="008776D7" w:rsidP="000717E2">
      <w:pPr>
        <w:jc w:val="both"/>
      </w:pPr>
      <w:r>
        <w:t xml:space="preserve">Se realizaron predicciones con este modelo </w:t>
      </w:r>
      <w:r w:rsidR="00A54B01">
        <w:t xml:space="preserve">según las indicaciones en </w:t>
      </w:r>
      <w:hyperlink r:id="rId44" w:history="1">
        <w:r w:rsidR="00A54B01" w:rsidRPr="0000572C">
          <w:rPr>
            <w:rStyle w:val="Hipervnculo"/>
          </w:rPr>
          <w:t>https://github.com/gbgolding/crema</w:t>
        </w:r>
      </w:hyperlink>
      <w:r w:rsidR="00A54B01">
        <w:t xml:space="preserve">. El código fuente utilizado para realizar estas predicciones se puede encontrar en el </w:t>
      </w:r>
      <w:r w:rsidR="00537A7E">
        <w:fldChar w:fldCharType="begin"/>
      </w:r>
      <w:r w:rsidR="00537A7E">
        <w:instrText xml:space="preserve"> REF _Ref10296984 \r \h </w:instrText>
      </w:r>
      <w:r w:rsidR="00537A7E">
        <w:fldChar w:fldCharType="separate"/>
      </w:r>
      <w:r w:rsidR="00E5545D">
        <w:t>Anexo V</w:t>
      </w:r>
      <w:r w:rsidR="00537A7E">
        <w:fldChar w:fldCharType="end"/>
      </w:r>
      <w:r w:rsidR="00A54B01">
        <w:t>.</w:t>
      </w:r>
      <w:r w:rsidR="00B76913">
        <w:t xml:space="preserve"> En l</w:t>
      </w:r>
      <w:r w:rsidR="00BE5177">
        <w:t xml:space="preserve">os resultados mostrados en la </w:t>
      </w:r>
      <w:r w:rsidR="00BE5177">
        <w:fldChar w:fldCharType="begin"/>
      </w:r>
      <w:r w:rsidR="00BE5177">
        <w:instrText xml:space="preserve"> REF _Ref10296799 \h </w:instrText>
      </w:r>
      <w:r w:rsidR="00BE5177">
        <w:fldChar w:fldCharType="separate"/>
      </w:r>
      <w:r w:rsidR="00E5545D">
        <w:t xml:space="preserve">Tabla </w:t>
      </w:r>
      <w:r w:rsidR="00E5545D">
        <w:rPr>
          <w:noProof/>
        </w:rPr>
        <w:t>17</w:t>
      </w:r>
      <w:r w:rsidR="00BE5177">
        <w:fldChar w:fldCharType="end"/>
      </w:r>
      <w:r w:rsidR="00B76913">
        <w:t>, s</w:t>
      </w:r>
      <w:r w:rsidR="00BE5177">
        <w:t>e puede observar que a exactitud lograda en el modelo final</w:t>
      </w:r>
      <w:r w:rsidR="00CA1816">
        <w:t xml:space="preserve"> neuronal</w:t>
      </w:r>
      <w:r w:rsidR="00BE5177">
        <w:t xml:space="preserve"> es </w:t>
      </w:r>
      <w:r w:rsidR="00CA1816">
        <w:t>significativamente superior</w:t>
      </w:r>
      <w:r w:rsidR="006A7E85">
        <w:t xml:space="preserve"> en todos los casos</w:t>
      </w:r>
      <w:r w:rsidR="00BE5177">
        <w:t>.</w:t>
      </w:r>
      <w:r w:rsidR="00030F79">
        <w:t xml:space="preserve"> En promedio, el predictor para plantas obtuvo una exactitud de 58.04%. La menor diferencia registrada fue para </w:t>
      </w:r>
      <w:r w:rsidR="00030F79" w:rsidRPr="00030F79">
        <w:t>Brassica rapa</w:t>
      </w:r>
      <w:r w:rsidR="00030F79">
        <w:t xml:space="preserve"> con 8.25% de diferencia entre el modelo final (87.22%) y el predictor para plantas (78.96%).</w:t>
      </w:r>
    </w:p>
    <w:p w14:paraId="72BFEA0E" w14:textId="3914C6BC" w:rsidR="00A54B01" w:rsidRDefault="00A54B01" w:rsidP="00A54B01">
      <w:pPr>
        <w:pStyle w:val="Epgrafe"/>
        <w:keepNext/>
        <w:jc w:val="center"/>
      </w:pPr>
      <w:bookmarkStart w:id="138" w:name="_Ref10296799"/>
      <w:bookmarkStart w:id="139" w:name="_Toc10327630"/>
      <w:r>
        <w:t xml:space="preserve">Tabla </w:t>
      </w:r>
      <w:r w:rsidR="00890EAD">
        <w:fldChar w:fldCharType="begin"/>
      </w:r>
      <w:r w:rsidR="00890EAD">
        <w:instrText xml:space="preserve"> SEQ Tabla \* ARABIC </w:instrText>
      </w:r>
      <w:r w:rsidR="00890EAD">
        <w:fldChar w:fldCharType="separate"/>
      </w:r>
      <w:r w:rsidR="00E5545D">
        <w:rPr>
          <w:noProof/>
        </w:rPr>
        <w:t>17</w:t>
      </w:r>
      <w:r w:rsidR="00890EAD">
        <w:rPr>
          <w:noProof/>
        </w:rPr>
        <w:fldChar w:fldCharType="end"/>
      </w:r>
      <w:bookmarkEnd w:id="138"/>
      <w:r>
        <w:t>- Comparación del modelo final y el predictor para plantas.</w:t>
      </w:r>
      <w:bookmarkEnd w:id="139"/>
    </w:p>
    <w:tbl>
      <w:tblPr>
        <w:tblStyle w:val="GridTable4"/>
        <w:tblW w:w="8545" w:type="dxa"/>
        <w:tblLook w:val="04A0" w:firstRow="1" w:lastRow="0" w:firstColumn="1" w:lastColumn="0" w:noHBand="0" w:noVBand="1"/>
      </w:tblPr>
      <w:tblGrid>
        <w:gridCol w:w="3586"/>
        <w:gridCol w:w="2439"/>
        <w:gridCol w:w="2520"/>
      </w:tblGrid>
      <w:tr w:rsidR="00A54B01" w14:paraId="41E91698" w14:textId="77777777" w:rsidTr="00A5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937F99" w14:textId="77777777" w:rsidR="00A54B01" w:rsidRDefault="00A54B01" w:rsidP="00A54B01">
            <w:pPr>
              <w:jc w:val="both"/>
            </w:pPr>
            <w:r>
              <w:t>Especie</w:t>
            </w:r>
          </w:p>
        </w:tc>
        <w:tc>
          <w:tcPr>
            <w:tcW w:w="2439" w:type="dxa"/>
          </w:tcPr>
          <w:p w14:paraId="1192CFC0" w14:textId="706D2303" w:rsidR="00A54B01" w:rsidRDefault="00A54B01" w:rsidP="00A54B01">
            <w:pPr>
              <w:cnfStyle w:val="100000000000" w:firstRow="1" w:lastRow="0" w:firstColumn="0" w:lastColumn="0" w:oddVBand="0" w:evenVBand="0" w:oddHBand="0" w:evenHBand="0" w:firstRowFirstColumn="0" w:firstRowLastColumn="0" w:lastRowFirstColumn="0" w:lastRowLastColumn="0"/>
            </w:pPr>
            <w:r>
              <w:t>Modelo final</w:t>
            </w:r>
          </w:p>
        </w:tc>
        <w:tc>
          <w:tcPr>
            <w:tcW w:w="2520" w:type="dxa"/>
          </w:tcPr>
          <w:p w14:paraId="4838B0F2" w14:textId="7C27083F" w:rsidR="00A54B01" w:rsidRDefault="00A54B01" w:rsidP="00A54B01">
            <w:pPr>
              <w:cnfStyle w:val="100000000000" w:firstRow="1" w:lastRow="0" w:firstColumn="0" w:lastColumn="0" w:oddVBand="0" w:evenVBand="0" w:oddHBand="0" w:evenHBand="0" w:firstRowFirstColumn="0" w:firstRowLastColumn="0" w:lastRowFirstColumn="0" w:lastRowLastColumn="0"/>
            </w:pPr>
            <w:r>
              <w:t>Predictor para plantas</w:t>
            </w:r>
          </w:p>
        </w:tc>
      </w:tr>
      <w:tr w:rsidR="00A54B01" w14:paraId="72E475CE"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14A787" w14:textId="77777777" w:rsidR="00A54B01" w:rsidRPr="00A70D87" w:rsidRDefault="00A54B01" w:rsidP="00A54B01">
            <w:pPr>
              <w:jc w:val="both"/>
              <w:rPr>
                <w:b w:val="0"/>
                <w:bCs w:val="0"/>
              </w:rPr>
            </w:pPr>
            <w:r>
              <w:t>Amborella trichopoda</w:t>
            </w:r>
          </w:p>
        </w:tc>
        <w:tc>
          <w:tcPr>
            <w:tcW w:w="2439" w:type="dxa"/>
          </w:tcPr>
          <w:p w14:paraId="016BA58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19B9404C" w14:textId="3E26379F"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365494</w:t>
            </w:r>
          </w:p>
        </w:tc>
      </w:tr>
      <w:tr w:rsidR="00A54B01" w14:paraId="58877B0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1884F24" w14:textId="77777777" w:rsidR="00A54B01" w:rsidRPr="00A70D87" w:rsidRDefault="00A54B01" w:rsidP="00A54B01">
            <w:pPr>
              <w:jc w:val="both"/>
              <w:rPr>
                <w:b w:val="0"/>
                <w:bCs w:val="0"/>
              </w:rPr>
            </w:pPr>
            <w:r>
              <w:t>Arabidopsis lyrata</w:t>
            </w:r>
          </w:p>
        </w:tc>
        <w:tc>
          <w:tcPr>
            <w:tcW w:w="2439" w:type="dxa"/>
          </w:tcPr>
          <w:p w14:paraId="2550FE8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2F408051" w14:textId="5E26F276"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2865</w:t>
            </w:r>
          </w:p>
        </w:tc>
      </w:tr>
      <w:tr w:rsidR="00A54B01" w14:paraId="4DFEB225"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872F41" w14:textId="77777777" w:rsidR="00A54B01" w:rsidRPr="005423D2" w:rsidRDefault="00A54B01" w:rsidP="00A54B01">
            <w:pPr>
              <w:jc w:val="both"/>
            </w:pPr>
            <w:r>
              <w:t>Arabidopsis thaliana</w:t>
            </w:r>
          </w:p>
        </w:tc>
        <w:tc>
          <w:tcPr>
            <w:tcW w:w="2439" w:type="dxa"/>
          </w:tcPr>
          <w:p w14:paraId="3D2CB28C"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76CA67D8" w14:textId="7676AE2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43298</w:t>
            </w:r>
          </w:p>
        </w:tc>
      </w:tr>
      <w:tr w:rsidR="00A54B01" w14:paraId="5DFF4E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F0505D7" w14:textId="77777777" w:rsidR="00A54B01" w:rsidRPr="005423D2" w:rsidRDefault="00A54B01" w:rsidP="00A54B01">
            <w:pPr>
              <w:jc w:val="both"/>
            </w:pPr>
            <w:r>
              <w:t>Brachypodium distachyon</w:t>
            </w:r>
          </w:p>
        </w:tc>
        <w:tc>
          <w:tcPr>
            <w:tcW w:w="2439" w:type="dxa"/>
          </w:tcPr>
          <w:p w14:paraId="3EBDDF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1525962F" w14:textId="1CA2D9C1"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47290</w:t>
            </w:r>
          </w:p>
        </w:tc>
      </w:tr>
      <w:tr w:rsidR="00A54B01" w14:paraId="4F5A8A1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71BFFD" w14:textId="77777777" w:rsidR="00A54B01" w:rsidRPr="00A70D87" w:rsidRDefault="00A54B01" w:rsidP="00A54B01">
            <w:pPr>
              <w:jc w:val="both"/>
              <w:rPr>
                <w:b w:val="0"/>
                <w:bCs w:val="0"/>
              </w:rPr>
            </w:pPr>
            <w:r>
              <w:t>Brassica napus</w:t>
            </w:r>
          </w:p>
        </w:tc>
        <w:tc>
          <w:tcPr>
            <w:tcW w:w="2439" w:type="dxa"/>
          </w:tcPr>
          <w:p w14:paraId="74DF0C7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2BED72D1" w14:textId="21299D91"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72053</w:t>
            </w:r>
          </w:p>
        </w:tc>
      </w:tr>
      <w:tr w:rsidR="00A54B01" w14:paraId="4C07322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F6FE60C" w14:textId="77777777" w:rsidR="00A54B01" w:rsidRPr="00A70D87" w:rsidRDefault="00A54B01" w:rsidP="00A54B01">
            <w:pPr>
              <w:jc w:val="both"/>
              <w:rPr>
                <w:b w:val="0"/>
                <w:bCs w:val="0"/>
              </w:rPr>
            </w:pPr>
            <w:r>
              <w:t>Brassica oleracea</w:t>
            </w:r>
          </w:p>
        </w:tc>
        <w:tc>
          <w:tcPr>
            <w:tcW w:w="2439" w:type="dxa"/>
          </w:tcPr>
          <w:p w14:paraId="62D950D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5FE68CC" w14:textId="09B892F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638</w:t>
            </w:r>
          </w:p>
        </w:tc>
      </w:tr>
      <w:tr w:rsidR="00A54B01" w14:paraId="38E84C3B"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B1BC60D" w14:textId="77777777" w:rsidR="00A54B01" w:rsidRPr="00A70D87" w:rsidRDefault="00A54B01" w:rsidP="00A54B01">
            <w:pPr>
              <w:jc w:val="both"/>
              <w:rPr>
                <w:b w:val="0"/>
                <w:bCs w:val="0"/>
              </w:rPr>
            </w:pPr>
            <w:r>
              <w:t>Brassica rapa</w:t>
            </w:r>
          </w:p>
        </w:tc>
        <w:tc>
          <w:tcPr>
            <w:tcW w:w="2439" w:type="dxa"/>
          </w:tcPr>
          <w:p w14:paraId="0389D04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5908927B" w14:textId="05CDE0E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789686</w:t>
            </w:r>
          </w:p>
        </w:tc>
      </w:tr>
      <w:tr w:rsidR="00A54B01" w14:paraId="062CED1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2C13B37" w14:textId="77777777" w:rsidR="00A54B01" w:rsidRPr="00A70D87" w:rsidRDefault="00A54B01" w:rsidP="00A54B01">
            <w:pPr>
              <w:jc w:val="both"/>
              <w:rPr>
                <w:b w:val="0"/>
                <w:bCs w:val="0"/>
              </w:rPr>
            </w:pPr>
            <w:r>
              <w:t>Corchorus capsularis</w:t>
            </w:r>
          </w:p>
        </w:tc>
        <w:tc>
          <w:tcPr>
            <w:tcW w:w="2439" w:type="dxa"/>
          </w:tcPr>
          <w:p w14:paraId="0A09874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2A973730" w14:textId="519736EF"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876</w:t>
            </w:r>
          </w:p>
        </w:tc>
      </w:tr>
      <w:tr w:rsidR="00A54B01" w14:paraId="29E253AF"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490CEEC" w14:textId="77777777" w:rsidR="00A54B01" w:rsidRPr="00A70D87" w:rsidRDefault="00A54B01" w:rsidP="00A54B01">
            <w:pPr>
              <w:jc w:val="both"/>
              <w:rPr>
                <w:b w:val="0"/>
                <w:bCs w:val="0"/>
              </w:rPr>
            </w:pPr>
            <w:r>
              <w:t>Cucumis sativus</w:t>
            </w:r>
          </w:p>
        </w:tc>
        <w:tc>
          <w:tcPr>
            <w:tcW w:w="2439" w:type="dxa"/>
          </w:tcPr>
          <w:p w14:paraId="425EEA5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4E518EDB" w14:textId="58FDB46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63735</w:t>
            </w:r>
          </w:p>
        </w:tc>
      </w:tr>
      <w:tr w:rsidR="00A54B01" w14:paraId="1B690302"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AB1182B" w14:textId="77777777" w:rsidR="00A54B01" w:rsidRPr="00A70D87" w:rsidRDefault="00A54B01" w:rsidP="00A54B01">
            <w:pPr>
              <w:jc w:val="both"/>
              <w:rPr>
                <w:b w:val="0"/>
                <w:bCs w:val="0"/>
              </w:rPr>
            </w:pPr>
            <w:r>
              <w:t>Glycine max</w:t>
            </w:r>
          </w:p>
        </w:tc>
        <w:tc>
          <w:tcPr>
            <w:tcW w:w="2439" w:type="dxa"/>
          </w:tcPr>
          <w:p w14:paraId="26F9214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3E7EA411" w14:textId="093E3F32"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58293</w:t>
            </w:r>
          </w:p>
        </w:tc>
      </w:tr>
      <w:tr w:rsidR="00A54B01" w14:paraId="7B84FC3D"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A52D9C" w14:textId="77777777" w:rsidR="00A54B01" w:rsidRPr="00A70D87" w:rsidRDefault="00A54B01" w:rsidP="00A54B01">
            <w:pPr>
              <w:jc w:val="both"/>
              <w:rPr>
                <w:b w:val="0"/>
                <w:bCs w:val="0"/>
              </w:rPr>
            </w:pPr>
            <w:r>
              <w:t>Gossypium raimondii</w:t>
            </w:r>
          </w:p>
        </w:tc>
        <w:tc>
          <w:tcPr>
            <w:tcW w:w="2439" w:type="dxa"/>
          </w:tcPr>
          <w:p w14:paraId="29D370E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2F9ED603" w14:textId="71D74645"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55798</w:t>
            </w:r>
          </w:p>
        </w:tc>
      </w:tr>
      <w:tr w:rsidR="00A54B01" w14:paraId="6D7FEC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7CDB77B" w14:textId="77777777" w:rsidR="00A54B01" w:rsidRPr="00A70D87" w:rsidRDefault="00A54B01" w:rsidP="00A54B01">
            <w:pPr>
              <w:jc w:val="both"/>
              <w:rPr>
                <w:b w:val="0"/>
                <w:bCs w:val="0"/>
              </w:rPr>
            </w:pPr>
            <w:r>
              <w:t>Hordeum vulgare</w:t>
            </w:r>
          </w:p>
        </w:tc>
        <w:tc>
          <w:tcPr>
            <w:tcW w:w="2439" w:type="dxa"/>
          </w:tcPr>
          <w:p w14:paraId="6A04C55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5412BA3F" w14:textId="3136D38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7252</w:t>
            </w:r>
          </w:p>
        </w:tc>
      </w:tr>
      <w:tr w:rsidR="00A54B01" w14:paraId="4BB7043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F9F4215" w14:textId="77777777" w:rsidR="00A54B01" w:rsidRPr="00A70D87" w:rsidRDefault="00A54B01" w:rsidP="00A54B01">
            <w:pPr>
              <w:jc w:val="both"/>
              <w:rPr>
                <w:b w:val="0"/>
                <w:bCs w:val="0"/>
              </w:rPr>
            </w:pPr>
            <w:r>
              <w:lastRenderedPageBreak/>
              <w:t>Leersia perrieri</w:t>
            </w:r>
          </w:p>
        </w:tc>
        <w:tc>
          <w:tcPr>
            <w:tcW w:w="2439" w:type="dxa"/>
          </w:tcPr>
          <w:p w14:paraId="7BB709F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3805A5D1" w14:textId="7FB3C6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4206</w:t>
            </w:r>
          </w:p>
        </w:tc>
      </w:tr>
      <w:tr w:rsidR="00A54B01" w14:paraId="79D1B5AE"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728874B" w14:textId="77777777" w:rsidR="00A54B01" w:rsidRPr="00A70D87" w:rsidRDefault="00A54B01" w:rsidP="00A54B01">
            <w:pPr>
              <w:jc w:val="both"/>
              <w:rPr>
                <w:b w:val="0"/>
                <w:bCs w:val="0"/>
              </w:rPr>
            </w:pPr>
            <w:r>
              <w:t>Manihot esculenta</w:t>
            </w:r>
          </w:p>
        </w:tc>
        <w:tc>
          <w:tcPr>
            <w:tcW w:w="2439" w:type="dxa"/>
          </w:tcPr>
          <w:p w14:paraId="78DB2AA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0AFF28ED" w14:textId="5FEE951C"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6701</w:t>
            </w:r>
          </w:p>
        </w:tc>
      </w:tr>
      <w:tr w:rsidR="00A54B01" w14:paraId="6E2681A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D33CD24" w14:textId="77777777" w:rsidR="00A54B01" w:rsidRPr="00A70D87" w:rsidRDefault="00A54B01" w:rsidP="00A54B01">
            <w:pPr>
              <w:jc w:val="both"/>
              <w:rPr>
                <w:b w:val="0"/>
                <w:bCs w:val="0"/>
              </w:rPr>
            </w:pPr>
            <w:r>
              <w:t>Medicago truncatula</w:t>
            </w:r>
          </w:p>
        </w:tc>
        <w:tc>
          <w:tcPr>
            <w:tcW w:w="2439" w:type="dxa"/>
          </w:tcPr>
          <w:p w14:paraId="4751E4E0"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2BC63686" w14:textId="6CB2561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00308</w:t>
            </w:r>
          </w:p>
        </w:tc>
      </w:tr>
      <w:tr w:rsidR="00A54B01" w14:paraId="08A2F7A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648CEBD" w14:textId="77777777" w:rsidR="00A54B01" w:rsidRPr="00A70D87" w:rsidRDefault="00A54B01" w:rsidP="00A54B01">
            <w:pPr>
              <w:jc w:val="both"/>
              <w:rPr>
                <w:b w:val="0"/>
                <w:bCs w:val="0"/>
              </w:rPr>
            </w:pPr>
            <w:r>
              <w:t>Oryza barthii</w:t>
            </w:r>
          </w:p>
        </w:tc>
        <w:tc>
          <w:tcPr>
            <w:tcW w:w="2439" w:type="dxa"/>
          </w:tcPr>
          <w:p w14:paraId="4230183B"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A1E54AB" w14:textId="650BBC1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1711</w:t>
            </w:r>
          </w:p>
        </w:tc>
      </w:tr>
      <w:tr w:rsidR="00A54B01" w14:paraId="5E8FD368"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F0422E6" w14:textId="77777777" w:rsidR="00A54B01" w:rsidRPr="00A70D87" w:rsidRDefault="00A54B01" w:rsidP="00A54B01">
            <w:pPr>
              <w:jc w:val="both"/>
              <w:rPr>
                <w:b w:val="0"/>
                <w:bCs w:val="0"/>
              </w:rPr>
            </w:pPr>
            <w:r>
              <w:t>Oryza brachyantha</w:t>
            </w:r>
          </w:p>
        </w:tc>
        <w:tc>
          <w:tcPr>
            <w:tcW w:w="2439" w:type="dxa"/>
          </w:tcPr>
          <w:p w14:paraId="0CBBD236"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1C7C1073" w14:textId="2A97CBC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35099</w:t>
            </w:r>
          </w:p>
        </w:tc>
      </w:tr>
      <w:tr w:rsidR="00A54B01" w14:paraId="4144E80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EAE2F7F" w14:textId="77777777" w:rsidR="00A54B01" w:rsidRPr="00A70D87" w:rsidRDefault="00A54B01" w:rsidP="00A54B01">
            <w:pPr>
              <w:jc w:val="both"/>
              <w:rPr>
                <w:b w:val="0"/>
                <w:bCs w:val="0"/>
              </w:rPr>
            </w:pPr>
            <w:r>
              <w:t>Oryza nivara</w:t>
            </w:r>
          </w:p>
        </w:tc>
        <w:tc>
          <w:tcPr>
            <w:tcW w:w="2439" w:type="dxa"/>
          </w:tcPr>
          <w:p w14:paraId="0B60F88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222A066A" w14:textId="2314D5D3"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87452</w:t>
            </w:r>
          </w:p>
        </w:tc>
      </w:tr>
      <w:tr w:rsidR="00A54B01" w14:paraId="26075BEC"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B860E04" w14:textId="77777777" w:rsidR="00A54B01" w:rsidRPr="00A70D87" w:rsidRDefault="00A54B01" w:rsidP="00A54B01">
            <w:pPr>
              <w:jc w:val="both"/>
              <w:rPr>
                <w:b w:val="0"/>
                <w:bCs w:val="0"/>
              </w:rPr>
            </w:pPr>
            <w:r>
              <w:t>Oryza rufipogon</w:t>
            </w:r>
          </w:p>
        </w:tc>
        <w:tc>
          <w:tcPr>
            <w:tcW w:w="2439" w:type="dxa"/>
          </w:tcPr>
          <w:p w14:paraId="30D46F2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60B8A10D" w14:textId="3807407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60480</w:t>
            </w:r>
          </w:p>
        </w:tc>
      </w:tr>
      <w:tr w:rsidR="00A54B01" w14:paraId="6CCE6AA9"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35E2B4E" w14:textId="77777777" w:rsidR="00A54B01" w:rsidRPr="00A70D87" w:rsidRDefault="00A54B01" w:rsidP="00A54B01">
            <w:pPr>
              <w:jc w:val="both"/>
              <w:rPr>
                <w:b w:val="0"/>
                <w:bCs w:val="0"/>
              </w:rPr>
            </w:pPr>
            <w:r>
              <w:t>Oryza sativa Japonica Group</w:t>
            </w:r>
          </w:p>
        </w:tc>
        <w:tc>
          <w:tcPr>
            <w:tcW w:w="2439" w:type="dxa"/>
          </w:tcPr>
          <w:p w14:paraId="4EAFF62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4F82ED17" w14:textId="643D517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31677</w:t>
            </w:r>
          </w:p>
        </w:tc>
      </w:tr>
      <w:tr w:rsidR="00A54B01" w14:paraId="40EFDE59"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5DED765" w14:textId="77777777" w:rsidR="00A54B01" w:rsidRPr="00A70D87" w:rsidRDefault="00A54B01" w:rsidP="00A54B01">
            <w:pPr>
              <w:jc w:val="both"/>
              <w:rPr>
                <w:b w:val="0"/>
                <w:bCs w:val="0"/>
              </w:rPr>
            </w:pPr>
            <w:r>
              <w:t>Physcomitrella patens</w:t>
            </w:r>
          </w:p>
        </w:tc>
        <w:tc>
          <w:tcPr>
            <w:tcW w:w="2439" w:type="dxa"/>
          </w:tcPr>
          <w:p w14:paraId="10FA1D3A"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640043F" w14:textId="2D9FD917"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49786</w:t>
            </w:r>
          </w:p>
        </w:tc>
      </w:tr>
      <w:tr w:rsidR="00A54B01" w14:paraId="2B2EE04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D31C0AB" w14:textId="77777777" w:rsidR="00A54B01" w:rsidRPr="00A70D87" w:rsidRDefault="00A54B01" w:rsidP="00A54B01">
            <w:pPr>
              <w:jc w:val="both"/>
              <w:rPr>
                <w:b w:val="0"/>
                <w:bCs w:val="0"/>
              </w:rPr>
            </w:pPr>
            <w:r>
              <w:t>Populus trichocarpa</w:t>
            </w:r>
          </w:p>
        </w:tc>
        <w:tc>
          <w:tcPr>
            <w:tcW w:w="2439" w:type="dxa"/>
          </w:tcPr>
          <w:p w14:paraId="08B92CC7"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42F77ACD" w14:textId="33781E5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61026</w:t>
            </w:r>
          </w:p>
        </w:tc>
      </w:tr>
      <w:tr w:rsidR="00A54B01" w14:paraId="0B8B761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05E69B8" w14:textId="77777777" w:rsidR="00A54B01" w:rsidRPr="00A70D87" w:rsidRDefault="00A54B01" w:rsidP="00A54B01">
            <w:pPr>
              <w:jc w:val="both"/>
              <w:rPr>
                <w:b w:val="0"/>
                <w:bCs w:val="0"/>
              </w:rPr>
            </w:pPr>
            <w:r>
              <w:t>Setaria italica</w:t>
            </w:r>
          </w:p>
        </w:tc>
        <w:tc>
          <w:tcPr>
            <w:tcW w:w="2439" w:type="dxa"/>
          </w:tcPr>
          <w:p w14:paraId="010A8998"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C4D4637" w14:textId="04BC5B54"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27019</w:t>
            </w:r>
          </w:p>
        </w:tc>
      </w:tr>
      <w:tr w:rsidR="00A54B01" w14:paraId="4DA58720"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03E01A0" w14:textId="77777777" w:rsidR="00A54B01" w:rsidRPr="00A70D87" w:rsidRDefault="00A54B01" w:rsidP="00A54B01">
            <w:pPr>
              <w:jc w:val="both"/>
              <w:rPr>
                <w:b w:val="0"/>
                <w:bCs w:val="0"/>
              </w:rPr>
            </w:pPr>
            <w:r>
              <w:t>Solanum lycopersicum</w:t>
            </w:r>
          </w:p>
        </w:tc>
        <w:tc>
          <w:tcPr>
            <w:tcW w:w="2439" w:type="dxa"/>
          </w:tcPr>
          <w:p w14:paraId="65D107DD"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1F279C57" w14:textId="2EE73A67"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27614</w:t>
            </w:r>
          </w:p>
        </w:tc>
      </w:tr>
      <w:tr w:rsidR="00A54B01" w14:paraId="18B7E6E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23DC870" w14:textId="77777777" w:rsidR="00A54B01" w:rsidRPr="00A70D87" w:rsidRDefault="00A54B01" w:rsidP="00A54B01">
            <w:pPr>
              <w:jc w:val="both"/>
              <w:rPr>
                <w:b w:val="0"/>
                <w:bCs w:val="0"/>
              </w:rPr>
            </w:pPr>
            <w:r>
              <w:t>Solanum tuberosum</w:t>
            </w:r>
          </w:p>
        </w:tc>
        <w:tc>
          <w:tcPr>
            <w:tcW w:w="2439" w:type="dxa"/>
          </w:tcPr>
          <w:p w14:paraId="773F6D84"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57595252" w14:textId="0815E7A2"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92633</w:t>
            </w:r>
          </w:p>
        </w:tc>
      </w:tr>
      <w:tr w:rsidR="00A54B01" w14:paraId="172D5EEF"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22156CC" w14:textId="77777777" w:rsidR="00A54B01" w:rsidRPr="005423D2" w:rsidRDefault="00A54B01" w:rsidP="00A54B01">
            <w:pPr>
              <w:jc w:val="both"/>
            </w:pPr>
            <w:r>
              <w:t>Sorghum bicolor</w:t>
            </w:r>
          </w:p>
        </w:tc>
        <w:tc>
          <w:tcPr>
            <w:tcW w:w="2439" w:type="dxa"/>
          </w:tcPr>
          <w:p w14:paraId="340BC3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4249757F" w14:textId="35455BC4"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0242</w:t>
            </w:r>
          </w:p>
        </w:tc>
      </w:tr>
      <w:tr w:rsidR="00A54B01" w14:paraId="358744E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29FA97A" w14:textId="77777777" w:rsidR="00A54B01" w:rsidRPr="00A70D87" w:rsidRDefault="00A54B01" w:rsidP="00A54B01">
            <w:pPr>
              <w:jc w:val="both"/>
              <w:rPr>
                <w:b w:val="0"/>
                <w:bCs w:val="0"/>
              </w:rPr>
            </w:pPr>
            <w:r>
              <w:t>Theobroma cacao</w:t>
            </w:r>
          </w:p>
        </w:tc>
        <w:tc>
          <w:tcPr>
            <w:tcW w:w="2439" w:type="dxa"/>
          </w:tcPr>
          <w:p w14:paraId="02357F1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9588F88" w14:textId="00697C8A"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9909</w:t>
            </w:r>
          </w:p>
        </w:tc>
      </w:tr>
      <w:tr w:rsidR="00A54B01" w14:paraId="4CEEA8D1"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216A2882" w14:textId="77777777" w:rsidR="00A54B01" w:rsidRPr="00A70D87" w:rsidRDefault="00A54B01" w:rsidP="00A54B01">
            <w:pPr>
              <w:jc w:val="both"/>
              <w:rPr>
                <w:b w:val="0"/>
                <w:bCs w:val="0"/>
              </w:rPr>
            </w:pPr>
            <w:r>
              <w:t>Trifolium pratense</w:t>
            </w:r>
          </w:p>
        </w:tc>
        <w:tc>
          <w:tcPr>
            <w:tcW w:w="2439" w:type="dxa"/>
          </w:tcPr>
          <w:p w14:paraId="00A0C29F"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3256F480" w14:textId="169458EE"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67062</w:t>
            </w:r>
          </w:p>
        </w:tc>
      </w:tr>
      <w:tr w:rsidR="00A54B01" w14:paraId="0EC98446"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ACF48DB" w14:textId="77777777" w:rsidR="00A54B01" w:rsidRPr="005423D2" w:rsidRDefault="00A54B01" w:rsidP="00A54B01">
            <w:pPr>
              <w:jc w:val="both"/>
            </w:pPr>
            <w:r>
              <w:t>Triticum aestivum</w:t>
            </w:r>
          </w:p>
        </w:tc>
        <w:tc>
          <w:tcPr>
            <w:tcW w:w="2439" w:type="dxa"/>
          </w:tcPr>
          <w:p w14:paraId="7D2AE381"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7166C612" w14:textId="61D8A0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57628</w:t>
            </w:r>
          </w:p>
        </w:tc>
      </w:tr>
      <w:tr w:rsidR="00A54B01" w14:paraId="45E99BCD"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3E41BEA" w14:textId="77777777" w:rsidR="00A54B01" w:rsidRPr="005423D2" w:rsidRDefault="00A54B01" w:rsidP="00A54B01">
            <w:pPr>
              <w:jc w:val="both"/>
            </w:pPr>
            <w:r>
              <w:t>Vitis vinífera</w:t>
            </w:r>
          </w:p>
        </w:tc>
        <w:tc>
          <w:tcPr>
            <w:tcW w:w="2439" w:type="dxa"/>
          </w:tcPr>
          <w:p w14:paraId="410FB97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34B2C27" w14:textId="5E553B4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8365</w:t>
            </w:r>
          </w:p>
        </w:tc>
      </w:tr>
    </w:tbl>
    <w:p w14:paraId="4F62CD76" w14:textId="542D3C5D" w:rsidR="00A54B01" w:rsidRDefault="00E01B0F" w:rsidP="00E01B0F">
      <w:pPr>
        <w:pStyle w:val="Ttulo2"/>
      </w:pPr>
      <w:bookmarkStart w:id="140" w:name="_Toc10327567"/>
      <w:r>
        <w:t>Resumen</w:t>
      </w:r>
      <w:bookmarkEnd w:id="140"/>
    </w:p>
    <w:p w14:paraId="6671A2F6" w14:textId="16B090B3" w:rsidR="00E01B0F" w:rsidRDefault="00E01B0F" w:rsidP="000717E2">
      <w:pPr>
        <w:jc w:val="both"/>
      </w:pPr>
      <w:r>
        <w:t xml:space="preserve">Se entrenó un modelo final adicional con máquina de soporte de vectores, que presentó un desempeño muy similar, aunque ligeramente inferior, al desempeño del modelo con redes neuronales. Esto puede explicarse por la gran cantidad de </w:t>
      </w:r>
      <w:r>
        <w:lastRenderedPageBreak/>
        <w:t>información disponible para entrenar el modelo</w:t>
      </w:r>
      <w:r w:rsidR="00CA1816">
        <w:t>, la cual el paradigma neuronal parece estar ligeramente más capacitado de explotar</w:t>
      </w:r>
      <w:r>
        <w:t>.</w:t>
      </w:r>
    </w:p>
    <w:p w14:paraId="0EA742B3" w14:textId="4C4C4091" w:rsidR="002C025B" w:rsidRDefault="00CA1816" w:rsidP="002C025B">
      <w:pPr>
        <w:jc w:val="both"/>
      </w:pPr>
      <w:r>
        <w:t xml:space="preserve">Los resultados verifican nuestra hipótesis de que modelos de aprendizaje profundo junto con datos de una consistente cantidad de especies pueden dar resultados significativos para ayudar en la anotación de especies poco estudiadas, superando largamente al referente actual de </w:t>
      </w:r>
      <w:r w:rsidR="00E01B0F">
        <w:t xml:space="preserve"> </w:t>
      </w:r>
      <w:r w:rsidR="00E01B0F">
        <w:fldChar w:fldCharType="begin"/>
      </w:r>
      <w:r w:rsidR="00E01B0F">
        <w:instrText xml:space="preserve"> ADDIN ZOTERO_ITEM CSL_CITATION {"citationID":"p5brDdr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E01B0F">
        <w:fldChar w:fldCharType="separate"/>
      </w:r>
      <w:r w:rsidR="00E01B0F" w:rsidRPr="00E01B0F">
        <w:rPr>
          <w:rFonts w:cs="Arial"/>
          <w:szCs w:val="24"/>
        </w:rPr>
        <w:t>(Simopoulos et al., 2018)</w:t>
      </w:r>
      <w:r w:rsidR="00E01B0F">
        <w:fldChar w:fldCharType="end"/>
      </w:r>
      <w:r>
        <w:t xml:space="preserve"> en precisión y estabilidad</w:t>
      </w:r>
      <w:r w:rsidR="002C025B">
        <w:t>.</w:t>
      </w:r>
    </w:p>
    <w:p w14:paraId="146A6C9A" w14:textId="2556D146" w:rsidR="002C025B" w:rsidRDefault="002C025B" w:rsidP="002C025B">
      <w:pPr>
        <w:jc w:val="both"/>
      </w:pPr>
      <w:r>
        <w:br w:type="page"/>
      </w:r>
    </w:p>
    <w:p w14:paraId="547B341D" w14:textId="008E3E3A" w:rsidR="002C025B" w:rsidRDefault="00D5354B" w:rsidP="00D5354B">
      <w:pPr>
        <w:pStyle w:val="Ttulo1"/>
      </w:pPr>
      <w:bookmarkStart w:id="141" w:name="_Toc10327568"/>
      <w:r>
        <w:lastRenderedPageBreak/>
        <w:t>Conclusiones y trabajos futuros</w:t>
      </w:r>
      <w:bookmarkEnd w:id="141"/>
    </w:p>
    <w:p w14:paraId="6BF5E05A" w14:textId="4A315FC6" w:rsidR="00D5354B" w:rsidRDefault="00D5354B" w:rsidP="00D5354B">
      <w:pPr>
        <w:pStyle w:val="Ttulo2"/>
      </w:pPr>
      <w:bookmarkStart w:id="142" w:name="_Toc10327569"/>
      <w:r>
        <w:t>Conclusiones</w:t>
      </w:r>
      <w:bookmarkEnd w:id="142"/>
    </w:p>
    <w:p w14:paraId="63340A57" w14:textId="5F1517D2" w:rsidR="00D5354B" w:rsidRDefault="00D5354B" w:rsidP="00D5354B">
      <w:pPr>
        <w:jc w:val="both"/>
      </w:pPr>
      <w:r>
        <w:t xml:space="preserve">El objetivo del presente trabajo de investigación fue la construcción de un modelo para la predicción de moléculas ARN no codificantes largas en especies desconocidas al modelo, con la intensión de que sea de utilidad para predicciones </w:t>
      </w:r>
      <w:r>
        <w:rPr>
          <w:i/>
        </w:rPr>
        <w:t>ab initio</w:t>
      </w:r>
      <w:r>
        <w:t>.</w:t>
      </w:r>
    </w:p>
    <w:p w14:paraId="0EEF43C1" w14:textId="79B36446" w:rsidR="00D5354B" w:rsidRDefault="002B6197" w:rsidP="00D5354B">
      <w:pPr>
        <w:jc w:val="both"/>
      </w:pPr>
      <w:r>
        <w:t>Al construir un modelo basado en la información de 30 especies, haciendo uso de la validación cruzada con 30 iteraciones y dejando en cada una la información de una sola especie como conjunto de datos de validación, se logró obtener un modelo con una exactitud promedio de 87.79%.</w:t>
      </w:r>
    </w:p>
    <w:p w14:paraId="78611EE9" w14:textId="486A3BDF" w:rsidR="002B6197" w:rsidRDefault="002B6197" w:rsidP="00D5354B">
      <w:pPr>
        <w:jc w:val="both"/>
      </w:pPr>
      <w:commentRangeStart w:id="143"/>
      <w:r>
        <w:t xml:space="preserve">Al realizar pruebas sobre </w:t>
      </w:r>
      <w:r w:rsidR="00D123A4">
        <w:t xml:space="preserve">datos de </w:t>
      </w:r>
      <w:r>
        <w:t>maíz, se logró una exactitud de 93.98%</w:t>
      </w:r>
      <w:r w:rsidR="00D123A4">
        <w:t xml:space="preserve"> en predecir lncRNA</w:t>
      </w:r>
      <w:r>
        <w:t xml:space="preserve">, y al comparar el desempeño del modelo entrenado, contra el predictor </w:t>
      </w:r>
      <w:r w:rsidR="00CA1816">
        <w:t xml:space="preserve">del estado del arte </w:t>
      </w:r>
      <w:r>
        <w:t xml:space="preserve">para plantas </w:t>
      </w:r>
      <w:r>
        <w:fldChar w:fldCharType="begin"/>
      </w:r>
      <w:r>
        <w:instrText xml:space="preserve"> ADDIN ZOTERO_ITEM CSL_CITATION {"citationID":"Dbh5owE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2B6197">
        <w:rPr>
          <w:rFonts w:cs="Arial"/>
          <w:szCs w:val="24"/>
        </w:rPr>
        <w:t>(Simopoulos et al., 2018)</w:t>
      </w:r>
      <w:r>
        <w:fldChar w:fldCharType="end"/>
      </w:r>
      <w:r>
        <w:t xml:space="preserve"> se obtuvo en promedio una diferencia </w:t>
      </w:r>
      <w:r w:rsidR="00D123A4">
        <w:t>a favor de nuestra propuesta</w:t>
      </w:r>
      <w:r>
        <w:t xml:space="preserve"> de 29.75%.</w:t>
      </w:r>
      <w:commentRangeEnd w:id="143"/>
      <w:r w:rsidR="00E30EA8">
        <w:rPr>
          <w:rStyle w:val="Refdecomentario"/>
        </w:rPr>
        <w:commentReference w:id="143"/>
      </w:r>
    </w:p>
    <w:p w14:paraId="784D83E0" w14:textId="37E21D8D" w:rsidR="00D123A4" w:rsidRPr="00D5354B" w:rsidRDefault="00D123A4" w:rsidP="00D5354B">
      <w:pPr>
        <w:jc w:val="both"/>
      </w:pPr>
      <w:r>
        <w:t>Estos resultados muestran un potencial bastante promisor de los modelos generados, los cuales podrían apoyar en los procesos de anotacion de transcriptomas de especies poco anotadas e incluso en ayudar a revisar anotaciones de transcriptomas ya estudiados en busca de posibles nuevas anotaciones</w:t>
      </w:r>
    </w:p>
    <w:p w14:paraId="2F510809" w14:textId="53EC71E3" w:rsidR="00D5354B" w:rsidRDefault="00D5354B" w:rsidP="00D5354B">
      <w:pPr>
        <w:pStyle w:val="Ttulo2"/>
      </w:pPr>
      <w:bookmarkStart w:id="144" w:name="_Toc10327570"/>
      <w:r>
        <w:t>Trabajos futuros</w:t>
      </w:r>
      <w:bookmarkEnd w:id="144"/>
    </w:p>
    <w:p w14:paraId="7AB0A6B8" w14:textId="091E889A" w:rsidR="00A54B01" w:rsidRDefault="00D123A4" w:rsidP="000717E2">
      <w:pPr>
        <w:jc w:val="both"/>
      </w:pPr>
      <w:r>
        <w:t xml:space="preserve">De la investigación se pudo extraer algunos </w:t>
      </w:r>
      <w:r w:rsidR="002273F9">
        <w:t>tópicos de investigación</w:t>
      </w:r>
      <w:r>
        <w:t xml:space="preserve"> para trabajos futuros</w:t>
      </w:r>
      <w:r w:rsidR="002273F9">
        <w:t>, los cuales apuntan a</w:t>
      </w:r>
      <w:r>
        <w:t xml:space="preserve"> entender mejor cómo generar mejores  modelos</w:t>
      </w:r>
      <w:r w:rsidR="002273F9">
        <w:t xml:space="preserve"> predictivos</w:t>
      </w:r>
      <w:r w:rsidR="00E262E0">
        <w:t>:</w:t>
      </w:r>
    </w:p>
    <w:p w14:paraId="220B64D9" w14:textId="0052F542" w:rsidR="00E262E0" w:rsidRDefault="00E262E0" w:rsidP="00E262E0">
      <w:pPr>
        <w:pStyle w:val="Prrafodelista"/>
        <w:numPr>
          <w:ilvl w:val="0"/>
          <w:numId w:val="41"/>
        </w:numPr>
        <w:jc w:val="both"/>
      </w:pPr>
      <w:r>
        <w:t xml:space="preserve">Explorar cómo varía la tasa de predicción al usar un número diferente de especies y transcritos. Investigar a partir de qué punto la exactitud </w:t>
      </w:r>
      <w:r w:rsidR="00D123A4">
        <w:t xml:space="preserve">se satura o </w:t>
      </w:r>
      <w:r>
        <w:t>empieza a decaer.</w:t>
      </w:r>
    </w:p>
    <w:p w14:paraId="1FBDAF00" w14:textId="3A816ADC" w:rsidR="00E262E0" w:rsidRDefault="00D123A4" w:rsidP="00E262E0">
      <w:pPr>
        <w:pStyle w:val="Prrafodelista"/>
        <w:numPr>
          <w:ilvl w:val="0"/>
          <w:numId w:val="41"/>
        </w:numPr>
        <w:jc w:val="both"/>
      </w:pPr>
      <w:r>
        <w:t xml:space="preserve">Hacer una exploración más exhaustiva </w:t>
      </w:r>
      <w:r w:rsidR="00E262E0">
        <w:t xml:space="preserve"> </w:t>
      </w:r>
      <w:r>
        <w:t xml:space="preserve">del </w:t>
      </w:r>
      <w:r w:rsidR="00E262E0">
        <w:t>espacio de</w:t>
      </w:r>
      <w:r>
        <w:t xml:space="preserve"> hiper-parámetros </w:t>
      </w:r>
      <w:r w:rsidR="00E262E0">
        <w:t xml:space="preserve"> </w:t>
      </w:r>
      <w:r>
        <w:t>del</w:t>
      </w:r>
      <w:r w:rsidR="00E262E0">
        <w:t xml:space="preserve"> modelo con redes neuronales.</w:t>
      </w:r>
    </w:p>
    <w:p w14:paraId="4ACC45D4" w14:textId="2492EE60" w:rsidR="00E262E0" w:rsidRDefault="00E262E0" w:rsidP="00E262E0">
      <w:pPr>
        <w:pStyle w:val="Prrafodelista"/>
        <w:numPr>
          <w:ilvl w:val="0"/>
          <w:numId w:val="41"/>
        </w:numPr>
        <w:jc w:val="both"/>
      </w:pPr>
      <w:r>
        <w:t xml:space="preserve">Definir un modelo de red neuronal </w:t>
      </w:r>
      <w:r w:rsidRPr="00E262E0">
        <w:rPr>
          <w:i/>
        </w:rPr>
        <w:t>end-to-end</w:t>
      </w:r>
      <w:r>
        <w:t>, que no requiera de la definición de características</w:t>
      </w:r>
      <w:r w:rsidR="00D123A4">
        <w:t xml:space="preserve"> previas al entrenamiento, sino que ello sea parte del aprendizaje</w:t>
      </w:r>
      <w:r>
        <w:t>.</w:t>
      </w:r>
      <w:r w:rsidR="00D123A4">
        <w:t xml:space="preserve"> Se sugiere el estudio de Redes Neuronales Recurrentes</w:t>
      </w:r>
    </w:p>
    <w:p w14:paraId="49C3BAA7" w14:textId="74247326" w:rsidR="00E262E0" w:rsidRDefault="00A52D36" w:rsidP="00E262E0">
      <w:pPr>
        <w:jc w:val="both"/>
      </w:pPr>
      <w:r>
        <w:t>S</w:t>
      </w:r>
      <w:r w:rsidR="00E262E0">
        <w:t xml:space="preserve">e </w:t>
      </w:r>
      <w:r w:rsidR="002273F9">
        <w:t>planea</w:t>
      </w:r>
      <w:r w:rsidR="00E262E0">
        <w:t xml:space="preserve"> hacer pública la herramienta, para lo </w:t>
      </w:r>
      <w:r w:rsidR="00381D14">
        <w:t>cual</w:t>
      </w:r>
      <w:r w:rsidR="00E262E0">
        <w:t xml:space="preserve"> se requiere de ordenamiento y optimización del código fuente </w:t>
      </w:r>
      <w:r w:rsidR="002273F9">
        <w:t>generado</w:t>
      </w:r>
      <w:r w:rsidR="00E262E0">
        <w:t xml:space="preserve"> a lo largo del presente trabajo.</w:t>
      </w:r>
    </w:p>
    <w:p w14:paraId="650A6C5A" w14:textId="77777777" w:rsidR="008776D7" w:rsidRDefault="008776D7" w:rsidP="000717E2">
      <w:pPr>
        <w:jc w:val="both"/>
      </w:pPr>
    </w:p>
    <w:p w14:paraId="604294AD" w14:textId="2D0BEF52" w:rsidR="008776D7" w:rsidRPr="007F153D" w:rsidRDefault="008776D7" w:rsidP="000717E2">
      <w:pPr>
        <w:jc w:val="both"/>
        <w:sectPr w:rsidR="008776D7" w:rsidRPr="007F153D"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45" w:name="_Toc10327571"/>
      <w:r w:rsidRPr="00FD6FF2">
        <w:rPr>
          <w:noProof/>
          <w:lang w:val="en-US"/>
          <w:rPrChange w:id="146" w:author="Edwin Villanueva Talavera" w:date="2019-06-02T11:17:00Z">
            <w:rPr>
              <w:noProof/>
            </w:rPr>
          </w:rPrChange>
        </w:rPr>
        <w:t>Referencias</w:t>
      </w:r>
      <w:bookmarkEnd w:id="145"/>
    </w:p>
    <w:p w14:paraId="5A571E93" w14:textId="77777777" w:rsidR="002B6197" w:rsidRPr="00FD6FF2" w:rsidRDefault="00CE0AE9" w:rsidP="002B6197">
      <w:pPr>
        <w:pStyle w:val="Bibliografa"/>
        <w:rPr>
          <w:rFonts w:ascii="Times New Roman" w:hAnsi="Times New Roman" w:cs="Times New Roman"/>
          <w:noProof/>
          <w:sz w:val="24"/>
          <w:lang w:val="en-US"/>
          <w:rPrChange w:id="147" w:author="Edwin Villanueva Talavera" w:date="2019-06-02T11:17:00Z">
            <w:rPr>
              <w:rFonts w:ascii="Times New Roman" w:hAnsi="Times New Roman" w:cs="Times New Roman"/>
              <w:noProof/>
              <w:sz w:val="24"/>
            </w:rPr>
          </w:rPrChange>
        </w:rPr>
      </w:pPr>
      <w:r>
        <w:rPr>
          <w:noProof/>
        </w:rPr>
        <w:fldChar w:fldCharType="begin"/>
      </w:r>
      <w:r w:rsidR="00AE396B" w:rsidRPr="00FD6FF2">
        <w:rPr>
          <w:noProof/>
          <w:lang w:val="en-US"/>
          <w:rPrChange w:id="148" w:author="Edwin Villanueva Talavera" w:date="2019-06-02T11:17:00Z">
            <w:rPr>
              <w:noProof/>
            </w:rPr>
          </w:rPrChange>
        </w:rPr>
        <w:instrText xml:space="preserve"> ADDIN ZOTERO_BIBL {"uncited":[],"omitted":[],"custom":[]} CSL_BIBLIOGRAPHY </w:instrText>
      </w:r>
      <w:r>
        <w:rPr>
          <w:noProof/>
        </w:rPr>
        <w:fldChar w:fldCharType="separate"/>
      </w:r>
      <w:r w:rsidR="002B6197" w:rsidRPr="00FD6FF2">
        <w:rPr>
          <w:rFonts w:ascii="Times New Roman" w:hAnsi="Times New Roman" w:cs="Times New Roman"/>
          <w:noProof/>
          <w:sz w:val="24"/>
          <w:lang w:val="en-US"/>
          <w:rPrChange w:id="149" w:author="Edwin Villanueva Talavera" w:date="2019-06-02T11:17:00Z">
            <w:rPr>
              <w:rFonts w:ascii="Times New Roman" w:hAnsi="Times New Roman" w:cs="Times New Roman"/>
              <w:noProof/>
              <w:sz w:val="24"/>
            </w:rPr>
          </w:rPrChange>
        </w:rPr>
        <w:t xml:space="preserve">Abadi, M., Barham, P., Chen, J., Chen, Z., Davis, A., Dean, J., … Zheng, X. (2016). </w:t>
      </w:r>
      <w:r w:rsidR="002B6197" w:rsidRPr="00FD6FF2">
        <w:rPr>
          <w:rFonts w:ascii="Times New Roman" w:hAnsi="Times New Roman" w:cs="Times New Roman"/>
          <w:i/>
          <w:iCs/>
          <w:noProof/>
          <w:sz w:val="24"/>
          <w:lang w:val="en-US"/>
          <w:rPrChange w:id="150" w:author="Edwin Villanueva Talavera" w:date="2019-06-02T11:17:00Z">
            <w:rPr>
              <w:rFonts w:ascii="Times New Roman" w:hAnsi="Times New Roman" w:cs="Times New Roman"/>
              <w:i/>
              <w:iCs/>
              <w:noProof/>
              <w:sz w:val="24"/>
            </w:rPr>
          </w:rPrChange>
        </w:rPr>
        <w:t>TensorFlow: A system for large-scale machine learning</w:t>
      </w:r>
      <w:r w:rsidR="002B6197" w:rsidRPr="00FD6FF2">
        <w:rPr>
          <w:rFonts w:ascii="Times New Roman" w:hAnsi="Times New Roman" w:cs="Times New Roman"/>
          <w:noProof/>
          <w:sz w:val="24"/>
          <w:lang w:val="en-US"/>
          <w:rPrChange w:id="151" w:author="Edwin Villanueva Talavera" w:date="2019-06-02T11:17:00Z">
            <w:rPr>
              <w:rFonts w:ascii="Times New Roman" w:hAnsi="Times New Roman" w:cs="Times New Roman"/>
              <w:noProof/>
              <w:sz w:val="24"/>
            </w:rPr>
          </w:rPrChange>
        </w:rPr>
        <w:t>. 21.</w:t>
      </w:r>
    </w:p>
    <w:p w14:paraId="5B3CE570" w14:textId="77777777" w:rsidR="002B6197" w:rsidRPr="00FD6FF2" w:rsidRDefault="002B6197" w:rsidP="002B6197">
      <w:pPr>
        <w:pStyle w:val="Bibliografa"/>
        <w:rPr>
          <w:rFonts w:ascii="Times New Roman" w:hAnsi="Times New Roman" w:cs="Times New Roman"/>
          <w:noProof/>
          <w:sz w:val="24"/>
          <w:lang w:val="en-US"/>
          <w:rPrChange w:id="15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53" w:author="Edwin Villanueva Talavera" w:date="2019-06-02T11:17:00Z">
            <w:rPr>
              <w:rFonts w:ascii="Times New Roman" w:hAnsi="Times New Roman" w:cs="Times New Roman"/>
              <w:noProof/>
              <w:sz w:val="24"/>
            </w:rPr>
          </w:rPrChange>
        </w:rPr>
        <w:t xml:space="preserve">Achawanantakun, R., Chen, J., Sun, Y., &amp; Zhang, Y. (2015). LncRNA-ID: Long non-coding RNA IDentification using balanced random forests. </w:t>
      </w:r>
      <w:r w:rsidRPr="00FD6FF2">
        <w:rPr>
          <w:rFonts w:ascii="Times New Roman" w:hAnsi="Times New Roman" w:cs="Times New Roman"/>
          <w:i/>
          <w:iCs/>
          <w:noProof/>
          <w:sz w:val="24"/>
          <w:lang w:val="en-US"/>
          <w:rPrChange w:id="154" w:author="Edwin Villanueva Talavera" w:date="2019-06-02T11:17:00Z">
            <w:rPr>
              <w:rFonts w:ascii="Times New Roman" w:hAnsi="Times New Roman" w:cs="Times New Roman"/>
              <w:i/>
              <w:iCs/>
              <w:noProof/>
              <w:sz w:val="24"/>
            </w:rPr>
          </w:rPrChange>
        </w:rPr>
        <w:t>Bioinformatics</w:t>
      </w:r>
      <w:r w:rsidRPr="00FD6FF2">
        <w:rPr>
          <w:rFonts w:ascii="Times New Roman" w:hAnsi="Times New Roman" w:cs="Times New Roman"/>
          <w:noProof/>
          <w:sz w:val="24"/>
          <w:lang w:val="en-US"/>
          <w:rPrChange w:id="155"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56" w:author="Edwin Villanueva Talavera" w:date="2019-06-02T11:17:00Z">
            <w:rPr>
              <w:rFonts w:ascii="Times New Roman" w:hAnsi="Times New Roman" w:cs="Times New Roman"/>
              <w:i/>
              <w:iCs/>
              <w:noProof/>
              <w:sz w:val="24"/>
            </w:rPr>
          </w:rPrChange>
        </w:rPr>
        <w:t>31</w:t>
      </w:r>
      <w:r w:rsidRPr="00FD6FF2">
        <w:rPr>
          <w:rFonts w:ascii="Times New Roman" w:hAnsi="Times New Roman" w:cs="Times New Roman"/>
          <w:noProof/>
          <w:sz w:val="24"/>
          <w:lang w:val="en-US"/>
          <w:rPrChange w:id="157" w:author="Edwin Villanueva Talavera" w:date="2019-06-02T11:17:00Z">
            <w:rPr>
              <w:rFonts w:ascii="Times New Roman" w:hAnsi="Times New Roman" w:cs="Times New Roman"/>
              <w:noProof/>
              <w:sz w:val="24"/>
            </w:rPr>
          </w:rPrChange>
        </w:rPr>
        <w:t>(24), 3897–3905. https://doi.org/10.1093/bioinformatics/btv480</w:t>
      </w:r>
    </w:p>
    <w:p w14:paraId="4A3AD314"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158" w:author="Edwin Villanueva Talavera" w:date="2019-06-02T11:17:00Z">
            <w:rPr>
              <w:rFonts w:ascii="Times New Roman" w:hAnsi="Times New Roman" w:cs="Times New Roman"/>
              <w:noProof/>
              <w:sz w:val="24"/>
            </w:rPr>
          </w:rPrChange>
        </w:rPr>
        <w:t xml:space="preserve">Brownlee, J. (2018, mayo 22). A Gentle Introduction to k-fold Cross-Validation. </w:t>
      </w:r>
      <w:r w:rsidRPr="002B6197">
        <w:rPr>
          <w:rFonts w:ascii="Times New Roman" w:hAnsi="Times New Roman" w:cs="Times New Roman"/>
          <w:noProof/>
          <w:sz w:val="24"/>
        </w:rPr>
        <w:t>Recuperado el 4 de noviembre de 2018, de Machine Learning Mastery website: https://machinelearningmastery.com/k-fold-cross-validation/</w:t>
      </w:r>
    </w:p>
    <w:p w14:paraId="4DC0747E" w14:textId="77777777" w:rsidR="002B6197" w:rsidRPr="00FD6FF2" w:rsidRDefault="002B6197" w:rsidP="002B6197">
      <w:pPr>
        <w:pStyle w:val="Bibliografa"/>
        <w:rPr>
          <w:rFonts w:ascii="Times New Roman" w:hAnsi="Times New Roman" w:cs="Times New Roman"/>
          <w:noProof/>
          <w:sz w:val="24"/>
          <w:lang w:val="en-US"/>
          <w:rPrChange w:id="15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60" w:author="Edwin Villanueva Talavera" w:date="2019-06-02T11:17:00Z">
            <w:rPr>
              <w:rFonts w:ascii="Times New Roman" w:hAnsi="Times New Roman" w:cs="Times New Roman"/>
              <w:noProof/>
              <w:sz w:val="24"/>
            </w:rPr>
          </w:rPrChange>
        </w:rPr>
        <w:t xml:space="preserve">Buchfink, B., Xie, C., &amp; Huson, D. H. (2015). Fast and sensitive protein alignment using DIAMOND. </w:t>
      </w:r>
      <w:r w:rsidRPr="00FD6FF2">
        <w:rPr>
          <w:rFonts w:ascii="Times New Roman" w:hAnsi="Times New Roman" w:cs="Times New Roman"/>
          <w:i/>
          <w:iCs/>
          <w:noProof/>
          <w:sz w:val="24"/>
          <w:lang w:val="en-US"/>
          <w:rPrChange w:id="161" w:author="Edwin Villanueva Talavera" w:date="2019-06-02T11:17:00Z">
            <w:rPr>
              <w:rFonts w:ascii="Times New Roman" w:hAnsi="Times New Roman" w:cs="Times New Roman"/>
              <w:i/>
              <w:iCs/>
              <w:noProof/>
              <w:sz w:val="24"/>
            </w:rPr>
          </w:rPrChange>
        </w:rPr>
        <w:t>Nature Methods</w:t>
      </w:r>
      <w:r w:rsidRPr="00FD6FF2">
        <w:rPr>
          <w:rFonts w:ascii="Times New Roman" w:hAnsi="Times New Roman" w:cs="Times New Roman"/>
          <w:noProof/>
          <w:sz w:val="24"/>
          <w:lang w:val="en-US"/>
          <w:rPrChange w:id="16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63" w:author="Edwin Villanueva Talavera" w:date="2019-06-02T11:17:00Z">
            <w:rPr>
              <w:rFonts w:ascii="Times New Roman" w:hAnsi="Times New Roman" w:cs="Times New Roman"/>
              <w:i/>
              <w:iCs/>
              <w:noProof/>
              <w:sz w:val="24"/>
            </w:rPr>
          </w:rPrChange>
        </w:rPr>
        <w:t>12</w:t>
      </w:r>
      <w:r w:rsidRPr="00FD6FF2">
        <w:rPr>
          <w:rFonts w:ascii="Times New Roman" w:hAnsi="Times New Roman" w:cs="Times New Roman"/>
          <w:noProof/>
          <w:sz w:val="24"/>
          <w:lang w:val="en-US"/>
          <w:rPrChange w:id="164" w:author="Edwin Villanueva Talavera" w:date="2019-06-02T11:17:00Z">
            <w:rPr>
              <w:rFonts w:ascii="Times New Roman" w:hAnsi="Times New Roman" w:cs="Times New Roman"/>
              <w:noProof/>
              <w:sz w:val="24"/>
            </w:rPr>
          </w:rPrChange>
        </w:rPr>
        <w:t>(1), 59–60. https://doi.org/10.1038/nmeth.3176</w:t>
      </w:r>
    </w:p>
    <w:p w14:paraId="6B41D186" w14:textId="77777777" w:rsidR="002B6197" w:rsidRPr="00FD6FF2" w:rsidRDefault="002B6197" w:rsidP="002B6197">
      <w:pPr>
        <w:pStyle w:val="Bibliografa"/>
        <w:rPr>
          <w:rFonts w:ascii="Times New Roman" w:hAnsi="Times New Roman" w:cs="Times New Roman"/>
          <w:noProof/>
          <w:sz w:val="24"/>
          <w:lang w:val="en-US"/>
          <w:rPrChange w:id="165"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66" w:author="Edwin Villanueva Talavera" w:date="2019-06-02T11:17:00Z">
            <w:rPr>
              <w:rFonts w:ascii="Times New Roman" w:hAnsi="Times New Roman" w:cs="Times New Roman"/>
              <w:noProof/>
              <w:sz w:val="24"/>
            </w:rPr>
          </w:rPrChange>
        </w:rPr>
        <w:t xml:space="preserve">Chollet, F. (2017). </w:t>
      </w:r>
      <w:r w:rsidRPr="00FD6FF2">
        <w:rPr>
          <w:rFonts w:ascii="Times New Roman" w:hAnsi="Times New Roman" w:cs="Times New Roman"/>
          <w:i/>
          <w:iCs/>
          <w:noProof/>
          <w:sz w:val="24"/>
          <w:lang w:val="en-US"/>
          <w:rPrChange w:id="167" w:author="Edwin Villanueva Talavera" w:date="2019-06-02T11:17:00Z">
            <w:rPr>
              <w:rFonts w:ascii="Times New Roman" w:hAnsi="Times New Roman" w:cs="Times New Roman"/>
              <w:i/>
              <w:iCs/>
              <w:noProof/>
              <w:sz w:val="24"/>
            </w:rPr>
          </w:rPrChange>
        </w:rPr>
        <w:t>Deep Learning with Python</w:t>
      </w:r>
      <w:r w:rsidRPr="00FD6FF2">
        <w:rPr>
          <w:rFonts w:ascii="Times New Roman" w:hAnsi="Times New Roman" w:cs="Times New Roman"/>
          <w:noProof/>
          <w:sz w:val="24"/>
          <w:lang w:val="en-US"/>
          <w:rPrChange w:id="168" w:author="Edwin Villanueva Talavera" w:date="2019-06-02T11:17:00Z">
            <w:rPr>
              <w:rFonts w:ascii="Times New Roman" w:hAnsi="Times New Roman" w:cs="Times New Roman"/>
              <w:noProof/>
              <w:sz w:val="24"/>
            </w:rPr>
          </w:rPrChange>
        </w:rPr>
        <w:t xml:space="preserve"> (1st ed.). Greenwich, CT, USA: Manning Publications Co.</w:t>
      </w:r>
    </w:p>
    <w:p w14:paraId="570FF405" w14:textId="77777777" w:rsidR="002B6197" w:rsidRPr="00FD6FF2" w:rsidRDefault="002B6197" w:rsidP="002B6197">
      <w:pPr>
        <w:pStyle w:val="Bibliografa"/>
        <w:rPr>
          <w:rFonts w:ascii="Times New Roman" w:hAnsi="Times New Roman" w:cs="Times New Roman"/>
          <w:noProof/>
          <w:sz w:val="24"/>
          <w:lang w:val="en-US"/>
          <w:rPrChange w:id="16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70" w:author="Edwin Villanueva Talavera" w:date="2019-06-02T11:17:00Z">
            <w:rPr>
              <w:rFonts w:ascii="Times New Roman" w:hAnsi="Times New Roman" w:cs="Times New Roman"/>
              <w:noProof/>
              <w:sz w:val="24"/>
            </w:rPr>
          </w:rPrChange>
        </w:rPr>
        <w:t xml:space="preserve">Durinck, S., Moreau, Y., Kasprzyk, A., Davis, S., De Moor, B., Brazma, A., &amp; Huber, W. (2005). BioMart and Bioconductor: a powerful link between biological databases and microarray data analysis. </w:t>
      </w:r>
      <w:r w:rsidRPr="00FD6FF2">
        <w:rPr>
          <w:rFonts w:ascii="Times New Roman" w:hAnsi="Times New Roman" w:cs="Times New Roman"/>
          <w:i/>
          <w:iCs/>
          <w:noProof/>
          <w:sz w:val="24"/>
          <w:lang w:val="en-US"/>
          <w:rPrChange w:id="171" w:author="Edwin Villanueva Talavera" w:date="2019-06-02T11:17:00Z">
            <w:rPr>
              <w:rFonts w:ascii="Times New Roman" w:hAnsi="Times New Roman" w:cs="Times New Roman"/>
              <w:i/>
              <w:iCs/>
              <w:noProof/>
              <w:sz w:val="24"/>
            </w:rPr>
          </w:rPrChange>
        </w:rPr>
        <w:t>Bioinformatics</w:t>
      </w:r>
      <w:r w:rsidRPr="00FD6FF2">
        <w:rPr>
          <w:rFonts w:ascii="Times New Roman" w:hAnsi="Times New Roman" w:cs="Times New Roman"/>
          <w:noProof/>
          <w:sz w:val="24"/>
          <w:lang w:val="en-US"/>
          <w:rPrChange w:id="17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73" w:author="Edwin Villanueva Talavera" w:date="2019-06-02T11:17:00Z">
            <w:rPr>
              <w:rFonts w:ascii="Times New Roman" w:hAnsi="Times New Roman" w:cs="Times New Roman"/>
              <w:i/>
              <w:iCs/>
              <w:noProof/>
              <w:sz w:val="24"/>
            </w:rPr>
          </w:rPrChange>
        </w:rPr>
        <w:t>21</w:t>
      </w:r>
      <w:r w:rsidRPr="00FD6FF2">
        <w:rPr>
          <w:rFonts w:ascii="Times New Roman" w:hAnsi="Times New Roman" w:cs="Times New Roman"/>
          <w:noProof/>
          <w:sz w:val="24"/>
          <w:lang w:val="en-US"/>
          <w:rPrChange w:id="174" w:author="Edwin Villanueva Talavera" w:date="2019-06-02T11:17:00Z">
            <w:rPr>
              <w:rFonts w:ascii="Times New Roman" w:hAnsi="Times New Roman" w:cs="Times New Roman"/>
              <w:noProof/>
              <w:sz w:val="24"/>
            </w:rPr>
          </w:rPrChange>
        </w:rPr>
        <w:t>(16), 3439–3440. https://doi.org/10.1093/bioinformatics/bti525</w:t>
      </w:r>
    </w:p>
    <w:p w14:paraId="1A1144DA" w14:textId="77777777" w:rsidR="002B6197" w:rsidRPr="00FD6FF2" w:rsidRDefault="002B6197" w:rsidP="002B6197">
      <w:pPr>
        <w:pStyle w:val="Bibliografa"/>
        <w:rPr>
          <w:rFonts w:ascii="Times New Roman" w:hAnsi="Times New Roman" w:cs="Times New Roman"/>
          <w:noProof/>
          <w:sz w:val="24"/>
          <w:lang w:val="en-US"/>
          <w:rPrChange w:id="175"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76" w:author="Edwin Villanueva Talavera" w:date="2019-06-02T11:17:00Z">
            <w:rPr>
              <w:rFonts w:ascii="Times New Roman" w:hAnsi="Times New Roman" w:cs="Times New Roman"/>
              <w:noProof/>
              <w:sz w:val="24"/>
            </w:rPr>
          </w:rPrChange>
        </w:rPr>
        <w:t xml:space="preserve">Durinck, S., Spellman, P. T., Birney, E., &amp; Huber, W. (2009). Mapping identifiers for the integration of genomic datasets with the R/Bioconductor package biomaRt. </w:t>
      </w:r>
      <w:r w:rsidRPr="00FD6FF2">
        <w:rPr>
          <w:rFonts w:ascii="Times New Roman" w:hAnsi="Times New Roman" w:cs="Times New Roman"/>
          <w:i/>
          <w:iCs/>
          <w:noProof/>
          <w:sz w:val="24"/>
          <w:lang w:val="en-US"/>
          <w:rPrChange w:id="177" w:author="Edwin Villanueva Talavera" w:date="2019-06-02T11:17:00Z">
            <w:rPr>
              <w:rFonts w:ascii="Times New Roman" w:hAnsi="Times New Roman" w:cs="Times New Roman"/>
              <w:i/>
              <w:iCs/>
              <w:noProof/>
              <w:sz w:val="24"/>
            </w:rPr>
          </w:rPrChange>
        </w:rPr>
        <w:t>Nature Protocols</w:t>
      </w:r>
      <w:r w:rsidRPr="00FD6FF2">
        <w:rPr>
          <w:rFonts w:ascii="Times New Roman" w:hAnsi="Times New Roman" w:cs="Times New Roman"/>
          <w:noProof/>
          <w:sz w:val="24"/>
          <w:lang w:val="en-US"/>
          <w:rPrChange w:id="178"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79" w:author="Edwin Villanueva Talavera" w:date="2019-06-02T11:17:00Z">
            <w:rPr>
              <w:rFonts w:ascii="Times New Roman" w:hAnsi="Times New Roman" w:cs="Times New Roman"/>
              <w:i/>
              <w:iCs/>
              <w:noProof/>
              <w:sz w:val="24"/>
            </w:rPr>
          </w:rPrChange>
        </w:rPr>
        <w:t>4</w:t>
      </w:r>
      <w:r w:rsidRPr="00FD6FF2">
        <w:rPr>
          <w:rFonts w:ascii="Times New Roman" w:hAnsi="Times New Roman" w:cs="Times New Roman"/>
          <w:noProof/>
          <w:sz w:val="24"/>
          <w:lang w:val="en-US"/>
          <w:rPrChange w:id="180" w:author="Edwin Villanueva Talavera" w:date="2019-06-02T11:17:00Z">
            <w:rPr>
              <w:rFonts w:ascii="Times New Roman" w:hAnsi="Times New Roman" w:cs="Times New Roman"/>
              <w:noProof/>
              <w:sz w:val="24"/>
            </w:rPr>
          </w:rPrChange>
        </w:rPr>
        <w:t>(8), 1184–1191. https://doi.org/10.1038/nprot.2009.97</w:t>
      </w:r>
    </w:p>
    <w:p w14:paraId="238B1B4A" w14:textId="77777777" w:rsidR="002B6197" w:rsidRPr="00FD6FF2" w:rsidRDefault="002B6197" w:rsidP="002B6197">
      <w:pPr>
        <w:pStyle w:val="Bibliografa"/>
        <w:rPr>
          <w:rFonts w:ascii="Times New Roman" w:hAnsi="Times New Roman" w:cs="Times New Roman"/>
          <w:noProof/>
          <w:sz w:val="24"/>
          <w:lang w:val="en-US"/>
          <w:rPrChange w:id="181"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82" w:author="Edwin Villanueva Talavera" w:date="2019-06-02T11:17:00Z">
            <w:rPr>
              <w:rFonts w:ascii="Times New Roman" w:hAnsi="Times New Roman" w:cs="Times New Roman"/>
              <w:noProof/>
              <w:sz w:val="24"/>
            </w:rPr>
          </w:rPrChange>
        </w:rPr>
        <w:t xml:space="preserve">Fan, X.-N., &amp; Zhang, S.-W. (2015). lncRNA-MFDL: identification of human long non-coding RNAs by fusing multiple features and using deep learning. </w:t>
      </w:r>
      <w:r w:rsidRPr="00FD6FF2">
        <w:rPr>
          <w:rFonts w:ascii="Times New Roman" w:hAnsi="Times New Roman" w:cs="Times New Roman"/>
          <w:i/>
          <w:iCs/>
          <w:noProof/>
          <w:sz w:val="24"/>
          <w:lang w:val="en-US"/>
          <w:rPrChange w:id="183" w:author="Edwin Villanueva Talavera" w:date="2019-06-02T11:17:00Z">
            <w:rPr>
              <w:rFonts w:ascii="Times New Roman" w:hAnsi="Times New Roman" w:cs="Times New Roman"/>
              <w:i/>
              <w:iCs/>
              <w:noProof/>
              <w:sz w:val="24"/>
            </w:rPr>
          </w:rPrChange>
        </w:rPr>
        <w:t>Molecular BioSystems</w:t>
      </w:r>
      <w:r w:rsidRPr="00FD6FF2">
        <w:rPr>
          <w:rFonts w:ascii="Times New Roman" w:hAnsi="Times New Roman" w:cs="Times New Roman"/>
          <w:noProof/>
          <w:sz w:val="24"/>
          <w:lang w:val="en-US"/>
          <w:rPrChange w:id="184"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85" w:author="Edwin Villanueva Talavera" w:date="2019-06-02T11:17:00Z">
            <w:rPr>
              <w:rFonts w:ascii="Times New Roman" w:hAnsi="Times New Roman" w:cs="Times New Roman"/>
              <w:i/>
              <w:iCs/>
              <w:noProof/>
              <w:sz w:val="24"/>
            </w:rPr>
          </w:rPrChange>
        </w:rPr>
        <w:t>11</w:t>
      </w:r>
      <w:r w:rsidRPr="00FD6FF2">
        <w:rPr>
          <w:rFonts w:ascii="Times New Roman" w:hAnsi="Times New Roman" w:cs="Times New Roman"/>
          <w:noProof/>
          <w:sz w:val="24"/>
          <w:lang w:val="en-US"/>
          <w:rPrChange w:id="186" w:author="Edwin Villanueva Talavera" w:date="2019-06-02T11:17:00Z">
            <w:rPr>
              <w:rFonts w:ascii="Times New Roman" w:hAnsi="Times New Roman" w:cs="Times New Roman"/>
              <w:noProof/>
              <w:sz w:val="24"/>
            </w:rPr>
          </w:rPrChange>
        </w:rPr>
        <w:t>(3), 892–897. https://doi.org/10.1039/C4MB00650J</w:t>
      </w:r>
    </w:p>
    <w:p w14:paraId="2AA2B349" w14:textId="77777777" w:rsidR="002B6197" w:rsidRPr="00FD6FF2" w:rsidRDefault="002B6197" w:rsidP="002B6197">
      <w:pPr>
        <w:pStyle w:val="Bibliografa"/>
        <w:rPr>
          <w:rFonts w:ascii="Times New Roman" w:hAnsi="Times New Roman" w:cs="Times New Roman"/>
          <w:noProof/>
          <w:sz w:val="24"/>
          <w:lang w:val="en-US"/>
          <w:rPrChange w:id="187"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88" w:author="Edwin Villanueva Talavera" w:date="2019-06-02T11:17:00Z">
            <w:rPr>
              <w:rFonts w:ascii="Times New Roman" w:hAnsi="Times New Roman" w:cs="Times New Roman"/>
              <w:noProof/>
              <w:sz w:val="24"/>
            </w:rPr>
          </w:rPrChange>
        </w:rPr>
        <w:t xml:space="preserve">Fickett, J. W. (1982). Recognition of protein coding regions in DNA sequences. </w:t>
      </w:r>
      <w:r w:rsidRPr="00FD6FF2">
        <w:rPr>
          <w:rFonts w:ascii="Times New Roman" w:hAnsi="Times New Roman" w:cs="Times New Roman"/>
          <w:i/>
          <w:iCs/>
          <w:noProof/>
          <w:sz w:val="24"/>
          <w:lang w:val="en-US"/>
          <w:rPrChange w:id="189"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19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191" w:author="Edwin Villanueva Talavera" w:date="2019-06-02T11:17:00Z">
            <w:rPr>
              <w:rFonts w:ascii="Times New Roman" w:hAnsi="Times New Roman" w:cs="Times New Roman"/>
              <w:i/>
              <w:iCs/>
              <w:noProof/>
              <w:sz w:val="24"/>
            </w:rPr>
          </w:rPrChange>
        </w:rPr>
        <w:t>10</w:t>
      </w:r>
      <w:r w:rsidRPr="00FD6FF2">
        <w:rPr>
          <w:rFonts w:ascii="Times New Roman" w:hAnsi="Times New Roman" w:cs="Times New Roman"/>
          <w:noProof/>
          <w:sz w:val="24"/>
          <w:lang w:val="en-US"/>
          <w:rPrChange w:id="192" w:author="Edwin Villanueva Talavera" w:date="2019-06-02T11:17:00Z">
            <w:rPr>
              <w:rFonts w:ascii="Times New Roman" w:hAnsi="Times New Roman" w:cs="Times New Roman"/>
              <w:noProof/>
              <w:sz w:val="24"/>
            </w:rPr>
          </w:rPrChange>
        </w:rPr>
        <w:t>(17), 5303–5318.</w:t>
      </w:r>
    </w:p>
    <w:p w14:paraId="3EC4C359"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193" w:author="Edwin Villanueva Talavera" w:date="2019-06-02T11:17:00Z">
            <w:rPr>
              <w:rFonts w:ascii="Times New Roman" w:hAnsi="Times New Roman" w:cs="Times New Roman"/>
              <w:noProof/>
              <w:sz w:val="24"/>
            </w:rPr>
          </w:rPrChange>
        </w:rPr>
        <w:t xml:space="preserve">Genomics. (2015, septiembre 1). RNA Class:The Classification of RNA | CD Genomics Blog. </w:t>
      </w:r>
      <w:r w:rsidRPr="002B6197">
        <w:rPr>
          <w:rFonts w:ascii="Times New Roman" w:hAnsi="Times New Roman" w:cs="Times New Roman"/>
          <w:noProof/>
          <w:sz w:val="24"/>
        </w:rPr>
        <w:t>Recuperado el 30 de septiembre de 2018, de https://www.cd-genomics.com/blog/index.php/rna-classthe-classification-of-rna/</w:t>
      </w:r>
    </w:p>
    <w:p w14:paraId="1D870048" w14:textId="77777777" w:rsidR="002B6197" w:rsidRPr="00FD6FF2" w:rsidRDefault="002B6197" w:rsidP="002B6197">
      <w:pPr>
        <w:pStyle w:val="Bibliografa"/>
        <w:rPr>
          <w:rFonts w:ascii="Times New Roman" w:hAnsi="Times New Roman" w:cs="Times New Roman"/>
          <w:noProof/>
          <w:sz w:val="24"/>
          <w:lang w:val="en-US"/>
          <w:rPrChange w:id="194"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Han, S., Liang, Y., Li, Y., &amp; Du, W. (2016). </w:t>
      </w:r>
      <w:r w:rsidRPr="00FD6FF2">
        <w:rPr>
          <w:rFonts w:ascii="Times New Roman" w:hAnsi="Times New Roman" w:cs="Times New Roman"/>
          <w:noProof/>
          <w:sz w:val="24"/>
          <w:lang w:val="en-US"/>
          <w:rPrChange w:id="195" w:author="Edwin Villanueva Talavera" w:date="2019-06-02T11:17:00Z">
            <w:rPr>
              <w:rFonts w:ascii="Times New Roman" w:hAnsi="Times New Roman" w:cs="Times New Roman"/>
              <w:noProof/>
              <w:sz w:val="24"/>
            </w:rPr>
          </w:rPrChange>
        </w:rPr>
        <w:t xml:space="preserve">Long Noncoding RNA Identification: Comparing Machine Learning Based Tools for Long Noncoding Transcripts Discrimination. </w:t>
      </w:r>
      <w:r w:rsidRPr="00FD6FF2">
        <w:rPr>
          <w:rFonts w:ascii="Times New Roman" w:hAnsi="Times New Roman" w:cs="Times New Roman"/>
          <w:i/>
          <w:iCs/>
          <w:noProof/>
          <w:sz w:val="24"/>
          <w:lang w:val="en-US"/>
          <w:rPrChange w:id="196" w:author="Edwin Villanueva Talavera" w:date="2019-06-02T11:17:00Z">
            <w:rPr>
              <w:rFonts w:ascii="Times New Roman" w:hAnsi="Times New Roman" w:cs="Times New Roman"/>
              <w:i/>
              <w:iCs/>
              <w:noProof/>
              <w:sz w:val="24"/>
            </w:rPr>
          </w:rPrChange>
        </w:rPr>
        <w:t>Biomed Research International</w:t>
      </w:r>
      <w:r w:rsidRPr="00FD6FF2">
        <w:rPr>
          <w:rFonts w:ascii="Times New Roman" w:hAnsi="Times New Roman" w:cs="Times New Roman"/>
          <w:noProof/>
          <w:sz w:val="24"/>
          <w:lang w:val="en-US"/>
          <w:rPrChange w:id="197" w:author="Edwin Villanueva Talavera" w:date="2019-06-02T11:17:00Z">
            <w:rPr>
              <w:rFonts w:ascii="Times New Roman" w:hAnsi="Times New Roman" w:cs="Times New Roman"/>
              <w:noProof/>
              <w:sz w:val="24"/>
            </w:rPr>
          </w:rPrChange>
        </w:rPr>
        <w:t>, 8496165. https://doi.org/10.1155/2016/8496165</w:t>
      </w:r>
    </w:p>
    <w:p w14:paraId="5F22808D" w14:textId="77777777" w:rsidR="002B6197" w:rsidRPr="00FD6FF2" w:rsidRDefault="002B6197" w:rsidP="002B6197">
      <w:pPr>
        <w:pStyle w:val="Bibliografa"/>
        <w:rPr>
          <w:rFonts w:ascii="Times New Roman" w:hAnsi="Times New Roman" w:cs="Times New Roman"/>
          <w:noProof/>
          <w:sz w:val="24"/>
          <w:lang w:val="en-US"/>
          <w:rPrChange w:id="19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199" w:author="Edwin Villanueva Talavera" w:date="2019-06-02T11:17:00Z">
            <w:rPr>
              <w:rFonts w:ascii="Times New Roman" w:hAnsi="Times New Roman" w:cs="Times New Roman"/>
              <w:noProof/>
              <w:sz w:val="24"/>
            </w:rPr>
          </w:rPrChange>
        </w:rPr>
        <w:t xml:space="preserve">Jabeen, A., Ahmad, N., &amp; Raza, K. (2018). Machine Learning-Based State-of-the-Art Methods for the Classification of RNA-Seq Data. En </w:t>
      </w:r>
      <w:r w:rsidRPr="00FD6FF2">
        <w:rPr>
          <w:rFonts w:ascii="Times New Roman" w:hAnsi="Times New Roman" w:cs="Times New Roman"/>
          <w:i/>
          <w:iCs/>
          <w:noProof/>
          <w:sz w:val="24"/>
          <w:lang w:val="en-US"/>
          <w:rPrChange w:id="200" w:author="Edwin Villanueva Talavera" w:date="2019-06-02T11:17:00Z">
            <w:rPr>
              <w:rFonts w:ascii="Times New Roman" w:hAnsi="Times New Roman" w:cs="Times New Roman"/>
              <w:i/>
              <w:iCs/>
              <w:noProof/>
              <w:sz w:val="24"/>
            </w:rPr>
          </w:rPrChange>
        </w:rPr>
        <w:t>Lecture Notes in Computational Vision and Biomechanics</w:t>
      </w:r>
      <w:r w:rsidRPr="00FD6FF2">
        <w:rPr>
          <w:rFonts w:ascii="Times New Roman" w:hAnsi="Times New Roman" w:cs="Times New Roman"/>
          <w:noProof/>
          <w:sz w:val="24"/>
          <w:lang w:val="en-US"/>
          <w:rPrChange w:id="20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02" w:author="Edwin Villanueva Talavera" w:date="2019-06-02T11:17:00Z">
            <w:rPr>
              <w:rFonts w:ascii="Times New Roman" w:hAnsi="Times New Roman" w:cs="Times New Roman"/>
              <w:i/>
              <w:iCs/>
              <w:noProof/>
              <w:sz w:val="24"/>
            </w:rPr>
          </w:rPrChange>
        </w:rPr>
        <w:t>Classification in BioApps: Automation of Decision Making</w:t>
      </w:r>
      <w:r w:rsidRPr="00FD6FF2">
        <w:rPr>
          <w:rFonts w:ascii="Times New Roman" w:hAnsi="Times New Roman" w:cs="Times New Roman"/>
          <w:noProof/>
          <w:sz w:val="24"/>
          <w:lang w:val="en-US"/>
          <w:rPrChange w:id="203" w:author="Edwin Villanueva Talavera" w:date="2019-06-02T11:17:00Z">
            <w:rPr>
              <w:rFonts w:ascii="Times New Roman" w:hAnsi="Times New Roman" w:cs="Times New Roman"/>
              <w:noProof/>
              <w:sz w:val="24"/>
            </w:rPr>
          </w:rPrChange>
        </w:rPr>
        <w:t xml:space="preserve"> (pp. 133–172). https://doi.org/10.1007/978-3-319-65981-7_6</w:t>
      </w:r>
    </w:p>
    <w:p w14:paraId="49AA9C7B" w14:textId="77777777" w:rsidR="002B6197" w:rsidRPr="00FD6FF2" w:rsidRDefault="002B6197" w:rsidP="002B6197">
      <w:pPr>
        <w:pStyle w:val="Bibliografa"/>
        <w:rPr>
          <w:rFonts w:ascii="Times New Roman" w:hAnsi="Times New Roman" w:cs="Times New Roman"/>
          <w:noProof/>
          <w:sz w:val="24"/>
          <w:lang w:val="en-US"/>
          <w:rPrChange w:id="20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05" w:author="Edwin Villanueva Talavera" w:date="2019-06-02T11:17:00Z">
            <w:rPr>
              <w:rFonts w:ascii="Times New Roman" w:hAnsi="Times New Roman" w:cs="Times New Roman"/>
              <w:noProof/>
              <w:sz w:val="24"/>
            </w:rPr>
          </w:rPrChange>
        </w:rPr>
        <w:t xml:space="preserve">Jia-Pei, Y., Hao-Wen, Z., &amp; Zhi, L. (2013). Progress on Bioinformatic Research of lncRNA. </w:t>
      </w:r>
      <w:r w:rsidRPr="00FD6FF2">
        <w:rPr>
          <w:rFonts w:ascii="Times New Roman" w:hAnsi="Times New Roman" w:cs="Times New Roman"/>
          <w:i/>
          <w:iCs/>
          <w:noProof/>
          <w:sz w:val="24"/>
          <w:lang w:val="en-US"/>
          <w:rPrChange w:id="206" w:author="Edwin Villanueva Talavera" w:date="2019-06-02T11:17:00Z">
            <w:rPr>
              <w:rFonts w:ascii="Times New Roman" w:hAnsi="Times New Roman" w:cs="Times New Roman"/>
              <w:i/>
              <w:iCs/>
              <w:noProof/>
              <w:sz w:val="24"/>
            </w:rPr>
          </w:rPrChange>
        </w:rPr>
        <w:t>Progress in Biochemistry and Biophysics</w:t>
      </w:r>
      <w:r w:rsidRPr="00FD6FF2">
        <w:rPr>
          <w:rFonts w:ascii="Times New Roman" w:hAnsi="Times New Roman" w:cs="Times New Roman"/>
          <w:noProof/>
          <w:sz w:val="24"/>
          <w:lang w:val="en-US"/>
          <w:rPrChange w:id="20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08" w:author="Edwin Villanueva Talavera" w:date="2019-06-02T11:17:00Z">
            <w:rPr>
              <w:rFonts w:ascii="Times New Roman" w:hAnsi="Times New Roman" w:cs="Times New Roman"/>
              <w:i/>
              <w:iCs/>
              <w:noProof/>
              <w:sz w:val="24"/>
            </w:rPr>
          </w:rPrChange>
        </w:rPr>
        <w:t>40</w:t>
      </w:r>
      <w:r w:rsidRPr="00FD6FF2">
        <w:rPr>
          <w:rFonts w:ascii="Times New Roman" w:hAnsi="Times New Roman" w:cs="Times New Roman"/>
          <w:noProof/>
          <w:sz w:val="24"/>
          <w:lang w:val="en-US"/>
          <w:rPrChange w:id="209" w:author="Edwin Villanueva Talavera" w:date="2019-06-02T11:17:00Z">
            <w:rPr>
              <w:rFonts w:ascii="Times New Roman" w:hAnsi="Times New Roman" w:cs="Times New Roman"/>
              <w:noProof/>
              <w:sz w:val="24"/>
            </w:rPr>
          </w:rPrChange>
        </w:rPr>
        <w:t>(7), 634–640. https://doi.org/10.3724/SP.J.1206.2013.00266</w:t>
      </w:r>
    </w:p>
    <w:p w14:paraId="3141ECCE" w14:textId="77777777" w:rsidR="002B6197" w:rsidRPr="00FD6FF2" w:rsidRDefault="002B6197" w:rsidP="002B6197">
      <w:pPr>
        <w:pStyle w:val="Bibliografa"/>
        <w:rPr>
          <w:rFonts w:ascii="Times New Roman" w:hAnsi="Times New Roman" w:cs="Times New Roman"/>
          <w:noProof/>
          <w:sz w:val="24"/>
          <w:lang w:val="en-US"/>
          <w:rPrChange w:id="21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11" w:author="Edwin Villanueva Talavera" w:date="2019-06-02T11:17:00Z">
            <w:rPr>
              <w:rFonts w:ascii="Times New Roman" w:hAnsi="Times New Roman" w:cs="Times New Roman"/>
              <w:noProof/>
              <w:sz w:val="24"/>
            </w:rPr>
          </w:rPrChange>
        </w:rPr>
        <w:t xml:space="preserve">Kitchenham, B., &amp; Charters, S. (2007). </w:t>
      </w:r>
      <w:r w:rsidRPr="00FD6FF2">
        <w:rPr>
          <w:rFonts w:ascii="Times New Roman" w:hAnsi="Times New Roman" w:cs="Times New Roman"/>
          <w:i/>
          <w:iCs/>
          <w:noProof/>
          <w:sz w:val="24"/>
          <w:lang w:val="en-US"/>
          <w:rPrChange w:id="212" w:author="Edwin Villanueva Talavera" w:date="2019-06-02T11:17:00Z">
            <w:rPr>
              <w:rFonts w:ascii="Times New Roman" w:hAnsi="Times New Roman" w:cs="Times New Roman"/>
              <w:i/>
              <w:iCs/>
              <w:noProof/>
              <w:sz w:val="24"/>
            </w:rPr>
          </w:rPrChange>
        </w:rPr>
        <w:t>Guidelines for performing Systematic Literature Reviews in Software Engineering</w:t>
      </w:r>
      <w:r w:rsidRPr="00FD6FF2">
        <w:rPr>
          <w:rFonts w:ascii="Times New Roman" w:hAnsi="Times New Roman" w:cs="Times New Roman"/>
          <w:noProof/>
          <w:sz w:val="24"/>
          <w:lang w:val="en-US"/>
          <w:rPrChange w:id="213" w:author="Edwin Villanueva Talavera" w:date="2019-06-02T11:17:00Z">
            <w:rPr>
              <w:rFonts w:ascii="Times New Roman" w:hAnsi="Times New Roman" w:cs="Times New Roman"/>
              <w:noProof/>
              <w:sz w:val="24"/>
            </w:rPr>
          </w:rPrChange>
        </w:rPr>
        <w:t>.</w:t>
      </w:r>
    </w:p>
    <w:p w14:paraId="492677AC" w14:textId="77777777" w:rsidR="002B6197" w:rsidRPr="00FD6FF2" w:rsidRDefault="002B6197" w:rsidP="002B6197">
      <w:pPr>
        <w:pStyle w:val="Bibliografa"/>
        <w:rPr>
          <w:rFonts w:ascii="Times New Roman" w:hAnsi="Times New Roman" w:cs="Times New Roman"/>
          <w:noProof/>
          <w:sz w:val="24"/>
          <w:lang w:val="en-US"/>
          <w:rPrChange w:id="21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15" w:author="Edwin Villanueva Talavera" w:date="2019-06-02T11:17:00Z">
            <w:rPr>
              <w:rFonts w:ascii="Times New Roman" w:hAnsi="Times New Roman" w:cs="Times New Roman"/>
              <w:noProof/>
              <w:sz w:val="24"/>
            </w:rPr>
          </w:rPrChange>
        </w:rPr>
        <w:t xml:space="preserve">Kong, L., Zhang, Y., Ye, Z.-Q., Liu, X.-Q., Zhao, S.-Q., Wei, L., &amp; Gao, G. (2007). CPC: assess the protein-coding potential of transcripts using sequence features and support vector machine. </w:t>
      </w:r>
      <w:r w:rsidRPr="00FD6FF2">
        <w:rPr>
          <w:rFonts w:ascii="Times New Roman" w:hAnsi="Times New Roman" w:cs="Times New Roman"/>
          <w:i/>
          <w:iCs/>
          <w:noProof/>
          <w:sz w:val="24"/>
          <w:lang w:val="en-US"/>
          <w:rPrChange w:id="216"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1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18" w:author="Edwin Villanueva Talavera" w:date="2019-06-02T11:17:00Z">
            <w:rPr>
              <w:rFonts w:ascii="Times New Roman" w:hAnsi="Times New Roman" w:cs="Times New Roman"/>
              <w:i/>
              <w:iCs/>
              <w:noProof/>
              <w:sz w:val="24"/>
            </w:rPr>
          </w:rPrChange>
        </w:rPr>
        <w:t>35</w:t>
      </w:r>
      <w:r w:rsidRPr="00FD6FF2">
        <w:rPr>
          <w:rFonts w:ascii="Times New Roman" w:hAnsi="Times New Roman" w:cs="Times New Roman"/>
          <w:noProof/>
          <w:sz w:val="24"/>
          <w:lang w:val="en-US"/>
          <w:rPrChange w:id="219" w:author="Edwin Villanueva Talavera" w:date="2019-06-02T11:17:00Z">
            <w:rPr>
              <w:rFonts w:ascii="Times New Roman" w:hAnsi="Times New Roman" w:cs="Times New Roman"/>
              <w:noProof/>
              <w:sz w:val="24"/>
            </w:rPr>
          </w:rPrChange>
        </w:rPr>
        <w:t>(Web Server issue), W345–W349. https://doi.org/10.1093/nar/gkm391</w:t>
      </w:r>
    </w:p>
    <w:p w14:paraId="63C9DD58" w14:textId="77777777" w:rsidR="002B6197" w:rsidRPr="00FD6FF2" w:rsidRDefault="002B6197" w:rsidP="002B6197">
      <w:pPr>
        <w:pStyle w:val="Bibliografa"/>
        <w:rPr>
          <w:rFonts w:ascii="Times New Roman" w:hAnsi="Times New Roman" w:cs="Times New Roman"/>
          <w:noProof/>
          <w:sz w:val="24"/>
          <w:lang w:val="en-US"/>
          <w:rPrChange w:id="22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21" w:author="Edwin Villanueva Talavera" w:date="2019-06-02T11:17:00Z">
            <w:rPr>
              <w:rFonts w:ascii="Times New Roman" w:hAnsi="Times New Roman" w:cs="Times New Roman"/>
              <w:noProof/>
              <w:sz w:val="24"/>
            </w:rPr>
          </w:rPrChange>
        </w:rPr>
        <w:t xml:space="preserve">Kung, J. T. Y., Colognori, D., &amp; Lee, J. T. (2013). Long Noncoding RNAs: Past, Present, and Future. </w:t>
      </w:r>
      <w:r w:rsidRPr="00FD6FF2">
        <w:rPr>
          <w:rFonts w:ascii="Times New Roman" w:hAnsi="Times New Roman" w:cs="Times New Roman"/>
          <w:i/>
          <w:iCs/>
          <w:noProof/>
          <w:sz w:val="24"/>
          <w:lang w:val="en-US"/>
          <w:rPrChange w:id="222" w:author="Edwin Villanueva Talavera" w:date="2019-06-02T11:17:00Z">
            <w:rPr>
              <w:rFonts w:ascii="Times New Roman" w:hAnsi="Times New Roman" w:cs="Times New Roman"/>
              <w:i/>
              <w:iCs/>
              <w:noProof/>
              <w:sz w:val="24"/>
            </w:rPr>
          </w:rPrChange>
        </w:rPr>
        <w:t>Genetics</w:t>
      </w:r>
      <w:r w:rsidRPr="00FD6FF2">
        <w:rPr>
          <w:rFonts w:ascii="Times New Roman" w:hAnsi="Times New Roman" w:cs="Times New Roman"/>
          <w:noProof/>
          <w:sz w:val="24"/>
          <w:lang w:val="en-US"/>
          <w:rPrChange w:id="223"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24" w:author="Edwin Villanueva Talavera" w:date="2019-06-02T11:17:00Z">
            <w:rPr>
              <w:rFonts w:ascii="Times New Roman" w:hAnsi="Times New Roman" w:cs="Times New Roman"/>
              <w:i/>
              <w:iCs/>
              <w:noProof/>
              <w:sz w:val="24"/>
            </w:rPr>
          </w:rPrChange>
        </w:rPr>
        <w:t>193</w:t>
      </w:r>
      <w:r w:rsidRPr="00FD6FF2">
        <w:rPr>
          <w:rFonts w:ascii="Times New Roman" w:hAnsi="Times New Roman" w:cs="Times New Roman"/>
          <w:noProof/>
          <w:sz w:val="24"/>
          <w:lang w:val="en-US"/>
          <w:rPrChange w:id="225" w:author="Edwin Villanueva Talavera" w:date="2019-06-02T11:17:00Z">
            <w:rPr>
              <w:rFonts w:ascii="Times New Roman" w:hAnsi="Times New Roman" w:cs="Times New Roman"/>
              <w:noProof/>
              <w:sz w:val="24"/>
            </w:rPr>
          </w:rPrChange>
        </w:rPr>
        <w:t>(3), 651–669. https://doi.org/10.1534/genetics.112.146704</w:t>
      </w:r>
    </w:p>
    <w:p w14:paraId="523D6D55" w14:textId="77777777" w:rsidR="002B6197" w:rsidRPr="00FD6FF2" w:rsidRDefault="002B6197" w:rsidP="002B6197">
      <w:pPr>
        <w:pStyle w:val="Bibliografa"/>
        <w:rPr>
          <w:rFonts w:ascii="Times New Roman" w:hAnsi="Times New Roman" w:cs="Times New Roman"/>
          <w:noProof/>
          <w:sz w:val="24"/>
          <w:lang w:val="en-US"/>
          <w:rPrChange w:id="22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27" w:author="Edwin Villanueva Talavera" w:date="2019-06-02T11:17:00Z">
            <w:rPr>
              <w:rFonts w:ascii="Times New Roman" w:hAnsi="Times New Roman" w:cs="Times New Roman"/>
              <w:noProof/>
              <w:sz w:val="24"/>
            </w:rPr>
          </w:rPrChange>
        </w:rPr>
        <w:t xml:space="preserve">Min, S., Lee, B., &amp; Yoon, S. (2017). Deep learning in bioinformatics. </w:t>
      </w:r>
      <w:r w:rsidRPr="00FD6FF2">
        <w:rPr>
          <w:rFonts w:ascii="Times New Roman" w:hAnsi="Times New Roman" w:cs="Times New Roman"/>
          <w:i/>
          <w:iCs/>
          <w:noProof/>
          <w:sz w:val="24"/>
          <w:lang w:val="en-US"/>
          <w:rPrChange w:id="228" w:author="Edwin Villanueva Talavera" w:date="2019-06-02T11:17:00Z">
            <w:rPr>
              <w:rFonts w:ascii="Times New Roman" w:hAnsi="Times New Roman" w:cs="Times New Roman"/>
              <w:i/>
              <w:iCs/>
              <w:noProof/>
              <w:sz w:val="24"/>
            </w:rPr>
          </w:rPrChange>
        </w:rPr>
        <w:t>Briefings in Bioinformatics</w:t>
      </w:r>
      <w:r w:rsidRPr="00FD6FF2">
        <w:rPr>
          <w:rFonts w:ascii="Times New Roman" w:hAnsi="Times New Roman" w:cs="Times New Roman"/>
          <w:noProof/>
          <w:sz w:val="24"/>
          <w:lang w:val="en-US"/>
          <w:rPrChange w:id="229"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30" w:author="Edwin Villanueva Talavera" w:date="2019-06-02T11:17:00Z">
            <w:rPr>
              <w:rFonts w:ascii="Times New Roman" w:hAnsi="Times New Roman" w:cs="Times New Roman"/>
              <w:i/>
              <w:iCs/>
              <w:noProof/>
              <w:sz w:val="24"/>
            </w:rPr>
          </w:rPrChange>
        </w:rPr>
        <w:t>18</w:t>
      </w:r>
      <w:r w:rsidRPr="00FD6FF2">
        <w:rPr>
          <w:rFonts w:ascii="Times New Roman" w:hAnsi="Times New Roman" w:cs="Times New Roman"/>
          <w:noProof/>
          <w:sz w:val="24"/>
          <w:lang w:val="en-US"/>
          <w:rPrChange w:id="231" w:author="Edwin Villanueva Talavera" w:date="2019-06-02T11:17:00Z">
            <w:rPr>
              <w:rFonts w:ascii="Times New Roman" w:hAnsi="Times New Roman" w:cs="Times New Roman"/>
              <w:noProof/>
              <w:sz w:val="24"/>
            </w:rPr>
          </w:rPrChange>
        </w:rPr>
        <w:t>(5), 851–869. https://doi.org/10.1093/bib/bbw068</w:t>
      </w:r>
    </w:p>
    <w:p w14:paraId="19983318" w14:textId="77777777" w:rsidR="002B6197" w:rsidRPr="00FD6FF2" w:rsidRDefault="002B6197" w:rsidP="002B6197">
      <w:pPr>
        <w:pStyle w:val="Bibliografa"/>
        <w:rPr>
          <w:rFonts w:ascii="Times New Roman" w:hAnsi="Times New Roman" w:cs="Times New Roman"/>
          <w:noProof/>
          <w:sz w:val="24"/>
          <w:lang w:val="en-US"/>
          <w:rPrChange w:id="23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33" w:author="Edwin Villanueva Talavera" w:date="2019-06-02T11:17:00Z">
            <w:rPr>
              <w:rFonts w:ascii="Times New Roman" w:hAnsi="Times New Roman" w:cs="Times New Roman"/>
              <w:noProof/>
              <w:sz w:val="24"/>
            </w:rPr>
          </w:rPrChange>
        </w:rPr>
        <w:t>NHGRI. (2015, octubre 21). Ácido desoxirribonucleico (ADN). Recuperado el 20 de octubre de 2018, de National Human Genome Research Institute (NHGRI) website: https://www.genome.gov/27562614/cido-desoxirribonucleico-adn/</w:t>
      </w:r>
    </w:p>
    <w:p w14:paraId="7EECD1B1"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34" w:author="Edwin Villanueva Talavera" w:date="2019-06-02T11:17:00Z">
            <w:rPr>
              <w:rFonts w:ascii="Times New Roman" w:hAnsi="Times New Roman" w:cs="Times New Roman"/>
              <w:noProof/>
              <w:sz w:val="24"/>
            </w:rPr>
          </w:rPrChange>
        </w:rPr>
        <w:t xml:space="preserve">Nielsen, M. A. (2018). </w:t>
      </w:r>
      <w:r w:rsidRPr="00FD6FF2">
        <w:rPr>
          <w:rFonts w:ascii="Times New Roman" w:hAnsi="Times New Roman" w:cs="Times New Roman"/>
          <w:i/>
          <w:iCs/>
          <w:noProof/>
          <w:sz w:val="24"/>
          <w:lang w:val="en-US"/>
          <w:rPrChange w:id="235" w:author="Edwin Villanueva Talavera" w:date="2019-06-02T11:17:00Z">
            <w:rPr>
              <w:rFonts w:ascii="Times New Roman" w:hAnsi="Times New Roman" w:cs="Times New Roman"/>
              <w:i/>
              <w:iCs/>
              <w:noProof/>
              <w:sz w:val="24"/>
            </w:rPr>
          </w:rPrChange>
        </w:rPr>
        <w:t>Neural Networks and Deep Learning</w:t>
      </w:r>
      <w:r w:rsidRPr="00FD6FF2">
        <w:rPr>
          <w:rFonts w:ascii="Times New Roman" w:hAnsi="Times New Roman" w:cs="Times New Roman"/>
          <w:noProof/>
          <w:sz w:val="24"/>
          <w:lang w:val="en-US"/>
          <w:rPrChange w:id="236" w:author="Edwin Villanueva Talavera" w:date="2019-06-02T11:17:00Z">
            <w:rPr>
              <w:rFonts w:ascii="Times New Roman" w:hAnsi="Times New Roman" w:cs="Times New Roman"/>
              <w:noProof/>
              <w:sz w:val="24"/>
            </w:rPr>
          </w:rPrChange>
        </w:rPr>
        <w:t xml:space="preserve">. </w:t>
      </w:r>
      <w:r w:rsidRPr="002B6197">
        <w:rPr>
          <w:rFonts w:ascii="Times New Roman" w:hAnsi="Times New Roman" w:cs="Times New Roman"/>
          <w:noProof/>
          <w:sz w:val="24"/>
        </w:rPr>
        <w:t>Recuperado de http://neuralnetworksanddeeplearning.com</w:t>
      </w:r>
    </w:p>
    <w:p w14:paraId="5E35796C" w14:textId="77777777" w:rsidR="002B6197" w:rsidRPr="00FD6FF2" w:rsidRDefault="002B6197" w:rsidP="002B6197">
      <w:pPr>
        <w:pStyle w:val="Bibliografa"/>
        <w:rPr>
          <w:rFonts w:ascii="Times New Roman" w:hAnsi="Times New Roman" w:cs="Times New Roman"/>
          <w:noProof/>
          <w:sz w:val="24"/>
          <w:lang w:val="en-US"/>
          <w:rPrChange w:id="237"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Paytuví Gallart, A., Hermoso Pulido, A., Anzar Martínez de Lagrán, I., Sanseverino, W., &amp; Aiese Cigliano, R. (2016). </w:t>
      </w:r>
      <w:r w:rsidRPr="00FD6FF2">
        <w:rPr>
          <w:rFonts w:ascii="Times New Roman" w:hAnsi="Times New Roman" w:cs="Times New Roman"/>
          <w:noProof/>
          <w:sz w:val="24"/>
          <w:lang w:val="en-US"/>
          <w:rPrChange w:id="238" w:author="Edwin Villanueva Talavera" w:date="2019-06-02T11:17:00Z">
            <w:rPr>
              <w:rFonts w:ascii="Times New Roman" w:hAnsi="Times New Roman" w:cs="Times New Roman"/>
              <w:noProof/>
              <w:sz w:val="24"/>
            </w:rPr>
          </w:rPrChange>
        </w:rPr>
        <w:t xml:space="preserve">GREENC: a Wiki-based database of plant lncRNAs. </w:t>
      </w:r>
      <w:r w:rsidRPr="00FD6FF2">
        <w:rPr>
          <w:rFonts w:ascii="Times New Roman" w:hAnsi="Times New Roman" w:cs="Times New Roman"/>
          <w:i/>
          <w:iCs/>
          <w:noProof/>
          <w:sz w:val="24"/>
          <w:lang w:val="en-US"/>
          <w:rPrChange w:id="239"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40"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41" w:author="Edwin Villanueva Talavera" w:date="2019-06-02T11:17:00Z">
            <w:rPr>
              <w:rFonts w:ascii="Times New Roman" w:hAnsi="Times New Roman" w:cs="Times New Roman"/>
              <w:i/>
              <w:iCs/>
              <w:noProof/>
              <w:sz w:val="24"/>
            </w:rPr>
          </w:rPrChange>
        </w:rPr>
        <w:t>44</w:t>
      </w:r>
      <w:r w:rsidRPr="00FD6FF2">
        <w:rPr>
          <w:rFonts w:ascii="Times New Roman" w:hAnsi="Times New Roman" w:cs="Times New Roman"/>
          <w:noProof/>
          <w:sz w:val="24"/>
          <w:lang w:val="en-US"/>
          <w:rPrChange w:id="242" w:author="Edwin Villanueva Talavera" w:date="2019-06-02T11:17:00Z">
            <w:rPr>
              <w:rFonts w:ascii="Times New Roman" w:hAnsi="Times New Roman" w:cs="Times New Roman"/>
              <w:noProof/>
              <w:sz w:val="24"/>
            </w:rPr>
          </w:rPrChange>
        </w:rPr>
        <w:t>(D1), D1161–D1166. https://doi.org/10.1093/nar/gkv1215</w:t>
      </w:r>
    </w:p>
    <w:p w14:paraId="44800378" w14:textId="77777777" w:rsidR="002B6197" w:rsidRPr="00FD6FF2" w:rsidRDefault="002B6197" w:rsidP="002B6197">
      <w:pPr>
        <w:pStyle w:val="Bibliografa"/>
        <w:rPr>
          <w:rFonts w:ascii="Times New Roman" w:hAnsi="Times New Roman" w:cs="Times New Roman"/>
          <w:noProof/>
          <w:sz w:val="24"/>
          <w:lang w:val="en-US"/>
          <w:rPrChange w:id="24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44" w:author="Edwin Villanueva Talavera" w:date="2019-06-02T11:17:00Z">
            <w:rPr>
              <w:rFonts w:ascii="Times New Roman" w:hAnsi="Times New Roman" w:cs="Times New Roman"/>
              <w:noProof/>
              <w:sz w:val="24"/>
            </w:rPr>
          </w:rPrChange>
        </w:rPr>
        <w:t xml:space="preserve">Ponjavic, J., Ponting, C. P., &amp; Lunter, G. (2007). Functionality or transcriptional noise? Evidence for selection within long noncoding RNAs. </w:t>
      </w:r>
      <w:r w:rsidRPr="00FD6FF2">
        <w:rPr>
          <w:rFonts w:ascii="Times New Roman" w:hAnsi="Times New Roman" w:cs="Times New Roman"/>
          <w:i/>
          <w:iCs/>
          <w:noProof/>
          <w:sz w:val="24"/>
          <w:lang w:val="en-US"/>
          <w:rPrChange w:id="245" w:author="Edwin Villanueva Talavera" w:date="2019-06-02T11:17:00Z">
            <w:rPr>
              <w:rFonts w:ascii="Times New Roman" w:hAnsi="Times New Roman" w:cs="Times New Roman"/>
              <w:i/>
              <w:iCs/>
              <w:noProof/>
              <w:sz w:val="24"/>
            </w:rPr>
          </w:rPrChange>
        </w:rPr>
        <w:t>Genome Research</w:t>
      </w:r>
      <w:r w:rsidRPr="00FD6FF2">
        <w:rPr>
          <w:rFonts w:ascii="Times New Roman" w:hAnsi="Times New Roman" w:cs="Times New Roman"/>
          <w:noProof/>
          <w:sz w:val="24"/>
          <w:lang w:val="en-US"/>
          <w:rPrChange w:id="24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47" w:author="Edwin Villanueva Talavera" w:date="2019-06-02T11:17:00Z">
            <w:rPr>
              <w:rFonts w:ascii="Times New Roman" w:hAnsi="Times New Roman" w:cs="Times New Roman"/>
              <w:i/>
              <w:iCs/>
              <w:noProof/>
              <w:sz w:val="24"/>
            </w:rPr>
          </w:rPrChange>
        </w:rPr>
        <w:t>17</w:t>
      </w:r>
      <w:r w:rsidRPr="00FD6FF2">
        <w:rPr>
          <w:rFonts w:ascii="Times New Roman" w:hAnsi="Times New Roman" w:cs="Times New Roman"/>
          <w:noProof/>
          <w:sz w:val="24"/>
          <w:lang w:val="en-US"/>
          <w:rPrChange w:id="248" w:author="Edwin Villanueva Talavera" w:date="2019-06-02T11:17:00Z">
            <w:rPr>
              <w:rFonts w:ascii="Times New Roman" w:hAnsi="Times New Roman" w:cs="Times New Roman"/>
              <w:noProof/>
              <w:sz w:val="24"/>
            </w:rPr>
          </w:rPrChange>
        </w:rPr>
        <w:t>(5), 556–565. https://doi.org/10.1101/gr.6036807</w:t>
      </w:r>
    </w:p>
    <w:p w14:paraId="7E11E742" w14:textId="77777777" w:rsidR="002B6197" w:rsidRPr="00FD6FF2" w:rsidRDefault="002B6197" w:rsidP="002B6197">
      <w:pPr>
        <w:pStyle w:val="Bibliografa"/>
        <w:rPr>
          <w:rFonts w:ascii="Times New Roman" w:hAnsi="Times New Roman" w:cs="Times New Roman"/>
          <w:noProof/>
          <w:sz w:val="24"/>
          <w:lang w:val="en-US"/>
          <w:rPrChange w:id="24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50" w:author="Edwin Villanueva Talavera" w:date="2019-06-02T11:17:00Z">
            <w:rPr>
              <w:rFonts w:ascii="Times New Roman" w:hAnsi="Times New Roman" w:cs="Times New Roman"/>
              <w:noProof/>
              <w:sz w:val="24"/>
            </w:rPr>
          </w:rPrChange>
        </w:rPr>
        <w:t xml:space="preserve">Quinn, J. J., &amp; Chang, H. Y. (2016). Unique features of long non-coding RNA biogenesis and function. </w:t>
      </w:r>
      <w:r w:rsidRPr="00FD6FF2">
        <w:rPr>
          <w:rFonts w:ascii="Times New Roman" w:hAnsi="Times New Roman" w:cs="Times New Roman"/>
          <w:i/>
          <w:iCs/>
          <w:noProof/>
          <w:sz w:val="24"/>
          <w:lang w:val="en-US"/>
          <w:rPrChange w:id="251" w:author="Edwin Villanueva Talavera" w:date="2019-06-02T11:17:00Z">
            <w:rPr>
              <w:rFonts w:ascii="Times New Roman" w:hAnsi="Times New Roman" w:cs="Times New Roman"/>
              <w:i/>
              <w:iCs/>
              <w:noProof/>
              <w:sz w:val="24"/>
            </w:rPr>
          </w:rPrChange>
        </w:rPr>
        <w:t>Nature Reviews Genetics</w:t>
      </w:r>
      <w:r w:rsidRPr="00FD6FF2">
        <w:rPr>
          <w:rFonts w:ascii="Times New Roman" w:hAnsi="Times New Roman" w:cs="Times New Roman"/>
          <w:noProof/>
          <w:sz w:val="24"/>
          <w:lang w:val="en-US"/>
          <w:rPrChange w:id="25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53" w:author="Edwin Villanueva Talavera" w:date="2019-06-02T11:17:00Z">
            <w:rPr>
              <w:rFonts w:ascii="Times New Roman" w:hAnsi="Times New Roman" w:cs="Times New Roman"/>
              <w:i/>
              <w:iCs/>
              <w:noProof/>
              <w:sz w:val="24"/>
            </w:rPr>
          </w:rPrChange>
        </w:rPr>
        <w:t>17</w:t>
      </w:r>
      <w:r w:rsidRPr="00FD6FF2">
        <w:rPr>
          <w:rFonts w:ascii="Times New Roman" w:hAnsi="Times New Roman" w:cs="Times New Roman"/>
          <w:noProof/>
          <w:sz w:val="24"/>
          <w:lang w:val="en-US"/>
          <w:rPrChange w:id="254" w:author="Edwin Villanueva Talavera" w:date="2019-06-02T11:17:00Z">
            <w:rPr>
              <w:rFonts w:ascii="Times New Roman" w:hAnsi="Times New Roman" w:cs="Times New Roman"/>
              <w:noProof/>
              <w:sz w:val="24"/>
            </w:rPr>
          </w:rPrChange>
        </w:rPr>
        <w:t>(1), 47–62. https://doi.org/10.1038/nrg.2015.10</w:t>
      </w:r>
    </w:p>
    <w:p w14:paraId="0FE1D8EC"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55" w:author="Edwin Villanueva Talavera" w:date="2019-06-02T11:17:00Z">
            <w:rPr>
              <w:rFonts w:ascii="Times New Roman" w:hAnsi="Times New Roman" w:cs="Times New Roman"/>
              <w:noProof/>
              <w:sz w:val="24"/>
            </w:rPr>
          </w:rPrChange>
        </w:rPr>
        <w:t xml:space="preserve">Risueño Pérez, A. (2012). </w:t>
      </w:r>
      <w:r w:rsidRPr="002B6197">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2B6197">
        <w:rPr>
          <w:rFonts w:ascii="Times New Roman" w:hAnsi="Times New Roman" w:cs="Times New Roman"/>
          <w:noProof/>
          <w:sz w:val="24"/>
        </w:rPr>
        <w:t>. Recuperado de https://gredos.usal.es/jspui/handle/10366/121408</w:t>
      </w:r>
    </w:p>
    <w:p w14:paraId="664B98A5"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7D2BD3A5" w14:textId="77777777" w:rsidR="002B6197" w:rsidRPr="002B6197" w:rsidRDefault="002B6197" w:rsidP="002B6197">
      <w:pPr>
        <w:pStyle w:val="Bibliografa"/>
        <w:rPr>
          <w:rFonts w:ascii="Times New Roman" w:hAnsi="Times New Roman" w:cs="Times New Roman"/>
          <w:noProof/>
          <w:sz w:val="24"/>
        </w:rPr>
      </w:pPr>
      <w:r w:rsidRPr="00FD6FF2">
        <w:rPr>
          <w:rFonts w:ascii="Times New Roman" w:hAnsi="Times New Roman" w:cs="Times New Roman"/>
          <w:noProof/>
          <w:sz w:val="24"/>
          <w:lang w:val="en-US"/>
          <w:rPrChange w:id="256" w:author="Edwin Villanueva Talavera" w:date="2019-06-02T11:17:00Z">
            <w:rPr>
              <w:rFonts w:ascii="Times New Roman" w:hAnsi="Times New Roman" w:cs="Times New Roman"/>
              <w:noProof/>
              <w:sz w:val="24"/>
            </w:rPr>
          </w:rPrChange>
        </w:rPr>
        <w:t xml:space="preserve">Schneider, H. W., Raiol, T., Brigido, M. M., Walter, M. E. M. T., &amp; Stadler, P. F. (2017). A Support Vector Machine based method to distinguish long non-coding RNAs from protein coding transcripts. </w:t>
      </w:r>
      <w:r w:rsidRPr="002B6197">
        <w:rPr>
          <w:rFonts w:ascii="Times New Roman" w:hAnsi="Times New Roman" w:cs="Times New Roman"/>
          <w:i/>
          <w:iCs/>
          <w:noProof/>
          <w:sz w:val="24"/>
        </w:rPr>
        <w:t>Bmc Genom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8</w:t>
      </w:r>
      <w:r w:rsidRPr="002B6197">
        <w:rPr>
          <w:rFonts w:ascii="Times New Roman" w:hAnsi="Times New Roman" w:cs="Times New Roman"/>
          <w:noProof/>
          <w:sz w:val="24"/>
        </w:rPr>
        <w:t>, 804. https://doi.org/10.1186/s12864-017-4178-4</w:t>
      </w:r>
    </w:p>
    <w:p w14:paraId="15635BC0"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FC3A380" w14:textId="77777777" w:rsidR="002B6197" w:rsidRPr="00FD6FF2" w:rsidRDefault="002B6197" w:rsidP="002B6197">
      <w:pPr>
        <w:pStyle w:val="Bibliografa"/>
        <w:rPr>
          <w:rFonts w:ascii="Times New Roman" w:hAnsi="Times New Roman" w:cs="Times New Roman"/>
          <w:noProof/>
          <w:sz w:val="24"/>
          <w:lang w:val="en-US"/>
          <w:rPrChange w:id="257"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Setubal, J. C., &amp; Meidanis, J. (1997). </w:t>
      </w:r>
      <w:r w:rsidRPr="00FD6FF2">
        <w:rPr>
          <w:rFonts w:ascii="Times New Roman" w:hAnsi="Times New Roman" w:cs="Times New Roman"/>
          <w:i/>
          <w:iCs/>
          <w:noProof/>
          <w:sz w:val="24"/>
          <w:lang w:val="en-US"/>
          <w:rPrChange w:id="258" w:author="Edwin Villanueva Talavera" w:date="2019-06-02T11:17:00Z">
            <w:rPr>
              <w:rFonts w:ascii="Times New Roman" w:hAnsi="Times New Roman" w:cs="Times New Roman"/>
              <w:i/>
              <w:iCs/>
              <w:noProof/>
              <w:sz w:val="24"/>
            </w:rPr>
          </w:rPrChange>
        </w:rPr>
        <w:t>Introduction to computational molecular biology</w:t>
      </w:r>
      <w:r w:rsidRPr="00FD6FF2">
        <w:rPr>
          <w:rFonts w:ascii="Times New Roman" w:hAnsi="Times New Roman" w:cs="Times New Roman"/>
          <w:noProof/>
          <w:sz w:val="24"/>
          <w:lang w:val="en-US"/>
          <w:rPrChange w:id="259" w:author="Edwin Villanueva Talavera" w:date="2019-06-02T11:17:00Z">
            <w:rPr>
              <w:rFonts w:ascii="Times New Roman" w:hAnsi="Times New Roman" w:cs="Times New Roman"/>
              <w:noProof/>
              <w:sz w:val="24"/>
            </w:rPr>
          </w:rPrChange>
        </w:rPr>
        <w:t>. Boston: PWS Pub.</w:t>
      </w:r>
    </w:p>
    <w:p w14:paraId="2F643BAB" w14:textId="77777777" w:rsidR="002B6197" w:rsidRPr="00FD6FF2" w:rsidRDefault="002B6197" w:rsidP="002B6197">
      <w:pPr>
        <w:pStyle w:val="Bibliografa"/>
        <w:rPr>
          <w:rFonts w:ascii="Times New Roman" w:hAnsi="Times New Roman" w:cs="Times New Roman"/>
          <w:noProof/>
          <w:sz w:val="24"/>
          <w:lang w:val="en-US"/>
          <w:rPrChange w:id="26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61" w:author="Edwin Villanueva Talavera" w:date="2019-06-02T11:17:00Z">
            <w:rPr>
              <w:rFonts w:ascii="Times New Roman" w:hAnsi="Times New Roman" w:cs="Times New Roman"/>
              <w:noProof/>
              <w:sz w:val="24"/>
            </w:rPr>
          </w:rPrChange>
        </w:rPr>
        <w:t xml:space="preserve">Shen, H. (2014). Interactive notebooks: Sharing the code. </w:t>
      </w:r>
      <w:r w:rsidRPr="00FD6FF2">
        <w:rPr>
          <w:rFonts w:ascii="Times New Roman" w:hAnsi="Times New Roman" w:cs="Times New Roman"/>
          <w:i/>
          <w:iCs/>
          <w:noProof/>
          <w:sz w:val="24"/>
          <w:lang w:val="en-US"/>
          <w:rPrChange w:id="262" w:author="Edwin Villanueva Talavera" w:date="2019-06-02T11:17:00Z">
            <w:rPr>
              <w:rFonts w:ascii="Times New Roman" w:hAnsi="Times New Roman" w:cs="Times New Roman"/>
              <w:i/>
              <w:iCs/>
              <w:noProof/>
              <w:sz w:val="24"/>
            </w:rPr>
          </w:rPrChange>
        </w:rPr>
        <w:t>Nature News</w:t>
      </w:r>
      <w:r w:rsidRPr="00FD6FF2">
        <w:rPr>
          <w:rFonts w:ascii="Times New Roman" w:hAnsi="Times New Roman" w:cs="Times New Roman"/>
          <w:noProof/>
          <w:sz w:val="24"/>
          <w:lang w:val="en-US"/>
          <w:rPrChange w:id="263"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64" w:author="Edwin Villanueva Talavera" w:date="2019-06-02T11:17:00Z">
            <w:rPr>
              <w:rFonts w:ascii="Times New Roman" w:hAnsi="Times New Roman" w:cs="Times New Roman"/>
              <w:i/>
              <w:iCs/>
              <w:noProof/>
              <w:sz w:val="24"/>
            </w:rPr>
          </w:rPrChange>
        </w:rPr>
        <w:t>515</w:t>
      </w:r>
      <w:r w:rsidRPr="00FD6FF2">
        <w:rPr>
          <w:rFonts w:ascii="Times New Roman" w:hAnsi="Times New Roman" w:cs="Times New Roman"/>
          <w:noProof/>
          <w:sz w:val="24"/>
          <w:lang w:val="en-US"/>
          <w:rPrChange w:id="265" w:author="Edwin Villanueva Talavera" w:date="2019-06-02T11:17:00Z">
            <w:rPr>
              <w:rFonts w:ascii="Times New Roman" w:hAnsi="Times New Roman" w:cs="Times New Roman"/>
              <w:noProof/>
              <w:sz w:val="24"/>
            </w:rPr>
          </w:rPrChange>
        </w:rPr>
        <w:t>(7525), 151. https://doi.org/10.1038/515151a</w:t>
      </w:r>
    </w:p>
    <w:p w14:paraId="3351E49E" w14:textId="77777777" w:rsidR="002B6197" w:rsidRPr="00FD6FF2" w:rsidRDefault="002B6197" w:rsidP="002B6197">
      <w:pPr>
        <w:pStyle w:val="Bibliografa"/>
        <w:rPr>
          <w:rFonts w:ascii="Times New Roman" w:hAnsi="Times New Roman" w:cs="Times New Roman"/>
          <w:noProof/>
          <w:sz w:val="24"/>
          <w:lang w:val="en-US"/>
          <w:rPrChange w:id="26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67" w:author="Edwin Villanueva Talavera" w:date="2019-06-02T11:17:00Z">
            <w:rPr>
              <w:rFonts w:ascii="Times New Roman" w:hAnsi="Times New Roman" w:cs="Times New Roman"/>
              <w:noProof/>
              <w:sz w:val="24"/>
            </w:rPr>
          </w:rPrChange>
        </w:rPr>
        <w:t xml:space="preserve">Simopoulos, C. M. A., Weretilnyk, E. A., &amp; Golding, G. B. (2018). Prediction of plant lncRNA by ensemble machine learning classifiers. </w:t>
      </w:r>
      <w:r w:rsidRPr="00FD6FF2">
        <w:rPr>
          <w:rFonts w:ascii="Times New Roman" w:hAnsi="Times New Roman" w:cs="Times New Roman"/>
          <w:i/>
          <w:iCs/>
          <w:noProof/>
          <w:sz w:val="24"/>
          <w:lang w:val="en-US"/>
          <w:rPrChange w:id="268" w:author="Edwin Villanueva Talavera" w:date="2019-06-02T11:17:00Z">
            <w:rPr>
              <w:rFonts w:ascii="Times New Roman" w:hAnsi="Times New Roman" w:cs="Times New Roman"/>
              <w:i/>
              <w:iCs/>
              <w:noProof/>
              <w:sz w:val="24"/>
            </w:rPr>
          </w:rPrChange>
        </w:rPr>
        <w:t>Bmc Genomics</w:t>
      </w:r>
      <w:r w:rsidRPr="00FD6FF2">
        <w:rPr>
          <w:rFonts w:ascii="Times New Roman" w:hAnsi="Times New Roman" w:cs="Times New Roman"/>
          <w:noProof/>
          <w:sz w:val="24"/>
          <w:lang w:val="en-US"/>
          <w:rPrChange w:id="269"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70" w:author="Edwin Villanueva Talavera" w:date="2019-06-02T11:17:00Z">
            <w:rPr>
              <w:rFonts w:ascii="Times New Roman" w:hAnsi="Times New Roman" w:cs="Times New Roman"/>
              <w:i/>
              <w:iCs/>
              <w:noProof/>
              <w:sz w:val="24"/>
            </w:rPr>
          </w:rPrChange>
        </w:rPr>
        <w:t>19</w:t>
      </w:r>
      <w:r w:rsidRPr="00FD6FF2">
        <w:rPr>
          <w:rFonts w:ascii="Times New Roman" w:hAnsi="Times New Roman" w:cs="Times New Roman"/>
          <w:noProof/>
          <w:sz w:val="24"/>
          <w:lang w:val="en-US"/>
          <w:rPrChange w:id="271" w:author="Edwin Villanueva Talavera" w:date="2019-06-02T11:17:00Z">
            <w:rPr>
              <w:rFonts w:ascii="Times New Roman" w:hAnsi="Times New Roman" w:cs="Times New Roman"/>
              <w:noProof/>
              <w:sz w:val="24"/>
            </w:rPr>
          </w:rPrChange>
        </w:rPr>
        <w:t>, 316. https://doi.org/10.1186/s12864-018-4665-2</w:t>
      </w:r>
    </w:p>
    <w:p w14:paraId="67BC3E8A" w14:textId="77777777" w:rsidR="002B6197" w:rsidRPr="00FD6FF2" w:rsidRDefault="002B6197" w:rsidP="002B6197">
      <w:pPr>
        <w:pStyle w:val="Bibliografa"/>
        <w:rPr>
          <w:rFonts w:ascii="Times New Roman" w:hAnsi="Times New Roman" w:cs="Times New Roman"/>
          <w:noProof/>
          <w:sz w:val="24"/>
          <w:lang w:val="en-US"/>
          <w:rPrChange w:id="272"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73" w:author="Edwin Villanueva Talavera" w:date="2019-06-02T11:17:00Z">
            <w:rPr>
              <w:rFonts w:ascii="Times New Roman" w:hAnsi="Times New Roman" w:cs="Times New Roman"/>
              <w:noProof/>
              <w:sz w:val="24"/>
            </w:rPr>
          </w:rPrChange>
        </w:rPr>
        <w:t xml:space="preserve">Singh, U., Khemka, N., Rajkumar, M. S., Garg, R., &amp; Jain, M. (2017). PLncPRO for prediction of long non-coding RNAs (lncRNAs) in plants and its application for discovery of abiotic stress-responsive lncRNAs in rice and chickpea. </w:t>
      </w:r>
      <w:r w:rsidRPr="00FD6FF2">
        <w:rPr>
          <w:rFonts w:ascii="Times New Roman" w:hAnsi="Times New Roman" w:cs="Times New Roman"/>
          <w:i/>
          <w:iCs/>
          <w:noProof/>
          <w:sz w:val="24"/>
          <w:lang w:val="en-US"/>
          <w:rPrChange w:id="274"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275"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76" w:author="Edwin Villanueva Talavera" w:date="2019-06-02T11:17:00Z">
            <w:rPr>
              <w:rFonts w:ascii="Times New Roman" w:hAnsi="Times New Roman" w:cs="Times New Roman"/>
              <w:i/>
              <w:iCs/>
              <w:noProof/>
              <w:sz w:val="24"/>
            </w:rPr>
          </w:rPrChange>
        </w:rPr>
        <w:t>45</w:t>
      </w:r>
      <w:r w:rsidRPr="00FD6FF2">
        <w:rPr>
          <w:rFonts w:ascii="Times New Roman" w:hAnsi="Times New Roman" w:cs="Times New Roman"/>
          <w:noProof/>
          <w:sz w:val="24"/>
          <w:lang w:val="en-US"/>
          <w:rPrChange w:id="277" w:author="Edwin Villanueva Talavera" w:date="2019-06-02T11:17:00Z">
            <w:rPr>
              <w:rFonts w:ascii="Times New Roman" w:hAnsi="Times New Roman" w:cs="Times New Roman"/>
              <w:noProof/>
              <w:sz w:val="24"/>
            </w:rPr>
          </w:rPrChange>
        </w:rPr>
        <w:t>(22), e183–e183. https://doi.org/10.1093/nar/gkx866</w:t>
      </w:r>
    </w:p>
    <w:p w14:paraId="3BB8165D" w14:textId="77777777" w:rsidR="002B6197" w:rsidRPr="00FD6FF2" w:rsidRDefault="002B6197" w:rsidP="002B6197">
      <w:pPr>
        <w:pStyle w:val="Bibliografa"/>
        <w:rPr>
          <w:rFonts w:ascii="Times New Roman" w:hAnsi="Times New Roman" w:cs="Times New Roman"/>
          <w:noProof/>
          <w:sz w:val="24"/>
          <w:lang w:val="en-US"/>
          <w:rPrChange w:id="278"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79" w:author="Edwin Villanueva Talavera" w:date="2019-06-02T11:17:00Z">
            <w:rPr>
              <w:rFonts w:ascii="Times New Roman" w:hAnsi="Times New Roman" w:cs="Times New Roman"/>
              <w:noProof/>
              <w:sz w:val="24"/>
            </w:rPr>
          </w:rPrChange>
        </w:rPr>
        <w:t xml:space="preserve">Szcześniak, M. W., Rosikiewicz, W., &amp; Makałowska, I. (2016). CANTATAdb: A Collection of Plant Long Non-Coding RNAs. </w:t>
      </w:r>
      <w:r w:rsidRPr="00FD6FF2">
        <w:rPr>
          <w:rFonts w:ascii="Times New Roman" w:hAnsi="Times New Roman" w:cs="Times New Roman"/>
          <w:i/>
          <w:iCs/>
          <w:noProof/>
          <w:sz w:val="24"/>
          <w:lang w:val="en-US"/>
          <w:rPrChange w:id="280" w:author="Edwin Villanueva Talavera" w:date="2019-06-02T11:17:00Z">
            <w:rPr>
              <w:rFonts w:ascii="Times New Roman" w:hAnsi="Times New Roman" w:cs="Times New Roman"/>
              <w:i/>
              <w:iCs/>
              <w:noProof/>
              <w:sz w:val="24"/>
            </w:rPr>
          </w:rPrChange>
        </w:rPr>
        <w:t>Plant and Cell Physiology</w:t>
      </w:r>
      <w:r w:rsidRPr="00FD6FF2">
        <w:rPr>
          <w:rFonts w:ascii="Times New Roman" w:hAnsi="Times New Roman" w:cs="Times New Roman"/>
          <w:noProof/>
          <w:sz w:val="24"/>
          <w:lang w:val="en-US"/>
          <w:rPrChange w:id="281"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82" w:author="Edwin Villanueva Talavera" w:date="2019-06-02T11:17:00Z">
            <w:rPr>
              <w:rFonts w:ascii="Times New Roman" w:hAnsi="Times New Roman" w:cs="Times New Roman"/>
              <w:i/>
              <w:iCs/>
              <w:noProof/>
              <w:sz w:val="24"/>
            </w:rPr>
          </w:rPrChange>
        </w:rPr>
        <w:t>57</w:t>
      </w:r>
      <w:r w:rsidRPr="00FD6FF2">
        <w:rPr>
          <w:rFonts w:ascii="Times New Roman" w:hAnsi="Times New Roman" w:cs="Times New Roman"/>
          <w:noProof/>
          <w:sz w:val="24"/>
          <w:lang w:val="en-US"/>
          <w:rPrChange w:id="283" w:author="Edwin Villanueva Talavera" w:date="2019-06-02T11:17:00Z">
            <w:rPr>
              <w:rFonts w:ascii="Times New Roman" w:hAnsi="Times New Roman" w:cs="Times New Roman"/>
              <w:noProof/>
              <w:sz w:val="24"/>
            </w:rPr>
          </w:rPrChange>
        </w:rPr>
        <w:t>(1), e8–e8. https://doi.org/10.1093/pcp/pcv201</w:t>
      </w:r>
    </w:p>
    <w:p w14:paraId="203ECCA6"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243DAE22" w14:textId="77777777" w:rsidR="002B6197" w:rsidRPr="00FD6FF2" w:rsidRDefault="002B6197" w:rsidP="002B6197">
      <w:pPr>
        <w:pStyle w:val="Bibliografa"/>
        <w:rPr>
          <w:rFonts w:ascii="Times New Roman" w:hAnsi="Times New Roman" w:cs="Times New Roman"/>
          <w:noProof/>
          <w:sz w:val="24"/>
          <w:lang w:val="en-US"/>
          <w:rPrChange w:id="284" w:author="Edwin Villanueva Talavera" w:date="2019-06-02T11:17:00Z">
            <w:rPr>
              <w:rFonts w:ascii="Times New Roman" w:hAnsi="Times New Roman" w:cs="Times New Roman"/>
              <w:noProof/>
              <w:sz w:val="24"/>
            </w:rPr>
          </w:rPrChange>
        </w:rPr>
      </w:pPr>
      <w:r w:rsidRPr="002B6197">
        <w:rPr>
          <w:rFonts w:ascii="Times New Roman" w:hAnsi="Times New Roman" w:cs="Times New Roman"/>
          <w:noProof/>
          <w:sz w:val="24"/>
        </w:rPr>
        <w:t xml:space="preserve">Tripathi, R., Patel, S., Kumari, V., Chakraborty, P., &amp; Varadwaj, P. K. (2016). </w:t>
      </w:r>
      <w:r w:rsidRPr="00FD6FF2">
        <w:rPr>
          <w:rFonts w:ascii="Times New Roman" w:hAnsi="Times New Roman" w:cs="Times New Roman"/>
          <w:noProof/>
          <w:sz w:val="24"/>
          <w:lang w:val="en-US"/>
          <w:rPrChange w:id="285" w:author="Edwin Villanueva Talavera" w:date="2019-06-02T11:17:00Z">
            <w:rPr>
              <w:rFonts w:ascii="Times New Roman" w:hAnsi="Times New Roman" w:cs="Times New Roman"/>
              <w:noProof/>
              <w:sz w:val="24"/>
            </w:rPr>
          </w:rPrChange>
        </w:rPr>
        <w:t xml:space="preserve">DeepLNC, a long non-coding RNA prediction tool using deep neural network. </w:t>
      </w:r>
      <w:r w:rsidRPr="00FD6FF2">
        <w:rPr>
          <w:rFonts w:ascii="Times New Roman" w:hAnsi="Times New Roman" w:cs="Times New Roman"/>
          <w:i/>
          <w:iCs/>
          <w:noProof/>
          <w:sz w:val="24"/>
          <w:lang w:val="en-US"/>
          <w:rPrChange w:id="286" w:author="Edwin Villanueva Talavera" w:date="2019-06-02T11:17:00Z">
            <w:rPr>
              <w:rFonts w:ascii="Times New Roman" w:hAnsi="Times New Roman" w:cs="Times New Roman"/>
              <w:i/>
              <w:iCs/>
              <w:noProof/>
              <w:sz w:val="24"/>
            </w:rPr>
          </w:rPrChange>
        </w:rPr>
        <w:t>Network Modeling Analysis in Health Informatics and Bioinformatics</w:t>
      </w:r>
      <w:r w:rsidRPr="00FD6FF2">
        <w:rPr>
          <w:rFonts w:ascii="Times New Roman" w:hAnsi="Times New Roman" w:cs="Times New Roman"/>
          <w:noProof/>
          <w:sz w:val="24"/>
          <w:lang w:val="en-US"/>
          <w:rPrChange w:id="287"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88" w:author="Edwin Villanueva Talavera" w:date="2019-06-02T11:17:00Z">
            <w:rPr>
              <w:rFonts w:ascii="Times New Roman" w:hAnsi="Times New Roman" w:cs="Times New Roman"/>
              <w:i/>
              <w:iCs/>
              <w:noProof/>
              <w:sz w:val="24"/>
            </w:rPr>
          </w:rPrChange>
        </w:rPr>
        <w:t>5</w:t>
      </w:r>
      <w:r w:rsidRPr="00FD6FF2">
        <w:rPr>
          <w:rFonts w:ascii="Times New Roman" w:hAnsi="Times New Roman" w:cs="Times New Roman"/>
          <w:noProof/>
          <w:sz w:val="24"/>
          <w:lang w:val="en-US"/>
          <w:rPrChange w:id="289" w:author="Edwin Villanueva Talavera" w:date="2019-06-02T11:17:00Z">
            <w:rPr>
              <w:rFonts w:ascii="Times New Roman" w:hAnsi="Times New Roman" w:cs="Times New Roman"/>
              <w:noProof/>
              <w:sz w:val="24"/>
            </w:rPr>
          </w:rPrChange>
        </w:rPr>
        <w:t>(1), 21. https://doi.org/10.1007/s13721-016-0129-2</w:t>
      </w:r>
    </w:p>
    <w:p w14:paraId="6D4E202C" w14:textId="77777777" w:rsidR="002B6197" w:rsidRPr="00FD6FF2" w:rsidRDefault="002B6197" w:rsidP="002B6197">
      <w:pPr>
        <w:pStyle w:val="Bibliografa"/>
        <w:rPr>
          <w:rFonts w:ascii="Times New Roman" w:hAnsi="Times New Roman" w:cs="Times New Roman"/>
          <w:noProof/>
          <w:sz w:val="24"/>
          <w:lang w:val="en-US"/>
          <w:rPrChange w:id="29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91" w:author="Edwin Villanueva Talavera" w:date="2019-06-02T11:17:00Z">
            <w:rPr>
              <w:rFonts w:ascii="Times New Roman" w:hAnsi="Times New Roman" w:cs="Times New Roman"/>
              <w:noProof/>
              <w:sz w:val="24"/>
            </w:rPr>
          </w:rPrChange>
        </w:rPr>
        <w:t xml:space="preserve">Uszczynska-Ratajczak, B., Lagarde, J., Frankish, A., Guigo, R., &amp; Johnson, R. (2018). Towards a complete map of the human long non-coding RNA transcriptome. </w:t>
      </w:r>
      <w:r w:rsidRPr="00FD6FF2">
        <w:rPr>
          <w:rFonts w:ascii="Times New Roman" w:hAnsi="Times New Roman" w:cs="Times New Roman"/>
          <w:i/>
          <w:iCs/>
          <w:noProof/>
          <w:sz w:val="24"/>
          <w:lang w:val="en-US"/>
          <w:rPrChange w:id="292" w:author="Edwin Villanueva Talavera" w:date="2019-06-02T11:17:00Z">
            <w:rPr>
              <w:rFonts w:ascii="Times New Roman" w:hAnsi="Times New Roman" w:cs="Times New Roman"/>
              <w:i/>
              <w:iCs/>
              <w:noProof/>
              <w:sz w:val="24"/>
            </w:rPr>
          </w:rPrChange>
        </w:rPr>
        <w:t>Nature Reviews Genetics</w:t>
      </w:r>
      <w:r w:rsidRPr="00FD6FF2">
        <w:rPr>
          <w:rFonts w:ascii="Times New Roman" w:hAnsi="Times New Roman" w:cs="Times New Roman"/>
          <w:noProof/>
          <w:sz w:val="24"/>
          <w:lang w:val="en-US"/>
          <w:rPrChange w:id="293"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294" w:author="Edwin Villanueva Talavera" w:date="2019-06-02T11:17:00Z">
            <w:rPr>
              <w:rFonts w:ascii="Times New Roman" w:hAnsi="Times New Roman" w:cs="Times New Roman"/>
              <w:i/>
              <w:iCs/>
              <w:noProof/>
              <w:sz w:val="24"/>
            </w:rPr>
          </w:rPrChange>
        </w:rPr>
        <w:t>19</w:t>
      </w:r>
      <w:r w:rsidRPr="00FD6FF2">
        <w:rPr>
          <w:rFonts w:ascii="Times New Roman" w:hAnsi="Times New Roman" w:cs="Times New Roman"/>
          <w:noProof/>
          <w:sz w:val="24"/>
          <w:lang w:val="en-US"/>
          <w:rPrChange w:id="295" w:author="Edwin Villanueva Talavera" w:date="2019-06-02T11:17:00Z">
            <w:rPr>
              <w:rFonts w:ascii="Times New Roman" w:hAnsi="Times New Roman" w:cs="Times New Roman"/>
              <w:noProof/>
              <w:sz w:val="24"/>
            </w:rPr>
          </w:rPrChange>
        </w:rPr>
        <w:t>(9), 535–548. https://doi.org/10.1038/s41576-018-0017-y</w:t>
      </w:r>
    </w:p>
    <w:p w14:paraId="69351F4F" w14:textId="77777777" w:rsidR="002B6197" w:rsidRPr="00FD6FF2" w:rsidRDefault="002B6197" w:rsidP="002B6197">
      <w:pPr>
        <w:pStyle w:val="Bibliografa"/>
        <w:rPr>
          <w:rFonts w:ascii="Times New Roman" w:hAnsi="Times New Roman" w:cs="Times New Roman"/>
          <w:noProof/>
          <w:sz w:val="24"/>
          <w:lang w:val="pt-BR"/>
          <w:rPrChange w:id="296"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297" w:author="Edwin Villanueva Talavera" w:date="2019-06-02T11:17:00Z">
            <w:rPr>
              <w:rFonts w:ascii="Times New Roman" w:hAnsi="Times New Roman" w:cs="Times New Roman"/>
              <w:noProof/>
              <w:sz w:val="24"/>
            </w:rPr>
          </w:rPrChange>
        </w:rPr>
        <w:t xml:space="preserve">VanderPlas, J. (2016). </w:t>
      </w:r>
      <w:r w:rsidRPr="00FD6FF2">
        <w:rPr>
          <w:rFonts w:ascii="Times New Roman" w:hAnsi="Times New Roman" w:cs="Times New Roman"/>
          <w:i/>
          <w:iCs/>
          <w:noProof/>
          <w:sz w:val="24"/>
          <w:lang w:val="pt-BR"/>
          <w:rPrChange w:id="298" w:author="Edwin Villanueva Talavera" w:date="2019-06-02T11:17:00Z">
            <w:rPr>
              <w:rFonts w:ascii="Times New Roman" w:hAnsi="Times New Roman" w:cs="Times New Roman"/>
              <w:i/>
              <w:iCs/>
              <w:noProof/>
              <w:sz w:val="24"/>
            </w:rPr>
          </w:rPrChange>
        </w:rPr>
        <w:t>Python Data Science Handbook</w:t>
      </w:r>
      <w:r w:rsidRPr="00FD6FF2">
        <w:rPr>
          <w:rFonts w:ascii="Times New Roman" w:hAnsi="Times New Roman" w:cs="Times New Roman"/>
          <w:noProof/>
          <w:sz w:val="24"/>
          <w:lang w:val="pt-BR"/>
          <w:rPrChange w:id="299" w:author="Edwin Villanueva Talavera" w:date="2019-06-02T11:17:00Z">
            <w:rPr>
              <w:rFonts w:ascii="Times New Roman" w:hAnsi="Times New Roman" w:cs="Times New Roman"/>
              <w:noProof/>
              <w:sz w:val="24"/>
            </w:rPr>
          </w:rPrChange>
        </w:rPr>
        <w:t>. Recuperado de http://shop.oreilly.com/product/0636920034919.do</w:t>
      </w:r>
    </w:p>
    <w:p w14:paraId="35FF061F" w14:textId="77777777" w:rsidR="002B6197" w:rsidRPr="00FD6FF2" w:rsidRDefault="002B6197" w:rsidP="002B6197">
      <w:pPr>
        <w:pStyle w:val="Bibliografa"/>
        <w:rPr>
          <w:rFonts w:ascii="Times New Roman" w:hAnsi="Times New Roman" w:cs="Times New Roman"/>
          <w:noProof/>
          <w:sz w:val="24"/>
          <w:lang w:val="pt-BR"/>
          <w:rPrChange w:id="300"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pt-BR"/>
          <w:rPrChange w:id="301" w:author="Edwin Villanueva Talavera" w:date="2019-06-02T11:17:00Z">
            <w:rPr>
              <w:rFonts w:ascii="Times New Roman" w:hAnsi="Times New Roman" w:cs="Times New Roman"/>
              <w:noProof/>
              <w:sz w:val="24"/>
            </w:rPr>
          </w:rPrChange>
        </w:rPr>
        <w:t xml:space="preserve">Vieira, L. M. (2018). </w:t>
      </w:r>
      <w:r w:rsidRPr="00FD6FF2">
        <w:rPr>
          <w:rFonts w:ascii="Times New Roman" w:hAnsi="Times New Roman" w:cs="Times New Roman"/>
          <w:i/>
          <w:iCs/>
          <w:noProof/>
          <w:sz w:val="24"/>
          <w:lang w:val="pt-BR"/>
          <w:rPrChange w:id="302" w:author="Edwin Villanueva Talavera" w:date="2019-06-02T11:17:00Z">
            <w:rPr>
              <w:rFonts w:ascii="Times New Roman" w:hAnsi="Times New Roman" w:cs="Times New Roman"/>
              <w:i/>
              <w:iCs/>
              <w:noProof/>
              <w:sz w:val="24"/>
            </w:rPr>
          </w:rPrChange>
        </w:rPr>
        <w:t>Métodos baseados em aprendizagem de máquina para distinguir RNAs longos não-codificadores intergênicos de transcritos codificadores de proteínas</w:t>
      </w:r>
      <w:r w:rsidRPr="00FD6FF2">
        <w:rPr>
          <w:rFonts w:ascii="Times New Roman" w:hAnsi="Times New Roman" w:cs="Times New Roman"/>
          <w:noProof/>
          <w:sz w:val="24"/>
          <w:lang w:val="pt-BR"/>
          <w:rPrChange w:id="303" w:author="Edwin Villanueva Talavera" w:date="2019-06-02T11:17:00Z">
            <w:rPr>
              <w:rFonts w:ascii="Times New Roman" w:hAnsi="Times New Roman" w:cs="Times New Roman"/>
              <w:noProof/>
              <w:sz w:val="24"/>
            </w:rPr>
          </w:rPrChange>
        </w:rPr>
        <w:t>. Recuperado de http://repositorio.unb.br/handle/10482/32463</w:t>
      </w:r>
    </w:p>
    <w:p w14:paraId="139AA6BC" w14:textId="77777777" w:rsidR="002B6197" w:rsidRPr="00FD6FF2" w:rsidRDefault="002B6197" w:rsidP="002B6197">
      <w:pPr>
        <w:pStyle w:val="Bibliografa"/>
        <w:rPr>
          <w:rFonts w:ascii="Times New Roman" w:hAnsi="Times New Roman" w:cs="Times New Roman"/>
          <w:noProof/>
          <w:sz w:val="24"/>
          <w:lang w:val="en-US"/>
          <w:rPrChange w:id="304"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pt-BR"/>
          <w:rPrChange w:id="305" w:author="Edwin Villanueva Talavera" w:date="2019-06-02T11:17:00Z">
            <w:rPr>
              <w:rFonts w:ascii="Times New Roman" w:hAnsi="Times New Roman" w:cs="Times New Roman"/>
              <w:noProof/>
              <w:sz w:val="24"/>
            </w:rPr>
          </w:rPrChange>
        </w:rPr>
        <w:t xml:space="preserve">Wang, L., Park, H. J., Dasari, S., Wang, S., Kocher, J.-P., &amp; Li, W. (2013). </w:t>
      </w:r>
      <w:r w:rsidRPr="00FD6FF2">
        <w:rPr>
          <w:rFonts w:ascii="Times New Roman" w:hAnsi="Times New Roman" w:cs="Times New Roman"/>
          <w:noProof/>
          <w:sz w:val="24"/>
          <w:lang w:val="en-US"/>
          <w:rPrChange w:id="306" w:author="Edwin Villanueva Talavera" w:date="2019-06-02T11:17:00Z">
            <w:rPr>
              <w:rFonts w:ascii="Times New Roman" w:hAnsi="Times New Roman" w:cs="Times New Roman"/>
              <w:noProof/>
              <w:sz w:val="24"/>
            </w:rPr>
          </w:rPrChange>
        </w:rPr>
        <w:t xml:space="preserve">CPAT: Coding-Potential Assessment Tool using an alignment-free logistic regression model. </w:t>
      </w:r>
      <w:r w:rsidRPr="00FD6FF2">
        <w:rPr>
          <w:rFonts w:ascii="Times New Roman" w:hAnsi="Times New Roman" w:cs="Times New Roman"/>
          <w:i/>
          <w:iCs/>
          <w:noProof/>
          <w:sz w:val="24"/>
          <w:lang w:val="en-US"/>
          <w:rPrChange w:id="307"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08"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09" w:author="Edwin Villanueva Talavera" w:date="2019-06-02T11:17:00Z">
            <w:rPr>
              <w:rFonts w:ascii="Times New Roman" w:hAnsi="Times New Roman" w:cs="Times New Roman"/>
              <w:i/>
              <w:iCs/>
              <w:noProof/>
              <w:sz w:val="24"/>
            </w:rPr>
          </w:rPrChange>
        </w:rPr>
        <w:t>41</w:t>
      </w:r>
      <w:r w:rsidRPr="00FD6FF2">
        <w:rPr>
          <w:rFonts w:ascii="Times New Roman" w:hAnsi="Times New Roman" w:cs="Times New Roman"/>
          <w:noProof/>
          <w:sz w:val="24"/>
          <w:lang w:val="en-US"/>
          <w:rPrChange w:id="310" w:author="Edwin Villanueva Talavera" w:date="2019-06-02T11:17:00Z">
            <w:rPr>
              <w:rFonts w:ascii="Times New Roman" w:hAnsi="Times New Roman" w:cs="Times New Roman"/>
              <w:noProof/>
              <w:sz w:val="24"/>
            </w:rPr>
          </w:rPrChange>
        </w:rPr>
        <w:t>(6), e74. https://doi.org/10.1093/nar/gkt006</w:t>
      </w:r>
    </w:p>
    <w:p w14:paraId="2EFB3B1C" w14:textId="77777777" w:rsidR="002B6197" w:rsidRPr="00FD6FF2" w:rsidRDefault="002B6197" w:rsidP="002B6197">
      <w:pPr>
        <w:pStyle w:val="Bibliografa"/>
        <w:rPr>
          <w:rFonts w:ascii="Times New Roman" w:hAnsi="Times New Roman" w:cs="Times New Roman"/>
          <w:noProof/>
          <w:sz w:val="24"/>
          <w:lang w:val="en-US"/>
          <w:rPrChange w:id="311"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12" w:author="Edwin Villanueva Talavera" w:date="2019-06-02T11:17:00Z">
            <w:rPr>
              <w:rFonts w:ascii="Times New Roman" w:hAnsi="Times New Roman" w:cs="Times New Roman"/>
              <w:noProof/>
              <w:sz w:val="24"/>
            </w:rPr>
          </w:rPrChange>
        </w:rPr>
        <w:t>Willems, K. (2015, mayo 12). Choosing R or Python for data analysis? An infographic. Recuperado el 3 de noviembre de 2018, de DataCamp Community website: https://www.datacamp.com/community/tutorials/r-or-python-for-data-analysis</w:t>
      </w:r>
    </w:p>
    <w:p w14:paraId="77177F94" w14:textId="77777777" w:rsidR="002B6197" w:rsidRPr="00FD6FF2" w:rsidRDefault="002B6197" w:rsidP="002B6197">
      <w:pPr>
        <w:pStyle w:val="Bibliografa"/>
        <w:rPr>
          <w:rFonts w:ascii="Times New Roman" w:hAnsi="Times New Roman" w:cs="Times New Roman"/>
          <w:noProof/>
          <w:sz w:val="24"/>
          <w:lang w:val="en-US"/>
          <w:rPrChange w:id="313"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14" w:author="Edwin Villanueva Talavera" w:date="2019-06-02T11:17:00Z">
            <w:rPr>
              <w:rFonts w:ascii="Times New Roman" w:hAnsi="Times New Roman" w:cs="Times New Roman"/>
              <w:noProof/>
              <w:sz w:val="24"/>
            </w:rPr>
          </w:rPrChange>
        </w:rPr>
        <w:t xml:space="preserve">Wucher, V., Legeai, F., Hédan, B., Rizk, G., Lagoutte, L., Leeb, T., … Derrien, T. (2017). FEELnc: a tool for long non-coding RNA annotation and its application to the dog transcriptome. </w:t>
      </w:r>
      <w:r w:rsidRPr="00FD6FF2">
        <w:rPr>
          <w:rFonts w:ascii="Times New Roman" w:hAnsi="Times New Roman" w:cs="Times New Roman"/>
          <w:i/>
          <w:iCs/>
          <w:noProof/>
          <w:sz w:val="24"/>
          <w:lang w:val="en-US"/>
          <w:rPrChange w:id="315"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16"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17" w:author="Edwin Villanueva Talavera" w:date="2019-06-02T11:17:00Z">
            <w:rPr>
              <w:rFonts w:ascii="Times New Roman" w:hAnsi="Times New Roman" w:cs="Times New Roman"/>
              <w:i/>
              <w:iCs/>
              <w:noProof/>
              <w:sz w:val="24"/>
            </w:rPr>
          </w:rPrChange>
        </w:rPr>
        <w:t>45</w:t>
      </w:r>
      <w:r w:rsidRPr="00FD6FF2">
        <w:rPr>
          <w:rFonts w:ascii="Times New Roman" w:hAnsi="Times New Roman" w:cs="Times New Roman"/>
          <w:noProof/>
          <w:sz w:val="24"/>
          <w:lang w:val="en-US"/>
          <w:rPrChange w:id="318" w:author="Edwin Villanueva Talavera" w:date="2019-06-02T11:17:00Z">
            <w:rPr>
              <w:rFonts w:ascii="Times New Roman" w:hAnsi="Times New Roman" w:cs="Times New Roman"/>
              <w:noProof/>
              <w:sz w:val="24"/>
            </w:rPr>
          </w:rPrChange>
        </w:rPr>
        <w:t>(8), e57. https://doi.org/10.1093/nar/gkw1306</w:t>
      </w:r>
    </w:p>
    <w:p w14:paraId="5B864BDF" w14:textId="77777777" w:rsidR="002B6197" w:rsidRPr="00FD6FF2" w:rsidRDefault="002B6197" w:rsidP="002B6197">
      <w:pPr>
        <w:pStyle w:val="Bibliografa"/>
        <w:rPr>
          <w:rFonts w:ascii="Times New Roman" w:hAnsi="Times New Roman" w:cs="Times New Roman"/>
          <w:noProof/>
          <w:sz w:val="24"/>
          <w:lang w:val="en-US"/>
          <w:rPrChange w:id="319"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20" w:author="Edwin Villanueva Talavera" w:date="2019-06-02T11:17:00Z">
            <w:rPr>
              <w:rFonts w:ascii="Times New Roman" w:hAnsi="Times New Roman" w:cs="Times New Roman"/>
              <w:noProof/>
              <w:sz w:val="24"/>
            </w:rPr>
          </w:rPrChange>
        </w:rPr>
        <w:t xml:space="preserve">Yao, Y., Li, X., Geng, L., Nan, X., Qi, Z., &amp; Liao, B. (2018). Recent Progress in Long Noncoding RNAs Prediction. </w:t>
      </w:r>
      <w:r w:rsidRPr="00FD6FF2">
        <w:rPr>
          <w:rFonts w:ascii="Times New Roman" w:hAnsi="Times New Roman" w:cs="Times New Roman"/>
          <w:i/>
          <w:iCs/>
          <w:noProof/>
          <w:sz w:val="24"/>
          <w:lang w:val="en-US"/>
          <w:rPrChange w:id="321" w:author="Edwin Villanueva Talavera" w:date="2019-06-02T11:17:00Z">
            <w:rPr>
              <w:rFonts w:ascii="Times New Roman" w:hAnsi="Times New Roman" w:cs="Times New Roman"/>
              <w:i/>
              <w:iCs/>
              <w:noProof/>
              <w:sz w:val="24"/>
            </w:rPr>
          </w:rPrChange>
        </w:rPr>
        <w:t>Current Bioinformatics</w:t>
      </w:r>
      <w:r w:rsidRPr="00FD6FF2">
        <w:rPr>
          <w:rFonts w:ascii="Times New Roman" w:hAnsi="Times New Roman" w:cs="Times New Roman"/>
          <w:noProof/>
          <w:sz w:val="24"/>
          <w:lang w:val="en-US"/>
          <w:rPrChange w:id="322"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23" w:author="Edwin Villanueva Talavera" w:date="2019-06-02T11:17:00Z">
            <w:rPr>
              <w:rFonts w:ascii="Times New Roman" w:hAnsi="Times New Roman" w:cs="Times New Roman"/>
              <w:i/>
              <w:iCs/>
              <w:noProof/>
              <w:sz w:val="24"/>
            </w:rPr>
          </w:rPrChange>
        </w:rPr>
        <w:t>13</w:t>
      </w:r>
      <w:r w:rsidRPr="00FD6FF2">
        <w:rPr>
          <w:rFonts w:ascii="Times New Roman" w:hAnsi="Times New Roman" w:cs="Times New Roman"/>
          <w:noProof/>
          <w:sz w:val="24"/>
          <w:lang w:val="en-US"/>
          <w:rPrChange w:id="324" w:author="Edwin Villanueva Talavera" w:date="2019-06-02T11:17:00Z">
            <w:rPr>
              <w:rFonts w:ascii="Times New Roman" w:hAnsi="Times New Roman" w:cs="Times New Roman"/>
              <w:noProof/>
              <w:sz w:val="24"/>
            </w:rPr>
          </w:rPrChange>
        </w:rPr>
        <w:t>(4), 344–351. https://doi.org/10.2174/1574893612666170905153933</w:t>
      </w:r>
    </w:p>
    <w:p w14:paraId="4A1994A2" w14:textId="77777777" w:rsidR="002B6197" w:rsidRPr="00FD6FF2" w:rsidRDefault="002B6197" w:rsidP="002B6197">
      <w:pPr>
        <w:pStyle w:val="Bibliografa"/>
        <w:rPr>
          <w:rFonts w:ascii="Times New Roman" w:hAnsi="Times New Roman" w:cs="Times New Roman"/>
          <w:noProof/>
          <w:sz w:val="24"/>
          <w:lang w:val="en-US"/>
          <w:rPrChange w:id="325" w:author="Edwin Villanueva Talavera" w:date="2019-06-02T11:17:00Z">
            <w:rPr>
              <w:rFonts w:ascii="Times New Roman" w:hAnsi="Times New Roman" w:cs="Times New Roman"/>
              <w:noProof/>
              <w:sz w:val="24"/>
            </w:rPr>
          </w:rPrChange>
        </w:rPr>
      </w:pPr>
      <w:r w:rsidRPr="00FD6FF2">
        <w:rPr>
          <w:rFonts w:ascii="Times New Roman" w:hAnsi="Times New Roman" w:cs="Times New Roman"/>
          <w:noProof/>
          <w:sz w:val="24"/>
          <w:lang w:val="en-US"/>
          <w:rPrChange w:id="326" w:author="Edwin Villanueva Talavera" w:date="2019-06-02T11:17:00Z">
            <w:rPr>
              <w:rFonts w:ascii="Times New Roman" w:hAnsi="Times New Roman" w:cs="Times New Roman"/>
              <w:noProof/>
              <w:sz w:val="24"/>
            </w:rPr>
          </w:rPrChange>
        </w:rPr>
        <w:t xml:space="preserve">Yip, K. Y., Cheng, C., &amp; Gerstein, M. (2013). Machine learning and genome annotation: a match meant to be? </w:t>
      </w:r>
      <w:r w:rsidRPr="00FD6FF2">
        <w:rPr>
          <w:rFonts w:ascii="Times New Roman" w:hAnsi="Times New Roman" w:cs="Times New Roman"/>
          <w:i/>
          <w:iCs/>
          <w:noProof/>
          <w:sz w:val="24"/>
          <w:lang w:val="en-US"/>
          <w:rPrChange w:id="327" w:author="Edwin Villanueva Talavera" w:date="2019-06-02T11:17:00Z">
            <w:rPr>
              <w:rFonts w:ascii="Times New Roman" w:hAnsi="Times New Roman" w:cs="Times New Roman"/>
              <w:i/>
              <w:iCs/>
              <w:noProof/>
              <w:sz w:val="24"/>
            </w:rPr>
          </w:rPrChange>
        </w:rPr>
        <w:t>Genome Biology</w:t>
      </w:r>
      <w:r w:rsidRPr="00FD6FF2">
        <w:rPr>
          <w:rFonts w:ascii="Times New Roman" w:hAnsi="Times New Roman" w:cs="Times New Roman"/>
          <w:noProof/>
          <w:sz w:val="24"/>
          <w:lang w:val="en-US"/>
          <w:rPrChange w:id="328"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29" w:author="Edwin Villanueva Talavera" w:date="2019-06-02T11:17:00Z">
            <w:rPr>
              <w:rFonts w:ascii="Times New Roman" w:hAnsi="Times New Roman" w:cs="Times New Roman"/>
              <w:i/>
              <w:iCs/>
              <w:noProof/>
              <w:sz w:val="24"/>
            </w:rPr>
          </w:rPrChange>
        </w:rPr>
        <w:t>14</w:t>
      </w:r>
      <w:r w:rsidRPr="00FD6FF2">
        <w:rPr>
          <w:rFonts w:ascii="Times New Roman" w:hAnsi="Times New Roman" w:cs="Times New Roman"/>
          <w:noProof/>
          <w:sz w:val="24"/>
          <w:lang w:val="en-US"/>
          <w:rPrChange w:id="330" w:author="Edwin Villanueva Talavera" w:date="2019-06-02T11:17:00Z">
            <w:rPr>
              <w:rFonts w:ascii="Times New Roman" w:hAnsi="Times New Roman" w:cs="Times New Roman"/>
              <w:noProof/>
              <w:sz w:val="24"/>
            </w:rPr>
          </w:rPrChange>
        </w:rPr>
        <w:t>(5), 205. https://doi.org/10.1186/gb-2013-14-5-205</w:t>
      </w:r>
    </w:p>
    <w:p w14:paraId="5267F6E6" w14:textId="77777777" w:rsidR="002B6197" w:rsidRPr="00FD6FF2" w:rsidRDefault="002B6197" w:rsidP="002B6197">
      <w:pPr>
        <w:pStyle w:val="Bibliografa"/>
        <w:rPr>
          <w:rFonts w:ascii="Times New Roman" w:hAnsi="Times New Roman" w:cs="Times New Roman"/>
          <w:sz w:val="24"/>
          <w:lang w:val="en-US"/>
          <w:rPrChange w:id="331" w:author="Edwin Villanueva Talavera" w:date="2019-06-02T11:17:00Z">
            <w:rPr>
              <w:rFonts w:ascii="Times New Roman" w:hAnsi="Times New Roman" w:cs="Times New Roman"/>
              <w:sz w:val="24"/>
            </w:rPr>
          </w:rPrChange>
        </w:rPr>
      </w:pPr>
      <w:r w:rsidRPr="00FD6FF2">
        <w:rPr>
          <w:rFonts w:ascii="Times New Roman" w:hAnsi="Times New Roman" w:cs="Times New Roman"/>
          <w:noProof/>
          <w:sz w:val="24"/>
          <w:lang w:val="en-US"/>
          <w:rPrChange w:id="332" w:author="Edwin Villanueva Talavera" w:date="2019-06-02T11:17:00Z">
            <w:rPr>
              <w:rFonts w:ascii="Times New Roman" w:hAnsi="Times New Roman" w:cs="Times New Roman"/>
              <w:noProof/>
              <w:sz w:val="24"/>
            </w:rPr>
          </w:rPrChange>
        </w:rPr>
        <w:t xml:space="preserve">Zerbino, D. R., Achuthan, P., Akanni, W., Amode, M. R., Barrell, D., Bhai, J., … Flicek, P. (2018). Ensembl 2018. </w:t>
      </w:r>
      <w:r w:rsidRPr="00FD6FF2">
        <w:rPr>
          <w:rFonts w:ascii="Times New Roman" w:hAnsi="Times New Roman" w:cs="Times New Roman"/>
          <w:i/>
          <w:iCs/>
          <w:noProof/>
          <w:sz w:val="24"/>
          <w:lang w:val="en-US"/>
          <w:rPrChange w:id="333" w:author="Edwin Villanueva Talavera" w:date="2019-06-02T11:17:00Z">
            <w:rPr>
              <w:rFonts w:ascii="Times New Roman" w:hAnsi="Times New Roman" w:cs="Times New Roman"/>
              <w:i/>
              <w:iCs/>
              <w:noProof/>
              <w:sz w:val="24"/>
            </w:rPr>
          </w:rPrChange>
        </w:rPr>
        <w:t>Nucleic Acids Research</w:t>
      </w:r>
      <w:r w:rsidRPr="00FD6FF2">
        <w:rPr>
          <w:rFonts w:ascii="Times New Roman" w:hAnsi="Times New Roman" w:cs="Times New Roman"/>
          <w:noProof/>
          <w:sz w:val="24"/>
          <w:lang w:val="en-US"/>
          <w:rPrChange w:id="334" w:author="Edwin Villanueva Talavera" w:date="2019-06-02T11:17:00Z">
            <w:rPr>
              <w:rFonts w:ascii="Times New Roman" w:hAnsi="Times New Roman" w:cs="Times New Roman"/>
              <w:noProof/>
              <w:sz w:val="24"/>
            </w:rPr>
          </w:rPrChange>
        </w:rPr>
        <w:t xml:space="preserve">, </w:t>
      </w:r>
      <w:r w:rsidRPr="00FD6FF2">
        <w:rPr>
          <w:rFonts w:ascii="Times New Roman" w:hAnsi="Times New Roman" w:cs="Times New Roman"/>
          <w:i/>
          <w:iCs/>
          <w:noProof/>
          <w:sz w:val="24"/>
          <w:lang w:val="en-US"/>
          <w:rPrChange w:id="335" w:author="Edwin Villanueva Talavera" w:date="2019-06-02T11:17:00Z">
            <w:rPr>
              <w:rFonts w:ascii="Times New Roman" w:hAnsi="Times New Roman" w:cs="Times New Roman"/>
              <w:i/>
              <w:iCs/>
              <w:noProof/>
              <w:sz w:val="24"/>
            </w:rPr>
          </w:rPrChange>
        </w:rPr>
        <w:t>46</w:t>
      </w:r>
      <w:r w:rsidRPr="00FD6FF2">
        <w:rPr>
          <w:rFonts w:ascii="Times New Roman" w:hAnsi="Times New Roman" w:cs="Times New Roman"/>
          <w:noProof/>
          <w:sz w:val="24"/>
          <w:lang w:val="en-US"/>
          <w:rPrChange w:id="336" w:author="Edwin Villanueva Talavera" w:date="2019-06-02T11:17:00Z">
            <w:rPr>
              <w:rFonts w:ascii="Times New Roman" w:hAnsi="Times New Roman" w:cs="Times New Roman"/>
              <w:noProof/>
              <w:sz w:val="24"/>
            </w:rPr>
          </w:rPrChange>
        </w:rPr>
        <w:t>(D1), D754–D761. https://doi.org/10.1093/nar/gkx1098</w:t>
      </w:r>
    </w:p>
    <w:p w14:paraId="7F642C36" w14:textId="7977AC8B"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sidRPr="00FD6FF2">
        <w:rPr>
          <w:rFonts w:ascii="Times New Roman" w:hAnsi="Times New Roman" w:cs="Times New Roman"/>
          <w:noProof/>
          <w:sz w:val="24"/>
          <w:lang w:val="en-US"/>
          <w:rPrChange w:id="337" w:author="Edwin Villanueva Talavera" w:date="2019-06-02T11:17:00Z">
            <w:rPr>
              <w:rFonts w:ascii="Times New Roman" w:hAnsi="Times New Roman" w:cs="Times New Roman"/>
              <w:noProof/>
              <w:sz w:val="24"/>
            </w:rPr>
          </w:rPrChange>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338" w:name="_Toc10327572"/>
      <w:r w:rsidRPr="007410D3">
        <w:t>Anexos</w:t>
      </w:r>
      <w:bookmarkEnd w:id="338"/>
    </w:p>
    <w:p w14:paraId="39259CC1" w14:textId="76D4DACF" w:rsidR="00DF3E58" w:rsidRPr="00FE589E" w:rsidRDefault="00E72B4D" w:rsidP="00A602F7">
      <w:pPr>
        <w:pStyle w:val="Ttulo2"/>
        <w:numPr>
          <w:ilvl w:val="0"/>
          <w:numId w:val="21"/>
        </w:numPr>
      </w:pPr>
      <w:bookmarkStart w:id="339" w:name="_Toc527726858"/>
      <w:bookmarkStart w:id="340" w:name="_Toc10327573"/>
      <w:r>
        <w:t xml:space="preserve">: </w:t>
      </w:r>
      <w:r w:rsidR="00DF3E58" w:rsidRPr="00FE589E">
        <w:t>Plan de Proyecto</w:t>
      </w:r>
      <w:bookmarkEnd w:id="339"/>
      <w:bookmarkEnd w:id="340"/>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10BF2215"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p>
    <w:p w14:paraId="05FEE54E" w14:textId="34A8DD50" w:rsidR="00AB4AE5" w:rsidRDefault="009930E5" w:rsidP="00AB4AE5">
      <w:pPr>
        <w:pStyle w:val="Prrafodelista"/>
        <w:numPr>
          <w:ilvl w:val="0"/>
          <w:numId w:val="16"/>
        </w:numPr>
        <w:jc w:val="both"/>
      </w:pPr>
      <w:r>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370217DE"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E5545D">
        <w:t xml:space="preserve">Tabla </w:t>
      </w:r>
      <w:r w:rsidR="00E5545D">
        <w:rPr>
          <w:noProof/>
        </w:rPr>
        <w:t>18</w:t>
      </w:r>
      <w:r>
        <w:fldChar w:fldCharType="end"/>
      </w:r>
      <w:r>
        <w:t>.</w:t>
      </w:r>
    </w:p>
    <w:p w14:paraId="0EDB3DEC" w14:textId="0DCE4D22" w:rsidR="009930E5" w:rsidRDefault="009930E5" w:rsidP="009930E5">
      <w:pPr>
        <w:pStyle w:val="Epgrafe"/>
        <w:keepNext/>
        <w:jc w:val="center"/>
      </w:pPr>
      <w:bookmarkStart w:id="341" w:name="_Ref529117820"/>
      <w:bookmarkStart w:id="342" w:name="_Toc10327631"/>
      <w:r>
        <w:t xml:space="preserve">Tabla </w:t>
      </w:r>
      <w:r>
        <w:rPr>
          <w:noProof/>
        </w:rPr>
        <w:fldChar w:fldCharType="begin"/>
      </w:r>
      <w:r>
        <w:rPr>
          <w:noProof/>
        </w:rPr>
        <w:instrText xml:space="preserve"> SEQ Tabla \* ARABIC </w:instrText>
      </w:r>
      <w:r>
        <w:rPr>
          <w:noProof/>
        </w:rPr>
        <w:fldChar w:fldCharType="separate"/>
      </w:r>
      <w:r w:rsidR="00E5545D">
        <w:rPr>
          <w:noProof/>
        </w:rPr>
        <w:t>18</w:t>
      </w:r>
      <w:r>
        <w:rPr>
          <w:noProof/>
        </w:rPr>
        <w:fldChar w:fldCharType="end"/>
      </w:r>
      <w:bookmarkEnd w:id="341"/>
      <w:r>
        <w:t xml:space="preserve"> - Riesgos del proyecto de investigación.</w:t>
      </w:r>
      <w:bookmarkEnd w:id="342"/>
    </w:p>
    <w:tbl>
      <w:tblPr>
        <w:tblStyle w:val="ListTable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0A56B364"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E5545D">
        <w:t>Figura 18</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lang w:val="es-ES" w:eastAsia="es-ES"/>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26B4B607" w:rsidR="00503A44" w:rsidRDefault="00A377A9" w:rsidP="00A377A9">
      <w:pPr>
        <w:pStyle w:val="Epgrafe"/>
        <w:jc w:val="center"/>
        <w:rPr>
          <w:rFonts w:cs="Arial"/>
        </w:rPr>
      </w:pPr>
      <w:bookmarkStart w:id="343" w:name="_Ref530436588"/>
      <w:bookmarkStart w:id="344" w:name="_Toc10327612"/>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E5545D">
        <w:rPr>
          <w:noProof/>
        </w:rPr>
        <w:t>18</w:t>
      </w:r>
      <w:r w:rsidR="00F82838">
        <w:rPr>
          <w:noProof/>
        </w:rPr>
        <w:fldChar w:fldCharType="end"/>
      </w:r>
      <w:bookmarkEnd w:id="343"/>
      <w:r>
        <w:t xml:space="preserve"> - </w:t>
      </w:r>
      <w:r w:rsidRPr="00A377A9">
        <w:t>Estructura de descomposición del trabajo</w:t>
      </w:r>
      <w:r>
        <w:t>. Elaboración propia.</w:t>
      </w:r>
      <w:bookmarkEnd w:id="344"/>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768FA657"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E5545D">
        <w:t xml:space="preserve">Tabla </w:t>
      </w:r>
      <w:r w:rsidR="00E5545D">
        <w:rPr>
          <w:noProof/>
        </w:rPr>
        <w:t>19</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5446662D" w:rsidR="00BD14A4" w:rsidRDefault="00BD14A4" w:rsidP="00BD14A4">
      <w:pPr>
        <w:pStyle w:val="Epgrafe"/>
        <w:keepNext/>
        <w:jc w:val="center"/>
      </w:pPr>
      <w:bookmarkStart w:id="345" w:name="_Ref530647939"/>
      <w:bookmarkStart w:id="346" w:name="_Toc10327632"/>
      <w:r>
        <w:t xml:space="preserve">Tabla </w:t>
      </w:r>
      <w:r w:rsidR="00861C8B">
        <w:rPr>
          <w:noProof/>
        </w:rPr>
        <w:fldChar w:fldCharType="begin"/>
      </w:r>
      <w:r w:rsidR="00861C8B">
        <w:rPr>
          <w:noProof/>
        </w:rPr>
        <w:instrText xml:space="preserve"> SEQ Tabla \* ARABIC </w:instrText>
      </w:r>
      <w:r w:rsidR="00861C8B">
        <w:rPr>
          <w:noProof/>
        </w:rPr>
        <w:fldChar w:fldCharType="separate"/>
      </w:r>
      <w:r w:rsidR="00E5545D">
        <w:rPr>
          <w:noProof/>
        </w:rPr>
        <w:t>19</w:t>
      </w:r>
      <w:r w:rsidR="00861C8B">
        <w:rPr>
          <w:noProof/>
        </w:rPr>
        <w:fldChar w:fldCharType="end"/>
      </w:r>
      <w:bookmarkEnd w:id="345"/>
      <w:r>
        <w:t xml:space="preserve"> - Lista de tareas del proyecto.</w:t>
      </w:r>
      <w:bookmarkEnd w:id="346"/>
    </w:p>
    <w:p w14:paraId="029548A3" w14:textId="74033097" w:rsidR="00F854F2" w:rsidRPr="00FE589E" w:rsidRDefault="00861C8B" w:rsidP="00DF3E58">
      <w:pPr>
        <w:spacing w:before="0" w:after="0" w:line="240" w:lineRule="auto"/>
        <w:jc w:val="both"/>
        <w:rPr>
          <w:rFonts w:cs="Arial"/>
        </w:rPr>
      </w:pPr>
      <w:r w:rsidRPr="00861C8B">
        <w:rPr>
          <w:noProof/>
          <w:lang w:val="es-ES" w:eastAsia="es-ES"/>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134CAC3A"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E5545D">
        <w:t>Figura 19</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lang w:val="es-ES" w:eastAsia="es-ES"/>
        </w:rPr>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654B166E" w:rsidR="00141924" w:rsidRPr="00FE589E" w:rsidRDefault="00141924" w:rsidP="00141924">
      <w:pPr>
        <w:pStyle w:val="Epgrafe"/>
        <w:jc w:val="center"/>
        <w:rPr>
          <w:rFonts w:cs="Arial"/>
        </w:rPr>
      </w:pPr>
      <w:bookmarkStart w:id="347" w:name="_Ref530645098"/>
      <w:bookmarkStart w:id="348" w:name="_Toc10327613"/>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E5545D">
        <w:rPr>
          <w:noProof/>
        </w:rPr>
        <w:t>19</w:t>
      </w:r>
      <w:r w:rsidR="00861C8B">
        <w:rPr>
          <w:noProof/>
        </w:rPr>
        <w:fldChar w:fldCharType="end"/>
      </w:r>
      <w:bookmarkEnd w:id="347"/>
      <w:r>
        <w:t xml:space="preserve"> - Cronograma del proyecto por semanas.</w:t>
      </w:r>
      <w:r w:rsidR="00F854F2">
        <w:t xml:space="preserve"> Elaboración propia.</w:t>
      </w:r>
      <w:bookmarkEnd w:id="348"/>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1BB44301"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E5545D">
        <w:t xml:space="preserve">Tabla </w:t>
      </w:r>
      <w:r w:rsidR="00E5545D">
        <w:rPr>
          <w:noProof/>
        </w:rPr>
        <w:t>20</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08EBE27" w:rsidR="008D38D9" w:rsidRDefault="008D38D9" w:rsidP="008D38D9">
      <w:pPr>
        <w:pStyle w:val="Epgrafe"/>
        <w:keepNext/>
        <w:jc w:val="center"/>
      </w:pPr>
      <w:bookmarkStart w:id="349" w:name="_Ref530702545"/>
      <w:bookmarkStart w:id="350" w:name="_Toc10327633"/>
      <w:r>
        <w:t xml:space="preserve">Tabla </w:t>
      </w:r>
      <w:r w:rsidR="00890EAD">
        <w:fldChar w:fldCharType="begin"/>
      </w:r>
      <w:r w:rsidR="00890EAD">
        <w:instrText xml:space="preserve"> SEQ Tabla \* ARABIC </w:instrText>
      </w:r>
      <w:r w:rsidR="00890EAD">
        <w:fldChar w:fldCharType="separate"/>
      </w:r>
      <w:r w:rsidR="00E5545D">
        <w:rPr>
          <w:noProof/>
        </w:rPr>
        <w:t>20</w:t>
      </w:r>
      <w:r w:rsidR="00890EAD">
        <w:rPr>
          <w:noProof/>
        </w:rPr>
        <w:fldChar w:fldCharType="end"/>
      </w:r>
      <w:bookmarkEnd w:id="349"/>
      <w:r>
        <w:t xml:space="preserve"> - Costos del proyecto.</w:t>
      </w:r>
      <w:bookmarkEnd w:id="350"/>
    </w:p>
    <w:tbl>
      <w:tblPr>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Pr="00FD6FF2" w:rsidRDefault="00DF3E58" w:rsidP="00DF3E58">
            <w:pPr>
              <w:spacing w:before="0" w:after="0" w:line="240" w:lineRule="auto"/>
              <w:rPr>
                <w:rFonts w:cs="Arial"/>
                <w:sz w:val="20"/>
                <w:szCs w:val="20"/>
                <w:lang w:val="pt-BR"/>
                <w:rPrChange w:id="351" w:author="Edwin Villanueva Talavera" w:date="2019-06-02T11:17:00Z">
                  <w:rPr>
                    <w:rFonts w:cs="Arial"/>
                    <w:sz w:val="20"/>
                    <w:szCs w:val="20"/>
                  </w:rPr>
                </w:rPrChange>
              </w:rPr>
            </w:pPr>
            <w:r w:rsidRPr="00FD6FF2">
              <w:rPr>
                <w:rFonts w:cs="Arial"/>
                <w:sz w:val="20"/>
                <w:szCs w:val="20"/>
                <w:lang w:val="pt-BR"/>
                <w:rPrChange w:id="352" w:author="Edwin Villanueva Talavera" w:date="2019-06-02T11:17:00Z">
                  <w:rPr>
                    <w:rFonts w:cs="Arial"/>
                    <w:sz w:val="20"/>
                    <w:szCs w:val="20"/>
                  </w:rPr>
                </w:rPrChange>
              </w:rPr>
              <w:t>Servidor</w:t>
            </w:r>
          </w:p>
          <w:p w14:paraId="4866977F" w14:textId="185BCA7F" w:rsidR="00DF3E58" w:rsidRPr="00FD6FF2" w:rsidRDefault="00500FD5" w:rsidP="00DF3E58">
            <w:pPr>
              <w:spacing w:before="0" w:after="0" w:line="240" w:lineRule="auto"/>
              <w:rPr>
                <w:rFonts w:cs="Arial"/>
                <w:sz w:val="20"/>
                <w:szCs w:val="20"/>
                <w:lang w:val="pt-BR"/>
                <w:rPrChange w:id="353" w:author="Edwin Villanueva Talavera" w:date="2019-06-02T11:17:00Z">
                  <w:rPr>
                    <w:rFonts w:cs="Arial"/>
                    <w:sz w:val="20"/>
                    <w:szCs w:val="20"/>
                  </w:rPr>
                </w:rPrChange>
              </w:rPr>
            </w:pPr>
            <w:r w:rsidRPr="00FD6FF2">
              <w:rPr>
                <w:rFonts w:cs="Arial"/>
                <w:sz w:val="20"/>
                <w:szCs w:val="20"/>
                <w:lang w:val="pt-BR"/>
                <w:rPrChange w:id="354" w:author="Edwin Villanueva Talavera" w:date="2019-06-02T11:17:00Z">
                  <w:rPr>
                    <w:rFonts w:cs="Arial"/>
                    <w:sz w:val="20"/>
                    <w:szCs w:val="20"/>
                  </w:rPr>
                </w:rPrChange>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355" w:name="_Ref6567670"/>
      <w:bookmarkStart w:id="356" w:name="_Toc10327574"/>
      <w:bookmarkStart w:id="357" w:name="_Ref6246179"/>
      <w:r>
        <w:t xml:space="preserve">: </w:t>
      </w:r>
      <w:r w:rsidRPr="00E16EF8">
        <w:rPr>
          <w:noProof/>
        </w:rPr>
        <w:t>Descarga de E</w:t>
      </w:r>
      <w:r w:rsidR="00E16EF8" w:rsidRPr="00E16EF8">
        <w:rPr>
          <w:noProof/>
        </w:rPr>
        <w:t>nse</w:t>
      </w:r>
      <w:r w:rsidRPr="00E16EF8">
        <w:rPr>
          <w:noProof/>
        </w:rPr>
        <w:t>mbl a través de biomaRt</w:t>
      </w:r>
      <w:bookmarkEnd w:id="355"/>
      <w:bookmarkEnd w:id="356"/>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FD6FF2" w:rsidRDefault="00C470F8" w:rsidP="00C470F8">
      <w:pPr>
        <w:pStyle w:val="HTMLconformatoprevio"/>
        <w:shd w:val="clear" w:color="auto" w:fill="F7F7F7"/>
        <w:wordWrap w:val="0"/>
        <w:rPr>
          <w:noProof/>
          <w:color w:val="333333"/>
          <w:sz w:val="21"/>
          <w:szCs w:val="21"/>
          <w:lang w:val="en-US"/>
          <w:rPrChange w:id="358" w:author="Edwin Villanueva Talavera" w:date="2019-06-02T11:17:00Z">
            <w:rPr>
              <w:noProof/>
              <w:color w:val="333333"/>
              <w:sz w:val="21"/>
              <w:szCs w:val="21"/>
            </w:rPr>
          </w:rPrChange>
        </w:rPr>
      </w:pPr>
      <w:r w:rsidRPr="00FD6FF2">
        <w:rPr>
          <w:rStyle w:val="n"/>
          <w:noProof/>
          <w:color w:val="333333"/>
          <w:sz w:val="21"/>
          <w:szCs w:val="21"/>
          <w:lang w:val="en-US"/>
          <w:rPrChange w:id="359" w:author="Edwin Villanueva Talavera" w:date="2019-06-02T11:17:00Z">
            <w:rPr>
              <w:rStyle w:val="n"/>
              <w:noProof/>
              <w:color w:val="333333"/>
              <w:sz w:val="21"/>
              <w:szCs w:val="21"/>
            </w:rPr>
          </w:rPrChange>
        </w:rPr>
        <w:t>conn</w:t>
      </w:r>
      <w:r w:rsidRPr="00FD6FF2">
        <w:rPr>
          <w:noProof/>
          <w:color w:val="333333"/>
          <w:sz w:val="21"/>
          <w:szCs w:val="21"/>
          <w:lang w:val="en-US"/>
          <w:rPrChange w:id="36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6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6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63" w:author="Edwin Villanueva Talavera" w:date="2019-06-02T11:17:00Z">
            <w:rPr>
              <w:rStyle w:val="n"/>
              <w:noProof/>
              <w:color w:val="333333"/>
              <w:sz w:val="21"/>
              <w:szCs w:val="21"/>
            </w:rPr>
          </w:rPrChange>
        </w:rPr>
        <w:t>dbConnect</w:t>
      </w:r>
      <w:r w:rsidRPr="00FD6FF2">
        <w:rPr>
          <w:rStyle w:val="p"/>
          <w:noProof/>
          <w:color w:val="333333"/>
          <w:sz w:val="21"/>
          <w:szCs w:val="21"/>
          <w:lang w:val="en-US"/>
          <w:rPrChange w:id="364" w:author="Edwin Villanueva Talavera" w:date="2019-06-02T11:17:00Z">
            <w:rPr>
              <w:rStyle w:val="p"/>
              <w:noProof/>
              <w:color w:val="333333"/>
              <w:sz w:val="21"/>
              <w:szCs w:val="21"/>
            </w:rPr>
          </w:rPrChange>
        </w:rPr>
        <w:t>(</w:t>
      </w:r>
      <w:r w:rsidRPr="00FD6FF2">
        <w:rPr>
          <w:rStyle w:val="n"/>
          <w:noProof/>
          <w:color w:val="333333"/>
          <w:sz w:val="21"/>
          <w:szCs w:val="21"/>
          <w:lang w:val="en-US"/>
          <w:rPrChange w:id="365" w:author="Edwin Villanueva Talavera" w:date="2019-06-02T11:17:00Z">
            <w:rPr>
              <w:rStyle w:val="n"/>
              <w:noProof/>
              <w:color w:val="333333"/>
              <w:sz w:val="21"/>
              <w:szCs w:val="21"/>
            </w:rPr>
          </w:rPrChange>
        </w:rPr>
        <w:t>MySQL</w:t>
      </w:r>
      <w:r w:rsidRPr="00FD6FF2">
        <w:rPr>
          <w:rStyle w:val="p"/>
          <w:noProof/>
          <w:color w:val="333333"/>
          <w:sz w:val="21"/>
          <w:szCs w:val="21"/>
          <w:lang w:val="en-US"/>
          <w:rPrChange w:id="366" w:author="Edwin Villanueva Talavera" w:date="2019-06-02T11:17:00Z">
            <w:rPr>
              <w:rStyle w:val="p"/>
              <w:noProof/>
              <w:color w:val="333333"/>
              <w:sz w:val="21"/>
              <w:szCs w:val="21"/>
            </w:rPr>
          </w:rPrChange>
        </w:rPr>
        <w:t>(),</w:t>
      </w:r>
      <w:r w:rsidRPr="00FD6FF2">
        <w:rPr>
          <w:noProof/>
          <w:color w:val="333333"/>
          <w:sz w:val="21"/>
          <w:szCs w:val="21"/>
          <w:lang w:val="en-US"/>
          <w:rPrChange w:id="3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368"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36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70" w:author="Edwin Villanueva Talavera" w:date="2019-06-02T11:17:00Z">
            <w:rPr>
              <w:rStyle w:val="n"/>
              <w:noProof/>
              <w:color w:val="333333"/>
              <w:sz w:val="21"/>
              <w:szCs w:val="21"/>
            </w:rPr>
          </w:rPrChange>
        </w:rPr>
        <w:t>dsn_uid</w:t>
      </w:r>
      <w:r w:rsidRPr="00FD6FF2">
        <w:rPr>
          <w:rStyle w:val="p"/>
          <w:noProof/>
          <w:color w:val="333333"/>
          <w:sz w:val="21"/>
          <w:szCs w:val="21"/>
          <w:lang w:val="en-US"/>
          <w:rPrChange w:id="371" w:author="Edwin Villanueva Talavera" w:date="2019-06-02T11:17:00Z">
            <w:rPr>
              <w:rStyle w:val="p"/>
              <w:noProof/>
              <w:color w:val="333333"/>
              <w:sz w:val="21"/>
              <w:szCs w:val="21"/>
            </w:rPr>
          </w:rPrChange>
        </w:rPr>
        <w:t>,</w:t>
      </w:r>
      <w:r w:rsidRPr="00FD6FF2">
        <w:rPr>
          <w:noProof/>
          <w:color w:val="333333"/>
          <w:sz w:val="21"/>
          <w:szCs w:val="21"/>
          <w:lang w:val="en-US"/>
          <w:rPrChange w:id="3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73" w:author="Edwin Villanueva Talavera" w:date="2019-06-02T11:17:00Z">
            <w:rPr>
              <w:rStyle w:val="n"/>
              <w:noProof/>
              <w:color w:val="333333"/>
              <w:sz w:val="21"/>
              <w:szCs w:val="21"/>
            </w:rPr>
          </w:rPrChange>
        </w:rPr>
        <w:t>password</w:t>
      </w:r>
      <w:r w:rsidRPr="00FD6FF2">
        <w:rPr>
          <w:rStyle w:val="o"/>
          <w:rFonts w:eastAsiaTheme="majorEastAsia"/>
          <w:noProof/>
          <w:color w:val="666666"/>
          <w:sz w:val="21"/>
          <w:szCs w:val="21"/>
          <w:lang w:val="en-US"/>
          <w:rPrChange w:id="37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75" w:author="Edwin Villanueva Talavera" w:date="2019-06-02T11:17:00Z">
            <w:rPr>
              <w:rStyle w:val="n"/>
              <w:noProof/>
              <w:color w:val="333333"/>
              <w:sz w:val="21"/>
              <w:szCs w:val="21"/>
            </w:rPr>
          </w:rPrChange>
        </w:rPr>
        <w:t>dsn_pwd</w:t>
      </w:r>
      <w:r w:rsidRPr="00FD6FF2">
        <w:rPr>
          <w:rStyle w:val="p"/>
          <w:noProof/>
          <w:color w:val="333333"/>
          <w:sz w:val="21"/>
          <w:szCs w:val="21"/>
          <w:lang w:val="en-US"/>
          <w:rPrChange w:id="376" w:author="Edwin Villanueva Talavera" w:date="2019-06-02T11:17:00Z">
            <w:rPr>
              <w:rStyle w:val="p"/>
              <w:noProof/>
              <w:color w:val="333333"/>
              <w:sz w:val="21"/>
              <w:szCs w:val="21"/>
            </w:rPr>
          </w:rPrChange>
        </w:rPr>
        <w:t>,</w:t>
      </w:r>
      <w:r w:rsidRPr="00FD6FF2">
        <w:rPr>
          <w:noProof/>
          <w:color w:val="333333"/>
          <w:sz w:val="21"/>
          <w:szCs w:val="21"/>
          <w:lang w:val="en-US"/>
          <w:rPrChange w:id="377" w:author="Edwin Villanueva Talavera" w:date="2019-06-02T11:17:00Z">
            <w:rPr>
              <w:noProof/>
              <w:color w:val="333333"/>
              <w:sz w:val="21"/>
              <w:szCs w:val="21"/>
            </w:rPr>
          </w:rPrChange>
        </w:rPr>
        <w:t xml:space="preserve"> </w:t>
      </w:r>
      <w:r w:rsidRPr="00FD6FF2">
        <w:rPr>
          <w:rStyle w:val="n"/>
          <w:noProof/>
          <w:color w:val="333333"/>
          <w:sz w:val="21"/>
          <w:szCs w:val="21"/>
          <w:lang w:val="en-US"/>
          <w:rPrChange w:id="378" w:author="Edwin Villanueva Talavera" w:date="2019-06-02T11:17:00Z">
            <w:rPr>
              <w:rStyle w:val="n"/>
              <w:noProof/>
              <w:color w:val="333333"/>
              <w:sz w:val="21"/>
              <w:szCs w:val="21"/>
            </w:rPr>
          </w:rPrChange>
        </w:rPr>
        <w:t>dbname</w:t>
      </w:r>
      <w:r w:rsidRPr="00FD6FF2">
        <w:rPr>
          <w:rStyle w:val="o"/>
          <w:rFonts w:eastAsiaTheme="majorEastAsia"/>
          <w:noProof/>
          <w:color w:val="666666"/>
          <w:sz w:val="21"/>
          <w:szCs w:val="21"/>
          <w:lang w:val="en-US"/>
          <w:rPrChange w:id="37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80" w:author="Edwin Villanueva Talavera" w:date="2019-06-02T11:17:00Z">
            <w:rPr>
              <w:rStyle w:val="n"/>
              <w:noProof/>
              <w:color w:val="333333"/>
              <w:sz w:val="21"/>
              <w:szCs w:val="21"/>
            </w:rPr>
          </w:rPrChange>
        </w:rPr>
        <w:t>dsn_database</w:t>
      </w:r>
      <w:r w:rsidRPr="00FD6FF2">
        <w:rPr>
          <w:rStyle w:val="p"/>
          <w:noProof/>
          <w:color w:val="333333"/>
          <w:sz w:val="21"/>
          <w:szCs w:val="21"/>
          <w:lang w:val="en-US"/>
          <w:rPrChange w:id="381" w:author="Edwin Villanueva Talavera" w:date="2019-06-02T11:17:00Z">
            <w:rPr>
              <w:rStyle w:val="p"/>
              <w:noProof/>
              <w:color w:val="333333"/>
              <w:sz w:val="21"/>
              <w:szCs w:val="21"/>
            </w:rPr>
          </w:rPrChange>
        </w:rPr>
        <w:t>,</w:t>
      </w:r>
      <w:r w:rsidRPr="00FD6FF2">
        <w:rPr>
          <w:noProof/>
          <w:color w:val="333333"/>
          <w:sz w:val="21"/>
          <w:szCs w:val="21"/>
          <w:lang w:val="en-US"/>
          <w:rPrChange w:id="3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83"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38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85" w:author="Edwin Villanueva Talavera" w:date="2019-06-02T11:17:00Z">
            <w:rPr>
              <w:rStyle w:val="n"/>
              <w:noProof/>
              <w:color w:val="333333"/>
              <w:sz w:val="21"/>
              <w:szCs w:val="21"/>
            </w:rPr>
          </w:rPrChange>
        </w:rPr>
        <w:t>dsn_hostname</w:t>
      </w:r>
      <w:r w:rsidRPr="00FD6FF2">
        <w:rPr>
          <w:rStyle w:val="p"/>
          <w:noProof/>
          <w:color w:val="333333"/>
          <w:sz w:val="21"/>
          <w:szCs w:val="21"/>
          <w:lang w:val="en-US"/>
          <w:rPrChange w:id="386" w:author="Edwin Villanueva Talavera" w:date="2019-06-02T11:17:00Z">
            <w:rPr>
              <w:rStyle w:val="p"/>
              <w:noProof/>
              <w:color w:val="333333"/>
              <w:sz w:val="21"/>
              <w:szCs w:val="21"/>
            </w:rPr>
          </w:rPrChange>
        </w:rPr>
        <w:t>)</w:t>
      </w:r>
    </w:p>
    <w:p w14:paraId="2C197BA2" w14:textId="77777777" w:rsidR="00C470F8" w:rsidRPr="00FD6FF2" w:rsidRDefault="00C470F8" w:rsidP="00C470F8">
      <w:pPr>
        <w:pStyle w:val="HTMLconformatoprevio"/>
        <w:shd w:val="clear" w:color="auto" w:fill="F7F7F7"/>
        <w:wordWrap w:val="0"/>
        <w:rPr>
          <w:noProof/>
          <w:color w:val="333333"/>
          <w:sz w:val="21"/>
          <w:szCs w:val="21"/>
          <w:lang w:val="en-US"/>
          <w:rPrChange w:id="387" w:author="Edwin Villanueva Talavera" w:date="2019-06-02T11:17:00Z">
            <w:rPr>
              <w:noProof/>
              <w:color w:val="333333"/>
              <w:sz w:val="21"/>
              <w:szCs w:val="21"/>
            </w:rPr>
          </w:rPrChange>
        </w:rPr>
      </w:pPr>
      <w:r w:rsidRPr="00FD6FF2">
        <w:rPr>
          <w:rStyle w:val="n"/>
          <w:noProof/>
          <w:color w:val="333333"/>
          <w:sz w:val="21"/>
          <w:szCs w:val="21"/>
          <w:lang w:val="en-US"/>
          <w:rPrChange w:id="388" w:author="Edwin Villanueva Talavera" w:date="2019-06-02T11:17:00Z">
            <w:rPr>
              <w:rStyle w:val="n"/>
              <w:noProof/>
              <w:color w:val="333333"/>
              <w:sz w:val="21"/>
              <w:szCs w:val="21"/>
            </w:rPr>
          </w:rPrChange>
        </w:rPr>
        <w:t>rs</w:t>
      </w:r>
      <w:r w:rsidRPr="00FD6FF2">
        <w:rPr>
          <w:noProof/>
          <w:color w:val="333333"/>
          <w:sz w:val="21"/>
          <w:szCs w:val="21"/>
          <w:lang w:val="en-US"/>
          <w:rPrChange w:id="38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9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9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92" w:author="Edwin Villanueva Talavera" w:date="2019-06-02T11:17:00Z">
            <w:rPr>
              <w:rStyle w:val="n"/>
              <w:noProof/>
              <w:color w:val="333333"/>
              <w:sz w:val="21"/>
              <w:szCs w:val="21"/>
            </w:rPr>
          </w:rPrChange>
        </w:rPr>
        <w:t>dbSendQuery</w:t>
      </w:r>
      <w:r w:rsidRPr="00FD6FF2">
        <w:rPr>
          <w:rStyle w:val="p"/>
          <w:noProof/>
          <w:color w:val="333333"/>
          <w:sz w:val="21"/>
          <w:szCs w:val="21"/>
          <w:lang w:val="en-US"/>
          <w:rPrChange w:id="393" w:author="Edwin Villanueva Talavera" w:date="2019-06-02T11:17:00Z">
            <w:rPr>
              <w:rStyle w:val="p"/>
              <w:noProof/>
              <w:color w:val="333333"/>
              <w:sz w:val="21"/>
              <w:szCs w:val="21"/>
            </w:rPr>
          </w:rPrChange>
        </w:rPr>
        <w:t>(</w:t>
      </w:r>
      <w:r w:rsidRPr="00FD6FF2">
        <w:rPr>
          <w:rStyle w:val="n"/>
          <w:noProof/>
          <w:color w:val="333333"/>
          <w:sz w:val="21"/>
          <w:szCs w:val="21"/>
          <w:lang w:val="en-US"/>
          <w:rPrChange w:id="394" w:author="Edwin Villanueva Talavera" w:date="2019-06-02T11:17:00Z">
            <w:rPr>
              <w:rStyle w:val="n"/>
              <w:noProof/>
              <w:color w:val="333333"/>
              <w:sz w:val="21"/>
              <w:szCs w:val="21"/>
            </w:rPr>
          </w:rPrChange>
        </w:rPr>
        <w:t>conn</w:t>
      </w:r>
      <w:r w:rsidRPr="00FD6FF2">
        <w:rPr>
          <w:rStyle w:val="p"/>
          <w:noProof/>
          <w:color w:val="333333"/>
          <w:sz w:val="21"/>
          <w:szCs w:val="21"/>
          <w:lang w:val="en-US"/>
          <w:rPrChange w:id="395" w:author="Edwin Villanueva Talavera" w:date="2019-06-02T11:17:00Z">
            <w:rPr>
              <w:rStyle w:val="p"/>
              <w:noProof/>
              <w:color w:val="333333"/>
              <w:sz w:val="21"/>
              <w:szCs w:val="21"/>
            </w:rPr>
          </w:rPrChange>
        </w:rPr>
        <w:t>,</w:t>
      </w:r>
      <w:r w:rsidRPr="00FD6FF2">
        <w:rPr>
          <w:noProof/>
          <w:color w:val="333333"/>
          <w:sz w:val="21"/>
          <w:szCs w:val="21"/>
          <w:lang w:val="en-US"/>
          <w:rPrChange w:id="39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397" w:author="Edwin Villanueva Talavera" w:date="2019-06-02T11:17:00Z">
            <w:rPr>
              <w:rStyle w:val="s2"/>
              <w:noProof/>
              <w:color w:val="BA2121"/>
              <w:sz w:val="21"/>
              <w:szCs w:val="21"/>
            </w:rPr>
          </w:rPrChange>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FD6FF2">
        <w:rPr>
          <w:rStyle w:val="p"/>
          <w:noProof/>
          <w:color w:val="333333"/>
          <w:sz w:val="21"/>
          <w:szCs w:val="21"/>
          <w:lang w:val="en-US"/>
          <w:rPrChange w:id="398" w:author="Edwin Villanueva Talavera" w:date="2019-06-02T11:17:00Z">
            <w:rPr>
              <w:rStyle w:val="p"/>
              <w:noProof/>
              <w:color w:val="333333"/>
              <w:sz w:val="21"/>
              <w:szCs w:val="21"/>
            </w:rPr>
          </w:rPrChange>
        </w:rPr>
        <w:t>)</w:t>
      </w:r>
    </w:p>
    <w:p w14:paraId="68A8C20D" w14:textId="77777777" w:rsidR="00C470F8" w:rsidRPr="00FD6FF2" w:rsidRDefault="00C470F8" w:rsidP="00C470F8">
      <w:pPr>
        <w:pStyle w:val="HTMLconformatoprevio"/>
        <w:shd w:val="clear" w:color="auto" w:fill="F7F7F7"/>
        <w:wordWrap w:val="0"/>
        <w:rPr>
          <w:noProof/>
          <w:color w:val="333333"/>
          <w:sz w:val="21"/>
          <w:szCs w:val="21"/>
          <w:lang w:val="en-US"/>
          <w:rPrChange w:id="399" w:author="Edwin Villanueva Talavera" w:date="2019-06-02T11:17:00Z">
            <w:rPr>
              <w:noProof/>
              <w:color w:val="333333"/>
              <w:sz w:val="21"/>
              <w:szCs w:val="21"/>
            </w:rPr>
          </w:rPrChange>
        </w:rPr>
      </w:pPr>
      <w:r w:rsidRPr="00FD6FF2">
        <w:rPr>
          <w:rStyle w:val="n"/>
          <w:noProof/>
          <w:color w:val="333333"/>
          <w:sz w:val="21"/>
          <w:szCs w:val="21"/>
          <w:lang w:val="en-US"/>
          <w:rPrChange w:id="400" w:author="Edwin Villanueva Talavera" w:date="2019-06-02T11:17:00Z">
            <w:rPr>
              <w:rStyle w:val="n"/>
              <w:noProof/>
              <w:color w:val="333333"/>
              <w:sz w:val="21"/>
              <w:szCs w:val="21"/>
            </w:rPr>
          </w:rPrChange>
        </w:rPr>
        <w:t>especies</w:t>
      </w:r>
      <w:r w:rsidRPr="00FD6FF2">
        <w:rPr>
          <w:noProof/>
          <w:color w:val="333333"/>
          <w:sz w:val="21"/>
          <w:szCs w:val="21"/>
          <w:lang w:val="en-US"/>
          <w:rPrChange w:id="40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0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403" w:author="Edwin Villanueva Talavera" w:date="2019-06-02T11:17:00Z">
            <w:rPr>
              <w:noProof/>
              <w:color w:val="333333"/>
              <w:sz w:val="21"/>
              <w:szCs w:val="21"/>
            </w:rPr>
          </w:rPrChange>
        </w:rPr>
        <w:t xml:space="preserve"> </w:t>
      </w:r>
      <w:r w:rsidRPr="00FD6FF2">
        <w:rPr>
          <w:rStyle w:val="n"/>
          <w:noProof/>
          <w:color w:val="333333"/>
          <w:sz w:val="21"/>
          <w:szCs w:val="21"/>
          <w:lang w:val="en-US"/>
          <w:rPrChange w:id="404" w:author="Edwin Villanueva Talavera" w:date="2019-06-02T11:17:00Z">
            <w:rPr>
              <w:rStyle w:val="n"/>
              <w:noProof/>
              <w:color w:val="333333"/>
              <w:sz w:val="21"/>
              <w:szCs w:val="21"/>
            </w:rPr>
          </w:rPrChange>
        </w:rPr>
        <w:t>dbFetch</w:t>
      </w:r>
      <w:r w:rsidRPr="00FD6FF2">
        <w:rPr>
          <w:rStyle w:val="p"/>
          <w:noProof/>
          <w:color w:val="333333"/>
          <w:sz w:val="21"/>
          <w:szCs w:val="21"/>
          <w:lang w:val="en-US"/>
          <w:rPrChange w:id="405" w:author="Edwin Villanueva Talavera" w:date="2019-06-02T11:17:00Z">
            <w:rPr>
              <w:rStyle w:val="p"/>
              <w:noProof/>
              <w:color w:val="333333"/>
              <w:sz w:val="21"/>
              <w:szCs w:val="21"/>
            </w:rPr>
          </w:rPrChange>
        </w:rPr>
        <w:t>(</w:t>
      </w:r>
      <w:r w:rsidRPr="00FD6FF2">
        <w:rPr>
          <w:rStyle w:val="n"/>
          <w:noProof/>
          <w:color w:val="333333"/>
          <w:sz w:val="21"/>
          <w:szCs w:val="21"/>
          <w:lang w:val="en-US"/>
          <w:rPrChange w:id="406" w:author="Edwin Villanueva Talavera" w:date="2019-06-02T11:17:00Z">
            <w:rPr>
              <w:rStyle w:val="n"/>
              <w:noProof/>
              <w:color w:val="333333"/>
              <w:sz w:val="21"/>
              <w:szCs w:val="21"/>
            </w:rPr>
          </w:rPrChange>
        </w:rPr>
        <w:t>rs</w:t>
      </w:r>
      <w:r w:rsidRPr="00FD6FF2">
        <w:rPr>
          <w:rStyle w:val="p"/>
          <w:noProof/>
          <w:color w:val="333333"/>
          <w:sz w:val="21"/>
          <w:szCs w:val="21"/>
          <w:lang w:val="en-US"/>
          <w:rPrChange w:id="407" w:author="Edwin Villanueva Talavera" w:date="2019-06-02T11:17:00Z">
            <w:rPr>
              <w:rStyle w:val="p"/>
              <w:noProof/>
              <w:color w:val="333333"/>
              <w:sz w:val="21"/>
              <w:szCs w:val="21"/>
            </w:rPr>
          </w:rPrChange>
        </w:rPr>
        <w:t>)</w:t>
      </w:r>
    </w:p>
    <w:p w14:paraId="2D296283" w14:textId="77777777" w:rsidR="00C470F8" w:rsidRPr="00FD6FF2" w:rsidRDefault="00C470F8" w:rsidP="00C470F8">
      <w:pPr>
        <w:pStyle w:val="HTMLconformatoprevio"/>
        <w:shd w:val="clear" w:color="auto" w:fill="F7F7F7"/>
        <w:wordWrap w:val="0"/>
        <w:rPr>
          <w:noProof/>
          <w:color w:val="333333"/>
          <w:sz w:val="21"/>
          <w:szCs w:val="21"/>
          <w:lang w:val="en-US"/>
          <w:rPrChange w:id="408" w:author="Edwin Villanueva Talavera" w:date="2019-06-02T11:17:00Z">
            <w:rPr>
              <w:noProof/>
              <w:color w:val="333333"/>
              <w:sz w:val="21"/>
              <w:szCs w:val="21"/>
            </w:rPr>
          </w:rPrChange>
        </w:rPr>
      </w:pPr>
      <w:r w:rsidRPr="00FD6FF2">
        <w:rPr>
          <w:rStyle w:val="n"/>
          <w:noProof/>
          <w:color w:val="333333"/>
          <w:sz w:val="21"/>
          <w:szCs w:val="21"/>
          <w:lang w:val="en-US"/>
          <w:rPrChange w:id="409" w:author="Edwin Villanueva Talavera" w:date="2019-06-02T11:17:00Z">
            <w:rPr>
              <w:rStyle w:val="n"/>
              <w:noProof/>
              <w:color w:val="333333"/>
              <w:sz w:val="21"/>
              <w:szCs w:val="21"/>
            </w:rPr>
          </w:rPrChange>
        </w:rPr>
        <w:t>dbClearResult</w:t>
      </w:r>
      <w:r w:rsidRPr="00FD6FF2">
        <w:rPr>
          <w:rStyle w:val="p"/>
          <w:noProof/>
          <w:color w:val="333333"/>
          <w:sz w:val="21"/>
          <w:szCs w:val="21"/>
          <w:lang w:val="en-US"/>
          <w:rPrChange w:id="410" w:author="Edwin Villanueva Talavera" w:date="2019-06-02T11:17:00Z">
            <w:rPr>
              <w:rStyle w:val="p"/>
              <w:noProof/>
              <w:color w:val="333333"/>
              <w:sz w:val="21"/>
              <w:szCs w:val="21"/>
            </w:rPr>
          </w:rPrChange>
        </w:rPr>
        <w:t>(</w:t>
      </w:r>
      <w:r w:rsidRPr="00FD6FF2">
        <w:rPr>
          <w:rStyle w:val="n"/>
          <w:noProof/>
          <w:color w:val="333333"/>
          <w:sz w:val="21"/>
          <w:szCs w:val="21"/>
          <w:lang w:val="en-US"/>
          <w:rPrChange w:id="411" w:author="Edwin Villanueva Talavera" w:date="2019-06-02T11:17:00Z">
            <w:rPr>
              <w:rStyle w:val="n"/>
              <w:noProof/>
              <w:color w:val="333333"/>
              <w:sz w:val="21"/>
              <w:szCs w:val="21"/>
            </w:rPr>
          </w:rPrChange>
        </w:rPr>
        <w:t>rs</w:t>
      </w:r>
      <w:r w:rsidRPr="00FD6FF2">
        <w:rPr>
          <w:rStyle w:val="p"/>
          <w:noProof/>
          <w:color w:val="333333"/>
          <w:sz w:val="21"/>
          <w:szCs w:val="21"/>
          <w:lang w:val="en-US"/>
          <w:rPrChange w:id="412" w:author="Edwin Villanueva Talavera" w:date="2019-06-02T11:17:00Z">
            <w:rPr>
              <w:rStyle w:val="p"/>
              <w:noProof/>
              <w:color w:val="333333"/>
              <w:sz w:val="21"/>
              <w:szCs w:val="21"/>
            </w:rPr>
          </w:rPrChange>
        </w:rPr>
        <w:t>)</w:t>
      </w:r>
    </w:p>
    <w:p w14:paraId="27B503BF" w14:textId="77777777" w:rsidR="00C470F8" w:rsidRPr="00FD6FF2" w:rsidRDefault="00C470F8" w:rsidP="00C470F8">
      <w:pPr>
        <w:pStyle w:val="HTMLconformatoprevio"/>
        <w:shd w:val="clear" w:color="auto" w:fill="F7F7F7"/>
        <w:wordWrap w:val="0"/>
        <w:rPr>
          <w:noProof/>
          <w:color w:val="333333"/>
          <w:sz w:val="21"/>
          <w:szCs w:val="21"/>
          <w:lang w:val="en-US"/>
          <w:rPrChange w:id="413" w:author="Edwin Villanueva Talavera" w:date="2019-06-02T11:17:00Z">
            <w:rPr>
              <w:noProof/>
              <w:color w:val="333333"/>
              <w:sz w:val="21"/>
              <w:szCs w:val="21"/>
            </w:rPr>
          </w:rPrChange>
        </w:rPr>
      </w:pPr>
    </w:p>
    <w:p w14:paraId="665D8D27" w14:textId="77777777" w:rsidR="00C470F8" w:rsidRPr="00FD6FF2" w:rsidRDefault="00C470F8" w:rsidP="00C470F8">
      <w:pPr>
        <w:pStyle w:val="HTMLconformatoprevio"/>
        <w:shd w:val="clear" w:color="auto" w:fill="F7F7F7"/>
        <w:wordWrap w:val="0"/>
        <w:rPr>
          <w:noProof/>
          <w:color w:val="333333"/>
          <w:sz w:val="21"/>
          <w:szCs w:val="21"/>
          <w:lang w:val="en-US"/>
          <w:rPrChange w:id="414" w:author="Edwin Villanueva Talavera" w:date="2019-06-02T11:17:00Z">
            <w:rPr>
              <w:noProof/>
              <w:color w:val="333333"/>
              <w:sz w:val="21"/>
              <w:szCs w:val="21"/>
            </w:rPr>
          </w:rPrChange>
        </w:rPr>
      </w:pPr>
      <w:r w:rsidRPr="00FD6FF2">
        <w:rPr>
          <w:rStyle w:val="n"/>
          <w:noProof/>
          <w:color w:val="333333"/>
          <w:sz w:val="21"/>
          <w:szCs w:val="21"/>
          <w:lang w:val="en-US"/>
          <w:rPrChange w:id="415" w:author="Edwin Villanueva Talavera" w:date="2019-06-02T11:17:00Z">
            <w:rPr>
              <w:rStyle w:val="n"/>
              <w:noProof/>
              <w:color w:val="333333"/>
              <w:sz w:val="21"/>
              <w:szCs w:val="21"/>
            </w:rPr>
          </w:rPrChange>
        </w:rPr>
        <w:t>ensembl_mart</w:t>
      </w:r>
      <w:r w:rsidRPr="00FD6FF2">
        <w:rPr>
          <w:rStyle w:val="o"/>
          <w:rFonts w:eastAsiaTheme="majorEastAsia"/>
          <w:noProof/>
          <w:color w:val="666666"/>
          <w:sz w:val="21"/>
          <w:szCs w:val="21"/>
          <w:lang w:val="en-US"/>
          <w:rPrChange w:id="41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417" w:author="Edwin Villanueva Talavera" w:date="2019-06-02T11:17:00Z">
            <w:rPr>
              <w:rStyle w:val="n"/>
              <w:noProof/>
              <w:color w:val="333333"/>
              <w:sz w:val="21"/>
              <w:szCs w:val="21"/>
            </w:rPr>
          </w:rPrChange>
        </w:rPr>
        <w:t>useMart</w:t>
      </w:r>
      <w:r w:rsidRPr="00FD6FF2">
        <w:rPr>
          <w:rStyle w:val="p"/>
          <w:noProof/>
          <w:color w:val="333333"/>
          <w:sz w:val="21"/>
          <w:szCs w:val="21"/>
          <w:lang w:val="en-US"/>
          <w:rPrChange w:id="418" w:author="Edwin Villanueva Talavera" w:date="2019-06-02T11:17:00Z">
            <w:rPr>
              <w:rStyle w:val="p"/>
              <w:noProof/>
              <w:color w:val="333333"/>
              <w:sz w:val="21"/>
              <w:szCs w:val="21"/>
            </w:rPr>
          </w:rPrChange>
        </w:rPr>
        <w:t>(</w:t>
      </w:r>
      <w:r w:rsidRPr="00FD6FF2">
        <w:rPr>
          <w:rStyle w:val="s2"/>
          <w:noProof/>
          <w:color w:val="BA2121"/>
          <w:sz w:val="21"/>
          <w:szCs w:val="21"/>
          <w:lang w:val="en-US"/>
          <w:rPrChange w:id="419" w:author="Edwin Villanueva Talavera" w:date="2019-06-02T11:17:00Z">
            <w:rPr>
              <w:rStyle w:val="s2"/>
              <w:noProof/>
              <w:color w:val="BA2121"/>
              <w:sz w:val="21"/>
              <w:szCs w:val="21"/>
            </w:rPr>
          </w:rPrChange>
        </w:rPr>
        <w:t>"plants_mart"</w:t>
      </w:r>
      <w:r w:rsidRPr="00FD6FF2">
        <w:rPr>
          <w:rStyle w:val="p"/>
          <w:noProof/>
          <w:color w:val="333333"/>
          <w:sz w:val="21"/>
          <w:szCs w:val="21"/>
          <w:lang w:val="en-US"/>
          <w:rPrChange w:id="420" w:author="Edwin Villanueva Talavera" w:date="2019-06-02T11:17:00Z">
            <w:rPr>
              <w:rStyle w:val="p"/>
              <w:noProof/>
              <w:color w:val="333333"/>
              <w:sz w:val="21"/>
              <w:szCs w:val="21"/>
            </w:rPr>
          </w:rPrChange>
        </w:rPr>
        <w:t>,</w:t>
      </w:r>
      <w:r w:rsidRPr="00FD6FF2">
        <w:rPr>
          <w:noProof/>
          <w:color w:val="333333"/>
          <w:sz w:val="21"/>
          <w:szCs w:val="21"/>
          <w:lang w:val="en-US"/>
          <w:rPrChange w:id="421" w:author="Edwin Villanueva Talavera" w:date="2019-06-02T11:17:00Z">
            <w:rPr>
              <w:noProof/>
              <w:color w:val="333333"/>
              <w:sz w:val="21"/>
              <w:szCs w:val="21"/>
            </w:rPr>
          </w:rPrChange>
        </w:rPr>
        <w:t xml:space="preserve"> </w:t>
      </w:r>
      <w:r w:rsidRPr="00FD6FF2">
        <w:rPr>
          <w:rStyle w:val="n"/>
          <w:noProof/>
          <w:color w:val="333333"/>
          <w:sz w:val="21"/>
          <w:szCs w:val="21"/>
          <w:lang w:val="en-US"/>
          <w:rPrChange w:id="422"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423"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424" w:author="Edwin Villanueva Talavera" w:date="2019-06-02T11:17:00Z">
            <w:rPr>
              <w:rStyle w:val="s2"/>
              <w:noProof/>
              <w:color w:val="BA2121"/>
              <w:sz w:val="21"/>
              <w:szCs w:val="21"/>
            </w:rPr>
          </w:rPrChange>
        </w:rPr>
        <w:t>"plants.ensembl.org"</w:t>
      </w:r>
      <w:r w:rsidRPr="00FD6FF2">
        <w:rPr>
          <w:rStyle w:val="p"/>
          <w:noProof/>
          <w:color w:val="333333"/>
          <w:sz w:val="21"/>
          <w:szCs w:val="21"/>
          <w:lang w:val="en-US"/>
          <w:rPrChange w:id="425" w:author="Edwin Villanueva Talavera" w:date="2019-06-02T11:17:00Z">
            <w:rPr>
              <w:rStyle w:val="p"/>
              <w:noProof/>
              <w:color w:val="333333"/>
              <w:sz w:val="21"/>
              <w:szCs w:val="21"/>
            </w:rPr>
          </w:rPrChange>
        </w:rPr>
        <w:t>)</w:t>
      </w:r>
    </w:p>
    <w:p w14:paraId="2DFCF80C" w14:textId="77777777" w:rsidR="00C470F8" w:rsidRPr="00FD6FF2" w:rsidRDefault="00C470F8" w:rsidP="00C470F8">
      <w:pPr>
        <w:pStyle w:val="HTMLconformatoprevio"/>
        <w:shd w:val="clear" w:color="auto" w:fill="F7F7F7"/>
        <w:wordWrap w:val="0"/>
        <w:rPr>
          <w:noProof/>
          <w:color w:val="333333"/>
          <w:sz w:val="21"/>
          <w:szCs w:val="21"/>
          <w:lang w:val="pt-BR"/>
          <w:rPrChange w:id="426" w:author="Edwin Villanueva Talavera" w:date="2019-06-02T11:17:00Z">
            <w:rPr>
              <w:noProof/>
              <w:color w:val="333333"/>
              <w:sz w:val="21"/>
              <w:szCs w:val="21"/>
            </w:rPr>
          </w:rPrChange>
        </w:rPr>
      </w:pPr>
      <w:r w:rsidRPr="00FD6FF2">
        <w:rPr>
          <w:rStyle w:val="n"/>
          <w:noProof/>
          <w:color w:val="333333"/>
          <w:sz w:val="21"/>
          <w:szCs w:val="21"/>
          <w:lang w:val="pt-BR"/>
          <w:rPrChange w:id="427" w:author="Edwin Villanueva Talavera" w:date="2019-06-02T11:17:00Z">
            <w:rPr>
              <w:rStyle w:val="n"/>
              <w:noProof/>
              <w:color w:val="333333"/>
              <w:sz w:val="21"/>
              <w:szCs w:val="21"/>
            </w:rPr>
          </w:rPrChange>
        </w:rPr>
        <w:t>lista_datasets</w:t>
      </w:r>
      <w:r w:rsidRPr="00FD6FF2">
        <w:rPr>
          <w:noProof/>
          <w:color w:val="333333"/>
          <w:sz w:val="21"/>
          <w:szCs w:val="21"/>
          <w:lang w:val="pt-BR"/>
          <w:rPrChange w:id="42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429"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430" w:author="Edwin Villanueva Talavera" w:date="2019-06-02T11:17:00Z">
            <w:rPr>
              <w:noProof/>
              <w:color w:val="333333"/>
              <w:sz w:val="21"/>
              <w:szCs w:val="21"/>
            </w:rPr>
          </w:rPrChange>
        </w:rPr>
        <w:t xml:space="preserve"> </w:t>
      </w:r>
      <w:r w:rsidRPr="00FD6FF2">
        <w:rPr>
          <w:rStyle w:val="n"/>
          <w:noProof/>
          <w:color w:val="333333"/>
          <w:sz w:val="21"/>
          <w:szCs w:val="21"/>
          <w:lang w:val="pt-BR"/>
          <w:rPrChange w:id="431" w:author="Edwin Villanueva Talavera" w:date="2019-06-02T11:17:00Z">
            <w:rPr>
              <w:rStyle w:val="n"/>
              <w:noProof/>
              <w:color w:val="333333"/>
              <w:sz w:val="21"/>
              <w:szCs w:val="21"/>
            </w:rPr>
          </w:rPrChange>
        </w:rPr>
        <w:t>listDatasets</w:t>
      </w:r>
      <w:r w:rsidRPr="00FD6FF2">
        <w:rPr>
          <w:rStyle w:val="p"/>
          <w:noProof/>
          <w:color w:val="333333"/>
          <w:sz w:val="21"/>
          <w:szCs w:val="21"/>
          <w:lang w:val="pt-BR"/>
          <w:rPrChange w:id="432" w:author="Edwin Villanueva Talavera" w:date="2019-06-02T11:17:00Z">
            <w:rPr>
              <w:rStyle w:val="p"/>
              <w:noProof/>
              <w:color w:val="333333"/>
              <w:sz w:val="21"/>
              <w:szCs w:val="21"/>
            </w:rPr>
          </w:rPrChange>
        </w:rPr>
        <w:t>(</w:t>
      </w:r>
      <w:r w:rsidRPr="00FD6FF2">
        <w:rPr>
          <w:rStyle w:val="n"/>
          <w:noProof/>
          <w:color w:val="333333"/>
          <w:sz w:val="21"/>
          <w:szCs w:val="21"/>
          <w:lang w:val="pt-BR"/>
          <w:rPrChange w:id="433" w:author="Edwin Villanueva Talavera" w:date="2019-06-02T11:17:00Z">
            <w:rPr>
              <w:rStyle w:val="n"/>
              <w:noProof/>
              <w:color w:val="333333"/>
              <w:sz w:val="21"/>
              <w:szCs w:val="21"/>
            </w:rPr>
          </w:rPrChange>
        </w:rPr>
        <w:t>ensembl_mart</w:t>
      </w:r>
      <w:r w:rsidRPr="00FD6FF2">
        <w:rPr>
          <w:rStyle w:val="p"/>
          <w:noProof/>
          <w:color w:val="333333"/>
          <w:sz w:val="21"/>
          <w:szCs w:val="21"/>
          <w:lang w:val="pt-BR"/>
          <w:rPrChange w:id="434" w:author="Edwin Villanueva Talavera" w:date="2019-06-02T11:17:00Z">
            <w:rPr>
              <w:rStyle w:val="p"/>
              <w:noProof/>
              <w:color w:val="333333"/>
              <w:sz w:val="21"/>
              <w:szCs w:val="21"/>
            </w:rPr>
          </w:rPrChange>
        </w:rPr>
        <w:t>)</w:t>
      </w:r>
    </w:p>
    <w:p w14:paraId="5CC4A6E5" w14:textId="77777777" w:rsidR="00C470F8" w:rsidRPr="00FD6FF2" w:rsidRDefault="00C470F8" w:rsidP="00C470F8">
      <w:pPr>
        <w:pStyle w:val="HTMLconformatoprevio"/>
        <w:shd w:val="clear" w:color="auto" w:fill="F7F7F7"/>
        <w:wordWrap w:val="0"/>
        <w:rPr>
          <w:noProof/>
          <w:color w:val="333333"/>
          <w:sz w:val="21"/>
          <w:szCs w:val="21"/>
          <w:lang w:val="pt-BR"/>
          <w:rPrChange w:id="435" w:author="Edwin Villanueva Talavera" w:date="2019-06-02T11:17:00Z">
            <w:rPr>
              <w:noProof/>
              <w:color w:val="333333"/>
              <w:sz w:val="21"/>
              <w:szCs w:val="21"/>
            </w:rPr>
          </w:rPrChange>
        </w:rPr>
      </w:pPr>
    </w:p>
    <w:p w14:paraId="7F43846A" w14:textId="77777777" w:rsidR="00C470F8" w:rsidRPr="00FD6FF2" w:rsidRDefault="00C470F8" w:rsidP="00C470F8">
      <w:pPr>
        <w:pStyle w:val="HTMLconformatoprevio"/>
        <w:shd w:val="clear" w:color="auto" w:fill="F7F7F7"/>
        <w:wordWrap w:val="0"/>
        <w:rPr>
          <w:noProof/>
          <w:color w:val="333333"/>
          <w:sz w:val="21"/>
          <w:szCs w:val="21"/>
          <w:lang w:val="en-US"/>
          <w:rPrChange w:id="436" w:author="Edwin Villanueva Talavera" w:date="2019-06-02T11:17:00Z">
            <w:rPr>
              <w:noProof/>
              <w:color w:val="333333"/>
              <w:sz w:val="21"/>
              <w:szCs w:val="21"/>
            </w:rPr>
          </w:rPrChange>
        </w:rPr>
      </w:pPr>
      <w:r w:rsidRPr="00FD6FF2">
        <w:rPr>
          <w:rStyle w:val="k"/>
          <w:b/>
          <w:bCs/>
          <w:noProof/>
          <w:color w:val="008000"/>
          <w:sz w:val="21"/>
          <w:szCs w:val="21"/>
          <w:lang w:val="en-US"/>
          <w:rPrChange w:id="437" w:author="Edwin Villanueva Talavera" w:date="2019-06-02T11:17:00Z">
            <w:rPr>
              <w:rStyle w:val="k"/>
              <w:b/>
              <w:bCs/>
              <w:noProof/>
              <w:color w:val="008000"/>
              <w:sz w:val="21"/>
              <w:szCs w:val="21"/>
            </w:rPr>
          </w:rPrChange>
        </w:rPr>
        <w:t>if</w:t>
      </w:r>
      <w:r w:rsidRPr="00FD6FF2">
        <w:rPr>
          <w:noProof/>
          <w:color w:val="333333"/>
          <w:sz w:val="21"/>
          <w:szCs w:val="21"/>
          <w:lang w:val="en-US"/>
          <w:rPrChange w:id="438" w:author="Edwin Villanueva Talavera" w:date="2019-06-02T11:17:00Z">
            <w:rPr>
              <w:noProof/>
              <w:color w:val="333333"/>
              <w:sz w:val="21"/>
              <w:szCs w:val="21"/>
            </w:rPr>
          </w:rPrChange>
        </w:rPr>
        <w:t xml:space="preserve"> </w:t>
      </w:r>
      <w:r w:rsidRPr="00FD6FF2">
        <w:rPr>
          <w:rStyle w:val="p"/>
          <w:noProof/>
          <w:color w:val="333333"/>
          <w:sz w:val="21"/>
          <w:szCs w:val="21"/>
          <w:lang w:val="en-US"/>
          <w:rPrChange w:id="439" w:author="Edwin Villanueva Talavera" w:date="2019-06-02T11:17:00Z">
            <w:rPr>
              <w:rStyle w:val="p"/>
              <w:noProof/>
              <w:color w:val="333333"/>
              <w:sz w:val="21"/>
              <w:szCs w:val="21"/>
            </w:rPr>
          </w:rPrChange>
        </w:rPr>
        <w:t>(</w:t>
      </w:r>
      <w:r w:rsidRPr="00FD6FF2">
        <w:rPr>
          <w:rStyle w:val="n"/>
          <w:noProof/>
          <w:color w:val="333333"/>
          <w:sz w:val="21"/>
          <w:szCs w:val="21"/>
          <w:lang w:val="en-US"/>
          <w:rPrChange w:id="440" w:author="Edwin Villanueva Talavera" w:date="2019-06-02T11:17:00Z">
            <w:rPr>
              <w:rStyle w:val="n"/>
              <w:noProof/>
              <w:color w:val="333333"/>
              <w:sz w:val="21"/>
              <w:szCs w:val="21"/>
            </w:rPr>
          </w:rPrChange>
        </w:rPr>
        <w:t>nrow</w:t>
      </w:r>
      <w:r w:rsidRPr="00FD6FF2">
        <w:rPr>
          <w:rStyle w:val="p"/>
          <w:noProof/>
          <w:color w:val="333333"/>
          <w:sz w:val="21"/>
          <w:szCs w:val="21"/>
          <w:lang w:val="en-US"/>
          <w:rPrChange w:id="441" w:author="Edwin Villanueva Talavera" w:date="2019-06-02T11:17:00Z">
            <w:rPr>
              <w:rStyle w:val="p"/>
              <w:noProof/>
              <w:color w:val="333333"/>
              <w:sz w:val="21"/>
              <w:szCs w:val="21"/>
            </w:rPr>
          </w:rPrChange>
        </w:rPr>
        <w:t>(</w:t>
      </w:r>
      <w:r w:rsidRPr="00FD6FF2">
        <w:rPr>
          <w:rStyle w:val="n"/>
          <w:noProof/>
          <w:color w:val="333333"/>
          <w:sz w:val="21"/>
          <w:szCs w:val="21"/>
          <w:lang w:val="en-US"/>
          <w:rPrChange w:id="442" w:author="Edwin Villanueva Talavera" w:date="2019-06-02T11:17:00Z">
            <w:rPr>
              <w:rStyle w:val="n"/>
              <w:noProof/>
              <w:color w:val="333333"/>
              <w:sz w:val="21"/>
              <w:szCs w:val="21"/>
            </w:rPr>
          </w:rPrChange>
        </w:rPr>
        <w:t>especies</w:t>
      </w:r>
      <w:r w:rsidRPr="00FD6FF2">
        <w:rPr>
          <w:rStyle w:val="p"/>
          <w:noProof/>
          <w:color w:val="333333"/>
          <w:sz w:val="21"/>
          <w:szCs w:val="21"/>
          <w:lang w:val="en-US"/>
          <w:rPrChange w:id="443" w:author="Edwin Villanueva Talavera" w:date="2019-06-02T11:17:00Z">
            <w:rPr>
              <w:rStyle w:val="p"/>
              <w:noProof/>
              <w:color w:val="333333"/>
              <w:sz w:val="21"/>
              <w:szCs w:val="21"/>
            </w:rPr>
          </w:rPrChange>
        </w:rPr>
        <w:t>)</w:t>
      </w:r>
      <w:r w:rsidRPr="00FD6FF2">
        <w:rPr>
          <w:noProof/>
          <w:color w:val="333333"/>
          <w:sz w:val="21"/>
          <w:szCs w:val="21"/>
          <w:lang w:val="en-US"/>
          <w:rPrChange w:id="44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45"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446" w:author="Edwin Villanueva Talavera" w:date="2019-06-02T11:17:00Z">
            <w:rPr>
              <w:noProof/>
              <w:color w:val="333333"/>
              <w:sz w:val="21"/>
              <w:szCs w:val="21"/>
            </w:rPr>
          </w:rPrChange>
        </w:rPr>
        <w:t xml:space="preserve"> </w:t>
      </w:r>
      <w:r w:rsidRPr="00FD6FF2">
        <w:rPr>
          <w:rStyle w:val="mi"/>
          <w:noProof/>
          <w:color w:val="666666"/>
          <w:sz w:val="21"/>
          <w:szCs w:val="21"/>
          <w:lang w:val="en-US"/>
          <w:rPrChange w:id="447" w:author="Edwin Villanueva Talavera" w:date="2019-06-02T11:17:00Z">
            <w:rPr>
              <w:rStyle w:val="mi"/>
              <w:noProof/>
              <w:color w:val="666666"/>
              <w:sz w:val="21"/>
              <w:szCs w:val="21"/>
            </w:rPr>
          </w:rPrChange>
        </w:rPr>
        <w:t>0</w:t>
      </w:r>
      <w:r w:rsidRPr="00FD6FF2">
        <w:rPr>
          <w:rStyle w:val="p"/>
          <w:noProof/>
          <w:color w:val="333333"/>
          <w:sz w:val="21"/>
          <w:szCs w:val="21"/>
          <w:lang w:val="en-US"/>
          <w:rPrChange w:id="448" w:author="Edwin Villanueva Talavera" w:date="2019-06-02T11:17:00Z">
            <w:rPr>
              <w:rStyle w:val="p"/>
              <w:noProof/>
              <w:color w:val="333333"/>
              <w:sz w:val="21"/>
              <w:szCs w:val="21"/>
            </w:rPr>
          </w:rPrChange>
        </w:rPr>
        <w:t>)</w:t>
      </w:r>
      <w:r w:rsidRPr="00FD6FF2">
        <w:rPr>
          <w:noProof/>
          <w:color w:val="333333"/>
          <w:sz w:val="21"/>
          <w:szCs w:val="21"/>
          <w:lang w:val="en-US"/>
          <w:rPrChange w:id="449" w:author="Edwin Villanueva Talavera" w:date="2019-06-02T11:17:00Z">
            <w:rPr>
              <w:noProof/>
              <w:color w:val="333333"/>
              <w:sz w:val="21"/>
              <w:szCs w:val="21"/>
            </w:rPr>
          </w:rPrChange>
        </w:rPr>
        <w:t xml:space="preserve"> </w:t>
      </w:r>
      <w:r w:rsidRPr="00FD6FF2">
        <w:rPr>
          <w:rStyle w:val="p"/>
          <w:noProof/>
          <w:color w:val="333333"/>
          <w:sz w:val="21"/>
          <w:szCs w:val="21"/>
          <w:lang w:val="en-US"/>
          <w:rPrChange w:id="450" w:author="Edwin Villanueva Talavera" w:date="2019-06-02T11:17:00Z">
            <w:rPr>
              <w:rStyle w:val="p"/>
              <w:noProof/>
              <w:color w:val="333333"/>
              <w:sz w:val="21"/>
              <w:szCs w:val="21"/>
            </w:rPr>
          </w:rPrChange>
        </w:rPr>
        <w:t>{</w:t>
      </w:r>
    </w:p>
    <w:p w14:paraId="5C3BE5EB" w14:textId="77777777" w:rsidR="00C470F8" w:rsidRPr="00FD6FF2" w:rsidRDefault="00C470F8" w:rsidP="00C470F8">
      <w:pPr>
        <w:pStyle w:val="HTMLconformatoprevio"/>
        <w:shd w:val="clear" w:color="auto" w:fill="F7F7F7"/>
        <w:wordWrap w:val="0"/>
        <w:rPr>
          <w:noProof/>
          <w:color w:val="333333"/>
          <w:sz w:val="21"/>
          <w:szCs w:val="21"/>
          <w:lang w:val="en-US"/>
          <w:rPrChange w:id="451" w:author="Edwin Villanueva Talavera" w:date="2019-06-02T11:17:00Z">
            <w:rPr>
              <w:noProof/>
              <w:color w:val="333333"/>
              <w:sz w:val="21"/>
              <w:szCs w:val="21"/>
            </w:rPr>
          </w:rPrChange>
        </w:rPr>
      </w:pPr>
      <w:r w:rsidRPr="00FD6FF2">
        <w:rPr>
          <w:noProof/>
          <w:color w:val="333333"/>
          <w:sz w:val="21"/>
          <w:szCs w:val="21"/>
          <w:lang w:val="en-US"/>
          <w:rPrChange w:id="452"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453" w:author="Edwin Villanueva Talavera" w:date="2019-06-02T11:17:00Z">
            <w:rPr>
              <w:rStyle w:val="k"/>
              <w:b/>
              <w:bCs/>
              <w:noProof/>
              <w:color w:val="008000"/>
              <w:sz w:val="21"/>
              <w:szCs w:val="21"/>
            </w:rPr>
          </w:rPrChange>
        </w:rPr>
        <w:t>for</w:t>
      </w:r>
      <w:r w:rsidRPr="00FD6FF2">
        <w:rPr>
          <w:rStyle w:val="p"/>
          <w:noProof/>
          <w:color w:val="333333"/>
          <w:sz w:val="21"/>
          <w:szCs w:val="21"/>
          <w:lang w:val="en-US"/>
          <w:rPrChange w:id="454" w:author="Edwin Villanueva Talavera" w:date="2019-06-02T11:17:00Z">
            <w:rPr>
              <w:rStyle w:val="p"/>
              <w:noProof/>
              <w:color w:val="333333"/>
              <w:sz w:val="21"/>
              <w:szCs w:val="21"/>
            </w:rPr>
          </w:rPrChange>
        </w:rPr>
        <w:t>(</w:t>
      </w:r>
      <w:r w:rsidRPr="00FD6FF2">
        <w:rPr>
          <w:rStyle w:val="n"/>
          <w:noProof/>
          <w:color w:val="333333"/>
          <w:sz w:val="21"/>
          <w:szCs w:val="21"/>
          <w:lang w:val="en-US"/>
          <w:rPrChange w:id="455" w:author="Edwin Villanueva Talavera" w:date="2019-06-02T11:17:00Z">
            <w:rPr>
              <w:rStyle w:val="n"/>
              <w:noProof/>
              <w:color w:val="333333"/>
              <w:sz w:val="21"/>
              <w:szCs w:val="21"/>
            </w:rPr>
          </w:rPrChange>
        </w:rPr>
        <w:t>i</w:t>
      </w:r>
      <w:r w:rsidRPr="00FD6FF2">
        <w:rPr>
          <w:noProof/>
          <w:color w:val="333333"/>
          <w:sz w:val="21"/>
          <w:szCs w:val="21"/>
          <w:lang w:val="en-US"/>
          <w:rPrChange w:id="456"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457" w:author="Edwin Villanueva Talavera" w:date="2019-06-02T11:17:00Z">
            <w:rPr>
              <w:rStyle w:val="ow"/>
              <w:b/>
              <w:bCs/>
              <w:noProof/>
              <w:color w:val="AA22FF"/>
              <w:sz w:val="21"/>
              <w:szCs w:val="21"/>
            </w:rPr>
          </w:rPrChange>
        </w:rPr>
        <w:t>in</w:t>
      </w:r>
      <w:r w:rsidRPr="00FD6FF2">
        <w:rPr>
          <w:noProof/>
          <w:color w:val="333333"/>
          <w:sz w:val="21"/>
          <w:szCs w:val="21"/>
          <w:lang w:val="en-US"/>
          <w:rPrChange w:id="458" w:author="Edwin Villanueva Talavera" w:date="2019-06-02T11:17:00Z">
            <w:rPr>
              <w:noProof/>
              <w:color w:val="333333"/>
              <w:sz w:val="21"/>
              <w:szCs w:val="21"/>
            </w:rPr>
          </w:rPrChange>
        </w:rPr>
        <w:t xml:space="preserve"> </w:t>
      </w:r>
      <w:r w:rsidRPr="00FD6FF2">
        <w:rPr>
          <w:rStyle w:val="mi"/>
          <w:noProof/>
          <w:color w:val="666666"/>
          <w:sz w:val="21"/>
          <w:szCs w:val="21"/>
          <w:lang w:val="en-US"/>
          <w:rPrChange w:id="459" w:author="Edwin Villanueva Talavera" w:date="2019-06-02T11:17:00Z">
            <w:rPr>
              <w:rStyle w:val="mi"/>
              <w:noProof/>
              <w:color w:val="666666"/>
              <w:sz w:val="21"/>
              <w:szCs w:val="21"/>
            </w:rPr>
          </w:rPrChange>
        </w:rPr>
        <w:t>1</w:t>
      </w:r>
      <w:r w:rsidRPr="00FD6FF2">
        <w:rPr>
          <w:rStyle w:val="p"/>
          <w:noProof/>
          <w:color w:val="333333"/>
          <w:sz w:val="21"/>
          <w:szCs w:val="21"/>
          <w:lang w:val="en-US"/>
          <w:rPrChange w:id="460" w:author="Edwin Villanueva Talavera" w:date="2019-06-02T11:17:00Z">
            <w:rPr>
              <w:rStyle w:val="p"/>
              <w:noProof/>
              <w:color w:val="333333"/>
              <w:sz w:val="21"/>
              <w:szCs w:val="21"/>
            </w:rPr>
          </w:rPrChange>
        </w:rPr>
        <w:t>:</w:t>
      </w:r>
      <w:r w:rsidRPr="00FD6FF2">
        <w:rPr>
          <w:rStyle w:val="n"/>
          <w:noProof/>
          <w:color w:val="333333"/>
          <w:sz w:val="21"/>
          <w:szCs w:val="21"/>
          <w:lang w:val="en-US"/>
          <w:rPrChange w:id="461" w:author="Edwin Villanueva Talavera" w:date="2019-06-02T11:17:00Z">
            <w:rPr>
              <w:rStyle w:val="n"/>
              <w:noProof/>
              <w:color w:val="333333"/>
              <w:sz w:val="21"/>
              <w:szCs w:val="21"/>
            </w:rPr>
          </w:rPrChange>
        </w:rPr>
        <w:t>nrow</w:t>
      </w:r>
      <w:r w:rsidRPr="00FD6FF2">
        <w:rPr>
          <w:rStyle w:val="p"/>
          <w:noProof/>
          <w:color w:val="333333"/>
          <w:sz w:val="21"/>
          <w:szCs w:val="21"/>
          <w:lang w:val="en-US"/>
          <w:rPrChange w:id="462" w:author="Edwin Villanueva Talavera" w:date="2019-06-02T11:17:00Z">
            <w:rPr>
              <w:rStyle w:val="p"/>
              <w:noProof/>
              <w:color w:val="333333"/>
              <w:sz w:val="21"/>
              <w:szCs w:val="21"/>
            </w:rPr>
          </w:rPrChange>
        </w:rPr>
        <w:t>(</w:t>
      </w:r>
      <w:r w:rsidRPr="00FD6FF2">
        <w:rPr>
          <w:rStyle w:val="n"/>
          <w:noProof/>
          <w:color w:val="333333"/>
          <w:sz w:val="21"/>
          <w:szCs w:val="21"/>
          <w:lang w:val="en-US"/>
          <w:rPrChange w:id="463" w:author="Edwin Villanueva Talavera" w:date="2019-06-02T11:17:00Z">
            <w:rPr>
              <w:rStyle w:val="n"/>
              <w:noProof/>
              <w:color w:val="333333"/>
              <w:sz w:val="21"/>
              <w:szCs w:val="21"/>
            </w:rPr>
          </w:rPrChange>
        </w:rPr>
        <w:t>especies</w:t>
      </w:r>
      <w:r w:rsidRPr="00FD6FF2">
        <w:rPr>
          <w:rStyle w:val="p"/>
          <w:noProof/>
          <w:color w:val="333333"/>
          <w:sz w:val="21"/>
          <w:szCs w:val="21"/>
          <w:lang w:val="en-US"/>
          <w:rPrChange w:id="464" w:author="Edwin Villanueva Talavera" w:date="2019-06-02T11:17:00Z">
            <w:rPr>
              <w:rStyle w:val="p"/>
              <w:noProof/>
              <w:color w:val="333333"/>
              <w:sz w:val="21"/>
              <w:szCs w:val="21"/>
            </w:rPr>
          </w:rPrChange>
        </w:rPr>
        <w:t>))</w:t>
      </w:r>
      <w:r w:rsidRPr="00FD6FF2">
        <w:rPr>
          <w:noProof/>
          <w:color w:val="333333"/>
          <w:sz w:val="21"/>
          <w:szCs w:val="21"/>
          <w:lang w:val="en-US"/>
          <w:rPrChange w:id="465" w:author="Edwin Villanueva Talavera" w:date="2019-06-02T11:17:00Z">
            <w:rPr>
              <w:noProof/>
              <w:color w:val="333333"/>
              <w:sz w:val="21"/>
              <w:szCs w:val="21"/>
            </w:rPr>
          </w:rPrChange>
        </w:rPr>
        <w:t xml:space="preserve"> </w:t>
      </w:r>
      <w:r w:rsidRPr="00FD6FF2">
        <w:rPr>
          <w:rStyle w:val="p"/>
          <w:noProof/>
          <w:color w:val="333333"/>
          <w:sz w:val="21"/>
          <w:szCs w:val="21"/>
          <w:lang w:val="en-US"/>
          <w:rPrChange w:id="466" w:author="Edwin Villanueva Talavera" w:date="2019-06-02T11:17:00Z">
            <w:rPr>
              <w:rStyle w:val="p"/>
              <w:noProof/>
              <w:color w:val="333333"/>
              <w:sz w:val="21"/>
              <w:szCs w:val="21"/>
            </w:rPr>
          </w:rPrChange>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467" w:author="Edwin Villanueva Talavera" w:date="2019-06-02T11:17:00Z">
            <w:rPr>
              <w:noProof/>
              <w:color w:val="333333"/>
              <w:sz w:val="21"/>
              <w:szCs w:val="21"/>
            </w:rPr>
          </w:rPrChange>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FD6FF2" w:rsidRDefault="00C470F8" w:rsidP="00C470F8">
      <w:pPr>
        <w:pStyle w:val="HTMLconformatoprevio"/>
        <w:shd w:val="clear" w:color="auto" w:fill="F7F7F7"/>
        <w:wordWrap w:val="0"/>
        <w:rPr>
          <w:noProof/>
          <w:color w:val="333333"/>
          <w:sz w:val="21"/>
          <w:szCs w:val="21"/>
          <w:lang w:val="en-US"/>
          <w:rPrChange w:id="468"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469" w:author="Edwin Villanueva Talavera" w:date="2019-06-02T11:17:00Z">
            <w:rPr>
              <w:rStyle w:val="n"/>
              <w:noProof/>
              <w:color w:val="333333"/>
              <w:sz w:val="21"/>
              <w:szCs w:val="21"/>
            </w:rPr>
          </w:rPrChange>
        </w:rPr>
        <w:t>dataset</w:t>
      </w:r>
      <w:r w:rsidRPr="00FD6FF2">
        <w:rPr>
          <w:noProof/>
          <w:color w:val="333333"/>
          <w:sz w:val="21"/>
          <w:szCs w:val="21"/>
          <w:lang w:val="en-US"/>
          <w:rPrChange w:id="47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7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4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473" w:author="Edwin Villanueva Talavera" w:date="2019-06-02T11:17:00Z">
            <w:rPr>
              <w:rStyle w:val="n"/>
              <w:noProof/>
              <w:color w:val="333333"/>
              <w:sz w:val="21"/>
              <w:szCs w:val="21"/>
            </w:rPr>
          </w:rPrChange>
        </w:rPr>
        <w:t>lista_datasets</w:t>
      </w:r>
      <w:r w:rsidRPr="00FD6FF2">
        <w:rPr>
          <w:rStyle w:val="p"/>
          <w:noProof/>
          <w:color w:val="333333"/>
          <w:sz w:val="21"/>
          <w:szCs w:val="21"/>
          <w:lang w:val="en-US"/>
          <w:rPrChange w:id="474" w:author="Edwin Villanueva Talavera" w:date="2019-06-02T11:17:00Z">
            <w:rPr>
              <w:rStyle w:val="p"/>
              <w:noProof/>
              <w:color w:val="333333"/>
              <w:sz w:val="21"/>
              <w:szCs w:val="21"/>
            </w:rPr>
          </w:rPrChange>
        </w:rPr>
        <w:t>[</w:t>
      </w:r>
      <w:r w:rsidRPr="00FD6FF2">
        <w:rPr>
          <w:rStyle w:val="n"/>
          <w:noProof/>
          <w:color w:val="333333"/>
          <w:sz w:val="21"/>
          <w:szCs w:val="21"/>
          <w:lang w:val="en-US"/>
          <w:rPrChange w:id="475" w:author="Edwin Villanueva Talavera" w:date="2019-06-02T11:17:00Z">
            <w:rPr>
              <w:rStyle w:val="n"/>
              <w:noProof/>
              <w:color w:val="333333"/>
              <w:sz w:val="21"/>
              <w:szCs w:val="21"/>
            </w:rPr>
          </w:rPrChange>
        </w:rPr>
        <w:t>which</w:t>
      </w:r>
      <w:r w:rsidRPr="00FD6FF2">
        <w:rPr>
          <w:rStyle w:val="p"/>
          <w:noProof/>
          <w:color w:val="333333"/>
          <w:sz w:val="21"/>
          <w:szCs w:val="21"/>
          <w:lang w:val="en-US"/>
          <w:rPrChange w:id="476" w:author="Edwin Villanueva Talavera" w:date="2019-06-02T11:17:00Z">
            <w:rPr>
              <w:rStyle w:val="p"/>
              <w:noProof/>
              <w:color w:val="333333"/>
              <w:sz w:val="21"/>
              <w:szCs w:val="21"/>
            </w:rPr>
          </w:rPrChange>
        </w:rPr>
        <w:t>(</w:t>
      </w:r>
      <w:r w:rsidRPr="00FD6FF2">
        <w:rPr>
          <w:rStyle w:val="n"/>
          <w:noProof/>
          <w:color w:val="333333"/>
          <w:sz w:val="21"/>
          <w:szCs w:val="21"/>
          <w:lang w:val="en-US"/>
          <w:rPrChange w:id="477" w:author="Edwin Villanueva Talavera" w:date="2019-06-02T11:17:00Z">
            <w:rPr>
              <w:rStyle w:val="n"/>
              <w:noProof/>
              <w:color w:val="333333"/>
              <w:sz w:val="21"/>
              <w:szCs w:val="21"/>
            </w:rPr>
          </w:rPrChange>
        </w:rPr>
        <w:t>str_detect</w:t>
      </w:r>
      <w:r w:rsidRPr="00FD6FF2">
        <w:rPr>
          <w:rStyle w:val="p"/>
          <w:noProof/>
          <w:color w:val="333333"/>
          <w:sz w:val="21"/>
          <w:szCs w:val="21"/>
          <w:lang w:val="en-US"/>
          <w:rPrChange w:id="478" w:author="Edwin Villanueva Talavera" w:date="2019-06-02T11:17:00Z">
            <w:rPr>
              <w:rStyle w:val="p"/>
              <w:noProof/>
              <w:color w:val="333333"/>
              <w:sz w:val="21"/>
              <w:szCs w:val="21"/>
            </w:rPr>
          </w:rPrChange>
        </w:rPr>
        <w:t>(</w:t>
      </w:r>
      <w:r w:rsidRPr="00FD6FF2">
        <w:rPr>
          <w:rStyle w:val="n"/>
          <w:noProof/>
          <w:color w:val="333333"/>
          <w:sz w:val="21"/>
          <w:szCs w:val="21"/>
          <w:lang w:val="en-US"/>
          <w:rPrChange w:id="479" w:author="Edwin Villanueva Talavera" w:date="2019-06-02T11:17:00Z">
            <w:rPr>
              <w:rStyle w:val="n"/>
              <w:noProof/>
              <w:color w:val="333333"/>
              <w:sz w:val="21"/>
              <w:szCs w:val="21"/>
            </w:rPr>
          </w:rPrChange>
        </w:rPr>
        <w:t>lista_datasets</w:t>
      </w:r>
      <w:r w:rsidRPr="00FD6FF2">
        <w:rPr>
          <w:rStyle w:val="err"/>
          <w:noProof/>
          <w:color w:val="333333"/>
          <w:sz w:val="21"/>
          <w:szCs w:val="21"/>
          <w:bdr w:val="single" w:sz="6" w:space="0" w:color="FF0000" w:frame="1"/>
          <w:lang w:val="en-US"/>
          <w:rPrChange w:id="480"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481" w:author="Edwin Villanueva Talavera" w:date="2019-06-02T11:17:00Z">
            <w:rPr>
              <w:rStyle w:val="n"/>
              <w:noProof/>
              <w:color w:val="333333"/>
              <w:sz w:val="21"/>
              <w:szCs w:val="21"/>
            </w:rPr>
          </w:rPrChange>
        </w:rPr>
        <w:t>description</w:t>
      </w:r>
      <w:r w:rsidRPr="00FD6FF2">
        <w:rPr>
          <w:rStyle w:val="p"/>
          <w:noProof/>
          <w:color w:val="333333"/>
          <w:sz w:val="21"/>
          <w:szCs w:val="21"/>
          <w:lang w:val="en-US"/>
          <w:rPrChange w:id="482" w:author="Edwin Villanueva Talavera" w:date="2019-06-02T11:17:00Z">
            <w:rPr>
              <w:rStyle w:val="p"/>
              <w:noProof/>
              <w:color w:val="333333"/>
              <w:sz w:val="21"/>
              <w:szCs w:val="21"/>
            </w:rPr>
          </w:rPrChange>
        </w:rPr>
        <w:t>,</w:t>
      </w:r>
      <w:r w:rsidRPr="00FD6FF2">
        <w:rPr>
          <w:noProof/>
          <w:color w:val="333333"/>
          <w:sz w:val="21"/>
          <w:szCs w:val="21"/>
          <w:lang w:val="en-US"/>
          <w:rPrChange w:id="483" w:author="Edwin Villanueva Talavera" w:date="2019-06-02T11:17:00Z">
            <w:rPr>
              <w:noProof/>
              <w:color w:val="333333"/>
              <w:sz w:val="21"/>
              <w:szCs w:val="21"/>
            </w:rPr>
          </w:rPrChange>
        </w:rPr>
        <w:t xml:space="preserve"> </w:t>
      </w:r>
      <w:r w:rsidRPr="00FD6FF2">
        <w:rPr>
          <w:rStyle w:val="n"/>
          <w:noProof/>
          <w:color w:val="333333"/>
          <w:sz w:val="21"/>
          <w:szCs w:val="21"/>
          <w:lang w:val="en-US"/>
          <w:rPrChange w:id="484"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485" w:author="Edwin Villanueva Talavera" w:date="2019-06-02T11:17:00Z">
            <w:rPr>
              <w:rStyle w:val="p"/>
              <w:noProof/>
              <w:color w:val="333333"/>
              <w:sz w:val="21"/>
              <w:szCs w:val="21"/>
            </w:rPr>
          </w:rPrChange>
        </w:rPr>
        <w:t>)),</w:t>
      </w:r>
      <w:r w:rsidRPr="00FD6FF2">
        <w:rPr>
          <w:noProof/>
          <w:color w:val="333333"/>
          <w:sz w:val="21"/>
          <w:szCs w:val="21"/>
          <w:lang w:val="en-US"/>
          <w:rPrChange w:id="486" w:author="Edwin Villanueva Talavera" w:date="2019-06-02T11:17:00Z">
            <w:rPr>
              <w:noProof/>
              <w:color w:val="333333"/>
              <w:sz w:val="21"/>
              <w:szCs w:val="21"/>
            </w:rPr>
          </w:rPrChange>
        </w:rPr>
        <w:t xml:space="preserve"> </w:t>
      </w:r>
      <w:r w:rsidRPr="00FD6FF2">
        <w:rPr>
          <w:rStyle w:val="mi"/>
          <w:noProof/>
          <w:color w:val="666666"/>
          <w:sz w:val="21"/>
          <w:szCs w:val="21"/>
          <w:lang w:val="en-US"/>
          <w:rPrChange w:id="487" w:author="Edwin Villanueva Talavera" w:date="2019-06-02T11:17:00Z">
            <w:rPr>
              <w:rStyle w:val="mi"/>
              <w:noProof/>
              <w:color w:val="666666"/>
              <w:sz w:val="21"/>
              <w:szCs w:val="21"/>
            </w:rPr>
          </w:rPrChange>
        </w:rPr>
        <w:t>1</w:t>
      </w:r>
      <w:r w:rsidRPr="00FD6FF2">
        <w:rPr>
          <w:rStyle w:val="p"/>
          <w:noProof/>
          <w:color w:val="333333"/>
          <w:sz w:val="21"/>
          <w:szCs w:val="21"/>
          <w:lang w:val="en-US"/>
          <w:rPrChange w:id="488" w:author="Edwin Villanueva Talavera" w:date="2019-06-02T11:17:00Z">
            <w:rPr>
              <w:rStyle w:val="p"/>
              <w:noProof/>
              <w:color w:val="333333"/>
              <w:sz w:val="21"/>
              <w:szCs w:val="21"/>
            </w:rPr>
          </w:rPrChange>
        </w:rPr>
        <w:t>]</w:t>
      </w:r>
    </w:p>
    <w:p w14:paraId="61D17636" w14:textId="77777777" w:rsidR="00C470F8" w:rsidRPr="00FD6FF2" w:rsidRDefault="00C470F8" w:rsidP="00C470F8">
      <w:pPr>
        <w:pStyle w:val="HTMLconformatoprevio"/>
        <w:shd w:val="clear" w:color="auto" w:fill="F7F7F7"/>
        <w:wordWrap w:val="0"/>
        <w:rPr>
          <w:noProof/>
          <w:color w:val="333333"/>
          <w:sz w:val="21"/>
          <w:szCs w:val="21"/>
          <w:lang w:val="en-US"/>
          <w:rPrChange w:id="489" w:author="Edwin Villanueva Talavera" w:date="2019-06-02T11:17:00Z">
            <w:rPr>
              <w:noProof/>
              <w:color w:val="333333"/>
              <w:sz w:val="21"/>
              <w:szCs w:val="21"/>
            </w:rPr>
          </w:rPrChange>
        </w:rPr>
      </w:pPr>
      <w:r w:rsidRPr="00FD6FF2">
        <w:rPr>
          <w:noProof/>
          <w:color w:val="333333"/>
          <w:sz w:val="21"/>
          <w:szCs w:val="21"/>
          <w:lang w:val="en-US"/>
          <w:rPrChange w:id="490" w:author="Edwin Villanueva Talavera" w:date="2019-06-02T11:17:00Z">
            <w:rPr>
              <w:noProof/>
              <w:color w:val="333333"/>
              <w:sz w:val="21"/>
              <w:szCs w:val="21"/>
            </w:rPr>
          </w:rPrChange>
        </w:rPr>
        <w:t xml:space="preserve">                </w:t>
      </w:r>
      <w:r w:rsidRPr="00FD6FF2">
        <w:rPr>
          <w:rStyle w:val="n"/>
          <w:noProof/>
          <w:color w:val="333333"/>
          <w:sz w:val="21"/>
          <w:szCs w:val="21"/>
          <w:lang w:val="en-US"/>
          <w:rPrChange w:id="491" w:author="Edwin Villanueva Talavera" w:date="2019-06-02T11:17:00Z">
            <w:rPr>
              <w:rStyle w:val="n"/>
              <w:noProof/>
              <w:color w:val="333333"/>
              <w:sz w:val="21"/>
              <w:szCs w:val="21"/>
            </w:rPr>
          </w:rPrChange>
        </w:rPr>
        <w:t>ensembl_ds</w:t>
      </w:r>
      <w:r w:rsidRPr="00FD6FF2">
        <w:rPr>
          <w:noProof/>
          <w:color w:val="333333"/>
          <w:sz w:val="21"/>
          <w:szCs w:val="21"/>
          <w:lang w:val="en-US"/>
          <w:rPrChange w:id="49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49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494" w:author="Edwin Villanueva Talavera" w:date="2019-06-02T11:17:00Z">
            <w:rPr>
              <w:noProof/>
              <w:color w:val="333333"/>
              <w:sz w:val="21"/>
              <w:szCs w:val="21"/>
            </w:rPr>
          </w:rPrChange>
        </w:rPr>
        <w:t xml:space="preserve"> </w:t>
      </w:r>
      <w:r w:rsidRPr="00FD6FF2">
        <w:rPr>
          <w:rStyle w:val="n"/>
          <w:noProof/>
          <w:color w:val="333333"/>
          <w:sz w:val="21"/>
          <w:szCs w:val="21"/>
          <w:lang w:val="en-US"/>
          <w:rPrChange w:id="495" w:author="Edwin Villanueva Talavera" w:date="2019-06-02T11:17:00Z">
            <w:rPr>
              <w:rStyle w:val="n"/>
              <w:noProof/>
              <w:color w:val="333333"/>
              <w:sz w:val="21"/>
              <w:szCs w:val="21"/>
            </w:rPr>
          </w:rPrChange>
        </w:rPr>
        <w:t>useDataset</w:t>
      </w:r>
      <w:r w:rsidRPr="00FD6FF2">
        <w:rPr>
          <w:rStyle w:val="p"/>
          <w:noProof/>
          <w:color w:val="333333"/>
          <w:sz w:val="21"/>
          <w:szCs w:val="21"/>
          <w:lang w:val="en-US"/>
          <w:rPrChange w:id="496" w:author="Edwin Villanueva Talavera" w:date="2019-06-02T11:17:00Z">
            <w:rPr>
              <w:rStyle w:val="p"/>
              <w:noProof/>
              <w:color w:val="333333"/>
              <w:sz w:val="21"/>
              <w:szCs w:val="21"/>
            </w:rPr>
          </w:rPrChange>
        </w:rPr>
        <w:t>(</w:t>
      </w:r>
      <w:r w:rsidRPr="00FD6FF2">
        <w:rPr>
          <w:rStyle w:val="n"/>
          <w:noProof/>
          <w:color w:val="333333"/>
          <w:sz w:val="21"/>
          <w:szCs w:val="21"/>
          <w:lang w:val="en-US"/>
          <w:rPrChange w:id="497" w:author="Edwin Villanueva Talavera" w:date="2019-06-02T11:17:00Z">
            <w:rPr>
              <w:rStyle w:val="n"/>
              <w:noProof/>
              <w:color w:val="333333"/>
              <w:sz w:val="21"/>
              <w:szCs w:val="21"/>
            </w:rPr>
          </w:rPrChange>
        </w:rPr>
        <w:t>dataset</w:t>
      </w:r>
      <w:r w:rsidRPr="00FD6FF2">
        <w:rPr>
          <w:rStyle w:val="p"/>
          <w:noProof/>
          <w:color w:val="333333"/>
          <w:sz w:val="21"/>
          <w:szCs w:val="21"/>
          <w:lang w:val="en-US"/>
          <w:rPrChange w:id="498" w:author="Edwin Villanueva Talavera" w:date="2019-06-02T11:17:00Z">
            <w:rPr>
              <w:rStyle w:val="p"/>
              <w:noProof/>
              <w:color w:val="333333"/>
              <w:sz w:val="21"/>
              <w:szCs w:val="21"/>
            </w:rPr>
          </w:rPrChange>
        </w:rPr>
        <w:t>,</w:t>
      </w:r>
      <w:r w:rsidRPr="00FD6FF2">
        <w:rPr>
          <w:rStyle w:val="n"/>
          <w:noProof/>
          <w:color w:val="333333"/>
          <w:sz w:val="21"/>
          <w:szCs w:val="21"/>
          <w:lang w:val="en-US"/>
          <w:rPrChange w:id="499" w:author="Edwin Villanueva Talavera" w:date="2019-06-02T11:17:00Z">
            <w:rPr>
              <w:rStyle w:val="n"/>
              <w:noProof/>
              <w:color w:val="333333"/>
              <w:sz w:val="21"/>
              <w:szCs w:val="21"/>
            </w:rPr>
          </w:rPrChange>
        </w:rPr>
        <w:t>mart</w:t>
      </w:r>
      <w:r w:rsidRPr="00FD6FF2">
        <w:rPr>
          <w:rStyle w:val="o"/>
          <w:rFonts w:eastAsiaTheme="majorEastAsia"/>
          <w:noProof/>
          <w:color w:val="666666"/>
          <w:sz w:val="21"/>
          <w:szCs w:val="21"/>
          <w:lang w:val="en-US"/>
          <w:rPrChange w:id="50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501" w:author="Edwin Villanueva Talavera" w:date="2019-06-02T11:17:00Z">
            <w:rPr>
              <w:rStyle w:val="n"/>
              <w:noProof/>
              <w:color w:val="333333"/>
              <w:sz w:val="21"/>
              <w:szCs w:val="21"/>
            </w:rPr>
          </w:rPrChange>
        </w:rPr>
        <w:t>ensembl_mart</w:t>
      </w:r>
      <w:r w:rsidRPr="00FD6FF2">
        <w:rPr>
          <w:rStyle w:val="p"/>
          <w:noProof/>
          <w:color w:val="333333"/>
          <w:sz w:val="21"/>
          <w:szCs w:val="21"/>
          <w:lang w:val="en-US"/>
          <w:rPrChange w:id="502" w:author="Edwin Villanueva Talavera" w:date="2019-06-02T11:17:00Z">
            <w:rPr>
              <w:rStyle w:val="p"/>
              <w:noProof/>
              <w:color w:val="333333"/>
              <w:sz w:val="21"/>
              <w:szCs w:val="21"/>
            </w:rPr>
          </w:rPrChange>
        </w:rPr>
        <w:t>)</w:t>
      </w:r>
    </w:p>
    <w:p w14:paraId="3BB0EABB" w14:textId="77777777" w:rsidR="00C470F8" w:rsidRPr="00FD6FF2" w:rsidRDefault="00C470F8" w:rsidP="00C470F8">
      <w:pPr>
        <w:pStyle w:val="HTMLconformatoprevio"/>
        <w:shd w:val="clear" w:color="auto" w:fill="F7F7F7"/>
        <w:wordWrap w:val="0"/>
        <w:rPr>
          <w:noProof/>
          <w:color w:val="333333"/>
          <w:sz w:val="21"/>
          <w:szCs w:val="21"/>
          <w:lang w:val="en-US"/>
          <w:rPrChange w:id="503" w:author="Edwin Villanueva Talavera" w:date="2019-06-02T11:17:00Z">
            <w:rPr>
              <w:noProof/>
              <w:color w:val="333333"/>
              <w:sz w:val="21"/>
              <w:szCs w:val="21"/>
            </w:rPr>
          </w:rPrChange>
        </w:rPr>
      </w:pPr>
      <w:r w:rsidRPr="00FD6FF2">
        <w:rPr>
          <w:noProof/>
          <w:color w:val="333333"/>
          <w:sz w:val="21"/>
          <w:szCs w:val="21"/>
          <w:lang w:val="en-US"/>
          <w:rPrChange w:id="504" w:author="Edwin Villanueva Talavera" w:date="2019-06-02T11:17:00Z">
            <w:rPr>
              <w:noProof/>
              <w:color w:val="333333"/>
              <w:sz w:val="21"/>
              <w:szCs w:val="21"/>
            </w:rPr>
          </w:rPrChange>
        </w:rPr>
        <w:t xml:space="preserve">                </w:t>
      </w:r>
      <w:r w:rsidRPr="00FD6FF2">
        <w:rPr>
          <w:rStyle w:val="n"/>
          <w:noProof/>
          <w:color w:val="333333"/>
          <w:sz w:val="21"/>
          <w:szCs w:val="21"/>
          <w:lang w:val="en-US"/>
          <w:rPrChange w:id="505" w:author="Edwin Villanueva Talavera" w:date="2019-06-02T11:17:00Z">
            <w:rPr>
              <w:rStyle w:val="n"/>
              <w:noProof/>
              <w:color w:val="333333"/>
              <w:sz w:val="21"/>
              <w:szCs w:val="21"/>
            </w:rPr>
          </w:rPrChange>
        </w:rPr>
        <w:t>genes</w:t>
      </w:r>
      <w:r w:rsidRPr="00FD6FF2">
        <w:rPr>
          <w:noProof/>
          <w:color w:val="333333"/>
          <w:sz w:val="21"/>
          <w:szCs w:val="21"/>
          <w:lang w:val="en-US"/>
          <w:rPrChange w:id="50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0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08" w:author="Edwin Villanueva Talavera" w:date="2019-06-02T11:17:00Z">
            <w:rPr>
              <w:noProof/>
              <w:color w:val="333333"/>
              <w:sz w:val="21"/>
              <w:szCs w:val="21"/>
            </w:rPr>
          </w:rPrChange>
        </w:rPr>
        <w:t xml:space="preserve"> </w:t>
      </w:r>
      <w:r w:rsidRPr="00FD6FF2">
        <w:rPr>
          <w:rStyle w:val="n"/>
          <w:noProof/>
          <w:color w:val="333333"/>
          <w:sz w:val="21"/>
          <w:szCs w:val="21"/>
          <w:lang w:val="en-US"/>
          <w:rPrChange w:id="509" w:author="Edwin Villanueva Talavera" w:date="2019-06-02T11:17:00Z">
            <w:rPr>
              <w:rStyle w:val="n"/>
              <w:noProof/>
              <w:color w:val="333333"/>
              <w:sz w:val="21"/>
              <w:szCs w:val="21"/>
            </w:rPr>
          </w:rPrChange>
        </w:rPr>
        <w:t>getBM</w:t>
      </w:r>
      <w:r w:rsidRPr="00FD6FF2">
        <w:rPr>
          <w:rStyle w:val="p"/>
          <w:noProof/>
          <w:color w:val="333333"/>
          <w:sz w:val="21"/>
          <w:szCs w:val="21"/>
          <w:lang w:val="en-US"/>
          <w:rPrChange w:id="510" w:author="Edwin Villanueva Talavera" w:date="2019-06-02T11:17:00Z">
            <w:rPr>
              <w:rStyle w:val="p"/>
              <w:noProof/>
              <w:color w:val="333333"/>
              <w:sz w:val="21"/>
              <w:szCs w:val="21"/>
            </w:rPr>
          </w:rPrChange>
        </w:rPr>
        <w:t>(</w:t>
      </w:r>
      <w:r w:rsidRPr="00FD6FF2">
        <w:rPr>
          <w:rStyle w:val="n"/>
          <w:noProof/>
          <w:color w:val="333333"/>
          <w:sz w:val="21"/>
          <w:szCs w:val="21"/>
          <w:lang w:val="en-US"/>
          <w:rPrChange w:id="511" w:author="Edwin Villanueva Talavera" w:date="2019-06-02T11:17:00Z">
            <w:rPr>
              <w:rStyle w:val="n"/>
              <w:noProof/>
              <w:color w:val="333333"/>
              <w:sz w:val="21"/>
              <w:szCs w:val="21"/>
            </w:rPr>
          </w:rPrChange>
        </w:rPr>
        <w:t>attributes</w:t>
      </w:r>
      <w:r w:rsidRPr="00FD6FF2">
        <w:rPr>
          <w:rStyle w:val="o"/>
          <w:rFonts w:eastAsiaTheme="majorEastAsia"/>
          <w:noProof/>
          <w:color w:val="666666"/>
          <w:sz w:val="21"/>
          <w:szCs w:val="21"/>
          <w:lang w:val="en-US"/>
          <w:rPrChange w:id="51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513" w:author="Edwin Villanueva Talavera" w:date="2019-06-02T11:17:00Z">
            <w:rPr>
              <w:rStyle w:val="n"/>
              <w:noProof/>
              <w:color w:val="333333"/>
              <w:sz w:val="21"/>
              <w:szCs w:val="21"/>
            </w:rPr>
          </w:rPrChange>
        </w:rPr>
        <w:t>c</w:t>
      </w:r>
      <w:r w:rsidRPr="00FD6FF2">
        <w:rPr>
          <w:rStyle w:val="p"/>
          <w:noProof/>
          <w:color w:val="333333"/>
          <w:sz w:val="21"/>
          <w:szCs w:val="21"/>
          <w:lang w:val="en-US"/>
          <w:rPrChange w:id="514" w:author="Edwin Villanueva Talavera" w:date="2019-06-02T11:17:00Z">
            <w:rPr>
              <w:rStyle w:val="p"/>
              <w:noProof/>
              <w:color w:val="333333"/>
              <w:sz w:val="21"/>
              <w:szCs w:val="21"/>
            </w:rPr>
          </w:rPrChange>
        </w:rPr>
        <w:t>(</w:t>
      </w:r>
      <w:r w:rsidRPr="00FD6FF2">
        <w:rPr>
          <w:rStyle w:val="s1"/>
          <w:rFonts w:eastAsiaTheme="majorEastAsia"/>
          <w:noProof/>
          <w:color w:val="BA2121"/>
          <w:sz w:val="21"/>
          <w:szCs w:val="21"/>
          <w:lang w:val="en-US"/>
          <w:rPrChange w:id="515" w:author="Edwin Villanueva Talavera" w:date="2019-06-02T11:17:00Z">
            <w:rPr>
              <w:rStyle w:val="s1"/>
              <w:rFonts w:eastAsiaTheme="majorEastAsia"/>
              <w:noProof/>
              <w:color w:val="BA2121"/>
              <w:sz w:val="21"/>
              <w:szCs w:val="21"/>
            </w:rPr>
          </w:rPrChange>
        </w:rPr>
        <w:t>'ensembl_transcript_id'</w:t>
      </w:r>
      <w:r w:rsidRPr="00FD6FF2">
        <w:rPr>
          <w:rStyle w:val="p"/>
          <w:noProof/>
          <w:color w:val="333333"/>
          <w:sz w:val="21"/>
          <w:szCs w:val="21"/>
          <w:lang w:val="en-US"/>
          <w:rPrChange w:id="516" w:author="Edwin Villanueva Talavera" w:date="2019-06-02T11:17:00Z">
            <w:rPr>
              <w:rStyle w:val="p"/>
              <w:noProof/>
              <w:color w:val="333333"/>
              <w:sz w:val="21"/>
              <w:szCs w:val="21"/>
            </w:rPr>
          </w:rPrChange>
        </w:rPr>
        <w:t>,</w:t>
      </w:r>
      <w:r w:rsidRPr="00FD6FF2">
        <w:rPr>
          <w:noProof/>
          <w:color w:val="333333"/>
          <w:sz w:val="21"/>
          <w:szCs w:val="21"/>
          <w:lang w:val="en-US"/>
          <w:rPrChange w:id="517" w:author="Edwin Villanueva Talavera" w:date="2019-06-02T11:17:00Z">
            <w:rPr>
              <w:noProof/>
              <w:color w:val="333333"/>
              <w:sz w:val="21"/>
              <w:szCs w:val="21"/>
            </w:rPr>
          </w:rPrChange>
        </w:rPr>
        <w:t xml:space="preserve"> </w:t>
      </w:r>
      <w:r w:rsidRPr="00FD6FF2">
        <w:rPr>
          <w:rStyle w:val="s1"/>
          <w:rFonts w:eastAsiaTheme="majorEastAsia"/>
          <w:noProof/>
          <w:color w:val="BA2121"/>
          <w:sz w:val="21"/>
          <w:szCs w:val="21"/>
          <w:lang w:val="en-US"/>
          <w:rPrChange w:id="518" w:author="Edwin Villanueva Talavera" w:date="2019-06-02T11:17:00Z">
            <w:rPr>
              <w:rStyle w:val="s1"/>
              <w:rFonts w:eastAsiaTheme="majorEastAsia"/>
              <w:noProof/>
              <w:color w:val="BA2121"/>
              <w:sz w:val="21"/>
              <w:szCs w:val="21"/>
            </w:rPr>
          </w:rPrChange>
        </w:rPr>
        <w:t>'transcript_exon_intron'</w:t>
      </w:r>
      <w:r w:rsidRPr="00FD6FF2">
        <w:rPr>
          <w:rStyle w:val="p"/>
          <w:noProof/>
          <w:color w:val="333333"/>
          <w:sz w:val="21"/>
          <w:szCs w:val="21"/>
          <w:lang w:val="en-US"/>
          <w:rPrChange w:id="519" w:author="Edwin Villanueva Talavera" w:date="2019-06-02T11:17:00Z">
            <w:rPr>
              <w:rStyle w:val="p"/>
              <w:noProof/>
              <w:color w:val="333333"/>
              <w:sz w:val="21"/>
              <w:szCs w:val="21"/>
            </w:rPr>
          </w:rPrChange>
        </w:rPr>
        <w:t>),</w:t>
      </w:r>
      <w:r w:rsidRPr="00FD6FF2">
        <w:rPr>
          <w:noProof/>
          <w:color w:val="333333"/>
          <w:sz w:val="21"/>
          <w:szCs w:val="21"/>
          <w:lang w:val="en-US"/>
          <w:rPrChange w:id="520" w:author="Edwin Villanueva Talavera" w:date="2019-06-02T11:17:00Z">
            <w:rPr>
              <w:noProof/>
              <w:color w:val="333333"/>
              <w:sz w:val="21"/>
              <w:szCs w:val="21"/>
            </w:rPr>
          </w:rPrChange>
        </w:rPr>
        <w:t xml:space="preserve"> </w:t>
      </w:r>
      <w:r w:rsidRPr="00FD6FF2">
        <w:rPr>
          <w:rStyle w:val="n"/>
          <w:noProof/>
          <w:color w:val="333333"/>
          <w:sz w:val="21"/>
          <w:szCs w:val="21"/>
          <w:lang w:val="en-US"/>
          <w:rPrChange w:id="521" w:author="Edwin Villanueva Talavera" w:date="2019-06-02T11:17:00Z">
            <w:rPr>
              <w:rStyle w:val="n"/>
              <w:noProof/>
              <w:color w:val="333333"/>
              <w:sz w:val="21"/>
              <w:szCs w:val="21"/>
            </w:rPr>
          </w:rPrChange>
        </w:rPr>
        <w:t>filters</w:t>
      </w:r>
      <w:r w:rsidRPr="00FD6FF2">
        <w:rPr>
          <w:noProof/>
          <w:color w:val="333333"/>
          <w:sz w:val="21"/>
          <w:szCs w:val="21"/>
          <w:lang w:val="en-US"/>
          <w:rPrChange w:id="52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2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24" w:author="Edwin Villanueva Talavera" w:date="2019-06-02T11:17:00Z">
            <w:rPr>
              <w:noProof/>
              <w:color w:val="333333"/>
              <w:sz w:val="21"/>
              <w:szCs w:val="21"/>
            </w:rPr>
          </w:rPrChange>
        </w:rPr>
        <w:t xml:space="preserve"> </w:t>
      </w:r>
      <w:r w:rsidRPr="00FD6FF2">
        <w:rPr>
          <w:rStyle w:val="s1"/>
          <w:rFonts w:eastAsiaTheme="majorEastAsia"/>
          <w:noProof/>
          <w:color w:val="BA2121"/>
          <w:sz w:val="21"/>
          <w:szCs w:val="21"/>
          <w:lang w:val="en-US"/>
          <w:rPrChange w:id="525" w:author="Edwin Villanueva Talavera" w:date="2019-06-02T11:17:00Z">
            <w:rPr>
              <w:rStyle w:val="s1"/>
              <w:rFonts w:eastAsiaTheme="majorEastAsia"/>
              <w:noProof/>
              <w:color w:val="BA2121"/>
              <w:sz w:val="21"/>
              <w:szCs w:val="21"/>
            </w:rPr>
          </w:rPrChange>
        </w:rPr>
        <w:t>'transcript_biotype'</w:t>
      </w:r>
      <w:r w:rsidRPr="00FD6FF2">
        <w:rPr>
          <w:rStyle w:val="p"/>
          <w:noProof/>
          <w:color w:val="333333"/>
          <w:sz w:val="21"/>
          <w:szCs w:val="21"/>
          <w:lang w:val="en-US"/>
          <w:rPrChange w:id="526" w:author="Edwin Villanueva Talavera" w:date="2019-06-02T11:17:00Z">
            <w:rPr>
              <w:rStyle w:val="p"/>
              <w:noProof/>
              <w:color w:val="333333"/>
              <w:sz w:val="21"/>
              <w:szCs w:val="21"/>
            </w:rPr>
          </w:rPrChange>
        </w:rPr>
        <w:t>,</w:t>
      </w:r>
      <w:r w:rsidRPr="00FD6FF2">
        <w:rPr>
          <w:noProof/>
          <w:color w:val="333333"/>
          <w:sz w:val="21"/>
          <w:szCs w:val="21"/>
          <w:lang w:val="en-US"/>
          <w:rPrChange w:id="527" w:author="Edwin Villanueva Talavera" w:date="2019-06-02T11:17:00Z">
            <w:rPr>
              <w:noProof/>
              <w:color w:val="333333"/>
              <w:sz w:val="21"/>
              <w:szCs w:val="21"/>
            </w:rPr>
          </w:rPrChange>
        </w:rPr>
        <w:t xml:space="preserve"> </w:t>
      </w:r>
      <w:r w:rsidRPr="00FD6FF2">
        <w:rPr>
          <w:rStyle w:val="n"/>
          <w:noProof/>
          <w:color w:val="333333"/>
          <w:sz w:val="21"/>
          <w:szCs w:val="21"/>
          <w:lang w:val="en-US"/>
          <w:rPrChange w:id="528" w:author="Edwin Villanueva Talavera" w:date="2019-06-02T11:17:00Z">
            <w:rPr>
              <w:rStyle w:val="n"/>
              <w:noProof/>
              <w:color w:val="333333"/>
              <w:sz w:val="21"/>
              <w:szCs w:val="21"/>
            </w:rPr>
          </w:rPrChange>
        </w:rPr>
        <w:t>values</w:t>
      </w:r>
      <w:r w:rsidRPr="00FD6FF2">
        <w:rPr>
          <w:noProof/>
          <w:color w:val="333333"/>
          <w:sz w:val="21"/>
          <w:szCs w:val="21"/>
          <w:lang w:val="en-US"/>
          <w:rPrChange w:id="52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3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31" w:author="Edwin Villanueva Talavera" w:date="2019-06-02T11:17:00Z">
            <w:rPr>
              <w:noProof/>
              <w:color w:val="333333"/>
              <w:sz w:val="21"/>
              <w:szCs w:val="21"/>
            </w:rPr>
          </w:rPrChange>
        </w:rPr>
        <w:t xml:space="preserve"> </w:t>
      </w:r>
      <w:r w:rsidRPr="00FD6FF2">
        <w:rPr>
          <w:rStyle w:val="s1"/>
          <w:rFonts w:eastAsiaTheme="majorEastAsia"/>
          <w:noProof/>
          <w:color w:val="BA2121"/>
          <w:sz w:val="21"/>
          <w:szCs w:val="21"/>
          <w:lang w:val="en-US"/>
          <w:rPrChange w:id="532" w:author="Edwin Villanueva Talavera" w:date="2019-06-02T11:17:00Z">
            <w:rPr>
              <w:rStyle w:val="s1"/>
              <w:rFonts w:eastAsiaTheme="majorEastAsia"/>
              <w:noProof/>
              <w:color w:val="BA2121"/>
              <w:sz w:val="21"/>
              <w:szCs w:val="21"/>
            </w:rPr>
          </w:rPrChange>
        </w:rPr>
        <w:t>'protein_coding'</w:t>
      </w:r>
      <w:r w:rsidRPr="00FD6FF2">
        <w:rPr>
          <w:rStyle w:val="p"/>
          <w:noProof/>
          <w:color w:val="333333"/>
          <w:sz w:val="21"/>
          <w:szCs w:val="21"/>
          <w:lang w:val="en-US"/>
          <w:rPrChange w:id="533" w:author="Edwin Villanueva Talavera" w:date="2019-06-02T11:17:00Z">
            <w:rPr>
              <w:rStyle w:val="p"/>
              <w:noProof/>
              <w:color w:val="333333"/>
              <w:sz w:val="21"/>
              <w:szCs w:val="21"/>
            </w:rPr>
          </w:rPrChange>
        </w:rPr>
        <w:t>,</w:t>
      </w:r>
      <w:r w:rsidRPr="00FD6FF2">
        <w:rPr>
          <w:noProof/>
          <w:color w:val="333333"/>
          <w:sz w:val="21"/>
          <w:szCs w:val="21"/>
          <w:lang w:val="en-US"/>
          <w:rPrChange w:id="534" w:author="Edwin Villanueva Talavera" w:date="2019-06-02T11:17:00Z">
            <w:rPr>
              <w:noProof/>
              <w:color w:val="333333"/>
              <w:sz w:val="21"/>
              <w:szCs w:val="21"/>
            </w:rPr>
          </w:rPrChange>
        </w:rPr>
        <w:t xml:space="preserve"> </w:t>
      </w:r>
      <w:r w:rsidRPr="00FD6FF2">
        <w:rPr>
          <w:rStyle w:val="n"/>
          <w:noProof/>
          <w:color w:val="333333"/>
          <w:sz w:val="21"/>
          <w:szCs w:val="21"/>
          <w:lang w:val="en-US"/>
          <w:rPrChange w:id="535" w:author="Edwin Villanueva Talavera" w:date="2019-06-02T11:17:00Z">
            <w:rPr>
              <w:rStyle w:val="n"/>
              <w:noProof/>
              <w:color w:val="333333"/>
              <w:sz w:val="21"/>
              <w:szCs w:val="21"/>
            </w:rPr>
          </w:rPrChange>
        </w:rPr>
        <w:t>mart</w:t>
      </w:r>
      <w:r w:rsidRPr="00FD6FF2">
        <w:rPr>
          <w:noProof/>
          <w:color w:val="333333"/>
          <w:sz w:val="21"/>
          <w:szCs w:val="21"/>
          <w:lang w:val="en-US"/>
          <w:rPrChange w:id="53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53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538" w:author="Edwin Villanueva Talavera" w:date="2019-06-02T11:17:00Z">
            <w:rPr>
              <w:noProof/>
              <w:color w:val="333333"/>
              <w:sz w:val="21"/>
              <w:szCs w:val="21"/>
            </w:rPr>
          </w:rPrChange>
        </w:rPr>
        <w:t xml:space="preserve"> </w:t>
      </w:r>
      <w:r w:rsidRPr="00FD6FF2">
        <w:rPr>
          <w:rStyle w:val="n"/>
          <w:noProof/>
          <w:color w:val="333333"/>
          <w:sz w:val="21"/>
          <w:szCs w:val="21"/>
          <w:lang w:val="en-US"/>
          <w:rPrChange w:id="539" w:author="Edwin Villanueva Talavera" w:date="2019-06-02T11:17:00Z">
            <w:rPr>
              <w:rStyle w:val="n"/>
              <w:noProof/>
              <w:color w:val="333333"/>
              <w:sz w:val="21"/>
              <w:szCs w:val="21"/>
            </w:rPr>
          </w:rPrChange>
        </w:rPr>
        <w:t>ensembl_ds</w:t>
      </w:r>
      <w:r w:rsidRPr="00FD6FF2">
        <w:rPr>
          <w:rStyle w:val="p"/>
          <w:noProof/>
          <w:color w:val="333333"/>
          <w:sz w:val="21"/>
          <w:szCs w:val="21"/>
          <w:lang w:val="en-US"/>
          <w:rPrChange w:id="540" w:author="Edwin Villanueva Talavera" w:date="2019-06-02T11:17:00Z">
            <w:rPr>
              <w:rStyle w:val="p"/>
              <w:noProof/>
              <w:color w:val="333333"/>
              <w:sz w:val="21"/>
              <w:szCs w:val="21"/>
            </w:rPr>
          </w:rPrChange>
        </w:rPr>
        <w:t>)</w:t>
      </w:r>
    </w:p>
    <w:p w14:paraId="0D29DE1B" w14:textId="77777777" w:rsidR="00C470F8" w:rsidRPr="00FD6FF2" w:rsidRDefault="00C470F8" w:rsidP="00C470F8">
      <w:pPr>
        <w:pStyle w:val="HTMLconformatoprevio"/>
        <w:shd w:val="clear" w:color="auto" w:fill="F7F7F7"/>
        <w:wordWrap w:val="0"/>
        <w:rPr>
          <w:noProof/>
          <w:color w:val="333333"/>
          <w:sz w:val="21"/>
          <w:szCs w:val="21"/>
          <w:lang w:val="en-US"/>
          <w:rPrChange w:id="541" w:author="Edwin Villanueva Talavera" w:date="2019-06-02T11:17:00Z">
            <w:rPr>
              <w:noProof/>
              <w:color w:val="333333"/>
              <w:sz w:val="21"/>
              <w:szCs w:val="21"/>
            </w:rPr>
          </w:rPrChange>
        </w:rPr>
      </w:pPr>
    </w:p>
    <w:p w14:paraId="1A3A60F1" w14:textId="77777777" w:rsidR="00C470F8" w:rsidRPr="00FD6FF2" w:rsidRDefault="00C470F8" w:rsidP="00C470F8">
      <w:pPr>
        <w:pStyle w:val="HTMLconformatoprevio"/>
        <w:shd w:val="clear" w:color="auto" w:fill="F7F7F7"/>
        <w:wordWrap w:val="0"/>
        <w:rPr>
          <w:noProof/>
          <w:color w:val="333333"/>
          <w:sz w:val="21"/>
          <w:szCs w:val="21"/>
          <w:lang w:val="en-US"/>
          <w:rPrChange w:id="542" w:author="Edwin Villanueva Talavera" w:date="2019-06-02T11:17:00Z">
            <w:rPr>
              <w:noProof/>
              <w:color w:val="333333"/>
              <w:sz w:val="21"/>
              <w:szCs w:val="21"/>
            </w:rPr>
          </w:rPrChange>
        </w:rPr>
      </w:pPr>
      <w:r w:rsidRPr="00FD6FF2">
        <w:rPr>
          <w:noProof/>
          <w:color w:val="333333"/>
          <w:sz w:val="21"/>
          <w:szCs w:val="21"/>
          <w:lang w:val="en-US"/>
          <w:rPrChange w:id="543"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544" w:author="Edwin Villanueva Talavera" w:date="2019-06-02T11:17:00Z">
            <w:rPr>
              <w:rStyle w:val="k"/>
              <w:b/>
              <w:bCs/>
              <w:noProof/>
              <w:color w:val="008000"/>
              <w:sz w:val="21"/>
              <w:szCs w:val="21"/>
            </w:rPr>
          </w:rPrChange>
        </w:rPr>
        <w:t>for</w:t>
      </w:r>
      <w:r w:rsidRPr="00FD6FF2">
        <w:rPr>
          <w:rStyle w:val="p"/>
          <w:noProof/>
          <w:color w:val="333333"/>
          <w:sz w:val="21"/>
          <w:szCs w:val="21"/>
          <w:lang w:val="en-US"/>
          <w:rPrChange w:id="545" w:author="Edwin Villanueva Talavera" w:date="2019-06-02T11:17:00Z">
            <w:rPr>
              <w:rStyle w:val="p"/>
              <w:noProof/>
              <w:color w:val="333333"/>
              <w:sz w:val="21"/>
              <w:szCs w:val="21"/>
            </w:rPr>
          </w:rPrChange>
        </w:rPr>
        <w:t>(</w:t>
      </w:r>
      <w:r w:rsidRPr="00FD6FF2">
        <w:rPr>
          <w:rStyle w:val="n"/>
          <w:noProof/>
          <w:color w:val="333333"/>
          <w:sz w:val="21"/>
          <w:szCs w:val="21"/>
          <w:lang w:val="en-US"/>
          <w:rPrChange w:id="546" w:author="Edwin Villanueva Talavera" w:date="2019-06-02T11:17:00Z">
            <w:rPr>
              <w:rStyle w:val="n"/>
              <w:noProof/>
              <w:color w:val="333333"/>
              <w:sz w:val="21"/>
              <w:szCs w:val="21"/>
            </w:rPr>
          </w:rPrChange>
        </w:rPr>
        <w:t>j</w:t>
      </w:r>
      <w:r w:rsidRPr="00FD6FF2">
        <w:rPr>
          <w:noProof/>
          <w:color w:val="333333"/>
          <w:sz w:val="21"/>
          <w:szCs w:val="21"/>
          <w:lang w:val="en-US"/>
          <w:rPrChange w:id="547"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548" w:author="Edwin Villanueva Talavera" w:date="2019-06-02T11:17:00Z">
            <w:rPr>
              <w:rStyle w:val="ow"/>
              <w:b/>
              <w:bCs/>
              <w:noProof/>
              <w:color w:val="AA22FF"/>
              <w:sz w:val="21"/>
              <w:szCs w:val="21"/>
            </w:rPr>
          </w:rPrChange>
        </w:rPr>
        <w:t>in</w:t>
      </w:r>
      <w:r w:rsidRPr="00FD6FF2">
        <w:rPr>
          <w:noProof/>
          <w:color w:val="333333"/>
          <w:sz w:val="21"/>
          <w:szCs w:val="21"/>
          <w:lang w:val="en-US"/>
          <w:rPrChange w:id="549" w:author="Edwin Villanueva Talavera" w:date="2019-06-02T11:17:00Z">
            <w:rPr>
              <w:noProof/>
              <w:color w:val="333333"/>
              <w:sz w:val="21"/>
              <w:szCs w:val="21"/>
            </w:rPr>
          </w:rPrChange>
        </w:rPr>
        <w:t xml:space="preserve"> </w:t>
      </w:r>
      <w:r w:rsidRPr="00FD6FF2">
        <w:rPr>
          <w:rStyle w:val="mi"/>
          <w:noProof/>
          <w:color w:val="666666"/>
          <w:sz w:val="21"/>
          <w:szCs w:val="21"/>
          <w:lang w:val="en-US"/>
          <w:rPrChange w:id="550" w:author="Edwin Villanueva Talavera" w:date="2019-06-02T11:17:00Z">
            <w:rPr>
              <w:rStyle w:val="mi"/>
              <w:noProof/>
              <w:color w:val="666666"/>
              <w:sz w:val="21"/>
              <w:szCs w:val="21"/>
            </w:rPr>
          </w:rPrChange>
        </w:rPr>
        <w:t>1</w:t>
      </w:r>
      <w:r w:rsidRPr="00FD6FF2">
        <w:rPr>
          <w:rStyle w:val="p"/>
          <w:noProof/>
          <w:color w:val="333333"/>
          <w:sz w:val="21"/>
          <w:szCs w:val="21"/>
          <w:lang w:val="en-US"/>
          <w:rPrChange w:id="551" w:author="Edwin Villanueva Talavera" w:date="2019-06-02T11:17:00Z">
            <w:rPr>
              <w:rStyle w:val="p"/>
              <w:noProof/>
              <w:color w:val="333333"/>
              <w:sz w:val="21"/>
              <w:szCs w:val="21"/>
            </w:rPr>
          </w:rPrChange>
        </w:rPr>
        <w:t>:</w:t>
      </w:r>
      <w:r w:rsidRPr="00FD6FF2">
        <w:rPr>
          <w:rStyle w:val="n"/>
          <w:noProof/>
          <w:color w:val="333333"/>
          <w:sz w:val="21"/>
          <w:szCs w:val="21"/>
          <w:lang w:val="en-US"/>
          <w:rPrChange w:id="552" w:author="Edwin Villanueva Talavera" w:date="2019-06-02T11:17:00Z">
            <w:rPr>
              <w:rStyle w:val="n"/>
              <w:noProof/>
              <w:color w:val="333333"/>
              <w:sz w:val="21"/>
              <w:szCs w:val="21"/>
            </w:rPr>
          </w:rPrChange>
        </w:rPr>
        <w:t>nrow</w:t>
      </w:r>
      <w:r w:rsidRPr="00FD6FF2">
        <w:rPr>
          <w:rStyle w:val="p"/>
          <w:noProof/>
          <w:color w:val="333333"/>
          <w:sz w:val="21"/>
          <w:szCs w:val="21"/>
          <w:lang w:val="en-US"/>
          <w:rPrChange w:id="553" w:author="Edwin Villanueva Talavera" w:date="2019-06-02T11:17:00Z">
            <w:rPr>
              <w:rStyle w:val="p"/>
              <w:noProof/>
              <w:color w:val="333333"/>
              <w:sz w:val="21"/>
              <w:szCs w:val="21"/>
            </w:rPr>
          </w:rPrChange>
        </w:rPr>
        <w:t>(</w:t>
      </w:r>
      <w:r w:rsidRPr="00FD6FF2">
        <w:rPr>
          <w:rStyle w:val="n"/>
          <w:noProof/>
          <w:color w:val="333333"/>
          <w:sz w:val="21"/>
          <w:szCs w:val="21"/>
          <w:lang w:val="en-US"/>
          <w:rPrChange w:id="554" w:author="Edwin Villanueva Talavera" w:date="2019-06-02T11:17:00Z">
            <w:rPr>
              <w:rStyle w:val="n"/>
              <w:noProof/>
              <w:color w:val="333333"/>
              <w:sz w:val="21"/>
              <w:szCs w:val="21"/>
            </w:rPr>
          </w:rPrChange>
        </w:rPr>
        <w:t>genes</w:t>
      </w:r>
      <w:r w:rsidRPr="00FD6FF2">
        <w:rPr>
          <w:rStyle w:val="p"/>
          <w:noProof/>
          <w:color w:val="333333"/>
          <w:sz w:val="21"/>
          <w:szCs w:val="21"/>
          <w:lang w:val="en-US"/>
          <w:rPrChange w:id="555" w:author="Edwin Villanueva Talavera" w:date="2019-06-02T11:17:00Z">
            <w:rPr>
              <w:rStyle w:val="p"/>
              <w:noProof/>
              <w:color w:val="333333"/>
              <w:sz w:val="21"/>
              <w:szCs w:val="21"/>
            </w:rPr>
          </w:rPrChange>
        </w:rPr>
        <w:t>))</w:t>
      </w:r>
      <w:r w:rsidRPr="00FD6FF2">
        <w:rPr>
          <w:noProof/>
          <w:color w:val="333333"/>
          <w:sz w:val="21"/>
          <w:szCs w:val="21"/>
          <w:lang w:val="en-US"/>
          <w:rPrChange w:id="556" w:author="Edwin Villanueva Talavera" w:date="2019-06-02T11:17:00Z">
            <w:rPr>
              <w:noProof/>
              <w:color w:val="333333"/>
              <w:sz w:val="21"/>
              <w:szCs w:val="21"/>
            </w:rPr>
          </w:rPrChange>
        </w:rPr>
        <w:t xml:space="preserve"> </w:t>
      </w:r>
      <w:r w:rsidRPr="00FD6FF2">
        <w:rPr>
          <w:rStyle w:val="p"/>
          <w:noProof/>
          <w:color w:val="333333"/>
          <w:sz w:val="21"/>
          <w:szCs w:val="21"/>
          <w:lang w:val="en-US"/>
          <w:rPrChange w:id="557" w:author="Edwin Villanueva Talavera" w:date="2019-06-02T11:17:00Z">
            <w:rPr>
              <w:rStyle w:val="p"/>
              <w:noProof/>
              <w:color w:val="333333"/>
              <w:sz w:val="21"/>
              <w:szCs w:val="21"/>
            </w:rPr>
          </w:rPrChange>
        </w:rPr>
        <w:t>{</w:t>
      </w:r>
    </w:p>
    <w:p w14:paraId="4CA5BAB1" w14:textId="77777777" w:rsidR="00C470F8" w:rsidRPr="00FD6FF2" w:rsidRDefault="00C470F8" w:rsidP="00C470F8">
      <w:pPr>
        <w:pStyle w:val="HTMLconformatoprevio"/>
        <w:shd w:val="clear" w:color="auto" w:fill="F7F7F7"/>
        <w:wordWrap w:val="0"/>
        <w:rPr>
          <w:noProof/>
          <w:color w:val="333333"/>
          <w:sz w:val="21"/>
          <w:szCs w:val="21"/>
          <w:lang w:val="pt-BR"/>
          <w:rPrChange w:id="558" w:author="Edwin Villanueva Talavera" w:date="2019-06-02T11:17:00Z">
            <w:rPr>
              <w:noProof/>
              <w:color w:val="333333"/>
              <w:sz w:val="21"/>
              <w:szCs w:val="21"/>
            </w:rPr>
          </w:rPrChange>
        </w:rPr>
      </w:pPr>
      <w:r w:rsidRPr="00FD6FF2">
        <w:rPr>
          <w:noProof/>
          <w:color w:val="333333"/>
          <w:sz w:val="21"/>
          <w:szCs w:val="21"/>
          <w:lang w:val="en-US"/>
          <w:rPrChange w:id="559" w:author="Edwin Villanueva Talavera" w:date="2019-06-02T11:17:00Z">
            <w:rPr>
              <w:noProof/>
              <w:color w:val="333333"/>
              <w:sz w:val="21"/>
              <w:szCs w:val="21"/>
            </w:rPr>
          </w:rPrChange>
        </w:rPr>
        <w:t xml:space="preserve">                    </w:t>
      </w:r>
      <w:r w:rsidRPr="00FD6FF2">
        <w:rPr>
          <w:rStyle w:val="k"/>
          <w:b/>
          <w:bCs/>
          <w:noProof/>
          <w:color w:val="008000"/>
          <w:sz w:val="21"/>
          <w:szCs w:val="21"/>
          <w:lang w:val="pt-BR"/>
          <w:rPrChange w:id="560" w:author="Edwin Villanueva Talavera" w:date="2019-06-02T11:17:00Z">
            <w:rPr>
              <w:rStyle w:val="k"/>
              <w:b/>
              <w:bCs/>
              <w:noProof/>
              <w:color w:val="008000"/>
              <w:sz w:val="21"/>
              <w:szCs w:val="21"/>
            </w:rPr>
          </w:rPrChange>
        </w:rPr>
        <w:t>if</w:t>
      </w:r>
      <w:r w:rsidRPr="00FD6FF2">
        <w:rPr>
          <w:noProof/>
          <w:color w:val="333333"/>
          <w:sz w:val="21"/>
          <w:szCs w:val="21"/>
          <w:lang w:val="pt-BR"/>
          <w:rPrChange w:id="561" w:author="Edwin Villanueva Talavera" w:date="2019-06-02T11:17:00Z">
            <w:rPr>
              <w:noProof/>
              <w:color w:val="333333"/>
              <w:sz w:val="21"/>
              <w:szCs w:val="21"/>
            </w:rPr>
          </w:rPrChange>
        </w:rPr>
        <w:t xml:space="preserve"> </w:t>
      </w:r>
      <w:r w:rsidRPr="00FD6FF2">
        <w:rPr>
          <w:rStyle w:val="p"/>
          <w:noProof/>
          <w:color w:val="333333"/>
          <w:sz w:val="21"/>
          <w:szCs w:val="21"/>
          <w:lang w:val="pt-BR"/>
          <w:rPrChange w:id="562" w:author="Edwin Villanueva Talavera" w:date="2019-06-02T11:17:00Z">
            <w:rPr>
              <w:rStyle w:val="p"/>
              <w:noProof/>
              <w:color w:val="333333"/>
              <w:sz w:val="21"/>
              <w:szCs w:val="21"/>
            </w:rPr>
          </w:rPrChange>
        </w:rPr>
        <w:t>(</w:t>
      </w:r>
      <w:r w:rsidRPr="00FD6FF2">
        <w:rPr>
          <w:rStyle w:val="n"/>
          <w:noProof/>
          <w:color w:val="333333"/>
          <w:sz w:val="21"/>
          <w:szCs w:val="21"/>
          <w:lang w:val="pt-BR"/>
          <w:rPrChange w:id="563" w:author="Edwin Villanueva Talavera" w:date="2019-06-02T11:17:00Z">
            <w:rPr>
              <w:rStyle w:val="n"/>
              <w:noProof/>
              <w:color w:val="333333"/>
              <w:sz w:val="21"/>
              <w:szCs w:val="21"/>
            </w:rPr>
          </w:rPrChange>
        </w:rPr>
        <w:t>j</w:t>
      </w:r>
      <w:r w:rsidRPr="00FD6FF2">
        <w:rPr>
          <w:noProof/>
          <w:color w:val="333333"/>
          <w:sz w:val="21"/>
          <w:szCs w:val="21"/>
          <w:lang w:val="pt-BR"/>
          <w:rPrChange w:id="56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565"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566" w:author="Edwin Villanueva Talavera" w:date="2019-06-02T11:17:00Z">
            <w:rPr>
              <w:noProof/>
              <w:color w:val="333333"/>
              <w:sz w:val="21"/>
              <w:szCs w:val="21"/>
            </w:rPr>
          </w:rPrChange>
        </w:rPr>
        <w:t xml:space="preserve"> </w:t>
      </w:r>
      <w:r w:rsidRPr="00FD6FF2">
        <w:rPr>
          <w:rStyle w:val="mi"/>
          <w:noProof/>
          <w:color w:val="666666"/>
          <w:sz w:val="21"/>
          <w:szCs w:val="21"/>
          <w:lang w:val="pt-BR"/>
          <w:rPrChange w:id="567" w:author="Edwin Villanueva Talavera" w:date="2019-06-02T11:17:00Z">
            <w:rPr>
              <w:rStyle w:val="mi"/>
              <w:noProof/>
              <w:color w:val="666666"/>
              <w:sz w:val="21"/>
              <w:szCs w:val="21"/>
            </w:rPr>
          </w:rPrChange>
        </w:rPr>
        <w:t>1000</w:t>
      </w:r>
      <w:r w:rsidRPr="00FD6FF2">
        <w:rPr>
          <w:noProof/>
          <w:color w:val="333333"/>
          <w:sz w:val="21"/>
          <w:szCs w:val="21"/>
          <w:lang w:val="pt-BR"/>
          <w:rPrChange w:id="56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569"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570" w:author="Edwin Villanueva Talavera" w:date="2019-06-02T11:17:00Z">
            <w:rPr>
              <w:noProof/>
              <w:color w:val="333333"/>
              <w:sz w:val="21"/>
              <w:szCs w:val="21"/>
            </w:rPr>
          </w:rPrChange>
        </w:rPr>
        <w:t xml:space="preserve"> </w:t>
      </w:r>
      <w:r w:rsidRPr="00FD6FF2">
        <w:rPr>
          <w:rStyle w:val="mi"/>
          <w:noProof/>
          <w:color w:val="666666"/>
          <w:sz w:val="21"/>
          <w:szCs w:val="21"/>
          <w:lang w:val="pt-BR"/>
          <w:rPrChange w:id="571" w:author="Edwin Villanueva Talavera" w:date="2019-06-02T11:17:00Z">
            <w:rPr>
              <w:rStyle w:val="mi"/>
              <w:noProof/>
              <w:color w:val="666666"/>
              <w:sz w:val="21"/>
              <w:szCs w:val="21"/>
            </w:rPr>
          </w:rPrChange>
        </w:rPr>
        <w:t>0</w:t>
      </w:r>
      <w:r w:rsidRPr="00FD6FF2">
        <w:rPr>
          <w:rStyle w:val="p"/>
          <w:noProof/>
          <w:color w:val="333333"/>
          <w:sz w:val="21"/>
          <w:szCs w:val="21"/>
          <w:lang w:val="pt-BR"/>
          <w:rPrChange w:id="572" w:author="Edwin Villanueva Talavera" w:date="2019-06-02T11:17:00Z">
            <w:rPr>
              <w:rStyle w:val="p"/>
              <w:noProof/>
              <w:color w:val="333333"/>
              <w:sz w:val="21"/>
              <w:szCs w:val="21"/>
            </w:rPr>
          </w:rPrChange>
        </w:rPr>
        <w:t>)</w:t>
      </w:r>
      <w:r w:rsidRPr="00FD6FF2">
        <w:rPr>
          <w:noProof/>
          <w:color w:val="333333"/>
          <w:sz w:val="21"/>
          <w:szCs w:val="21"/>
          <w:lang w:val="pt-BR"/>
          <w:rPrChange w:id="573" w:author="Edwin Villanueva Talavera" w:date="2019-06-02T11:17:00Z">
            <w:rPr>
              <w:noProof/>
              <w:color w:val="333333"/>
              <w:sz w:val="21"/>
              <w:szCs w:val="21"/>
            </w:rPr>
          </w:rPrChange>
        </w:rPr>
        <w:t xml:space="preserve"> </w:t>
      </w:r>
      <w:r w:rsidRPr="00FD6FF2">
        <w:rPr>
          <w:rStyle w:val="p"/>
          <w:noProof/>
          <w:color w:val="333333"/>
          <w:sz w:val="21"/>
          <w:szCs w:val="21"/>
          <w:lang w:val="pt-BR"/>
          <w:rPrChange w:id="574" w:author="Edwin Villanueva Talavera" w:date="2019-06-02T11:17:00Z">
            <w:rPr>
              <w:rStyle w:val="p"/>
              <w:noProof/>
              <w:color w:val="333333"/>
              <w:sz w:val="21"/>
              <w:szCs w:val="21"/>
            </w:rPr>
          </w:rPrChange>
        </w:rPr>
        <w:t>{</w:t>
      </w:r>
    </w:p>
    <w:p w14:paraId="0CF7FA89" w14:textId="77777777" w:rsidR="00C470F8" w:rsidRPr="00FD6FF2" w:rsidRDefault="00C470F8" w:rsidP="00C470F8">
      <w:pPr>
        <w:pStyle w:val="HTMLconformatoprevio"/>
        <w:shd w:val="clear" w:color="auto" w:fill="F7F7F7"/>
        <w:wordWrap w:val="0"/>
        <w:rPr>
          <w:noProof/>
          <w:color w:val="333333"/>
          <w:sz w:val="21"/>
          <w:szCs w:val="21"/>
          <w:lang w:val="pt-BR"/>
          <w:rPrChange w:id="575" w:author="Edwin Villanueva Talavera" w:date="2019-06-02T11:17:00Z">
            <w:rPr>
              <w:noProof/>
              <w:color w:val="333333"/>
              <w:sz w:val="21"/>
              <w:szCs w:val="21"/>
            </w:rPr>
          </w:rPrChange>
        </w:rPr>
      </w:pPr>
      <w:r w:rsidRPr="00FD6FF2">
        <w:rPr>
          <w:noProof/>
          <w:color w:val="333333"/>
          <w:sz w:val="21"/>
          <w:szCs w:val="21"/>
          <w:lang w:val="pt-BR"/>
          <w:rPrChange w:id="576" w:author="Edwin Villanueva Talavera" w:date="2019-06-02T11:17:00Z">
            <w:rPr>
              <w:noProof/>
              <w:color w:val="333333"/>
              <w:sz w:val="21"/>
              <w:szCs w:val="21"/>
            </w:rPr>
          </w:rPrChange>
        </w:rPr>
        <w:t xml:space="preserve">                        </w:t>
      </w:r>
      <w:r w:rsidRPr="00FD6FF2">
        <w:rPr>
          <w:rStyle w:val="n"/>
          <w:noProof/>
          <w:color w:val="333333"/>
          <w:sz w:val="21"/>
          <w:szCs w:val="21"/>
          <w:lang w:val="pt-BR"/>
          <w:rPrChange w:id="577" w:author="Edwin Villanueva Talavera" w:date="2019-06-02T11:17:00Z">
            <w:rPr>
              <w:rStyle w:val="n"/>
              <w:noProof/>
              <w:color w:val="333333"/>
              <w:sz w:val="21"/>
              <w:szCs w:val="21"/>
            </w:rPr>
          </w:rPrChange>
        </w:rPr>
        <w:t>cat</w:t>
      </w:r>
      <w:r w:rsidRPr="00FD6FF2">
        <w:rPr>
          <w:rStyle w:val="p"/>
          <w:noProof/>
          <w:color w:val="333333"/>
          <w:sz w:val="21"/>
          <w:szCs w:val="21"/>
          <w:lang w:val="pt-BR"/>
          <w:rPrChange w:id="578" w:author="Edwin Villanueva Talavera" w:date="2019-06-02T11:17:00Z">
            <w:rPr>
              <w:rStyle w:val="p"/>
              <w:noProof/>
              <w:color w:val="333333"/>
              <w:sz w:val="21"/>
              <w:szCs w:val="21"/>
            </w:rPr>
          </w:rPrChange>
        </w:rPr>
        <w:t>(</w:t>
      </w:r>
      <w:r w:rsidRPr="00FD6FF2">
        <w:rPr>
          <w:rStyle w:val="s2"/>
          <w:noProof/>
          <w:color w:val="BA2121"/>
          <w:sz w:val="21"/>
          <w:szCs w:val="21"/>
          <w:lang w:val="pt-BR"/>
          <w:rPrChange w:id="579" w:author="Edwin Villanueva Talavera" w:date="2019-06-02T11:17:00Z">
            <w:rPr>
              <w:rStyle w:val="s2"/>
              <w:noProof/>
              <w:color w:val="BA2121"/>
              <w:sz w:val="21"/>
              <w:szCs w:val="21"/>
            </w:rPr>
          </w:rPrChange>
        </w:rPr>
        <w:t>"</w:t>
      </w:r>
      <w:r w:rsidRPr="00FD6FF2">
        <w:rPr>
          <w:rStyle w:val="se"/>
          <w:b/>
          <w:bCs/>
          <w:noProof/>
          <w:color w:val="BB6622"/>
          <w:sz w:val="21"/>
          <w:szCs w:val="21"/>
          <w:lang w:val="pt-BR"/>
          <w:rPrChange w:id="580" w:author="Edwin Villanueva Talavera" w:date="2019-06-02T11:17:00Z">
            <w:rPr>
              <w:rStyle w:val="se"/>
              <w:b/>
              <w:bCs/>
              <w:noProof/>
              <w:color w:val="BB6622"/>
              <w:sz w:val="21"/>
              <w:szCs w:val="21"/>
            </w:rPr>
          </w:rPrChange>
        </w:rPr>
        <w:t>\r</w:t>
      </w:r>
      <w:r w:rsidRPr="00FD6FF2">
        <w:rPr>
          <w:rStyle w:val="s2"/>
          <w:noProof/>
          <w:color w:val="BA2121"/>
          <w:sz w:val="21"/>
          <w:szCs w:val="21"/>
          <w:lang w:val="pt-BR"/>
          <w:rPrChange w:id="581" w:author="Edwin Villanueva Talavera" w:date="2019-06-02T11:17:00Z">
            <w:rPr>
              <w:rStyle w:val="s2"/>
              <w:noProof/>
              <w:color w:val="BA2121"/>
              <w:sz w:val="21"/>
              <w:szCs w:val="21"/>
            </w:rPr>
          </w:rPrChange>
        </w:rPr>
        <w:t>Procesando especie #"</w:t>
      </w:r>
      <w:r w:rsidRPr="00FD6FF2">
        <w:rPr>
          <w:rStyle w:val="p"/>
          <w:noProof/>
          <w:color w:val="333333"/>
          <w:sz w:val="21"/>
          <w:szCs w:val="21"/>
          <w:lang w:val="pt-BR"/>
          <w:rPrChange w:id="582" w:author="Edwin Villanueva Talavera" w:date="2019-06-02T11:17:00Z">
            <w:rPr>
              <w:rStyle w:val="p"/>
              <w:noProof/>
              <w:color w:val="333333"/>
              <w:sz w:val="21"/>
              <w:szCs w:val="21"/>
            </w:rPr>
          </w:rPrChange>
        </w:rPr>
        <w:t>,</w:t>
      </w:r>
      <w:r w:rsidRPr="00FD6FF2">
        <w:rPr>
          <w:noProof/>
          <w:color w:val="333333"/>
          <w:sz w:val="21"/>
          <w:szCs w:val="21"/>
          <w:lang w:val="pt-BR"/>
          <w:rPrChange w:id="583" w:author="Edwin Villanueva Talavera" w:date="2019-06-02T11:17:00Z">
            <w:rPr>
              <w:noProof/>
              <w:color w:val="333333"/>
              <w:sz w:val="21"/>
              <w:szCs w:val="21"/>
            </w:rPr>
          </w:rPrChange>
        </w:rPr>
        <w:t xml:space="preserve"> </w:t>
      </w:r>
      <w:r w:rsidRPr="00FD6FF2">
        <w:rPr>
          <w:rStyle w:val="n"/>
          <w:noProof/>
          <w:color w:val="333333"/>
          <w:sz w:val="21"/>
          <w:szCs w:val="21"/>
          <w:lang w:val="pt-BR"/>
          <w:rPrChange w:id="584" w:author="Edwin Villanueva Talavera" w:date="2019-06-02T11:17:00Z">
            <w:rPr>
              <w:rStyle w:val="n"/>
              <w:noProof/>
              <w:color w:val="333333"/>
              <w:sz w:val="21"/>
              <w:szCs w:val="21"/>
            </w:rPr>
          </w:rPrChange>
        </w:rPr>
        <w:t>i</w:t>
      </w:r>
      <w:r w:rsidRPr="00FD6FF2">
        <w:rPr>
          <w:rStyle w:val="p"/>
          <w:noProof/>
          <w:color w:val="333333"/>
          <w:sz w:val="21"/>
          <w:szCs w:val="21"/>
          <w:lang w:val="pt-BR"/>
          <w:rPrChange w:id="585" w:author="Edwin Villanueva Talavera" w:date="2019-06-02T11:17:00Z">
            <w:rPr>
              <w:rStyle w:val="p"/>
              <w:noProof/>
              <w:color w:val="333333"/>
              <w:sz w:val="21"/>
              <w:szCs w:val="21"/>
            </w:rPr>
          </w:rPrChange>
        </w:rPr>
        <w:t>,</w:t>
      </w:r>
      <w:r w:rsidRPr="00FD6FF2">
        <w:rPr>
          <w:noProof/>
          <w:color w:val="333333"/>
          <w:sz w:val="21"/>
          <w:szCs w:val="21"/>
          <w:lang w:val="pt-BR"/>
          <w:rPrChange w:id="586" w:author="Edwin Villanueva Talavera" w:date="2019-06-02T11:17:00Z">
            <w:rPr>
              <w:noProof/>
              <w:color w:val="333333"/>
              <w:sz w:val="21"/>
              <w:szCs w:val="21"/>
            </w:rPr>
          </w:rPrChange>
        </w:rPr>
        <w:t xml:space="preserve"> </w:t>
      </w:r>
      <w:r w:rsidRPr="00FD6FF2">
        <w:rPr>
          <w:rStyle w:val="s2"/>
          <w:noProof/>
          <w:color w:val="BA2121"/>
          <w:sz w:val="21"/>
          <w:szCs w:val="21"/>
          <w:lang w:val="pt-BR"/>
          <w:rPrChange w:id="587" w:author="Edwin Villanueva Talavera" w:date="2019-06-02T11:17:00Z">
            <w:rPr>
              <w:rStyle w:val="s2"/>
              <w:noProof/>
              <w:color w:val="BA2121"/>
              <w:sz w:val="21"/>
              <w:szCs w:val="21"/>
            </w:rPr>
          </w:rPrChange>
        </w:rPr>
        <w:t>" "</w:t>
      </w:r>
      <w:r w:rsidRPr="00FD6FF2">
        <w:rPr>
          <w:rStyle w:val="p"/>
          <w:noProof/>
          <w:color w:val="333333"/>
          <w:sz w:val="21"/>
          <w:szCs w:val="21"/>
          <w:lang w:val="pt-BR"/>
          <w:rPrChange w:id="588" w:author="Edwin Villanueva Talavera" w:date="2019-06-02T11:17:00Z">
            <w:rPr>
              <w:rStyle w:val="p"/>
              <w:noProof/>
              <w:color w:val="333333"/>
              <w:sz w:val="21"/>
              <w:szCs w:val="21"/>
            </w:rPr>
          </w:rPrChange>
        </w:rPr>
        <w:t>,</w:t>
      </w:r>
      <w:r w:rsidRPr="00FD6FF2">
        <w:rPr>
          <w:noProof/>
          <w:color w:val="333333"/>
          <w:sz w:val="21"/>
          <w:szCs w:val="21"/>
          <w:lang w:val="pt-BR"/>
          <w:rPrChange w:id="589" w:author="Edwin Villanueva Talavera" w:date="2019-06-02T11:17:00Z">
            <w:rPr>
              <w:noProof/>
              <w:color w:val="333333"/>
              <w:sz w:val="21"/>
              <w:szCs w:val="21"/>
            </w:rPr>
          </w:rPrChange>
        </w:rPr>
        <w:t xml:space="preserve"> </w:t>
      </w:r>
      <w:r w:rsidRPr="00FD6FF2">
        <w:rPr>
          <w:rStyle w:val="n"/>
          <w:noProof/>
          <w:color w:val="333333"/>
          <w:sz w:val="21"/>
          <w:szCs w:val="21"/>
          <w:lang w:val="pt-BR"/>
          <w:rPrChange w:id="590" w:author="Edwin Villanueva Talavera" w:date="2019-06-02T11:17:00Z">
            <w:rPr>
              <w:rStyle w:val="n"/>
              <w:noProof/>
              <w:color w:val="333333"/>
              <w:sz w:val="21"/>
              <w:szCs w:val="21"/>
            </w:rPr>
          </w:rPrChange>
        </w:rPr>
        <w:t>especies</w:t>
      </w:r>
      <w:r w:rsidRPr="00FD6FF2">
        <w:rPr>
          <w:rStyle w:val="p"/>
          <w:noProof/>
          <w:color w:val="333333"/>
          <w:sz w:val="21"/>
          <w:szCs w:val="21"/>
          <w:lang w:val="pt-BR"/>
          <w:rPrChange w:id="591" w:author="Edwin Villanueva Talavera" w:date="2019-06-02T11:17:00Z">
            <w:rPr>
              <w:rStyle w:val="p"/>
              <w:noProof/>
              <w:color w:val="333333"/>
              <w:sz w:val="21"/>
              <w:szCs w:val="21"/>
            </w:rPr>
          </w:rPrChange>
        </w:rPr>
        <w:t>[</w:t>
      </w:r>
      <w:r w:rsidRPr="00FD6FF2">
        <w:rPr>
          <w:rStyle w:val="n"/>
          <w:noProof/>
          <w:color w:val="333333"/>
          <w:sz w:val="21"/>
          <w:szCs w:val="21"/>
          <w:lang w:val="pt-BR"/>
          <w:rPrChange w:id="592" w:author="Edwin Villanueva Talavera" w:date="2019-06-02T11:17:00Z">
            <w:rPr>
              <w:rStyle w:val="n"/>
              <w:noProof/>
              <w:color w:val="333333"/>
              <w:sz w:val="21"/>
              <w:szCs w:val="21"/>
            </w:rPr>
          </w:rPrChange>
        </w:rPr>
        <w:t>i</w:t>
      </w:r>
      <w:r w:rsidRPr="00FD6FF2">
        <w:rPr>
          <w:rStyle w:val="p"/>
          <w:noProof/>
          <w:color w:val="333333"/>
          <w:sz w:val="21"/>
          <w:szCs w:val="21"/>
          <w:lang w:val="pt-BR"/>
          <w:rPrChange w:id="593" w:author="Edwin Villanueva Talavera" w:date="2019-06-02T11:17:00Z">
            <w:rPr>
              <w:rStyle w:val="p"/>
              <w:noProof/>
              <w:color w:val="333333"/>
              <w:sz w:val="21"/>
              <w:szCs w:val="21"/>
            </w:rPr>
          </w:rPrChange>
        </w:rPr>
        <w:t>,</w:t>
      </w:r>
      <w:r w:rsidRPr="00FD6FF2">
        <w:rPr>
          <w:rStyle w:val="mi"/>
          <w:noProof/>
          <w:color w:val="666666"/>
          <w:sz w:val="21"/>
          <w:szCs w:val="21"/>
          <w:lang w:val="pt-BR"/>
          <w:rPrChange w:id="594" w:author="Edwin Villanueva Talavera" w:date="2019-06-02T11:17:00Z">
            <w:rPr>
              <w:rStyle w:val="mi"/>
              <w:noProof/>
              <w:color w:val="666666"/>
              <w:sz w:val="21"/>
              <w:szCs w:val="21"/>
            </w:rPr>
          </w:rPrChange>
        </w:rPr>
        <w:t>2</w:t>
      </w:r>
      <w:r w:rsidRPr="00FD6FF2">
        <w:rPr>
          <w:rStyle w:val="p"/>
          <w:noProof/>
          <w:color w:val="333333"/>
          <w:sz w:val="21"/>
          <w:szCs w:val="21"/>
          <w:lang w:val="pt-BR"/>
          <w:rPrChange w:id="595" w:author="Edwin Villanueva Talavera" w:date="2019-06-02T11:17:00Z">
            <w:rPr>
              <w:rStyle w:val="p"/>
              <w:noProof/>
              <w:color w:val="333333"/>
              <w:sz w:val="21"/>
              <w:szCs w:val="21"/>
            </w:rPr>
          </w:rPrChange>
        </w:rPr>
        <w:t>],</w:t>
      </w:r>
      <w:r w:rsidRPr="00FD6FF2">
        <w:rPr>
          <w:noProof/>
          <w:color w:val="333333"/>
          <w:sz w:val="21"/>
          <w:szCs w:val="21"/>
          <w:lang w:val="pt-BR"/>
          <w:rPrChange w:id="596" w:author="Edwin Villanueva Talavera" w:date="2019-06-02T11:17:00Z">
            <w:rPr>
              <w:noProof/>
              <w:color w:val="333333"/>
              <w:sz w:val="21"/>
              <w:szCs w:val="21"/>
            </w:rPr>
          </w:rPrChange>
        </w:rPr>
        <w:t xml:space="preserve"> </w:t>
      </w:r>
      <w:r w:rsidRPr="00FD6FF2">
        <w:rPr>
          <w:rStyle w:val="s2"/>
          <w:noProof/>
          <w:color w:val="BA2121"/>
          <w:sz w:val="21"/>
          <w:szCs w:val="21"/>
          <w:lang w:val="pt-BR"/>
          <w:rPrChange w:id="597" w:author="Edwin Villanueva Talavera" w:date="2019-06-02T11:17:00Z">
            <w:rPr>
              <w:rStyle w:val="s2"/>
              <w:noProof/>
              <w:color w:val="BA2121"/>
              <w:sz w:val="21"/>
              <w:szCs w:val="21"/>
            </w:rPr>
          </w:rPrChange>
        </w:rPr>
        <w:t>" - procesadas "</w:t>
      </w:r>
      <w:r w:rsidRPr="00FD6FF2">
        <w:rPr>
          <w:rStyle w:val="p"/>
          <w:noProof/>
          <w:color w:val="333333"/>
          <w:sz w:val="21"/>
          <w:szCs w:val="21"/>
          <w:lang w:val="pt-BR"/>
          <w:rPrChange w:id="598" w:author="Edwin Villanueva Talavera" w:date="2019-06-02T11:17:00Z">
            <w:rPr>
              <w:rStyle w:val="p"/>
              <w:noProof/>
              <w:color w:val="333333"/>
              <w:sz w:val="21"/>
              <w:szCs w:val="21"/>
            </w:rPr>
          </w:rPrChange>
        </w:rPr>
        <w:t>,</w:t>
      </w:r>
      <w:r w:rsidRPr="00FD6FF2">
        <w:rPr>
          <w:noProof/>
          <w:color w:val="333333"/>
          <w:sz w:val="21"/>
          <w:szCs w:val="21"/>
          <w:lang w:val="pt-BR"/>
          <w:rPrChange w:id="599" w:author="Edwin Villanueva Talavera" w:date="2019-06-02T11:17:00Z">
            <w:rPr>
              <w:noProof/>
              <w:color w:val="333333"/>
              <w:sz w:val="21"/>
              <w:szCs w:val="21"/>
            </w:rPr>
          </w:rPrChange>
        </w:rPr>
        <w:t xml:space="preserve"> </w:t>
      </w:r>
      <w:r w:rsidRPr="00FD6FF2">
        <w:rPr>
          <w:rStyle w:val="n"/>
          <w:noProof/>
          <w:color w:val="333333"/>
          <w:sz w:val="21"/>
          <w:szCs w:val="21"/>
          <w:lang w:val="pt-BR"/>
          <w:rPrChange w:id="600" w:author="Edwin Villanueva Talavera" w:date="2019-06-02T11:17:00Z">
            <w:rPr>
              <w:rStyle w:val="n"/>
              <w:noProof/>
              <w:color w:val="333333"/>
              <w:sz w:val="21"/>
              <w:szCs w:val="21"/>
            </w:rPr>
          </w:rPrChange>
        </w:rPr>
        <w:t>j</w:t>
      </w:r>
      <w:r w:rsidRPr="00FD6FF2">
        <w:rPr>
          <w:rStyle w:val="p"/>
          <w:noProof/>
          <w:color w:val="333333"/>
          <w:sz w:val="21"/>
          <w:szCs w:val="21"/>
          <w:lang w:val="pt-BR"/>
          <w:rPrChange w:id="601" w:author="Edwin Villanueva Talavera" w:date="2019-06-02T11:17:00Z">
            <w:rPr>
              <w:rStyle w:val="p"/>
              <w:noProof/>
              <w:color w:val="333333"/>
              <w:sz w:val="21"/>
              <w:szCs w:val="21"/>
            </w:rPr>
          </w:rPrChange>
        </w:rPr>
        <w:t>,</w:t>
      </w:r>
      <w:r w:rsidRPr="00FD6FF2">
        <w:rPr>
          <w:noProof/>
          <w:color w:val="333333"/>
          <w:sz w:val="21"/>
          <w:szCs w:val="21"/>
          <w:lang w:val="pt-BR"/>
          <w:rPrChange w:id="602" w:author="Edwin Villanueva Talavera" w:date="2019-06-02T11:17:00Z">
            <w:rPr>
              <w:noProof/>
              <w:color w:val="333333"/>
              <w:sz w:val="21"/>
              <w:szCs w:val="21"/>
            </w:rPr>
          </w:rPrChange>
        </w:rPr>
        <w:t xml:space="preserve"> </w:t>
      </w:r>
      <w:r w:rsidRPr="00FD6FF2">
        <w:rPr>
          <w:rStyle w:val="s2"/>
          <w:noProof/>
          <w:color w:val="BA2121"/>
          <w:sz w:val="21"/>
          <w:szCs w:val="21"/>
          <w:lang w:val="pt-BR"/>
          <w:rPrChange w:id="603" w:author="Edwin Villanueva Talavera" w:date="2019-06-02T11:17:00Z">
            <w:rPr>
              <w:rStyle w:val="s2"/>
              <w:noProof/>
              <w:color w:val="BA2121"/>
              <w:sz w:val="21"/>
              <w:szCs w:val="21"/>
            </w:rPr>
          </w:rPrChange>
        </w:rPr>
        <w:t>" filas                     "</w:t>
      </w:r>
      <w:r w:rsidRPr="00FD6FF2">
        <w:rPr>
          <w:rStyle w:val="p"/>
          <w:noProof/>
          <w:color w:val="333333"/>
          <w:sz w:val="21"/>
          <w:szCs w:val="21"/>
          <w:lang w:val="pt-BR"/>
          <w:rPrChange w:id="604" w:author="Edwin Villanueva Talavera" w:date="2019-06-02T11:17:00Z">
            <w:rPr>
              <w:rStyle w:val="p"/>
              <w:noProof/>
              <w:color w:val="333333"/>
              <w:sz w:val="21"/>
              <w:szCs w:val="21"/>
            </w:rPr>
          </w:rPrChange>
        </w:rPr>
        <w:t>,</w:t>
      </w:r>
      <w:r w:rsidRPr="00FD6FF2">
        <w:rPr>
          <w:noProof/>
          <w:color w:val="333333"/>
          <w:sz w:val="21"/>
          <w:szCs w:val="21"/>
          <w:lang w:val="pt-BR"/>
          <w:rPrChange w:id="605" w:author="Edwin Villanueva Talavera" w:date="2019-06-02T11:17:00Z">
            <w:rPr>
              <w:noProof/>
              <w:color w:val="333333"/>
              <w:sz w:val="21"/>
              <w:szCs w:val="21"/>
            </w:rPr>
          </w:rPrChange>
        </w:rPr>
        <w:t xml:space="preserve"> </w:t>
      </w:r>
      <w:r w:rsidRPr="00FD6FF2">
        <w:rPr>
          <w:rStyle w:val="n"/>
          <w:noProof/>
          <w:color w:val="333333"/>
          <w:sz w:val="21"/>
          <w:szCs w:val="21"/>
          <w:lang w:val="pt-BR"/>
          <w:rPrChange w:id="606" w:author="Edwin Villanueva Talavera" w:date="2019-06-02T11:17:00Z">
            <w:rPr>
              <w:rStyle w:val="n"/>
              <w:noProof/>
              <w:color w:val="333333"/>
              <w:sz w:val="21"/>
              <w:szCs w:val="21"/>
            </w:rPr>
          </w:rPrChange>
        </w:rPr>
        <w:t>sep</w:t>
      </w:r>
      <w:r w:rsidRPr="00FD6FF2">
        <w:rPr>
          <w:noProof/>
          <w:color w:val="333333"/>
          <w:sz w:val="21"/>
          <w:szCs w:val="21"/>
          <w:lang w:val="pt-BR"/>
          <w:rPrChange w:id="60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608"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609" w:author="Edwin Villanueva Talavera" w:date="2019-06-02T11:17:00Z">
            <w:rPr>
              <w:noProof/>
              <w:color w:val="333333"/>
              <w:sz w:val="21"/>
              <w:szCs w:val="21"/>
            </w:rPr>
          </w:rPrChange>
        </w:rPr>
        <w:t xml:space="preserve"> </w:t>
      </w:r>
      <w:r w:rsidRPr="00FD6FF2">
        <w:rPr>
          <w:rStyle w:val="s2"/>
          <w:noProof/>
          <w:color w:val="BA2121"/>
          <w:sz w:val="21"/>
          <w:szCs w:val="21"/>
          <w:lang w:val="pt-BR"/>
          <w:rPrChange w:id="610" w:author="Edwin Villanueva Talavera" w:date="2019-06-02T11:17:00Z">
            <w:rPr>
              <w:rStyle w:val="s2"/>
              <w:noProof/>
              <w:color w:val="BA2121"/>
              <w:sz w:val="21"/>
              <w:szCs w:val="21"/>
            </w:rPr>
          </w:rPrChange>
        </w:rPr>
        <w:t>""</w:t>
      </w:r>
      <w:r w:rsidRPr="00FD6FF2">
        <w:rPr>
          <w:rStyle w:val="p"/>
          <w:noProof/>
          <w:color w:val="333333"/>
          <w:sz w:val="21"/>
          <w:szCs w:val="21"/>
          <w:lang w:val="pt-BR"/>
          <w:rPrChange w:id="611" w:author="Edwin Villanueva Talavera" w:date="2019-06-02T11:17:00Z">
            <w:rPr>
              <w:rStyle w:val="p"/>
              <w:noProof/>
              <w:color w:val="333333"/>
              <w:sz w:val="21"/>
              <w:szCs w:val="21"/>
            </w:rPr>
          </w:rPrChange>
        </w:rPr>
        <w:t>)</w:t>
      </w:r>
    </w:p>
    <w:p w14:paraId="20531245" w14:textId="77777777" w:rsidR="00C470F8" w:rsidRPr="00FD6FF2" w:rsidRDefault="00C470F8" w:rsidP="00C470F8">
      <w:pPr>
        <w:pStyle w:val="HTMLconformatoprevio"/>
        <w:shd w:val="clear" w:color="auto" w:fill="F7F7F7"/>
        <w:wordWrap w:val="0"/>
        <w:rPr>
          <w:noProof/>
          <w:color w:val="333333"/>
          <w:sz w:val="21"/>
          <w:szCs w:val="21"/>
          <w:lang w:val="en-US"/>
          <w:rPrChange w:id="612" w:author="Edwin Villanueva Talavera" w:date="2019-06-02T11:17:00Z">
            <w:rPr>
              <w:noProof/>
              <w:color w:val="333333"/>
              <w:sz w:val="21"/>
              <w:szCs w:val="21"/>
            </w:rPr>
          </w:rPrChange>
        </w:rPr>
      </w:pPr>
      <w:r w:rsidRPr="00FD6FF2">
        <w:rPr>
          <w:noProof/>
          <w:color w:val="333333"/>
          <w:sz w:val="21"/>
          <w:szCs w:val="21"/>
          <w:lang w:val="pt-BR"/>
          <w:rPrChange w:id="613" w:author="Edwin Villanueva Talavera" w:date="2019-06-02T11:17:00Z">
            <w:rPr>
              <w:noProof/>
              <w:color w:val="333333"/>
              <w:sz w:val="21"/>
              <w:szCs w:val="21"/>
            </w:rPr>
          </w:rPrChange>
        </w:rPr>
        <w:t xml:space="preserve">                    </w:t>
      </w:r>
      <w:r w:rsidRPr="00FD6FF2">
        <w:rPr>
          <w:rStyle w:val="p"/>
          <w:noProof/>
          <w:color w:val="333333"/>
          <w:sz w:val="21"/>
          <w:szCs w:val="21"/>
          <w:lang w:val="en-US"/>
          <w:rPrChange w:id="614" w:author="Edwin Villanueva Talavera" w:date="2019-06-02T11:17:00Z">
            <w:rPr>
              <w:rStyle w:val="p"/>
              <w:noProof/>
              <w:color w:val="333333"/>
              <w:sz w:val="21"/>
              <w:szCs w:val="21"/>
            </w:rPr>
          </w:rPrChange>
        </w:rPr>
        <w:t>}</w:t>
      </w:r>
    </w:p>
    <w:p w14:paraId="2DF092E5" w14:textId="77777777" w:rsidR="00C470F8" w:rsidRPr="00FD6FF2" w:rsidRDefault="00C470F8" w:rsidP="00C470F8">
      <w:pPr>
        <w:pStyle w:val="HTMLconformatoprevio"/>
        <w:shd w:val="clear" w:color="auto" w:fill="F7F7F7"/>
        <w:wordWrap w:val="0"/>
        <w:rPr>
          <w:noProof/>
          <w:color w:val="333333"/>
          <w:sz w:val="21"/>
          <w:szCs w:val="21"/>
          <w:lang w:val="en-US"/>
          <w:rPrChange w:id="615" w:author="Edwin Villanueva Talavera" w:date="2019-06-02T11:17:00Z">
            <w:rPr>
              <w:noProof/>
              <w:color w:val="333333"/>
              <w:sz w:val="21"/>
              <w:szCs w:val="21"/>
            </w:rPr>
          </w:rPrChange>
        </w:rPr>
      </w:pPr>
      <w:r w:rsidRPr="00FD6FF2">
        <w:rPr>
          <w:noProof/>
          <w:color w:val="333333"/>
          <w:sz w:val="21"/>
          <w:szCs w:val="21"/>
          <w:lang w:val="en-US"/>
          <w:rPrChange w:id="61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617" w:author="Edwin Villanueva Talavera" w:date="2019-06-02T11:17:00Z">
            <w:rPr>
              <w:rStyle w:val="k"/>
              <w:b/>
              <w:bCs/>
              <w:noProof/>
              <w:color w:val="008000"/>
              <w:sz w:val="21"/>
              <w:szCs w:val="21"/>
            </w:rPr>
          </w:rPrChange>
        </w:rPr>
        <w:t>if</w:t>
      </w:r>
      <w:r w:rsidRPr="00FD6FF2">
        <w:rPr>
          <w:noProof/>
          <w:color w:val="333333"/>
          <w:sz w:val="21"/>
          <w:szCs w:val="21"/>
          <w:lang w:val="en-US"/>
          <w:rPrChange w:id="618" w:author="Edwin Villanueva Talavera" w:date="2019-06-02T11:17:00Z">
            <w:rPr>
              <w:noProof/>
              <w:color w:val="333333"/>
              <w:sz w:val="21"/>
              <w:szCs w:val="21"/>
            </w:rPr>
          </w:rPrChange>
        </w:rPr>
        <w:t xml:space="preserve"> </w:t>
      </w:r>
      <w:r w:rsidRPr="00FD6FF2">
        <w:rPr>
          <w:rStyle w:val="p"/>
          <w:noProof/>
          <w:color w:val="333333"/>
          <w:sz w:val="21"/>
          <w:szCs w:val="21"/>
          <w:lang w:val="en-US"/>
          <w:rPrChange w:id="619" w:author="Edwin Villanueva Talavera" w:date="2019-06-02T11:17:00Z">
            <w:rPr>
              <w:rStyle w:val="p"/>
              <w:noProof/>
              <w:color w:val="333333"/>
              <w:sz w:val="21"/>
              <w:szCs w:val="21"/>
            </w:rPr>
          </w:rPrChange>
        </w:rPr>
        <w:t>(</w:t>
      </w:r>
      <w:r w:rsidRPr="00FD6FF2">
        <w:rPr>
          <w:rStyle w:val="err"/>
          <w:noProof/>
          <w:color w:val="333333"/>
          <w:sz w:val="21"/>
          <w:szCs w:val="21"/>
          <w:bdr w:val="single" w:sz="6" w:space="0" w:color="FF0000" w:frame="1"/>
          <w:lang w:val="en-US"/>
          <w:rPrChange w:id="620" w:author="Edwin Villanueva Talavera" w:date="2019-06-02T11:17:00Z">
            <w:rPr>
              <w:rStyle w:val="err"/>
              <w:noProof/>
              <w:color w:val="333333"/>
              <w:sz w:val="21"/>
              <w:szCs w:val="21"/>
              <w:bdr w:val="single" w:sz="6" w:space="0" w:color="FF0000" w:frame="1"/>
            </w:rPr>
          </w:rPrChange>
        </w:rPr>
        <w:t>!</w:t>
      </w:r>
      <w:r w:rsidRPr="00FD6FF2">
        <w:rPr>
          <w:rStyle w:val="p"/>
          <w:noProof/>
          <w:color w:val="333333"/>
          <w:sz w:val="21"/>
          <w:szCs w:val="21"/>
          <w:lang w:val="en-US"/>
          <w:rPrChange w:id="621" w:author="Edwin Villanueva Talavera" w:date="2019-06-02T11:17:00Z">
            <w:rPr>
              <w:rStyle w:val="p"/>
              <w:noProof/>
              <w:color w:val="333333"/>
              <w:sz w:val="21"/>
              <w:szCs w:val="21"/>
            </w:rPr>
          </w:rPrChange>
        </w:rPr>
        <w:t>(</w:t>
      </w:r>
      <w:r w:rsidRPr="00FD6FF2">
        <w:rPr>
          <w:rStyle w:val="n"/>
          <w:noProof/>
          <w:color w:val="333333"/>
          <w:sz w:val="21"/>
          <w:szCs w:val="21"/>
          <w:lang w:val="en-US"/>
          <w:rPrChange w:id="622" w:author="Edwin Villanueva Talavera" w:date="2019-06-02T11:17:00Z">
            <w:rPr>
              <w:rStyle w:val="n"/>
              <w:noProof/>
              <w:color w:val="333333"/>
              <w:sz w:val="21"/>
              <w:szCs w:val="21"/>
            </w:rPr>
          </w:rPrChange>
        </w:rPr>
        <w:t>genes</w:t>
      </w:r>
      <w:r w:rsidRPr="00FD6FF2">
        <w:rPr>
          <w:rStyle w:val="p"/>
          <w:noProof/>
          <w:color w:val="333333"/>
          <w:sz w:val="21"/>
          <w:szCs w:val="21"/>
          <w:lang w:val="en-US"/>
          <w:rPrChange w:id="623" w:author="Edwin Villanueva Talavera" w:date="2019-06-02T11:17:00Z">
            <w:rPr>
              <w:rStyle w:val="p"/>
              <w:noProof/>
              <w:color w:val="333333"/>
              <w:sz w:val="21"/>
              <w:szCs w:val="21"/>
            </w:rPr>
          </w:rPrChange>
        </w:rPr>
        <w:t>[</w:t>
      </w:r>
      <w:r w:rsidRPr="00FD6FF2">
        <w:rPr>
          <w:rStyle w:val="n"/>
          <w:noProof/>
          <w:color w:val="333333"/>
          <w:sz w:val="21"/>
          <w:szCs w:val="21"/>
          <w:lang w:val="en-US"/>
          <w:rPrChange w:id="624" w:author="Edwin Villanueva Talavera" w:date="2019-06-02T11:17:00Z">
            <w:rPr>
              <w:rStyle w:val="n"/>
              <w:noProof/>
              <w:color w:val="333333"/>
              <w:sz w:val="21"/>
              <w:szCs w:val="21"/>
            </w:rPr>
          </w:rPrChange>
        </w:rPr>
        <w:t>j</w:t>
      </w:r>
      <w:r w:rsidRPr="00FD6FF2">
        <w:rPr>
          <w:rStyle w:val="p"/>
          <w:noProof/>
          <w:color w:val="333333"/>
          <w:sz w:val="21"/>
          <w:szCs w:val="21"/>
          <w:lang w:val="en-US"/>
          <w:rPrChange w:id="625" w:author="Edwin Villanueva Talavera" w:date="2019-06-02T11:17:00Z">
            <w:rPr>
              <w:rStyle w:val="p"/>
              <w:noProof/>
              <w:color w:val="333333"/>
              <w:sz w:val="21"/>
              <w:szCs w:val="21"/>
            </w:rPr>
          </w:rPrChange>
        </w:rPr>
        <w:t>,</w:t>
      </w:r>
      <w:r w:rsidRPr="00FD6FF2">
        <w:rPr>
          <w:rStyle w:val="mi"/>
          <w:noProof/>
          <w:color w:val="666666"/>
          <w:sz w:val="21"/>
          <w:szCs w:val="21"/>
          <w:lang w:val="en-US"/>
          <w:rPrChange w:id="626" w:author="Edwin Villanueva Talavera" w:date="2019-06-02T11:17:00Z">
            <w:rPr>
              <w:rStyle w:val="mi"/>
              <w:noProof/>
              <w:color w:val="666666"/>
              <w:sz w:val="21"/>
              <w:szCs w:val="21"/>
            </w:rPr>
          </w:rPrChange>
        </w:rPr>
        <w:t>2</w:t>
      </w:r>
      <w:r w:rsidRPr="00FD6FF2">
        <w:rPr>
          <w:rStyle w:val="p"/>
          <w:noProof/>
          <w:color w:val="333333"/>
          <w:sz w:val="21"/>
          <w:szCs w:val="21"/>
          <w:lang w:val="en-US"/>
          <w:rPrChange w:id="627" w:author="Edwin Villanueva Talavera" w:date="2019-06-02T11:17:00Z">
            <w:rPr>
              <w:rStyle w:val="p"/>
              <w:noProof/>
              <w:color w:val="333333"/>
              <w:sz w:val="21"/>
              <w:szCs w:val="21"/>
            </w:rPr>
          </w:rPrChange>
        </w:rPr>
        <w:t>]</w:t>
      </w:r>
      <w:r w:rsidRPr="00FD6FF2">
        <w:rPr>
          <w:noProof/>
          <w:color w:val="333333"/>
          <w:sz w:val="21"/>
          <w:szCs w:val="21"/>
          <w:lang w:val="en-US"/>
          <w:rPrChange w:id="62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2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3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31" w:author="Edwin Villanueva Talavera" w:date="2019-06-02T11:17:00Z">
            <w:rPr>
              <w:rStyle w:val="s2"/>
              <w:noProof/>
              <w:color w:val="BA2121"/>
              <w:sz w:val="21"/>
              <w:szCs w:val="21"/>
            </w:rPr>
          </w:rPrChange>
        </w:rPr>
        <w:t>"Sequence unavailable"</w:t>
      </w:r>
      <w:r w:rsidRPr="00FD6FF2">
        <w:rPr>
          <w:noProof/>
          <w:color w:val="333333"/>
          <w:sz w:val="21"/>
          <w:szCs w:val="21"/>
          <w:lang w:val="en-US"/>
          <w:rPrChange w:id="63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3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34" w:author="Edwin Villanueva Talavera" w:date="2019-06-02T11:17:00Z">
            <w:rPr>
              <w:noProof/>
              <w:color w:val="333333"/>
              <w:sz w:val="21"/>
              <w:szCs w:val="21"/>
            </w:rPr>
          </w:rPrChange>
        </w:rPr>
        <w:t xml:space="preserve"> </w:t>
      </w:r>
      <w:r w:rsidRPr="00FD6FF2">
        <w:rPr>
          <w:rStyle w:val="n"/>
          <w:noProof/>
          <w:color w:val="333333"/>
          <w:sz w:val="21"/>
          <w:szCs w:val="21"/>
          <w:lang w:val="en-US"/>
          <w:rPrChange w:id="635" w:author="Edwin Villanueva Talavera" w:date="2019-06-02T11:17:00Z">
            <w:rPr>
              <w:rStyle w:val="n"/>
              <w:noProof/>
              <w:color w:val="333333"/>
              <w:sz w:val="21"/>
              <w:szCs w:val="21"/>
            </w:rPr>
          </w:rPrChange>
        </w:rPr>
        <w:t>str_length</w:t>
      </w:r>
      <w:r w:rsidRPr="00FD6FF2">
        <w:rPr>
          <w:rStyle w:val="p"/>
          <w:noProof/>
          <w:color w:val="333333"/>
          <w:sz w:val="21"/>
          <w:szCs w:val="21"/>
          <w:lang w:val="en-US"/>
          <w:rPrChange w:id="636" w:author="Edwin Villanueva Talavera" w:date="2019-06-02T11:17:00Z">
            <w:rPr>
              <w:rStyle w:val="p"/>
              <w:noProof/>
              <w:color w:val="333333"/>
              <w:sz w:val="21"/>
              <w:szCs w:val="21"/>
            </w:rPr>
          </w:rPrChange>
        </w:rPr>
        <w:t>(</w:t>
      </w:r>
      <w:r w:rsidRPr="00FD6FF2">
        <w:rPr>
          <w:rStyle w:val="n"/>
          <w:noProof/>
          <w:color w:val="333333"/>
          <w:sz w:val="21"/>
          <w:szCs w:val="21"/>
          <w:lang w:val="en-US"/>
          <w:rPrChange w:id="637" w:author="Edwin Villanueva Talavera" w:date="2019-06-02T11:17:00Z">
            <w:rPr>
              <w:rStyle w:val="n"/>
              <w:noProof/>
              <w:color w:val="333333"/>
              <w:sz w:val="21"/>
              <w:szCs w:val="21"/>
            </w:rPr>
          </w:rPrChange>
        </w:rPr>
        <w:t>genes</w:t>
      </w:r>
      <w:r w:rsidRPr="00FD6FF2">
        <w:rPr>
          <w:rStyle w:val="p"/>
          <w:noProof/>
          <w:color w:val="333333"/>
          <w:sz w:val="21"/>
          <w:szCs w:val="21"/>
          <w:lang w:val="en-US"/>
          <w:rPrChange w:id="638" w:author="Edwin Villanueva Talavera" w:date="2019-06-02T11:17:00Z">
            <w:rPr>
              <w:rStyle w:val="p"/>
              <w:noProof/>
              <w:color w:val="333333"/>
              <w:sz w:val="21"/>
              <w:szCs w:val="21"/>
            </w:rPr>
          </w:rPrChange>
        </w:rPr>
        <w:t>[</w:t>
      </w:r>
      <w:r w:rsidRPr="00FD6FF2">
        <w:rPr>
          <w:rStyle w:val="n"/>
          <w:noProof/>
          <w:color w:val="333333"/>
          <w:sz w:val="21"/>
          <w:szCs w:val="21"/>
          <w:lang w:val="en-US"/>
          <w:rPrChange w:id="639" w:author="Edwin Villanueva Talavera" w:date="2019-06-02T11:17:00Z">
            <w:rPr>
              <w:rStyle w:val="n"/>
              <w:noProof/>
              <w:color w:val="333333"/>
              <w:sz w:val="21"/>
              <w:szCs w:val="21"/>
            </w:rPr>
          </w:rPrChange>
        </w:rPr>
        <w:t>j</w:t>
      </w:r>
      <w:r w:rsidRPr="00FD6FF2">
        <w:rPr>
          <w:rStyle w:val="p"/>
          <w:noProof/>
          <w:color w:val="333333"/>
          <w:sz w:val="21"/>
          <w:szCs w:val="21"/>
          <w:lang w:val="en-US"/>
          <w:rPrChange w:id="640" w:author="Edwin Villanueva Talavera" w:date="2019-06-02T11:17:00Z">
            <w:rPr>
              <w:rStyle w:val="p"/>
              <w:noProof/>
              <w:color w:val="333333"/>
              <w:sz w:val="21"/>
              <w:szCs w:val="21"/>
            </w:rPr>
          </w:rPrChange>
        </w:rPr>
        <w:t>,</w:t>
      </w:r>
      <w:r w:rsidRPr="00FD6FF2">
        <w:rPr>
          <w:rStyle w:val="mi"/>
          <w:noProof/>
          <w:color w:val="666666"/>
          <w:sz w:val="21"/>
          <w:szCs w:val="21"/>
          <w:lang w:val="en-US"/>
          <w:rPrChange w:id="641" w:author="Edwin Villanueva Talavera" w:date="2019-06-02T11:17:00Z">
            <w:rPr>
              <w:rStyle w:val="mi"/>
              <w:noProof/>
              <w:color w:val="666666"/>
              <w:sz w:val="21"/>
              <w:szCs w:val="21"/>
            </w:rPr>
          </w:rPrChange>
        </w:rPr>
        <w:t>2</w:t>
      </w:r>
      <w:r w:rsidRPr="00FD6FF2">
        <w:rPr>
          <w:rStyle w:val="p"/>
          <w:noProof/>
          <w:color w:val="333333"/>
          <w:sz w:val="21"/>
          <w:szCs w:val="21"/>
          <w:lang w:val="en-US"/>
          <w:rPrChange w:id="642" w:author="Edwin Villanueva Talavera" w:date="2019-06-02T11:17:00Z">
            <w:rPr>
              <w:rStyle w:val="p"/>
              <w:noProof/>
              <w:color w:val="333333"/>
              <w:sz w:val="21"/>
              <w:szCs w:val="21"/>
            </w:rPr>
          </w:rPrChange>
        </w:rPr>
        <w:t>])</w:t>
      </w:r>
      <w:r w:rsidRPr="00FD6FF2">
        <w:rPr>
          <w:noProof/>
          <w:color w:val="333333"/>
          <w:sz w:val="21"/>
          <w:szCs w:val="21"/>
          <w:lang w:val="en-US"/>
          <w:rPrChange w:id="64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44"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645" w:author="Edwin Villanueva Talavera" w:date="2019-06-02T11:17:00Z">
            <w:rPr>
              <w:noProof/>
              <w:color w:val="333333"/>
              <w:sz w:val="21"/>
              <w:szCs w:val="21"/>
            </w:rPr>
          </w:rPrChange>
        </w:rPr>
        <w:t xml:space="preserve"> </w:t>
      </w:r>
      <w:r w:rsidRPr="00FD6FF2">
        <w:rPr>
          <w:rStyle w:val="mi"/>
          <w:noProof/>
          <w:color w:val="666666"/>
          <w:sz w:val="21"/>
          <w:szCs w:val="21"/>
          <w:lang w:val="en-US"/>
          <w:rPrChange w:id="646"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647" w:author="Edwin Villanueva Talavera" w:date="2019-06-02T11:17:00Z">
            <w:rPr>
              <w:rStyle w:val="p"/>
              <w:noProof/>
              <w:color w:val="333333"/>
              <w:sz w:val="21"/>
              <w:szCs w:val="21"/>
            </w:rPr>
          </w:rPrChange>
        </w:rPr>
        <w:t>))</w:t>
      </w:r>
      <w:r w:rsidRPr="00FD6FF2">
        <w:rPr>
          <w:noProof/>
          <w:color w:val="333333"/>
          <w:sz w:val="21"/>
          <w:szCs w:val="21"/>
          <w:lang w:val="en-US"/>
          <w:rPrChange w:id="648" w:author="Edwin Villanueva Talavera" w:date="2019-06-02T11:17:00Z">
            <w:rPr>
              <w:noProof/>
              <w:color w:val="333333"/>
              <w:sz w:val="21"/>
              <w:szCs w:val="21"/>
            </w:rPr>
          </w:rPrChange>
        </w:rPr>
        <w:t xml:space="preserve"> </w:t>
      </w:r>
      <w:r w:rsidRPr="00FD6FF2">
        <w:rPr>
          <w:rStyle w:val="p"/>
          <w:noProof/>
          <w:color w:val="333333"/>
          <w:sz w:val="21"/>
          <w:szCs w:val="21"/>
          <w:lang w:val="en-US"/>
          <w:rPrChange w:id="649" w:author="Edwin Villanueva Talavera" w:date="2019-06-02T11:17:00Z">
            <w:rPr>
              <w:rStyle w:val="p"/>
              <w:noProof/>
              <w:color w:val="333333"/>
              <w:sz w:val="21"/>
              <w:szCs w:val="21"/>
            </w:rPr>
          </w:rPrChange>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650"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651" w:name="_Ref6567671"/>
      <w:bookmarkStart w:id="652" w:name="_Toc10327575"/>
      <w:r w:rsidRPr="00E16EF8">
        <w:rPr>
          <w:noProof/>
        </w:rPr>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651"/>
      <w:bookmarkEnd w:id="652"/>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FD6FF2" w:rsidRDefault="00C470F8" w:rsidP="00C470F8">
      <w:pPr>
        <w:pStyle w:val="HTMLconformatoprevio"/>
        <w:shd w:val="clear" w:color="auto" w:fill="F7F7F7"/>
        <w:wordWrap w:val="0"/>
        <w:rPr>
          <w:noProof/>
          <w:color w:val="333333"/>
          <w:sz w:val="21"/>
          <w:szCs w:val="21"/>
          <w:lang w:val="en-US"/>
          <w:rPrChange w:id="653"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654" w:author="Edwin Villanueva Talavera" w:date="2019-06-02T11:17:00Z">
            <w:rPr>
              <w:rStyle w:val="n"/>
              <w:noProof/>
              <w:color w:val="333333"/>
              <w:sz w:val="21"/>
              <w:szCs w:val="21"/>
            </w:rPr>
          </w:rPrChange>
        </w:rPr>
        <w:t>cabecera</w:t>
      </w:r>
      <w:r w:rsidRPr="00FD6FF2">
        <w:rPr>
          <w:noProof/>
          <w:color w:val="333333"/>
          <w:sz w:val="21"/>
          <w:szCs w:val="21"/>
          <w:lang w:val="en-US"/>
          <w:rPrChange w:id="65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5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5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58" w:author="Edwin Villanueva Talavera" w:date="2019-06-02T11:17:00Z">
            <w:rPr>
              <w:rStyle w:val="s2"/>
              <w:noProof/>
              <w:color w:val="BA2121"/>
              <w:sz w:val="21"/>
              <w:szCs w:val="21"/>
            </w:rPr>
          </w:rPrChange>
        </w:rPr>
        <w:t>""</w:t>
      </w:r>
    </w:p>
    <w:p w14:paraId="5765D005" w14:textId="77777777" w:rsidR="00C470F8" w:rsidRPr="00FD6FF2" w:rsidRDefault="00C470F8" w:rsidP="00C470F8">
      <w:pPr>
        <w:pStyle w:val="HTMLconformatoprevio"/>
        <w:shd w:val="clear" w:color="auto" w:fill="F7F7F7"/>
        <w:wordWrap w:val="0"/>
        <w:rPr>
          <w:noProof/>
          <w:color w:val="333333"/>
          <w:sz w:val="21"/>
          <w:szCs w:val="21"/>
          <w:lang w:val="en-US"/>
          <w:rPrChange w:id="659" w:author="Edwin Villanueva Talavera" w:date="2019-06-02T11:17:00Z">
            <w:rPr>
              <w:noProof/>
              <w:color w:val="333333"/>
              <w:sz w:val="21"/>
              <w:szCs w:val="21"/>
            </w:rPr>
          </w:rPrChange>
        </w:rPr>
      </w:pPr>
      <w:r w:rsidRPr="00FD6FF2">
        <w:rPr>
          <w:noProof/>
          <w:color w:val="333333"/>
          <w:sz w:val="21"/>
          <w:szCs w:val="21"/>
          <w:lang w:val="en-US"/>
          <w:rPrChange w:id="6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661" w:author="Edwin Villanueva Talavera" w:date="2019-06-02T11:17:00Z">
            <w:rPr>
              <w:rStyle w:val="n"/>
              <w:noProof/>
              <w:color w:val="333333"/>
              <w:sz w:val="21"/>
              <w:szCs w:val="21"/>
            </w:rPr>
          </w:rPrChange>
        </w:rPr>
        <w:t>transcriptoma</w:t>
      </w:r>
      <w:r w:rsidRPr="00FD6FF2">
        <w:rPr>
          <w:noProof/>
          <w:color w:val="333333"/>
          <w:sz w:val="21"/>
          <w:szCs w:val="21"/>
          <w:lang w:val="en-US"/>
          <w:rPrChange w:id="66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6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6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65" w:author="Edwin Villanueva Talavera" w:date="2019-06-02T11:17:00Z">
            <w:rPr>
              <w:rStyle w:val="s2"/>
              <w:noProof/>
              <w:color w:val="BA2121"/>
              <w:sz w:val="21"/>
              <w:szCs w:val="21"/>
            </w:rPr>
          </w:rPrChange>
        </w:rPr>
        <w:t>""</w:t>
      </w:r>
    </w:p>
    <w:p w14:paraId="77EA31F8" w14:textId="77777777" w:rsidR="00C470F8" w:rsidRPr="00FD6FF2" w:rsidRDefault="00C470F8" w:rsidP="00C470F8">
      <w:pPr>
        <w:pStyle w:val="HTMLconformatoprevio"/>
        <w:shd w:val="clear" w:color="auto" w:fill="F7F7F7"/>
        <w:wordWrap w:val="0"/>
        <w:rPr>
          <w:noProof/>
          <w:color w:val="333333"/>
          <w:sz w:val="21"/>
          <w:szCs w:val="21"/>
          <w:lang w:val="en-US"/>
          <w:rPrChange w:id="666" w:author="Edwin Villanueva Talavera" w:date="2019-06-02T11:17:00Z">
            <w:rPr>
              <w:noProof/>
              <w:color w:val="333333"/>
              <w:sz w:val="21"/>
              <w:szCs w:val="21"/>
            </w:rPr>
          </w:rPrChange>
        </w:rPr>
      </w:pPr>
      <w:r w:rsidRPr="00FD6FF2">
        <w:rPr>
          <w:noProof/>
          <w:color w:val="333333"/>
          <w:sz w:val="21"/>
          <w:szCs w:val="21"/>
          <w:lang w:val="en-US"/>
          <w:rPrChange w:id="6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668" w:author="Edwin Villanueva Talavera" w:date="2019-06-02T11:17:00Z">
            <w:rPr>
              <w:rStyle w:val="n"/>
              <w:noProof/>
              <w:color w:val="333333"/>
              <w:sz w:val="21"/>
              <w:szCs w:val="21"/>
            </w:rPr>
          </w:rPrChange>
        </w:rPr>
        <w:t>f</w:t>
      </w:r>
      <w:r w:rsidRPr="00FD6FF2">
        <w:rPr>
          <w:noProof/>
          <w:color w:val="333333"/>
          <w:sz w:val="21"/>
          <w:szCs w:val="21"/>
          <w:lang w:val="en-US"/>
          <w:rPrChange w:id="66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67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671"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672" w:author="Edwin Villanueva Talavera" w:date="2019-06-02T11:17:00Z">
            <w:rPr>
              <w:rStyle w:val="nb"/>
              <w:rFonts w:eastAsiaTheme="majorEastAsia"/>
              <w:noProof/>
              <w:color w:val="008000"/>
              <w:sz w:val="21"/>
              <w:szCs w:val="21"/>
            </w:rPr>
          </w:rPrChange>
        </w:rPr>
        <w:t>open</w:t>
      </w:r>
      <w:r w:rsidRPr="00FD6FF2">
        <w:rPr>
          <w:rStyle w:val="p"/>
          <w:noProof/>
          <w:color w:val="333333"/>
          <w:sz w:val="21"/>
          <w:szCs w:val="21"/>
          <w:lang w:val="en-US"/>
          <w:rPrChange w:id="673" w:author="Edwin Villanueva Talavera" w:date="2019-06-02T11:17:00Z">
            <w:rPr>
              <w:rStyle w:val="p"/>
              <w:noProof/>
              <w:color w:val="333333"/>
              <w:sz w:val="21"/>
              <w:szCs w:val="21"/>
            </w:rPr>
          </w:rPrChange>
        </w:rPr>
        <w:t>(</w:t>
      </w:r>
      <w:r w:rsidRPr="00FD6FF2">
        <w:rPr>
          <w:rStyle w:val="n"/>
          <w:noProof/>
          <w:color w:val="333333"/>
          <w:sz w:val="21"/>
          <w:szCs w:val="21"/>
          <w:lang w:val="en-US"/>
          <w:rPrChange w:id="674"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675" w:author="Edwin Villanueva Talavera" w:date="2019-06-02T11:17:00Z">
            <w:rPr>
              <w:rStyle w:val="p"/>
              <w:noProof/>
              <w:color w:val="333333"/>
              <w:sz w:val="21"/>
              <w:szCs w:val="21"/>
            </w:rPr>
          </w:rPrChange>
        </w:rPr>
        <w:t>,</w:t>
      </w:r>
      <w:r w:rsidRPr="00FD6FF2">
        <w:rPr>
          <w:noProof/>
          <w:color w:val="333333"/>
          <w:sz w:val="21"/>
          <w:szCs w:val="21"/>
          <w:lang w:val="en-US"/>
          <w:rPrChange w:id="67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677" w:author="Edwin Villanueva Talavera" w:date="2019-06-02T11:17:00Z">
            <w:rPr>
              <w:rStyle w:val="s2"/>
              <w:noProof/>
              <w:color w:val="BA2121"/>
              <w:sz w:val="21"/>
              <w:szCs w:val="21"/>
            </w:rPr>
          </w:rPrChange>
        </w:rPr>
        <w:t>"r"</w:t>
      </w:r>
      <w:r w:rsidRPr="00FD6FF2">
        <w:rPr>
          <w:rStyle w:val="p"/>
          <w:noProof/>
          <w:color w:val="333333"/>
          <w:sz w:val="21"/>
          <w:szCs w:val="21"/>
          <w:lang w:val="en-US"/>
          <w:rPrChange w:id="678" w:author="Edwin Villanueva Talavera" w:date="2019-06-02T11:17:00Z">
            <w:rPr>
              <w:rStyle w:val="p"/>
              <w:noProof/>
              <w:color w:val="333333"/>
              <w:sz w:val="21"/>
              <w:szCs w:val="21"/>
            </w:rPr>
          </w:rPrChange>
        </w:rPr>
        <w:t>)</w:t>
      </w:r>
    </w:p>
    <w:p w14:paraId="6E8BF558" w14:textId="77777777" w:rsidR="00C470F8" w:rsidRPr="00FD6FF2" w:rsidRDefault="00C470F8" w:rsidP="00C470F8">
      <w:pPr>
        <w:pStyle w:val="HTMLconformatoprevio"/>
        <w:shd w:val="clear" w:color="auto" w:fill="F7F7F7"/>
        <w:wordWrap w:val="0"/>
        <w:rPr>
          <w:noProof/>
          <w:color w:val="333333"/>
          <w:sz w:val="21"/>
          <w:szCs w:val="21"/>
          <w:lang w:val="en-US"/>
          <w:rPrChange w:id="679" w:author="Edwin Villanueva Talavera" w:date="2019-06-02T11:17:00Z">
            <w:rPr>
              <w:noProof/>
              <w:color w:val="333333"/>
              <w:sz w:val="21"/>
              <w:szCs w:val="21"/>
            </w:rPr>
          </w:rPrChange>
        </w:rPr>
      </w:pPr>
      <w:r w:rsidRPr="00FD6FF2">
        <w:rPr>
          <w:noProof/>
          <w:color w:val="333333"/>
          <w:sz w:val="21"/>
          <w:szCs w:val="21"/>
          <w:lang w:val="en-US"/>
          <w:rPrChange w:id="68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681" w:author="Edwin Villanueva Talavera" w:date="2019-06-02T11:17:00Z">
            <w:rPr>
              <w:rStyle w:val="k"/>
              <w:b/>
              <w:bCs/>
              <w:noProof/>
              <w:color w:val="008000"/>
              <w:sz w:val="21"/>
              <w:szCs w:val="21"/>
            </w:rPr>
          </w:rPrChange>
        </w:rPr>
        <w:t>for</w:t>
      </w:r>
      <w:r w:rsidRPr="00FD6FF2">
        <w:rPr>
          <w:noProof/>
          <w:color w:val="333333"/>
          <w:sz w:val="21"/>
          <w:szCs w:val="21"/>
          <w:lang w:val="en-US"/>
          <w:rPrChange w:id="6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683" w:author="Edwin Villanueva Talavera" w:date="2019-06-02T11:17:00Z">
            <w:rPr>
              <w:rStyle w:val="n"/>
              <w:noProof/>
              <w:color w:val="333333"/>
              <w:sz w:val="21"/>
              <w:szCs w:val="21"/>
            </w:rPr>
          </w:rPrChange>
        </w:rPr>
        <w:t>linea</w:t>
      </w:r>
      <w:r w:rsidRPr="00FD6FF2">
        <w:rPr>
          <w:noProof/>
          <w:color w:val="333333"/>
          <w:sz w:val="21"/>
          <w:szCs w:val="21"/>
          <w:lang w:val="en-US"/>
          <w:rPrChange w:id="684"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685" w:author="Edwin Villanueva Talavera" w:date="2019-06-02T11:17:00Z">
            <w:rPr>
              <w:rStyle w:val="ow"/>
              <w:b/>
              <w:bCs/>
              <w:noProof/>
              <w:color w:val="AA22FF"/>
              <w:sz w:val="21"/>
              <w:szCs w:val="21"/>
            </w:rPr>
          </w:rPrChange>
        </w:rPr>
        <w:t>in</w:t>
      </w:r>
      <w:r w:rsidRPr="00FD6FF2">
        <w:rPr>
          <w:noProof/>
          <w:color w:val="333333"/>
          <w:sz w:val="21"/>
          <w:szCs w:val="21"/>
          <w:lang w:val="en-US"/>
          <w:rPrChange w:id="686" w:author="Edwin Villanueva Talavera" w:date="2019-06-02T11:17:00Z">
            <w:rPr>
              <w:noProof/>
              <w:color w:val="333333"/>
              <w:sz w:val="21"/>
              <w:szCs w:val="21"/>
            </w:rPr>
          </w:rPrChange>
        </w:rPr>
        <w:t xml:space="preserve"> </w:t>
      </w:r>
      <w:r w:rsidRPr="00FD6FF2">
        <w:rPr>
          <w:rStyle w:val="n"/>
          <w:noProof/>
          <w:color w:val="333333"/>
          <w:sz w:val="21"/>
          <w:szCs w:val="21"/>
          <w:lang w:val="en-US"/>
          <w:rPrChange w:id="687" w:author="Edwin Villanueva Talavera" w:date="2019-06-02T11:17:00Z">
            <w:rPr>
              <w:rStyle w:val="n"/>
              <w:noProof/>
              <w:color w:val="333333"/>
              <w:sz w:val="21"/>
              <w:szCs w:val="21"/>
            </w:rPr>
          </w:rPrChange>
        </w:rPr>
        <w:t>f</w:t>
      </w:r>
      <w:r w:rsidRPr="00FD6FF2">
        <w:rPr>
          <w:rStyle w:val="p"/>
          <w:noProof/>
          <w:color w:val="333333"/>
          <w:sz w:val="21"/>
          <w:szCs w:val="21"/>
          <w:lang w:val="en-US"/>
          <w:rPrChange w:id="688" w:author="Edwin Villanueva Talavera" w:date="2019-06-02T11:17:00Z">
            <w:rPr>
              <w:rStyle w:val="p"/>
              <w:noProof/>
              <w:color w:val="333333"/>
              <w:sz w:val="21"/>
              <w:szCs w:val="21"/>
            </w:rPr>
          </w:rPrChange>
        </w:rPr>
        <w:t>:</w:t>
      </w:r>
    </w:p>
    <w:p w14:paraId="0A5033B9" w14:textId="77777777" w:rsidR="00C470F8" w:rsidRPr="00FD6FF2" w:rsidRDefault="00C470F8" w:rsidP="00C470F8">
      <w:pPr>
        <w:pStyle w:val="HTMLconformatoprevio"/>
        <w:shd w:val="clear" w:color="auto" w:fill="F7F7F7"/>
        <w:wordWrap w:val="0"/>
        <w:rPr>
          <w:noProof/>
          <w:color w:val="333333"/>
          <w:sz w:val="21"/>
          <w:szCs w:val="21"/>
          <w:lang w:val="en-US"/>
          <w:rPrChange w:id="689" w:author="Edwin Villanueva Talavera" w:date="2019-06-02T11:17:00Z">
            <w:rPr>
              <w:noProof/>
              <w:color w:val="333333"/>
              <w:sz w:val="21"/>
              <w:szCs w:val="21"/>
            </w:rPr>
          </w:rPrChange>
        </w:rPr>
      </w:pPr>
      <w:r w:rsidRPr="00FD6FF2">
        <w:rPr>
          <w:noProof/>
          <w:color w:val="333333"/>
          <w:sz w:val="21"/>
          <w:szCs w:val="21"/>
          <w:lang w:val="en-US"/>
          <w:rPrChange w:id="69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691" w:author="Edwin Villanueva Talavera" w:date="2019-06-02T11:17:00Z">
            <w:rPr>
              <w:rStyle w:val="k"/>
              <w:b/>
              <w:bCs/>
              <w:noProof/>
              <w:color w:val="008000"/>
              <w:sz w:val="21"/>
              <w:szCs w:val="21"/>
            </w:rPr>
          </w:rPrChange>
        </w:rPr>
        <w:t>if</w:t>
      </w:r>
      <w:r w:rsidRPr="00FD6FF2">
        <w:rPr>
          <w:noProof/>
          <w:color w:val="333333"/>
          <w:sz w:val="21"/>
          <w:szCs w:val="21"/>
          <w:lang w:val="en-US"/>
          <w:rPrChange w:id="6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693" w:author="Edwin Villanueva Talavera" w:date="2019-06-02T11:17:00Z">
            <w:rPr>
              <w:rStyle w:val="n"/>
              <w:noProof/>
              <w:color w:val="333333"/>
              <w:sz w:val="21"/>
              <w:szCs w:val="21"/>
            </w:rPr>
          </w:rPrChange>
        </w:rPr>
        <w:t>linea</w:t>
      </w:r>
      <w:r w:rsidRPr="00FD6FF2">
        <w:rPr>
          <w:rStyle w:val="o"/>
          <w:rFonts w:eastAsiaTheme="majorEastAsia"/>
          <w:noProof/>
          <w:color w:val="666666"/>
          <w:sz w:val="21"/>
          <w:szCs w:val="21"/>
          <w:lang w:val="en-US"/>
          <w:rPrChange w:id="69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695" w:author="Edwin Villanueva Talavera" w:date="2019-06-02T11:17:00Z">
            <w:rPr>
              <w:rStyle w:val="n"/>
              <w:noProof/>
              <w:color w:val="333333"/>
              <w:sz w:val="21"/>
              <w:szCs w:val="21"/>
            </w:rPr>
          </w:rPrChange>
        </w:rPr>
        <w:t>startswith</w:t>
      </w:r>
      <w:r w:rsidRPr="00FD6FF2">
        <w:rPr>
          <w:rStyle w:val="p"/>
          <w:noProof/>
          <w:color w:val="333333"/>
          <w:sz w:val="21"/>
          <w:szCs w:val="21"/>
          <w:lang w:val="en-US"/>
          <w:rPrChange w:id="696" w:author="Edwin Villanueva Talavera" w:date="2019-06-02T11:17:00Z">
            <w:rPr>
              <w:rStyle w:val="p"/>
              <w:noProof/>
              <w:color w:val="333333"/>
              <w:sz w:val="21"/>
              <w:szCs w:val="21"/>
            </w:rPr>
          </w:rPrChange>
        </w:rPr>
        <w:t>(</w:t>
      </w:r>
      <w:r w:rsidRPr="00FD6FF2">
        <w:rPr>
          <w:rStyle w:val="s2"/>
          <w:noProof/>
          <w:color w:val="BA2121"/>
          <w:sz w:val="21"/>
          <w:szCs w:val="21"/>
          <w:lang w:val="en-US"/>
          <w:rPrChange w:id="697" w:author="Edwin Villanueva Talavera" w:date="2019-06-02T11:17:00Z">
            <w:rPr>
              <w:rStyle w:val="s2"/>
              <w:noProof/>
              <w:color w:val="BA2121"/>
              <w:sz w:val="21"/>
              <w:szCs w:val="21"/>
            </w:rPr>
          </w:rPrChange>
        </w:rPr>
        <w:t>"&gt;"</w:t>
      </w:r>
      <w:r w:rsidRPr="00FD6FF2">
        <w:rPr>
          <w:rStyle w:val="p"/>
          <w:noProof/>
          <w:color w:val="333333"/>
          <w:sz w:val="21"/>
          <w:szCs w:val="21"/>
          <w:lang w:val="en-US"/>
          <w:rPrChange w:id="698" w:author="Edwin Villanueva Talavera" w:date="2019-06-02T11:17:00Z">
            <w:rPr>
              <w:rStyle w:val="p"/>
              <w:noProof/>
              <w:color w:val="333333"/>
              <w:sz w:val="21"/>
              <w:szCs w:val="21"/>
            </w:rPr>
          </w:rPrChange>
        </w:rPr>
        <w:t>):</w:t>
      </w:r>
    </w:p>
    <w:p w14:paraId="41DCF256" w14:textId="77777777" w:rsidR="00C470F8" w:rsidRPr="00FD6FF2" w:rsidRDefault="00C470F8" w:rsidP="00C470F8">
      <w:pPr>
        <w:pStyle w:val="HTMLconformatoprevio"/>
        <w:shd w:val="clear" w:color="auto" w:fill="F7F7F7"/>
        <w:wordWrap w:val="0"/>
        <w:rPr>
          <w:noProof/>
          <w:color w:val="333333"/>
          <w:sz w:val="21"/>
          <w:szCs w:val="21"/>
          <w:lang w:val="en-US"/>
          <w:rPrChange w:id="699" w:author="Edwin Villanueva Talavera" w:date="2019-06-02T11:17:00Z">
            <w:rPr>
              <w:noProof/>
              <w:color w:val="333333"/>
              <w:sz w:val="21"/>
              <w:szCs w:val="21"/>
            </w:rPr>
          </w:rPrChange>
        </w:rPr>
      </w:pPr>
      <w:r w:rsidRPr="00FD6FF2">
        <w:rPr>
          <w:noProof/>
          <w:color w:val="333333"/>
          <w:sz w:val="21"/>
          <w:szCs w:val="21"/>
          <w:lang w:val="en-US"/>
          <w:rPrChange w:id="70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701" w:author="Edwin Villanueva Talavera" w:date="2019-06-02T11:17:00Z">
            <w:rPr>
              <w:rStyle w:val="k"/>
              <w:b/>
              <w:bCs/>
              <w:noProof/>
              <w:color w:val="008000"/>
              <w:sz w:val="21"/>
              <w:szCs w:val="21"/>
            </w:rPr>
          </w:rPrChange>
        </w:rPr>
        <w:t>if</w:t>
      </w:r>
      <w:r w:rsidRPr="00FD6FF2">
        <w:rPr>
          <w:noProof/>
          <w:color w:val="333333"/>
          <w:sz w:val="21"/>
          <w:szCs w:val="21"/>
          <w:lang w:val="en-US"/>
          <w:rPrChange w:id="702" w:author="Edwin Villanueva Talavera" w:date="2019-06-02T11:17:00Z">
            <w:rPr>
              <w:noProof/>
              <w:color w:val="333333"/>
              <w:sz w:val="21"/>
              <w:szCs w:val="21"/>
            </w:rPr>
          </w:rPrChange>
        </w:rPr>
        <w:t xml:space="preserve"> </w:t>
      </w:r>
      <w:r w:rsidRPr="00FD6FF2">
        <w:rPr>
          <w:rStyle w:val="n"/>
          <w:noProof/>
          <w:color w:val="333333"/>
          <w:sz w:val="21"/>
          <w:szCs w:val="21"/>
          <w:lang w:val="en-US"/>
          <w:rPrChange w:id="703" w:author="Edwin Villanueva Talavera" w:date="2019-06-02T11:17:00Z">
            <w:rPr>
              <w:rStyle w:val="n"/>
              <w:noProof/>
              <w:color w:val="333333"/>
              <w:sz w:val="21"/>
              <w:szCs w:val="21"/>
            </w:rPr>
          </w:rPrChange>
        </w:rPr>
        <w:t>transcriptoma</w:t>
      </w:r>
      <w:r w:rsidRPr="00FD6FF2">
        <w:rPr>
          <w:noProof/>
          <w:color w:val="333333"/>
          <w:sz w:val="21"/>
          <w:szCs w:val="21"/>
          <w:lang w:val="en-US"/>
          <w:rPrChange w:id="7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0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0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707" w:author="Edwin Villanueva Talavera" w:date="2019-06-02T11:17:00Z">
            <w:rPr>
              <w:rStyle w:val="s2"/>
              <w:noProof/>
              <w:color w:val="BA2121"/>
              <w:sz w:val="21"/>
              <w:szCs w:val="21"/>
            </w:rPr>
          </w:rPrChange>
        </w:rPr>
        <w:t>""</w:t>
      </w:r>
      <w:r w:rsidRPr="00FD6FF2">
        <w:rPr>
          <w:rStyle w:val="p"/>
          <w:noProof/>
          <w:color w:val="333333"/>
          <w:sz w:val="21"/>
          <w:szCs w:val="21"/>
          <w:lang w:val="en-US"/>
          <w:rPrChange w:id="708" w:author="Edwin Villanueva Talavera" w:date="2019-06-02T11:17:00Z">
            <w:rPr>
              <w:rStyle w:val="p"/>
              <w:noProof/>
              <w:color w:val="333333"/>
              <w:sz w:val="21"/>
              <w:szCs w:val="21"/>
            </w:rPr>
          </w:rPrChange>
        </w:rPr>
        <w:t>:</w:t>
      </w:r>
    </w:p>
    <w:p w14:paraId="54499493" w14:textId="77777777" w:rsidR="00C470F8" w:rsidRPr="00FD6FF2" w:rsidRDefault="00C470F8" w:rsidP="00C470F8">
      <w:pPr>
        <w:pStyle w:val="HTMLconformatoprevio"/>
        <w:shd w:val="clear" w:color="auto" w:fill="F7F7F7"/>
        <w:wordWrap w:val="0"/>
        <w:rPr>
          <w:noProof/>
          <w:color w:val="333333"/>
          <w:sz w:val="21"/>
          <w:szCs w:val="21"/>
          <w:lang w:val="en-US"/>
          <w:rPrChange w:id="709" w:author="Edwin Villanueva Talavera" w:date="2019-06-02T11:17:00Z">
            <w:rPr>
              <w:noProof/>
              <w:color w:val="333333"/>
              <w:sz w:val="21"/>
              <w:szCs w:val="21"/>
            </w:rPr>
          </w:rPrChange>
        </w:rPr>
      </w:pPr>
      <w:r w:rsidRPr="00FD6FF2">
        <w:rPr>
          <w:noProof/>
          <w:color w:val="333333"/>
          <w:sz w:val="21"/>
          <w:szCs w:val="21"/>
          <w:lang w:val="en-US"/>
          <w:rPrChange w:id="71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711" w:author="Edwin Villanueva Talavera" w:date="2019-06-02T11:17:00Z">
            <w:rPr>
              <w:rStyle w:val="k"/>
              <w:b/>
              <w:bCs/>
              <w:noProof/>
              <w:color w:val="008000"/>
              <w:sz w:val="21"/>
              <w:szCs w:val="21"/>
            </w:rPr>
          </w:rPrChange>
        </w:rPr>
        <w:t>if</w:t>
      </w:r>
      <w:r w:rsidRPr="00FD6FF2">
        <w:rPr>
          <w:noProof/>
          <w:color w:val="333333"/>
          <w:sz w:val="21"/>
          <w:szCs w:val="21"/>
          <w:lang w:val="en-US"/>
          <w:rPrChange w:id="712" w:author="Edwin Villanueva Talavera" w:date="2019-06-02T11:17:00Z">
            <w:rPr>
              <w:noProof/>
              <w:color w:val="333333"/>
              <w:sz w:val="21"/>
              <w:szCs w:val="21"/>
            </w:rPr>
          </w:rPrChange>
        </w:rPr>
        <w:t xml:space="preserve"> </w:t>
      </w:r>
      <w:r w:rsidRPr="00FD6FF2">
        <w:rPr>
          <w:rStyle w:val="n"/>
          <w:noProof/>
          <w:color w:val="333333"/>
          <w:sz w:val="21"/>
          <w:szCs w:val="21"/>
          <w:lang w:val="en-US"/>
          <w:rPrChange w:id="713" w:author="Edwin Villanueva Talavera" w:date="2019-06-02T11:17:00Z">
            <w:rPr>
              <w:rStyle w:val="n"/>
              <w:noProof/>
              <w:color w:val="333333"/>
              <w:sz w:val="21"/>
              <w:szCs w:val="21"/>
            </w:rPr>
          </w:rPrChange>
        </w:rPr>
        <w:t>transcriptoma</w:t>
      </w:r>
      <w:r w:rsidRPr="00FD6FF2">
        <w:rPr>
          <w:noProof/>
          <w:color w:val="333333"/>
          <w:sz w:val="21"/>
          <w:szCs w:val="21"/>
          <w:lang w:val="en-US"/>
          <w:rPrChange w:id="71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1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1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717" w:author="Edwin Villanueva Talavera" w:date="2019-06-02T11:17:00Z">
            <w:rPr>
              <w:rStyle w:val="s2"/>
              <w:noProof/>
              <w:color w:val="BA2121"/>
              <w:sz w:val="21"/>
              <w:szCs w:val="21"/>
            </w:rPr>
          </w:rPrChange>
        </w:rPr>
        <w:t>"Sequence unavailable"</w:t>
      </w:r>
      <w:r w:rsidRPr="00FD6FF2">
        <w:rPr>
          <w:noProof/>
          <w:color w:val="333333"/>
          <w:sz w:val="21"/>
          <w:szCs w:val="21"/>
          <w:lang w:val="en-US"/>
          <w:rPrChange w:id="718"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719" w:author="Edwin Villanueva Talavera" w:date="2019-06-02T11:17:00Z">
            <w:rPr>
              <w:rStyle w:val="ow"/>
              <w:b/>
              <w:bCs/>
              <w:noProof/>
              <w:color w:val="AA22FF"/>
              <w:sz w:val="21"/>
              <w:szCs w:val="21"/>
            </w:rPr>
          </w:rPrChange>
        </w:rPr>
        <w:t>and</w:t>
      </w:r>
      <w:r w:rsidRPr="00FD6FF2">
        <w:rPr>
          <w:noProof/>
          <w:color w:val="333333"/>
          <w:sz w:val="21"/>
          <w:szCs w:val="21"/>
          <w:lang w:val="en-US"/>
          <w:rPrChange w:id="720"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721"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722" w:author="Edwin Villanueva Talavera" w:date="2019-06-02T11:17:00Z">
            <w:rPr>
              <w:rStyle w:val="p"/>
              <w:noProof/>
              <w:color w:val="333333"/>
              <w:sz w:val="21"/>
              <w:szCs w:val="21"/>
            </w:rPr>
          </w:rPrChange>
        </w:rPr>
        <w:t>(</w:t>
      </w:r>
      <w:r w:rsidRPr="00FD6FF2">
        <w:rPr>
          <w:rStyle w:val="n"/>
          <w:noProof/>
          <w:color w:val="333333"/>
          <w:sz w:val="21"/>
          <w:szCs w:val="21"/>
          <w:lang w:val="en-US"/>
          <w:rPrChange w:id="723"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724" w:author="Edwin Villanueva Talavera" w:date="2019-06-02T11:17:00Z">
            <w:rPr>
              <w:rStyle w:val="p"/>
              <w:noProof/>
              <w:color w:val="333333"/>
              <w:sz w:val="21"/>
              <w:szCs w:val="21"/>
            </w:rPr>
          </w:rPrChange>
        </w:rPr>
        <w:t>)</w:t>
      </w:r>
      <w:r w:rsidRPr="00FD6FF2">
        <w:rPr>
          <w:noProof/>
          <w:color w:val="333333"/>
          <w:sz w:val="21"/>
          <w:szCs w:val="21"/>
          <w:lang w:val="en-US"/>
          <w:rPrChange w:id="72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26"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727" w:author="Edwin Villanueva Talavera" w:date="2019-06-02T11:17:00Z">
            <w:rPr>
              <w:noProof/>
              <w:color w:val="333333"/>
              <w:sz w:val="21"/>
              <w:szCs w:val="21"/>
            </w:rPr>
          </w:rPrChange>
        </w:rPr>
        <w:t xml:space="preserve"> </w:t>
      </w:r>
      <w:r w:rsidRPr="00FD6FF2">
        <w:rPr>
          <w:rStyle w:val="mi"/>
          <w:noProof/>
          <w:color w:val="666666"/>
          <w:sz w:val="21"/>
          <w:szCs w:val="21"/>
          <w:lang w:val="en-US"/>
          <w:rPrChange w:id="728"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729" w:author="Edwin Villanueva Talavera" w:date="2019-06-02T11:17:00Z">
            <w:rPr>
              <w:rStyle w:val="p"/>
              <w:noProof/>
              <w:color w:val="333333"/>
              <w:sz w:val="21"/>
              <w:szCs w:val="21"/>
            </w:rPr>
          </w:rPrChange>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730"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FD6FF2" w:rsidRDefault="00C470F8" w:rsidP="00C470F8">
      <w:pPr>
        <w:pStyle w:val="HTMLconformatoprevio"/>
        <w:shd w:val="clear" w:color="auto" w:fill="F7F7F7"/>
        <w:wordWrap w:val="0"/>
        <w:rPr>
          <w:noProof/>
          <w:color w:val="333333"/>
          <w:sz w:val="21"/>
          <w:szCs w:val="21"/>
          <w:lang w:val="en-US"/>
          <w:rPrChange w:id="731" w:author="Edwin Villanueva Talavera" w:date="2019-06-02T11:17:00Z">
            <w:rPr>
              <w:noProof/>
              <w:color w:val="333333"/>
              <w:sz w:val="21"/>
              <w:szCs w:val="21"/>
            </w:rPr>
          </w:rPrChange>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FD6FF2">
        <w:rPr>
          <w:rStyle w:val="s2"/>
          <w:noProof/>
          <w:color w:val="BA2121"/>
          <w:sz w:val="21"/>
          <w:szCs w:val="21"/>
          <w:lang w:val="en-US"/>
          <w:rPrChange w:id="732" w:author="Edwin Villanueva Talavera" w:date="2019-06-02T11:17:00Z">
            <w:rPr>
              <w:rStyle w:val="s2"/>
              <w:noProof/>
              <w:color w:val="BA2121"/>
              <w:sz w:val="21"/>
              <w:szCs w:val="21"/>
            </w:rPr>
          </w:rPrChange>
        </w:rPr>
        <w:t>""</w:t>
      </w:r>
      <w:r w:rsidRPr="00FD6FF2">
        <w:rPr>
          <w:noProof/>
          <w:color w:val="333333"/>
          <w:sz w:val="21"/>
          <w:szCs w:val="21"/>
          <w:lang w:val="en-US"/>
          <w:rPrChange w:id="733"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734" w:author="Edwin Villanueva Talavera" w:date="2019-06-02T11:17:00Z">
            <w:rPr>
              <w:rStyle w:val="ow"/>
              <w:b/>
              <w:bCs/>
              <w:noProof/>
              <w:color w:val="AA22FF"/>
              <w:sz w:val="21"/>
              <w:szCs w:val="21"/>
            </w:rPr>
          </w:rPrChange>
        </w:rPr>
        <w:t>and</w:t>
      </w:r>
      <w:r w:rsidRPr="00FD6FF2">
        <w:rPr>
          <w:noProof/>
          <w:color w:val="333333"/>
          <w:sz w:val="21"/>
          <w:szCs w:val="21"/>
          <w:lang w:val="en-US"/>
          <w:rPrChange w:id="735"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736"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737" w:author="Edwin Villanueva Talavera" w:date="2019-06-02T11:17:00Z">
            <w:rPr>
              <w:rStyle w:val="p"/>
              <w:noProof/>
              <w:color w:val="333333"/>
              <w:sz w:val="21"/>
              <w:szCs w:val="21"/>
            </w:rPr>
          </w:rPrChange>
        </w:rPr>
        <w:t>(</w:t>
      </w:r>
      <w:r w:rsidRPr="00FD6FF2">
        <w:rPr>
          <w:rStyle w:val="n"/>
          <w:noProof/>
          <w:color w:val="333333"/>
          <w:sz w:val="21"/>
          <w:szCs w:val="21"/>
          <w:lang w:val="en-US"/>
          <w:rPrChange w:id="738"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739" w:author="Edwin Villanueva Talavera" w:date="2019-06-02T11:17:00Z">
            <w:rPr>
              <w:rStyle w:val="p"/>
              <w:noProof/>
              <w:color w:val="333333"/>
              <w:sz w:val="21"/>
              <w:szCs w:val="21"/>
            </w:rPr>
          </w:rPrChange>
        </w:rPr>
        <w:t>)</w:t>
      </w:r>
      <w:r w:rsidRPr="00FD6FF2">
        <w:rPr>
          <w:noProof/>
          <w:color w:val="333333"/>
          <w:sz w:val="21"/>
          <w:szCs w:val="21"/>
          <w:lang w:val="en-US"/>
          <w:rPrChange w:id="74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41"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742" w:author="Edwin Villanueva Talavera" w:date="2019-06-02T11:17:00Z">
            <w:rPr>
              <w:noProof/>
              <w:color w:val="333333"/>
              <w:sz w:val="21"/>
              <w:szCs w:val="21"/>
            </w:rPr>
          </w:rPrChange>
        </w:rPr>
        <w:t xml:space="preserve"> </w:t>
      </w:r>
      <w:r w:rsidRPr="00FD6FF2">
        <w:rPr>
          <w:rStyle w:val="mi"/>
          <w:noProof/>
          <w:color w:val="666666"/>
          <w:sz w:val="21"/>
          <w:szCs w:val="21"/>
          <w:lang w:val="en-US"/>
          <w:rPrChange w:id="743"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744" w:author="Edwin Villanueva Talavera" w:date="2019-06-02T11:17:00Z">
            <w:rPr>
              <w:rStyle w:val="p"/>
              <w:noProof/>
              <w:color w:val="333333"/>
              <w:sz w:val="21"/>
              <w:szCs w:val="21"/>
            </w:rPr>
          </w:rPrChange>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745"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746" w:author="Edwin Villanueva Talavera" w:date="2019-06-02T11:17:00Z">
            <w:rPr>
              <w:rStyle w:val="k"/>
              <w:b/>
              <w:bCs/>
              <w:noProof/>
              <w:color w:val="008000"/>
              <w:sz w:val="21"/>
              <w:szCs w:val="21"/>
            </w:rPr>
          </w:rPrChange>
        </w:rPr>
        <w:t>if</w:t>
      </w:r>
      <w:r w:rsidRPr="00FD6FF2">
        <w:rPr>
          <w:noProof/>
          <w:color w:val="333333"/>
          <w:sz w:val="21"/>
          <w:szCs w:val="21"/>
          <w:lang w:val="en-US"/>
          <w:rPrChange w:id="747" w:author="Edwin Villanueva Talavera" w:date="2019-06-02T11:17:00Z">
            <w:rPr>
              <w:noProof/>
              <w:color w:val="333333"/>
              <w:sz w:val="21"/>
              <w:szCs w:val="21"/>
            </w:rPr>
          </w:rPrChange>
        </w:rPr>
        <w:t xml:space="preserve"> </w:t>
      </w:r>
      <w:r w:rsidRPr="00FD6FF2">
        <w:rPr>
          <w:rStyle w:val="n"/>
          <w:noProof/>
          <w:color w:val="333333"/>
          <w:sz w:val="21"/>
          <w:szCs w:val="21"/>
          <w:lang w:val="en-US"/>
          <w:rPrChange w:id="748" w:author="Edwin Villanueva Talavera" w:date="2019-06-02T11:17:00Z">
            <w:rPr>
              <w:rStyle w:val="n"/>
              <w:noProof/>
              <w:color w:val="333333"/>
              <w:sz w:val="21"/>
              <w:szCs w:val="21"/>
            </w:rPr>
          </w:rPrChange>
        </w:rPr>
        <w:t>transcriptoma</w:t>
      </w:r>
      <w:r w:rsidRPr="00FD6FF2">
        <w:rPr>
          <w:noProof/>
          <w:color w:val="333333"/>
          <w:sz w:val="21"/>
          <w:szCs w:val="21"/>
          <w:lang w:val="en-US"/>
          <w:rPrChange w:id="74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5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51" w:author="Edwin Villanueva Talavera" w:date="2019-06-02T11:17:00Z">
            <w:rPr>
              <w:noProof/>
              <w:color w:val="333333"/>
              <w:sz w:val="21"/>
              <w:szCs w:val="21"/>
            </w:rPr>
          </w:rPrChange>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FD6FF2" w:rsidRDefault="00C470F8" w:rsidP="00C470F8">
      <w:pPr>
        <w:pStyle w:val="HTMLconformatoprevio"/>
        <w:shd w:val="clear" w:color="auto" w:fill="F7F7F7"/>
        <w:wordWrap w:val="0"/>
        <w:rPr>
          <w:noProof/>
          <w:color w:val="333333"/>
          <w:sz w:val="21"/>
          <w:szCs w:val="21"/>
          <w:lang w:val="en-US"/>
          <w:rPrChange w:id="752"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753"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75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755"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756" w:author="Edwin Villanueva Talavera" w:date="2019-06-02T11:17:00Z">
            <w:rPr>
              <w:rStyle w:val="p"/>
              <w:noProof/>
              <w:color w:val="333333"/>
              <w:sz w:val="21"/>
              <w:szCs w:val="21"/>
            </w:rPr>
          </w:rPrChange>
        </w:rPr>
        <w:t>(</w:t>
      </w:r>
      <w:r w:rsidRPr="00FD6FF2">
        <w:rPr>
          <w:rStyle w:val="n"/>
          <w:noProof/>
          <w:color w:val="333333"/>
          <w:sz w:val="21"/>
          <w:szCs w:val="21"/>
          <w:lang w:val="en-US"/>
          <w:rPrChange w:id="757" w:author="Edwin Villanueva Talavera" w:date="2019-06-02T11:17:00Z">
            <w:rPr>
              <w:rStyle w:val="n"/>
              <w:noProof/>
              <w:color w:val="333333"/>
              <w:sz w:val="21"/>
              <w:szCs w:val="21"/>
            </w:rPr>
          </w:rPrChange>
        </w:rPr>
        <w:t>query</w:t>
      </w:r>
      <w:r w:rsidRPr="00FD6FF2">
        <w:rPr>
          <w:rStyle w:val="p"/>
          <w:noProof/>
          <w:color w:val="333333"/>
          <w:sz w:val="21"/>
          <w:szCs w:val="21"/>
          <w:lang w:val="en-US"/>
          <w:rPrChange w:id="758" w:author="Edwin Villanueva Talavera" w:date="2019-06-02T11:17:00Z">
            <w:rPr>
              <w:rStyle w:val="p"/>
              <w:noProof/>
              <w:color w:val="333333"/>
              <w:sz w:val="21"/>
              <w:szCs w:val="21"/>
            </w:rPr>
          </w:rPrChange>
        </w:rPr>
        <w:t>,</w:t>
      </w:r>
      <w:r w:rsidRPr="00FD6FF2">
        <w:rPr>
          <w:noProof/>
          <w:color w:val="333333"/>
          <w:sz w:val="21"/>
          <w:szCs w:val="21"/>
          <w:lang w:val="en-US"/>
          <w:rPrChange w:id="759" w:author="Edwin Villanueva Talavera" w:date="2019-06-02T11:17:00Z">
            <w:rPr>
              <w:noProof/>
              <w:color w:val="333333"/>
              <w:sz w:val="21"/>
              <w:szCs w:val="21"/>
            </w:rPr>
          </w:rPrChange>
        </w:rPr>
        <w:t xml:space="preserve"> </w:t>
      </w:r>
      <w:r w:rsidRPr="00FD6FF2">
        <w:rPr>
          <w:rStyle w:val="p"/>
          <w:noProof/>
          <w:color w:val="333333"/>
          <w:sz w:val="21"/>
          <w:szCs w:val="21"/>
          <w:lang w:val="en-US"/>
          <w:rPrChange w:id="760" w:author="Edwin Villanueva Talavera" w:date="2019-06-02T11:17:00Z">
            <w:rPr>
              <w:rStyle w:val="p"/>
              <w:noProof/>
              <w:color w:val="333333"/>
              <w:sz w:val="21"/>
              <w:szCs w:val="21"/>
            </w:rPr>
          </w:rPrChange>
        </w:rPr>
        <w:t>(</w:t>
      </w:r>
      <w:r w:rsidRPr="00FD6FF2">
        <w:rPr>
          <w:rStyle w:val="n"/>
          <w:noProof/>
          <w:color w:val="333333"/>
          <w:sz w:val="21"/>
          <w:szCs w:val="21"/>
          <w:lang w:val="en-US"/>
          <w:rPrChange w:id="761"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762" w:author="Edwin Villanueva Talavera" w:date="2019-06-02T11:17:00Z">
            <w:rPr>
              <w:rStyle w:val="p"/>
              <w:noProof/>
              <w:color w:val="333333"/>
              <w:sz w:val="21"/>
              <w:szCs w:val="21"/>
            </w:rPr>
          </w:rPrChange>
        </w:rPr>
        <w:t>,</w:t>
      </w:r>
      <w:r w:rsidRPr="00FD6FF2">
        <w:rPr>
          <w:noProof/>
          <w:color w:val="333333"/>
          <w:sz w:val="21"/>
          <w:szCs w:val="21"/>
          <w:lang w:val="en-US"/>
          <w:rPrChange w:id="763" w:author="Edwin Villanueva Talavera" w:date="2019-06-02T11:17:00Z">
            <w:rPr>
              <w:noProof/>
              <w:color w:val="333333"/>
              <w:sz w:val="21"/>
              <w:szCs w:val="21"/>
            </w:rPr>
          </w:rPrChange>
        </w:rPr>
        <w:t xml:space="preserve"> </w:t>
      </w:r>
      <w:r w:rsidRPr="00FD6FF2">
        <w:rPr>
          <w:rStyle w:val="n"/>
          <w:noProof/>
          <w:color w:val="333333"/>
          <w:sz w:val="21"/>
          <w:szCs w:val="21"/>
          <w:lang w:val="en-US"/>
          <w:rPrChange w:id="764" w:author="Edwin Villanueva Talavera" w:date="2019-06-02T11:17:00Z">
            <w:rPr>
              <w:rStyle w:val="n"/>
              <w:noProof/>
              <w:color w:val="333333"/>
              <w:sz w:val="21"/>
              <w:szCs w:val="21"/>
            </w:rPr>
          </w:rPrChange>
        </w:rPr>
        <w:t>cabecera</w:t>
      </w:r>
      <w:r w:rsidRPr="00FD6FF2">
        <w:rPr>
          <w:rStyle w:val="p"/>
          <w:noProof/>
          <w:color w:val="333333"/>
          <w:sz w:val="21"/>
          <w:szCs w:val="21"/>
          <w:lang w:val="en-US"/>
          <w:rPrChange w:id="765" w:author="Edwin Villanueva Talavera" w:date="2019-06-02T11:17:00Z">
            <w:rPr>
              <w:rStyle w:val="p"/>
              <w:noProof/>
              <w:color w:val="333333"/>
              <w:sz w:val="21"/>
              <w:szCs w:val="21"/>
            </w:rPr>
          </w:rPrChange>
        </w:rPr>
        <w:t>,</w:t>
      </w:r>
      <w:r w:rsidRPr="00FD6FF2">
        <w:rPr>
          <w:noProof/>
          <w:color w:val="333333"/>
          <w:sz w:val="21"/>
          <w:szCs w:val="21"/>
          <w:lang w:val="en-US"/>
          <w:rPrChange w:id="766" w:author="Edwin Villanueva Talavera" w:date="2019-06-02T11:17:00Z">
            <w:rPr>
              <w:noProof/>
              <w:color w:val="333333"/>
              <w:sz w:val="21"/>
              <w:szCs w:val="21"/>
            </w:rPr>
          </w:rPrChange>
        </w:rPr>
        <w:t xml:space="preserve"> </w:t>
      </w:r>
      <w:r w:rsidRPr="00FD6FF2">
        <w:rPr>
          <w:rStyle w:val="n"/>
          <w:noProof/>
          <w:color w:val="333333"/>
          <w:sz w:val="21"/>
          <w:szCs w:val="21"/>
          <w:lang w:val="en-US"/>
          <w:rPrChange w:id="767"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768" w:author="Edwin Villanueva Talavera" w:date="2019-06-02T11:17:00Z">
            <w:rPr>
              <w:rStyle w:val="p"/>
              <w:noProof/>
              <w:color w:val="333333"/>
              <w:sz w:val="21"/>
              <w:szCs w:val="21"/>
            </w:rPr>
          </w:rPrChange>
        </w:rPr>
        <w:t>))</w:t>
      </w:r>
    </w:p>
    <w:p w14:paraId="7BE80304" w14:textId="77777777" w:rsidR="00C470F8" w:rsidRPr="00FD6FF2" w:rsidRDefault="00C470F8" w:rsidP="00C470F8">
      <w:pPr>
        <w:pStyle w:val="HTMLconformatoprevio"/>
        <w:shd w:val="clear" w:color="auto" w:fill="F7F7F7"/>
        <w:wordWrap w:val="0"/>
        <w:rPr>
          <w:noProof/>
          <w:color w:val="333333"/>
          <w:sz w:val="21"/>
          <w:szCs w:val="21"/>
          <w:lang w:val="en-US"/>
          <w:rPrChange w:id="769" w:author="Edwin Villanueva Talavera" w:date="2019-06-02T11:17:00Z">
            <w:rPr>
              <w:noProof/>
              <w:color w:val="333333"/>
              <w:sz w:val="21"/>
              <w:szCs w:val="21"/>
            </w:rPr>
          </w:rPrChange>
        </w:rPr>
      </w:pPr>
      <w:r w:rsidRPr="00FD6FF2">
        <w:rPr>
          <w:noProof/>
          <w:color w:val="333333"/>
          <w:sz w:val="21"/>
          <w:szCs w:val="21"/>
          <w:lang w:val="en-US"/>
          <w:rPrChange w:id="770" w:author="Edwin Villanueva Talavera" w:date="2019-06-02T11:17:00Z">
            <w:rPr>
              <w:noProof/>
              <w:color w:val="333333"/>
              <w:sz w:val="21"/>
              <w:szCs w:val="21"/>
            </w:rPr>
          </w:rPrChange>
        </w:rPr>
        <w:t xml:space="preserve">        </w:t>
      </w:r>
      <w:r w:rsidRPr="00FD6FF2">
        <w:rPr>
          <w:rStyle w:val="n"/>
          <w:noProof/>
          <w:color w:val="333333"/>
          <w:sz w:val="21"/>
          <w:szCs w:val="21"/>
          <w:lang w:val="en-US"/>
          <w:rPrChange w:id="771" w:author="Edwin Villanueva Talavera" w:date="2019-06-02T11:17:00Z">
            <w:rPr>
              <w:rStyle w:val="n"/>
              <w:noProof/>
              <w:color w:val="333333"/>
              <w:sz w:val="21"/>
              <w:szCs w:val="21"/>
            </w:rPr>
          </w:rPrChange>
        </w:rPr>
        <w:t>transcriptoma</w:t>
      </w:r>
      <w:r w:rsidRPr="00FD6FF2">
        <w:rPr>
          <w:noProof/>
          <w:color w:val="333333"/>
          <w:sz w:val="21"/>
          <w:szCs w:val="21"/>
          <w:lang w:val="en-US"/>
          <w:rPrChange w:id="77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7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7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775" w:author="Edwin Villanueva Talavera" w:date="2019-06-02T11:17:00Z">
            <w:rPr>
              <w:rStyle w:val="s2"/>
              <w:noProof/>
              <w:color w:val="BA2121"/>
              <w:sz w:val="21"/>
              <w:szCs w:val="21"/>
            </w:rPr>
          </w:rPrChange>
        </w:rPr>
        <w:t>""</w:t>
      </w:r>
    </w:p>
    <w:p w14:paraId="0EC8BAA0" w14:textId="77777777" w:rsidR="00C470F8" w:rsidRPr="00FD6FF2" w:rsidRDefault="00C470F8" w:rsidP="00C470F8">
      <w:pPr>
        <w:pStyle w:val="HTMLconformatoprevio"/>
        <w:shd w:val="clear" w:color="auto" w:fill="F7F7F7"/>
        <w:wordWrap w:val="0"/>
        <w:rPr>
          <w:noProof/>
          <w:color w:val="333333"/>
          <w:sz w:val="21"/>
          <w:szCs w:val="21"/>
          <w:lang w:val="en-US"/>
          <w:rPrChange w:id="776" w:author="Edwin Villanueva Talavera" w:date="2019-06-02T11:17:00Z">
            <w:rPr>
              <w:noProof/>
              <w:color w:val="333333"/>
              <w:sz w:val="21"/>
              <w:szCs w:val="21"/>
            </w:rPr>
          </w:rPrChange>
        </w:rPr>
      </w:pPr>
    </w:p>
    <w:p w14:paraId="45AC3D81" w14:textId="77777777" w:rsidR="00C470F8" w:rsidRPr="00FD6FF2" w:rsidRDefault="00C470F8" w:rsidP="00C470F8">
      <w:pPr>
        <w:pStyle w:val="HTMLconformatoprevio"/>
        <w:shd w:val="clear" w:color="auto" w:fill="F7F7F7"/>
        <w:wordWrap w:val="0"/>
        <w:rPr>
          <w:noProof/>
          <w:color w:val="333333"/>
          <w:sz w:val="21"/>
          <w:szCs w:val="21"/>
          <w:lang w:val="en-US"/>
          <w:rPrChange w:id="777" w:author="Edwin Villanueva Talavera" w:date="2019-06-02T11:17:00Z">
            <w:rPr>
              <w:noProof/>
              <w:color w:val="333333"/>
              <w:sz w:val="21"/>
              <w:szCs w:val="21"/>
            </w:rPr>
          </w:rPrChange>
        </w:rPr>
      </w:pPr>
      <w:r w:rsidRPr="00FD6FF2">
        <w:rPr>
          <w:rStyle w:val="n"/>
          <w:noProof/>
          <w:color w:val="333333"/>
          <w:sz w:val="21"/>
          <w:szCs w:val="21"/>
          <w:lang w:val="en-US"/>
          <w:rPrChange w:id="778" w:author="Edwin Villanueva Talavera" w:date="2019-06-02T11:17:00Z">
            <w:rPr>
              <w:rStyle w:val="n"/>
              <w:noProof/>
              <w:color w:val="333333"/>
              <w:sz w:val="21"/>
              <w:szCs w:val="21"/>
            </w:rPr>
          </w:rPrChange>
        </w:rPr>
        <w:t>conn</w:t>
      </w:r>
      <w:r w:rsidRPr="00FD6FF2">
        <w:rPr>
          <w:noProof/>
          <w:color w:val="333333"/>
          <w:sz w:val="21"/>
          <w:szCs w:val="21"/>
          <w:lang w:val="en-US"/>
          <w:rPrChange w:id="77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78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7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782"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78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784"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78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786"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787" w:author="Edwin Villanueva Talavera" w:date="2019-06-02T11:17:00Z">
            <w:rPr>
              <w:rStyle w:val="p"/>
              <w:noProof/>
              <w:color w:val="333333"/>
              <w:sz w:val="21"/>
              <w:szCs w:val="21"/>
            </w:rPr>
          </w:rPrChange>
        </w:rPr>
        <w:t>(</w:t>
      </w:r>
    </w:p>
    <w:p w14:paraId="7BC04C3C" w14:textId="77777777" w:rsidR="00C470F8" w:rsidRPr="00FD6FF2" w:rsidRDefault="00C470F8" w:rsidP="00C470F8">
      <w:pPr>
        <w:pStyle w:val="HTMLconformatoprevio"/>
        <w:shd w:val="clear" w:color="auto" w:fill="F7F7F7"/>
        <w:wordWrap w:val="0"/>
        <w:rPr>
          <w:noProof/>
          <w:color w:val="333333"/>
          <w:sz w:val="21"/>
          <w:szCs w:val="21"/>
          <w:lang w:val="en-US"/>
          <w:rPrChange w:id="788" w:author="Edwin Villanueva Talavera" w:date="2019-06-02T11:17:00Z">
            <w:rPr>
              <w:noProof/>
              <w:color w:val="333333"/>
              <w:sz w:val="21"/>
              <w:szCs w:val="21"/>
            </w:rPr>
          </w:rPrChange>
        </w:rPr>
      </w:pPr>
      <w:r w:rsidRPr="00FD6FF2">
        <w:rPr>
          <w:noProof/>
          <w:color w:val="333333"/>
          <w:sz w:val="21"/>
          <w:szCs w:val="21"/>
          <w:lang w:val="en-US"/>
          <w:rPrChange w:id="789" w:author="Edwin Villanueva Talavera" w:date="2019-06-02T11:17:00Z">
            <w:rPr>
              <w:noProof/>
              <w:color w:val="333333"/>
              <w:sz w:val="21"/>
              <w:szCs w:val="21"/>
            </w:rPr>
          </w:rPrChange>
        </w:rPr>
        <w:t xml:space="preserve">   </w:t>
      </w:r>
      <w:r w:rsidRPr="00FD6FF2">
        <w:rPr>
          <w:rStyle w:val="n"/>
          <w:noProof/>
          <w:color w:val="333333"/>
          <w:sz w:val="21"/>
          <w:szCs w:val="21"/>
          <w:lang w:val="en-US"/>
          <w:rPrChange w:id="790"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791"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792"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793" w:author="Edwin Villanueva Talavera" w:date="2019-06-02T11:17:00Z">
            <w:rPr>
              <w:rStyle w:val="p"/>
              <w:noProof/>
              <w:color w:val="333333"/>
              <w:sz w:val="21"/>
              <w:szCs w:val="21"/>
            </w:rPr>
          </w:rPrChange>
        </w:rPr>
        <w:t>,</w:t>
      </w:r>
    </w:p>
    <w:p w14:paraId="1B3999DA" w14:textId="77777777" w:rsidR="00C470F8" w:rsidRPr="00FD6FF2" w:rsidRDefault="00C470F8" w:rsidP="00C470F8">
      <w:pPr>
        <w:pStyle w:val="HTMLconformatoprevio"/>
        <w:shd w:val="clear" w:color="auto" w:fill="F7F7F7"/>
        <w:wordWrap w:val="0"/>
        <w:rPr>
          <w:noProof/>
          <w:color w:val="333333"/>
          <w:sz w:val="21"/>
          <w:szCs w:val="21"/>
          <w:lang w:val="en-US"/>
          <w:rPrChange w:id="794" w:author="Edwin Villanueva Talavera" w:date="2019-06-02T11:17:00Z">
            <w:rPr>
              <w:noProof/>
              <w:color w:val="333333"/>
              <w:sz w:val="21"/>
              <w:szCs w:val="21"/>
            </w:rPr>
          </w:rPrChange>
        </w:rPr>
      </w:pPr>
      <w:r w:rsidRPr="00FD6FF2">
        <w:rPr>
          <w:noProof/>
          <w:color w:val="333333"/>
          <w:sz w:val="21"/>
          <w:szCs w:val="21"/>
          <w:lang w:val="en-US"/>
          <w:rPrChange w:id="795" w:author="Edwin Villanueva Talavera" w:date="2019-06-02T11:17:00Z">
            <w:rPr>
              <w:noProof/>
              <w:color w:val="333333"/>
              <w:sz w:val="21"/>
              <w:szCs w:val="21"/>
            </w:rPr>
          </w:rPrChange>
        </w:rPr>
        <w:t xml:space="preserve">   </w:t>
      </w:r>
      <w:r w:rsidRPr="00FD6FF2">
        <w:rPr>
          <w:rStyle w:val="n"/>
          <w:noProof/>
          <w:color w:val="333333"/>
          <w:sz w:val="21"/>
          <w:szCs w:val="21"/>
          <w:lang w:val="en-US"/>
          <w:rPrChange w:id="796"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797"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798"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799" w:author="Edwin Villanueva Talavera" w:date="2019-06-02T11:17:00Z">
            <w:rPr>
              <w:rStyle w:val="p"/>
              <w:noProof/>
              <w:color w:val="333333"/>
              <w:sz w:val="21"/>
              <w:szCs w:val="21"/>
            </w:rPr>
          </w:rPrChange>
        </w:rPr>
        <w:t>,</w:t>
      </w:r>
    </w:p>
    <w:p w14:paraId="0BD00402" w14:textId="77777777" w:rsidR="00C470F8" w:rsidRPr="00FD6FF2" w:rsidRDefault="00C470F8" w:rsidP="00C470F8">
      <w:pPr>
        <w:pStyle w:val="HTMLconformatoprevio"/>
        <w:shd w:val="clear" w:color="auto" w:fill="F7F7F7"/>
        <w:wordWrap w:val="0"/>
        <w:rPr>
          <w:noProof/>
          <w:color w:val="333333"/>
          <w:sz w:val="21"/>
          <w:szCs w:val="21"/>
          <w:lang w:val="en-US"/>
          <w:rPrChange w:id="800" w:author="Edwin Villanueva Talavera" w:date="2019-06-02T11:17:00Z">
            <w:rPr>
              <w:noProof/>
              <w:color w:val="333333"/>
              <w:sz w:val="21"/>
              <w:szCs w:val="21"/>
            </w:rPr>
          </w:rPrChange>
        </w:rPr>
      </w:pPr>
      <w:r w:rsidRPr="00FD6FF2">
        <w:rPr>
          <w:noProof/>
          <w:color w:val="333333"/>
          <w:sz w:val="21"/>
          <w:szCs w:val="21"/>
          <w:lang w:val="en-US"/>
          <w:rPrChange w:id="801" w:author="Edwin Villanueva Talavera" w:date="2019-06-02T11:17:00Z">
            <w:rPr>
              <w:noProof/>
              <w:color w:val="333333"/>
              <w:sz w:val="21"/>
              <w:szCs w:val="21"/>
            </w:rPr>
          </w:rPrChange>
        </w:rPr>
        <w:t xml:space="preserve">   </w:t>
      </w:r>
      <w:r w:rsidRPr="00FD6FF2">
        <w:rPr>
          <w:rStyle w:val="n"/>
          <w:noProof/>
          <w:color w:val="333333"/>
          <w:sz w:val="21"/>
          <w:szCs w:val="21"/>
          <w:lang w:val="en-US"/>
          <w:rPrChange w:id="802"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803"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804"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805" w:author="Edwin Villanueva Talavera" w:date="2019-06-02T11:17:00Z">
            <w:rPr>
              <w:rStyle w:val="p"/>
              <w:noProof/>
              <w:color w:val="333333"/>
              <w:sz w:val="21"/>
              <w:szCs w:val="21"/>
            </w:rPr>
          </w:rPrChange>
        </w:rPr>
        <w:t>,</w:t>
      </w:r>
    </w:p>
    <w:p w14:paraId="463682F7" w14:textId="77777777" w:rsidR="00C470F8" w:rsidRPr="00FD6FF2" w:rsidRDefault="00C470F8" w:rsidP="00C470F8">
      <w:pPr>
        <w:pStyle w:val="HTMLconformatoprevio"/>
        <w:shd w:val="clear" w:color="auto" w:fill="F7F7F7"/>
        <w:wordWrap w:val="0"/>
        <w:rPr>
          <w:noProof/>
          <w:color w:val="333333"/>
          <w:sz w:val="21"/>
          <w:szCs w:val="21"/>
          <w:lang w:val="en-US"/>
          <w:rPrChange w:id="806" w:author="Edwin Villanueva Talavera" w:date="2019-06-02T11:17:00Z">
            <w:rPr>
              <w:noProof/>
              <w:color w:val="333333"/>
              <w:sz w:val="21"/>
              <w:szCs w:val="21"/>
            </w:rPr>
          </w:rPrChange>
        </w:rPr>
      </w:pPr>
      <w:r w:rsidRPr="00FD6FF2">
        <w:rPr>
          <w:noProof/>
          <w:color w:val="333333"/>
          <w:sz w:val="21"/>
          <w:szCs w:val="21"/>
          <w:lang w:val="en-US"/>
          <w:rPrChange w:id="807" w:author="Edwin Villanueva Talavera" w:date="2019-06-02T11:17:00Z">
            <w:rPr>
              <w:noProof/>
              <w:color w:val="333333"/>
              <w:sz w:val="21"/>
              <w:szCs w:val="21"/>
            </w:rPr>
          </w:rPrChange>
        </w:rPr>
        <w:t xml:space="preserve">   </w:t>
      </w:r>
      <w:r w:rsidRPr="00FD6FF2">
        <w:rPr>
          <w:rStyle w:val="n"/>
          <w:noProof/>
          <w:color w:val="333333"/>
          <w:sz w:val="21"/>
          <w:szCs w:val="21"/>
          <w:lang w:val="en-US"/>
          <w:rPrChange w:id="808"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809"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810" w:author="Edwin Villanueva Talavera" w:date="2019-06-02T11:17:00Z">
            <w:rPr>
              <w:rStyle w:val="s2"/>
              <w:noProof/>
              <w:color w:val="BA2121"/>
              <w:sz w:val="21"/>
              <w:szCs w:val="21"/>
            </w:rPr>
          </w:rPrChange>
        </w:rPr>
        <w:t>"tesis2"</w:t>
      </w:r>
    </w:p>
    <w:p w14:paraId="344B0716" w14:textId="77777777" w:rsidR="00C470F8" w:rsidRPr="00FD6FF2" w:rsidRDefault="00C470F8" w:rsidP="00C470F8">
      <w:pPr>
        <w:pStyle w:val="HTMLconformatoprevio"/>
        <w:shd w:val="clear" w:color="auto" w:fill="F7F7F7"/>
        <w:wordWrap w:val="0"/>
        <w:rPr>
          <w:noProof/>
          <w:color w:val="333333"/>
          <w:sz w:val="21"/>
          <w:szCs w:val="21"/>
          <w:lang w:val="en-US"/>
          <w:rPrChange w:id="811" w:author="Edwin Villanueva Talavera" w:date="2019-06-02T11:17:00Z">
            <w:rPr>
              <w:noProof/>
              <w:color w:val="333333"/>
              <w:sz w:val="21"/>
              <w:szCs w:val="21"/>
            </w:rPr>
          </w:rPrChange>
        </w:rPr>
      </w:pPr>
      <w:r w:rsidRPr="00FD6FF2">
        <w:rPr>
          <w:rStyle w:val="p"/>
          <w:noProof/>
          <w:color w:val="333333"/>
          <w:sz w:val="21"/>
          <w:szCs w:val="21"/>
          <w:lang w:val="en-US"/>
          <w:rPrChange w:id="812" w:author="Edwin Villanueva Talavera" w:date="2019-06-02T11:17:00Z">
            <w:rPr>
              <w:rStyle w:val="p"/>
              <w:noProof/>
              <w:color w:val="333333"/>
              <w:sz w:val="21"/>
              <w:szCs w:val="21"/>
            </w:rPr>
          </w:rPrChange>
        </w:rPr>
        <w:t>)</w:t>
      </w:r>
    </w:p>
    <w:p w14:paraId="3D5BAA2A" w14:textId="77777777" w:rsidR="00C470F8" w:rsidRPr="00FD6FF2" w:rsidRDefault="00C470F8" w:rsidP="00C470F8">
      <w:pPr>
        <w:pStyle w:val="HTMLconformatoprevio"/>
        <w:shd w:val="clear" w:color="auto" w:fill="F7F7F7"/>
        <w:wordWrap w:val="0"/>
        <w:rPr>
          <w:noProof/>
          <w:color w:val="333333"/>
          <w:sz w:val="21"/>
          <w:szCs w:val="21"/>
          <w:lang w:val="en-US"/>
          <w:rPrChange w:id="813" w:author="Edwin Villanueva Talavera" w:date="2019-06-02T11:17:00Z">
            <w:rPr>
              <w:noProof/>
              <w:color w:val="333333"/>
              <w:sz w:val="21"/>
              <w:szCs w:val="21"/>
            </w:rPr>
          </w:rPrChange>
        </w:rPr>
      </w:pPr>
    </w:p>
    <w:p w14:paraId="009BD891" w14:textId="77777777" w:rsidR="00C470F8" w:rsidRPr="00FD6FF2" w:rsidRDefault="00C470F8" w:rsidP="00C470F8">
      <w:pPr>
        <w:pStyle w:val="HTMLconformatoprevio"/>
        <w:shd w:val="clear" w:color="auto" w:fill="F7F7F7"/>
        <w:wordWrap w:val="0"/>
        <w:rPr>
          <w:noProof/>
          <w:color w:val="333333"/>
          <w:sz w:val="21"/>
          <w:szCs w:val="21"/>
          <w:lang w:val="en-US"/>
          <w:rPrChange w:id="814"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815"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816" w:author="Edwin Villanueva Talavera" w:date="2019-06-02T11:17:00Z">
            <w:rPr>
              <w:rStyle w:val="p"/>
              <w:noProof/>
              <w:color w:val="333333"/>
              <w:sz w:val="21"/>
              <w:szCs w:val="21"/>
            </w:rPr>
          </w:rPrChange>
        </w:rPr>
        <w:t>(</w:t>
      </w:r>
      <w:r w:rsidRPr="00FD6FF2">
        <w:rPr>
          <w:rStyle w:val="s2"/>
          <w:noProof/>
          <w:color w:val="BA2121"/>
          <w:sz w:val="21"/>
          <w:szCs w:val="21"/>
          <w:lang w:val="en-US"/>
          <w:rPrChange w:id="817"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818" w:author="Edwin Villanueva Talavera" w:date="2019-06-02T11:17:00Z">
            <w:rPr>
              <w:rStyle w:val="p"/>
              <w:noProof/>
              <w:color w:val="333333"/>
              <w:sz w:val="21"/>
              <w:szCs w:val="21"/>
            </w:rPr>
          </w:rPrChange>
        </w:rPr>
        <w:t>)</w:t>
      </w:r>
      <w:r w:rsidRPr="00FD6FF2">
        <w:rPr>
          <w:noProof/>
          <w:color w:val="333333"/>
          <w:sz w:val="21"/>
          <w:szCs w:val="21"/>
          <w:lang w:val="en-US"/>
          <w:rPrChange w:id="819" w:author="Edwin Villanueva Talavera" w:date="2019-06-02T11:17:00Z">
            <w:rPr>
              <w:noProof/>
              <w:color w:val="333333"/>
              <w:sz w:val="21"/>
              <w:szCs w:val="21"/>
            </w:rPr>
          </w:rPrChange>
        </w:rPr>
        <w:t xml:space="preserve"> </w:t>
      </w:r>
    </w:p>
    <w:p w14:paraId="75CFD4D7" w14:textId="77777777" w:rsidR="00C470F8" w:rsidRPr="00FD6FF2" w:rsidRDefault="00C470F8" w:rsidP="00C470F8">
      <w:pPr>
        <w:pStyle w:val="HTMLconformatoprevio"/>
        <w:shd w:val="clear" w:color="auto" w:fill="F7F7F7"/>
        <w:wordWrap w:val="0"/>
        <w:rPr>
          <w:noProof/>
          <w:color w:val="333333"/>
          <w:sz w:val="21"/>
          <w:szCs w:val="21"/>
          <w:lang w:val="en-US"/>
          <w:rPrChange w:id="820" w:author="Edwin Villanueva Talavera" w:date="2019-06-02T11:17:00Z">
            <w:rPr>
              <w:noProof/>
              <w:color w:val="333333"/>
              <w:sz w:val="21"/>
              <w:szCs w:val="21"/>
            </w:rPr>
          </w:rPrChange>
        </w:rPr>
      </w:pPr>
    </w:p>
    <w:p w14:paraId="412535B7" w14:textId="77777777" w:rsidR="00C470F8" w:rsidRPr="00FD6FF2" w:rsidRDefault="00C470F8" w:rsidP="00C470F8">
      <w:pPr>
        <w:pStyle w:val="HTMLconformatoprevio"/>
        <w:shd w:val="clear" w:color="auto" w:fill="F7F7F7"/>
        <w:wordWrap w:val="0"/>
        <w:rPr>
          <w:noProof/>
          <w:color w:val="333333"/>
          <w:sz w:val="21"/>
          <w:szCs w:val="21"/>
          <w:lang w:val="en-US"/>
          <w:rPrChange w:id="821" w:author="Edwin Villanueva Talavera" w:date="2019-06-02T11:17:00Z">
            <w:rPr>
              <w:noProof/>
              <w:color w:val="333333"/>
              <w:sz w:val="21"/>
              <w:szCs w:val="21"/>
            </w:rPr>
          </w:rPrChange>
        </w:rPr>
      </w:pPr>
      <w:r w:rsidRPr="00FD6FF2">
        <w:rPr>
          <w:rStyle w:val="n"/>
          <w:noProof/>
          <w:color w:val="333333"/>
          <w:sz w:val="21"/>
          <w:szCs w:val="21"/>
          <w:lang w:val="en-US"/>
          <w:rPrChange w:id="822" w:author="Edwin Villanueva Talavera" w:date="2019-06-02T11:17:00Z">
            <w:rPr>
              <w:rStyle w:val="n"/>
              <w:noProof/>
              <w:color w:val="333333"/>
              <w:sz w:val="21"/>
              <w:szCs w:val="21"/>
            </w:rPr>
          </w:rPrChange>
        </w:rPr>
        <w:t>cur</w:t>
      </w:r>
      <w:r w:rsidRPr="00FD6FF2">
        <w:rPr>
          <w:noProof/>
          <w:color w:val="333333"/>
          <w:sz w:val="21"/>
          <w:szCs w:val="21"/>
          <w:lang w:val="en-US"/>
          <w:rPrChange w:id="82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2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25" w:author="Edwin Villanueva Talavera" w:date="2019-06-02T11:17:00Z">
            <w:rPr>
              <w:noProof/>
              <w:color w:val="333333"/>
              <w:sz w:val="21"/>
              <w:szCs w:val="21"/>
            </w:rPr>
          </w:rPrChange>
        </w:rPr>
        <w:t xml:space="preserve"> </w:t>
      </w:r>
      <w:r w:rsidRPr="00FD6FF2">
        <w:rPr>
          <w:rStyle w:val="n"/>
          <w:noProof/>
          <w:color w:val="333333"/>
          <w:sz w:val="21"/>
          <w:szCs w:val="21"/>
          <w:lang w:val="en-US"/>
          <w:rPrChange w:id="826"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82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28"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829" w:author="Edwin Villanueva Talavera" w:date="2019-06-02T11:17:00Z">
            <w:rPr>
              <w:rStyle w:val="p"/>
              <w:noProof/>
              <w:color w:val="333333"/>
              <w:sz w:val="21"/>
              <w:szCs w:val="21"/>
            </w:rPr>
          </w:rPrChange>
        </w:rPr>
        <w:t>()</w:t>
      </w:r>
    </w:p>
    <w:p w14:paraId="4B8A8B5E" w14:textId="77777777" w:rsidR="00C470F8" w:rsidRPr="00FD6FF2" w:rsidRDefault="00C470F8" w:rsidP="00C470F8">
      <w:pPr>
        <w:pStyle w:val="HTMLconformatoprevio"/>
        <w:shd w:val="clear" w:color="auto" w:fill="F7F7F7"/>
        <w:wordWrap w:val="0"/>
        <w:rPr>
          <w:noProof/>
          <w:color w:val="333333"/>
          <w:sz w:val="21"/>
          <w:szCs w:val="21"/>
          <w:lang w:val="en-US"/>
          <w:rPrChange w:id="830" w:author="Edwin Villanueva Talavera" w:date="2019-06-02T11:17:00Z">
            <w:rPr>
              <w:noProof/>
              <w:color w:val="333333"/>
              <w:sz w:val="21"/>
              <w:szCs w:val="21"/>
            </w:rPr>
          </w:rPrChange>
        </w:rPr>
      </w:pPr>
    </w:p>
    <w:p w14:paraId="1D115F7B" w14:textId="77777777" w:rsidR="00C470F8" w:rsidRPr="00FD6FF2" w:rsidRDefault="00C470F8" w:rsidP="00C470F8">
      <w:pPr>
        <w:pStyle w:val="HTMLconformatoprevio"/>
        <w:shd w:val="clear" w:color="auto" w:fill="F7F7F7"/>
        <w:wordWrap w:val="0"/>
        <w:rPr>
          <w:noProof/>
          <w:color w:val="333333"/>
          <w:sz w:val="21"/>
          <w:szCs w:val="21"/>
          <w:lang w:val="en-US"/>
          <w:rPrChange w:id="831" w:author="Edwin Villanueva Talavera" w:date="2019-06-02T11:17:00Z">
            <w:rPr>
              <w:noProof/>
              <w:color w:val="333333"/>
              <w:sz w:val="21"/>
              <w:szCs w:val="21"/>
            </w:rPr>
          </w:rPrChange>
        </w:rPr>
      </w:pPr>
      <w:r w:rsidRPr="00FD6FF2">
        <w:rPr>
          <w:rStyle w:val="n"/>
          <w:noProof/>
          <w:color w:val="333333"/>
          <w:sz w:val="21"/>
          <w:szCs w:val="21"/>
          <w:lang w:val="en-US"/>
          <w:rPrChange w:id="832" w:author="Edwin Villanueva Talavera" w:date="2019-06-02T11:17:00Z">
            <w:rPr>
              <w:rStyle w:val="n"/>
              <w:noProof/>
              <w:color w:val="333333"/>
              <w:sz w:val="21"/>
              <w:szCs w:val="21"/>
            </w:rPr>
          </w:rPrChange>
        </w:rPr>
        <w:t>directory</w:t>
      </w:r>
      <w:r w:rsidRPr="00FD6FF2">
        <w:rPr>
          <w:noProof/>
          <w:color w:val="333333"/>
          <w:sz w:val="21"/>
          <w:szCs w:val="21"/>
          <w:lang w:val="en-US"/>
          <w:rPrChange w:id="83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3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35" w:author="Edwin Villanueva Talavera" w:date="2019-06-02T11:17:00Z">
            <w:rPr>
              <w:noProof/>
              <w:color w:val="333333"/>
              <w:sz w:val="21"/>
              <w:szCs w:val="21"/>
            </w:rPr>
          </w:rPrChange>
        </w:rPr>
        <w:t xml:space="preserve"> </w:t>
      </w:r>
      <w:r w:rsidRPr="00FD6FF2">
        <w:rPr>
          <w:rStyle w:val="s1"/>
          <w:noProof/>
          <w:color w:val="BA2121"/>
          <w:sz w:val="21"/>
          <w:szCs w:val="21"/>
          <w:lang w:val="en-US"/>
          <w:rPrChange w:id="836" w:author="Edwin Villanueva Talavera" w:date="2019-06-02T11:17:00Z">
            <w:rPr>
              <w:rStyle w:val="s1"/>
              <w:noProof/>
              <w:color w:val="BA2121"/>
              <w:sz w:val="21"/>
              <w:szCs w:val="21"/>
            </w:rPr>
          </w:rPrChange>
        </w:rPr>
        <w:t>'../Semana 05/descarga_manual_ensembl'</w:t>
      </w:r>
    </w:p>
    <w:p w14:paraId="3E88AC5A" w14:textId="77777777" w:rsidR="00C470F8" w:rsidRPr="00FD6FF2" w:rsidRDefault="00C470F8" w:rsidP="00C470F8">
      <w:pPr>
        <w:pStyle w:val="HTMLconformatoprevio"/>
        <w:shd w:val="clear" w:color="auto" w:fill="F7F7F7"/>
        <w:wordWrap w:val="0"/>
        <w:rPr>
          <w:noProof/>
          <w:color w:val="333333"/>
          <w:sz w:val="21"/>
          <w:szCs w:val="21"/>
          <w:lang w:val="en-US"/>
          <w:rPrChange w:id="837" w:author="Edwin Villanueva Talavera" w:date="2019-06-02T11:17:00Z">
            <w:rPr>
              <w:noProof/>
              <w:color w:val="333333"/>
              <w:sz w:val="21"/>
              <w:szCs w:val="21"/>
            </w:rPr>
          </w:rPrChange>
        </w:rPr>
      </w:pPr>
    </w:p>
    <w:p w14:paraId="1C48DB27" w14:textId="77777777" w:rsidR="00C470F8" w:rsidRPr="00FD6FF2" w:rsidRDefault="00C470F8" w:rsidP="00C470F8">
      <w:pPr>
        <w:pStyle w:val="HTMLconformatoprevio"/>
        <w:shd w:val="clear" w:color="auto" w:fill="F7F7F7"/>
        <w:wordWrap w:val="0"/>
        <w:rPr>
          <w:noProof/>
          <w:color w:val="333333"/>
          <w:sz w:val="21"/>
          <w:szCs w:val="21"/>
          <w:lang w:val="en-US"/>
          <w:rPrChange w:id="838" w:author="Edwin Villanueva Talavera" w:date="2019-06-02T11:17:00Z">
            <w:rPr>
              <w:noProof/>
              <w:color w:val="333333"/>
              <w:sz w:val="21"/>
              <w:szCs w:val="21"/>
            </w:rPr>
          </w:rPrChange>
        </w:rPr>
      </w:pPr>
      <w:r w:rsidRPr="00FD6FF2">
        <w:rPr>
          <w:rStyle w:val="k"/>
          <w:b/>
          <w:bCs/>
          <w:noProof/>
          <w:color w:val="008000"/>
          <w:sz w:val="21"/>
          <w:szCs w:val="21"/>
          <w:lang w:val="en-US"/>
          <w:rPrChange w:id="839" w:author="Edwin Villanueva Talavera" w:date="2019-06-02T11:17:00Z">
            <w:rPr>
              <w:rStyle w:val="k"/>
              <w:b/>
              <w:bCs/>
              <w:noProof/>
              <w:color w:val="008000"/>
              <w:sz w:val="21"/>
              <w:szCs w:val="21"/>
            </w:rPr>
          </w:rPrChange>
        </w:rPr>
        <w:t>for</w:t>
      </w:r>
      <w:r w:rsidRPr="00FD6FF2">
        <w:rPr>
          <w:noProof/>
          <w:color w:val="333333"/>
          <w:sz w:val="21"/>
          <w:szCs w:val="21"/>
          <w:lang w:val="en-US"/>
          <w:rPrChange w:id="840" w:author="Edwin Villanueva Talavera" w:date="2019-06-02T11:17:00Z">
            <w:rPr>
              <w:noProof/>
              <w:color w:val="333333"/>
              <w:sz w:val="21"/>
              <w:szCs w:val="21"/>
            </w:rPr>
          </w:rPrChange>
        </w:rPr>
        <w:t xml:space="preserve"> </w:t>
      </w:r>
      <w:r w:rsidRPr="00FD6FF2">
        <w:rPr>
          <w:rStyle w:val="n"/>
          <w:noProof/>
          <w:color w:val="333333"/>
          <w:sz w:val="21"/>
          <w:szCs w:val="21"/>
          <w:lang w:val="en-US"/>
          <w:rPrChange w:id="841" w:author="Edwin Villanueva Talavera" w:date="2019-06-02T11:17:00Z">
            <w:rPr>
              <w:rStyle w:val="n"/>
              <w:noProof/>
              <w:color w:val="333333"/>
              <w:sz w:val="21"/>
              <w:szCs w:val="21"/>
            </w:rPr>
          </w:rPrChange>
        </w:rPr>
        <w:t>filename</w:t>
      </w:r>
      <w:r w:rsidRPr="00FD6FF2">
        <w:rPr>
          <w:noProof/>
          <w:color w:val="333333"/>
          <w:sz w:val="21"/>
          <w:szCs w:val="21"/>
          <w:lang w:val="en-US"/>
          <w:rPrChange w:id="842"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843" w:author="Edwin Villanueva Talavera" w:date="2019-06-02T11:17:00Z">
            <w:rPr>
              <w:rStyle w:val="ow"/>
              <w:b/>
              <w:bCs/>
              <w:noProof/>
              <w:color w:val="AA22FF"/>
              <w:sz w:val="21"/>
              <w:szCs w:val="21"/>
            </w:rPr>
          </w:rPrChange>
        </w:rPr>
        <w:t>in</w:t>
      </w:r>
      <w:r w:rsidRPr="00FD6FF2">
        <w:rPr>
          <w:noProof/>
          <w:color w:val="333333"/>
          <w:sz w:val="21"/>
          <w:szCs w:val="21"/>
          <w:lang w:val="en-US"/>
          <w:rPrChange w:id="8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845"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84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47"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848" w:author="Edwin Villanueva Talavera" w:date="2019-06-02T11:17:00Z">
            <w:rPr>
              <w:rStyle w:val="p"/>
              <w:noProof/>
              <w:color w:val="333333"/>
              <w:sz w:val="21"/>
              <w:szCs w:val="21"/>
            </w:rPr>
          </w:rPrChange>
        </w:rPr>
        <w:t>(</w:t>
      </w:r>
      <w:r w:rsidRPr="00FD6FF2">
        <w:rPr>
          <w:rStyle w:val="n"/>
          <w:noProof/>
          <w:color w:val="333333"/>
          <w:sz w:val="21"/>
          <w:szCs w:val="21"/>
          <w:lang w:val="en-US"/>
          <w:rPrChange w:id="849"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850" w:author="Edwin Villanueva Talavera" w:date="2019-06-02T11:17:00Z">
            <w:rPr>
              <w:rStyle w:val="p"/>
              <w:noProof/>
              <w:color w:val="333333"/>
              <w:sz w:val="21"/>
              <w:szCs w:val="21"/>
            </w:rPr>
          </w:rPrChange>
        </w:rPr>
        <w:t>):</w:t>
      </w:r>
    </w:p>
    <w:p w14:paraId="320C3492" w14:textId="77777777" w:rsidR="00C470F8" w:rsidRPr="00FD6FF2" w:rsidRDefault="00C470F8" w:rsidP="00C470F8">
      <w:pPr>
        <w:pStyle w:val="HTMLconformatoprevio"/>
        <w:shd w:val="clear" w:color="auto" w:fill="F7F7F7"/>
        <w:wordWrap w:val="0"/>
        <w:rPr>
          <w:noProof/>
          <w:color w:val="333333"/>
          <w:sz w:val="21"/>
          <w:szCs w:val="21"/>
          <w:lang w:val="en-US"/>
          <w:rPrChange w:id="851" w:author="Edwin Villanueva Talavera" w:date="2019-06-02T11:17:00Z">
            <w:rPr>
              <w:noProof/>
              <w:color w:val="333333"/>
              <w:sz w:val="21"/>
              <w:szCs w:val="21"/>
            </w:rPr>
          </w:rPrChange>
        </w:rPr>
      </w:pPr>
      <w:r w:rsidRPr="00FD6FF2">
        <w:rPr>
          <w:noProof/>
          <w:color w:val="333333"/>
          <w:sz w:val="21"/>
          <w:szCs w:val="21"/>
          <w:lang w:val="en-US"/>
          <w:rPrChange w:id="852"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853" w:author="Edwin Villanueva Talavera" w:date="2019-06-02T11:17:00Z">
            <w:rPr>
              <w:rStyle w:val="k"/>
              <w:b/>
              <w:bCs/>
              <w:noProof/>
              <w:color w:val="008000"/>
              <w:sz w:val="21"/>
              <w:szCs w:val="21"/>
            </w:rPr>
          </w:rPrChange>
        </w:rPr>
        <w:t>if</w:t>
      </w:r>
      <w:r w:rsidRPr="00FD6FF2">
        <w:rPr>
          <w:noProof/>
          <w:color w:val="333333"/>
          <w:sz w:val="21"/>
          <w:szCs w:val="21"/>
          <w:lang w:val="en-US"/>
          <w:rPrChange w:id="854" w:author="Edwin Villanueva Talavera" w:date="2019-06-02T11:17:00Z">
            <w:rPr>
              <w:noProof/>
              <w:color w:val="333333"/>
              <w:sz w:val="21"/>
              <w:szCs w:val="21"/>
            </w:rPr>
          </w:rPrChange>
        </w:rPr>
        <w:t xml:space="preserve"> </w:t>
      </w:r>
      <w:r w:rsidRPr="00FD6FF2">
        <w:rPr>
          <w:rStyle w:val="n"/>
          <w:noProof/>
          <w:color w:val="333333"/>
          <w:sz w:val="21"/>
          <w:szCs w:val="21"/>
          <w:lang w:val="en-US"/>
          <w:rPrChange w:id="855"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85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57"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858" w:author="Edwin Villanueva Talavera" w:date="2019-06-02T11:17:00Z">
            <w:rPr>
              <w:rStyle w:val="p"/>
              <w:noProof/>
              <w:color w:val="333333"/>
              <w:sz w:val="21"/>
              <w:szCs w:val="21"/>
            </w:rPr>
          </w:rPrChange>
        </w:rPr>
        <w:t>(</w:t>
      </w:r>
      <w:r w:rsidRPr="00FD6FF2">
        <w:rPr>
          <w:rStyle w:val="s2"/>
          <w:noProof/>
          <w:color w:val="BA2121"/>
          <w:sz w:val="21"/>
          <w:szCs w:val="21"/>
          <w:lang w:val="en-US"/>
          <w:rPrChange w:id="859" w:author="Edwin Villanueva Talavera" w:date="2019-06-02T11:17:00Z">
            <w:rPr>
              <w:rStyle w:val="s2"/>
              <w:noProof/>
              <w:color w:val="BA2121"/>
              <w:sz w:val="21"/>
              <w:szCs w:val="21"/>
            </w:rPr>
          </w:rPrChange>
        </w:rPr>
        <w:t>".fasta"</w:t>
      </w:r>
      <w:r w:rsidRPr="00FD6FF2">
        <w:rPr>
          <w:rStyle w:val="p"/>
          <w:noProof/>
          <w:color w:val="333333"/>
          <w:sz w:val="21"/>
          <w:szCs w:val="21"/>
          <w:lang w:val="en-US"/>
          <w:rPrChange w:id="860" w:author="Edwin Villanueva Talavera" w:date="2019-06-02T11:17:00Z">
            <w:rPr>
              <w:rStyle w:val="p"/>
              <w:noProof/>
              <w:color w:val="333333"/>
              <w:sz w:val="21"/>
              <w:szCs w:val="21"/>
            </w:rPr>
          </w:rPrChange>
        </w:rPr>
        <w:t>):</w:t>
      </w:r>
    </w:p>
    <w:p w14:paraId="194990DF" w14:textId="77777777" w:rsidR="00C470F8" w:rsidRPr="00FD6FF2" w:rsidRDefault="00C470F8" w:rsidP="00C470F8">
      <w:pPr>
        <w:pStyle w:val="HTMLconformatoprevio"/>
        <w:shd w:val="clear" w:color="auto" w:fill="F7F7F7"/>
        <w:wordWrap w:val="0"/>
        <w:rPr>
          <w:noProof/>
          <w:color w:val="333333"/>
          <w:sz w:val="21"/>
          <w:szCs w:val="21"/>
          <w:lang w:val="en-US"/>
          <w:rPrChange w:id="861" w:author="Edwin Villanueva Talavera" w:date="2019-06-02T11:17:00Z">
            <w:rPr>
              <w:noProof/>
              <w:color w:val="333333"/>
              <w:sz w:val="21"/>
              <w:szCs w:val="21"/>
            </w:rPr>
          </w:rPrChange>
        </w:rPr>
      </w:pPr>
      <w:r w:rsidRPr="00FD6FF2">
        <w:rPr>
          <w:noProof/>
          <w:color w:val="333333"/>
          <w:sz w:val="21"/>
          <w:szCs w:val="21"/>
          <w:lang w:val="en-US"/>
          <w:rPrChange w:id="862" w:author="Edwin Villanueva Talavera" w:date="2019-06-02T11:17:00Z">
            <w:rPr>
              <w:noProof/>
              <w:color w:val="333333"/>
              <w:sz w:val="21"/>
              <w:szCs w:val="21"/>
            </w:rPr>
          </w:rPrChange>
        </w:rPr>
        <w:t xml:space="preserve">        </w:t>
      </w:r>
      <w:r w:rsidRPr="00FD6FF2">
        <w:rPr>
          <w:rStyle w:val="n"/>
          <w:noProof/>
          <w:color w:val="333333"/>
          <w:sz w:val="21"/>
          <w:szCs w:val="21"/>
          <w:lang w:val="en-US"/>
          <w:rPrChange w:id="863" w:author="Edwin Villanueva Talavera" w:date="2019-06-02T11:17:00Z">
            <w:rPr>
              <w:rStyle w:val="n"/>
              <w:noProof/>
              <w:color w:val="333333"/>
              <w:sz w:val="21"/>
              <w:szCs w:val="21"/>
            </w:rPr>
          </w:rPrChange>
        </w:rPr>
        <w:t>especie</w:t>
      </w:r>
      <w:r w:rsidRPr="00FD6FF2">
        <w:rPr>
          <w:noProof/>
          <w:color w:val="333333"/>
          <w:sz w:val="21"/>
          <w:szCs w:val="21"/>
          <w:lang w:val="en-US"/>
          <w:rPrChange w:id="86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6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66" w:author="Edwin Villanueva Talavera" w:date="2019-06-02T11:17:00Z">
            <w:rPr>
              <w:noProof/>
              <w:color w:val="333333"/>
              <w:sz w:val="21"/>
              <w:szCs w:val="21"/>
            </w:rPr>
          </w:rPrChange>
        </w:rPr>
        <w:t xml:space="preserve"> </w:t>
      </w:r>
      <w:r w:rsidRPr="00FD6FF2">
        <w:rPr>
          <w:rStyle w:val="n"/>
          <w:noProof/>
          <w:color w:val="333333"/>
          <w:sz w:val="21"/>
          <w:szCs w:val="21"/>
          <w:lang w:val="en-US"/>
          <w:rPrChange w:id="867"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86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69" w:author="Edwin Villanueva Talavera" w:date="2019-06-02T11:17:00Z">
            <w:rPr>
              <w:rStyle w:val="n"/>
              <w:noProof/>
              <w:color w:val="333333"/>
              <w:sz w:val="21"/>
              <w:szCs w:val="21"/>
            </w:rPr>
          </w:rPrChange>
        </w:rPr>
        <w:t>path</w:t>
      </w:r>
      <w:r w:rsidRPr="00FD6FF2">
        <w:rPr>
          <w:rStyle w:val="o"/>
          <w:rFonts w:eastAsiaTheme="majorEastAsia"/>
          <w:noProof/>
          <w:color w:val="666666"/>
          <w:sz w:val="21"/>
          <w:szCs w:val="21"/>
          <w:lang w:val="en-US"/>
          <w:rPrChange w:id="87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71" w:author="Edwin Villanueva Talavera" w:date="2019-06-02T11:17:00Z">
            <w:rPr>
              <w:rStyle w:val="n"/>
              <w:noProof/>
              <w:color w:val="333333"/>
              <w:sz w:val="21"/>
              <w:szCs w:val="21"/>
            </w:rPr>
          </w:rPrChange>
        </w:rPr>
        <w:t>splitext</w:t>
      </w:r>
      <w:r w:rsidRPr="00FD6FF2">
        <w:rPr>
          <w:rStyle w:val="p"/>
          <w:noProof/>
          <w:color w:val="333333"/>
          <w:sz w:val="21"/>
          <w:szCs w:val="21"/>
          <w:lang w:val="en-US"/>
          <w:rPrChange w:id="872" w:author="Edwin Villanueva Talavera" w:date="2019-06-02T11:17:00Z">
            <w:rPr>
              <w:rStyle w:val="p"/>
              <w:noProof/>
              <w:color w:val="333333"/>
              <w:sz w:val="21"/>
              <w:szCs w:val="21"/>
            </w:rPr>
          </w:rPrChange>
        </w:rPr>
        <w:t>(</w:t>
      </w:r>
      <w:r w:rsidRPr="00FD6FF2">
        <w:rPr>
          <w:rStyle w:val="n"/>
          <w:noProof/>
          <w:color w:val="333333"/>
          <w:sz w:val="21"/>
          <w:szCs w:val="21"/>
          <w:lang w:val="en-US"/>
          <w:rPrChange w:id="873"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874" w:author="Edwin Villanueva Talavera" w:date="2019-06-02T11:17:00Z">
            <w:rPr>
              <w:rStyle w:val="p"/>
              <w:noProof/>
              <w:color w:val="333333"/>
              <w:sz w:val="21"/>
              <w:szCs w:val="21"/>
            </w:rPr>
          </w:rPrChange>
        </w:rPr>
        <w:t>)[</w:t>
      </w:r>
      <w:r w:rsidRPr="00FD6FF2">
        <w:rPr>
          <w:rStyle w:val="mi"/>
          <w:noProof/>
          <w:color w:val="666666"/>
          <w:sz w:val="21"/>
          <w:szCs w:val="21"/>
          <w:lang w:val="en-US"/>
          <w:rPrChange w:id="875" w:author="Edwin Villanueva Talavera" w:date="2019-06-02T11:17:00Z">
            <w:rPr>
              <w:rStyle w:val="mi"/>
              <w:noProof/>
              <w:color w:val="666666"/>
              <w:sz w:val="21"/>
              <w:szCs w:val="21"/>
            </w:rPr>
          </w:rPrChange>
        </w:rPr>
        <w:t>0</w:t>
      </w:r>
      <w:r w:rsidRPr="00FD6FF2">
        <w:rPr>
          <w:rStyle w:val="p"/>
          <w:noProof/>
          <w:color w:val="333333"/>
          <w:sz w:val="21"/>
          <w:szCs w:val="21"/>
          <w:lang w:val="en-US"/>
          <w:rPrChange w:id="876" w:author="Edwin Villanueva Talavera" w:date="2019-06-02T11:17:00Z">
            <w:rPr>
              <w:rStyle w:val="p"/>
              <w:noProof/>
              <w:color w:val="333333"/>
              <w:sz w:val="21"/>
              <w:szCs w:val="21"/>
            </w:rPr>
          </w:rPrChange>
        </w:rPr>
        <w:t>]</w:t>
      </w:r>
    </w:p>
    <w:p w14:paraId="36476798" w14:textId="77777777" w:rsidR="00C470F8" w:rsidRPr="00FD6FF2" w:rsidRDefault="00C470F8" w:rsidP="00C470F8">
      <w:pPr>
        <w:pStyle w:val="HTMLconformatoprevio"/>
        <w:shd w:val="clear" w:color="auto" w:fill="F7F7F7"/>
        <w:wordWrap w:val="0"/>
        <w:rPr>
          <w:noProof/>
          <w:color w:val="333333"/>
          <w:sz w:val="21"/>
          <w:szCs w:val="21"/>
          <w:lang w:val="en-US"/>
          <w:rPrChange w:id="877" w:author="Edwin Villanueva Talavera" w:date="2019-06-02T11:17:00Z">
            <w:rPr>
              <w:noProof/>
              <w:color w:val="333333"/>
              <w:sz w:val="21"/>
              <w:szCs w:val="21"/>
            </w:rPr>
          </w:rPrChange>
        </w:rPr>
      </w:pPr>
      <w:r w:rsidRPr="00FD6FF2">
        <w:rPr>
          <w:noProof/>
          <w:color w:val="333333"/>
          <w:sz w:val="21"/>
          <w:szCs w:val="21"/>
          <w:lang w:val="en-US"/>
          <w:rPrChange w:id="878" w:author="Edwin Villanueva Talavera" w:date="2019-06-02T11:17:00Z">
            <w:rPr>
              <w:noProof/>
              <w:color w:val="333333"/>
              <w:sz w:val="21"/>
              <w:szCs w:val="21"/>
            </w:rPr>
          </w:rPrChange>
        </w:rPr>
        <w:t xml:space="preserve">        </w:t>
      </w:r>
      <w:r w:rsidRPr="00FD6FF2">
        <w:rPr>
          <w:rStyle w:val="n"/>
          <w:noProof/>
          <w:color w:val="333333"/>
          <w:sz w:val="21"/>
          <w:szCs w:val="21"/>
          <w:lang w:val="en-US"/>
          <w:rPrChange w:id="879" w:author="Edwin Villanueva Talavera" w:date="2019-06-02T11:17:00Z">
            <w:rPr>
              <w:rStyle w:val="n"/>
              <w:noProof/>
              <w:color w:val="333333"/>
              <w:sz w:val="21"/>
              <w:szCs w:val="21"/>
            </w:rPr>
          </w:rPrChange>
        </w:rPr>
        <w:t>query</w:t>
      </w:r>
      <w:r w:rsidRPr="00FD6FF2">
        <w:rPr>
          <w:noProof/>
          <w:color w:val="333333"/>
          <w:sz w:val="21"/>
          <w:szCs w:val="21"/>
          <w:lang w:val="en-US"/>
          <w:rPrChange w:id="88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88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88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883" w:author="Edwin Villanueva Talavera" w:date="2019-06-02T11:17:00Z">
            <w:rPr>
              <w:rStyle w:val="s2"/>
              <w:noProof/>
              <w:color w:val="BA2121"/>
              <w:sz w:val="21"/>
              <w:szCs w:val="21"/>
            </w:rPr>
          </w:rPrChange>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FD6FF2">
        <w:rPr>
          <w:rStyle w:val="si"/>
          <w:b/>
          <w:bCs/>
          <w:noProof/>
          <w:color w:val="BB6688"/>
          <w:sz w:val="21"/>
          <w:szCs w:val="21"/>
          <w:lang w:val="en-US"/>
          <w:rPrChange w:id="884"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885" w:author="Edwin Villanueva Talavera" w:date="2019-06-02T11:17:00Z">
            <w:rPr>
              <w:rStyle w:val="s2"/>
              <w:noProof/>
              <w:color w:val="BA2121"/>
              <w:sz w:val="21"/>
              <w:szCs w:val="21"/>
            </w:rPr>
          </w:rPrChange>
        </w:rPr>
        <w:t>, '_', ' ')"</w:t>
      </w:r>
    </w:p>
    <w:p w14:paraId="6C5E0EFA" w14:textId="77777777" w:rsidR="00C470F8" w:rsidRPr="00FD6FF2" w:rsidRDefault="00C470F8" w:rsidP="00C470F8">
      <w:pPr>
        <w:pStyle w:val="HTMLconformatoprevio"/>
        <w:shd w:val="clear" w:color="auto" w:fill="F7F7F7"/>
        <w:wordWrap w:val="0"/>
        <w:rPr>
          <w:noProof/>
          <w:color w:val="333333"/>
          <w:sz w:val="21"/>
          <w:szCs w:val="21"/>
          <w:lang w:val="en-US"/>
          <w:rPrChange w:id="886" w:author="Edwin Villanueva Talavera" w:date="2019-06-02T11:17:00Z">
            <w:rPr>
              <w:noProof/>
              <w:color w:val="333333"/>
              <w:sz w:val="21"/>
              <w:szCs w:val="21"/>
            </w:rPr>
          </w:rPrChange>
        </w:rPr>
      </w:pPr>
      <w:r w:rsidRPr="00FD6FF2">
        <w:rPr>
          <w:noProof/>
          <w:color w:val="333333"/>
          <w:sz w:val="21"/>
          <w:szCs w:val="21"/>
          <w:lang w:val="en-US"/>
          <w:rPrChange w:id="887" w:author="Edwin Villanueva Talavera" w:date="2019-06-02T11:17:00Z">
            <w:rPr>
              <w:noProof/>
              <w:color w:val="333333"/>
              <w:sz w:val="21"/>
              <w:szCs w:val="21"/>
            </w:rPr>
          </w:rPrChange>
        </w:rPr>
        <w:t xml:space="preserve">        </w:t>
      </w:r>
      <w:r w:rsidRPr="00FD6FF2">
        <w:rPr>
          <w:rStyle w:val="n"/>
          <w:noProof/>
          <w:color w:val="333333"/>
          <w:sz w:val="21"/>
          <w:szCs w:val="21"/>
          <w:lang w:val="en-US"/>
          <w:rPrChange w:id="888"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88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890"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891" w:author="Edwin Villanueva Talavera" w:date="2019-06-02T11:17:00Z">
            <w:rPr>
              <w:rStyle w:val="p"/>
              <w:noProof/>
              <w:color w:val="333333"/>
              <w:sz w:val="21"/>
              <w:szCs w:val="21"/>
            </w:rPr>
          </w:rPrChange>
        </w:rPr>
        <w:t>(</w:t>
      </w:r>
      <w:r w:rsidRPr="00FD6FF2">
        <w:rPr>
          <w:rStyle w:val="n"/>
          <w:noProof/>
          <w:color w:val="333333"/>
          <w:sz w:val="21"/>
          <w:szCs w:val="21"/>
          <w:lang w:val="en-US"/>
          <w:rPrChange w:id="892" w:author="Edwin Villanueva Talavera" w:date="2019-06-02T11:17:00Z">
            <w:rPr>
              <w:rStyle w:val="n"/>
              <w:noProof/>
              <w:color w:val="333333"/>
              <w:sz w:val="21"/>
              <w:szCs w:val="21"/>
            </w:rPr>
          </w:rPrChange>
        </w:rPr>
        <w:t>query</w:t>
      </w:r>
      <w:r w:rsidRPr="00FD6FF2">
        <w:rPr>
          <w:rStyle w:val="p"/>
          <w:noProof/>
          <w:color w:val="333333"/>
          <w:sz w:val="21"/>
          <w:szCs w:val="21"/>
          <w:lang w:val="en-US"/>
          <w:rPrChange w:id="893" w:author="Edwin Villanueva Talavera" w:date="2019-06-02T11:17:00Z">
            <w:rPr>
              <w:rStyle w:val="p"/>
              <w:noProof/>
              <w:color w:val="333333"/>
              <w:sz w:val="21"/>
              <w:szCs w:val="21"/>
            </w:rPr>
          </w:rPrChange>
        </w:rPr>
        <w:t>,</w:t>
      </w:r>
      <w:r w:rsidRPr="00FD6FF2">
        <w:rPr>
          <w:noProof/>
          <w:color w:val="333333"/>
          <w:sz w:val="21"/>
          <w:szCs w:val="21"/>
          <w:lang w:val="en-US"/>
          <w:rPrChange w:id="894" w:author="Edwin Villanueva Talavera" w:date="2019-06-02T11:17:00Z">
            <w:rPr>
              <w:noProof/>
              <w:color w:val="333333"/>
              <w:sz w:val="21"/>
              <w:szCs w:val="21"/>
            </w:rPr>
          </w:rPrChange>
        </w:rPr>
        <w:t xml:space="preserve"> </w:t>
      </w:r>
      <w:r w:rsidRPr="00FD6FF2">
        <w:rPr>
          <w:rStyle w:val="p"/>
          <w:noProof/>
          <w:color w:val="333333"/>
          <w:sz w:val="21"/>
          <w:szCs w:val="21"/>
          <w:lang w:val="en-US"/>
          <w:rPrChange w:id="895" w:author="Edwin Villanueva Talavera" w:date="2019-06-02T11:17:00Z">
            <w:rPr>
              <w:rStyle w:val="p"/>
              <w:noProof/>
              <w:color w:val="333333"/>
              <w:sz w:val="21"/>
              <w:szCs w:val="21"/>
            </w:rPr>
          </w:rPrChange>
        </w:rPr>
        <w:t>[</w:t>
      </w:r>
      <w:r w:rsidRPr="00FD6FF2">
        <w:rPr>
          <w:rStyle w:val="n"/>
          <w:noProof/>
          <w:color w:val="333333"/>
          <w:sz w:val="21"/>
          <w:szCs w:val="21"/>
          <w:lang w:val="en-US"/>
          <w:rPrChange w:id="896"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897" w:author="Edwin Villanueva Talavera" w:date="2019-06-02T11:17:00Z">
            <w:rPr>
              <w:rStyle w:val="p"/>
              <w:noProof/>
              <w:color w:val="333333"/>
              <w:sz w:val="21"/>
              <w:szCs w:val="21"/>
            </w:rPr>
          </w:rPrChange>
        </w:rPr>
        <w:t>])</w:t>
      </w:r>
    </w:p>
    <w:p w14:paraId="6F718813" w14:textId="77777777" w:rsidR="00C470F8" w:rsidRPr="00FD6FF2" w:rsidRDefault="00C470F8" w:rsidP="00C470F8">
      <w:pPr>
        <w:pStyle w:val="HTMLconformatoprevio"/>
        <w:shd w:val="clear" w:color="auto" w:fill="F7F7F7"/>
        <w:wordWrap w:val="0"/>
        <w:rPr>
          <w:noProof/>
          <w:color w:val="333333"/>
          <w:sz w:val="21"/>
          <w:szCs w:val="21"/>
          <w:lang w:val="en-US"/>
          <w:rPrChange w:id="898" w:author="Edwin Villanueva Talavera" w:date="2019-06-02T11:17:00Z">
            <w:rPr>
              <w:noProof/>
              <w:color w:val="333333"/>
              <w:sz w:val="21"/>
              <w:szCs w:val="21"/>
            </w:rPr>
          </w:rPrChange>
        </w:rPr>
      </w:pPr>
      <w:r w:rsidRPr="00FD6FF2">
        <w:rPr>
          <w:noProof/>
          <w:color w:val="333333"/>
          <w:sz w:val="21"/>
          <w:szCs w:val="21"/>
          <w:lang w:val="en-US"/>
          <w:rPrChange w:id="899" w:author="Edwin Villanueva Talavera" w:date="2019-06-02T11:17:00Z">
            <w:rPr>
              <w:noProof/>
              <w:color w:val="333333"/>
              <w:sz w:val="21"/>
              <w:szCs w:val="21"/>
            </w:rPr>
          </w:rPrChange>
        </w:rPr>
        <w:t xml:space="preserve">        </w:t>
      </w:r>
      <w:r w:rsidRPr="00FD6FF2">
        <w:rPr>
          <w:rStyle w:val="n"/>
          <w:noProof/>
          <w:color w:val="333333"/>
          <w:sz w:val="21"/>
          <w:szCs w:val="21"/>
          <w:lang w:val="en-US"/>
          <w:rPrChange w:id="900"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90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02"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90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04"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905" w:author="Edwin Villanueva Talavera" w:date="2019-06-02T11:17:00Z">
            <w:rPr>
              <w:rStyle w:val="p"/>
              <w:noProof/>
              <w:color w:val="333333"/>
              <w:sz w:val="21"/>
              <w:szCs w:val="21"/>
            </w:rPr>
          </w:rPrChange>
        </w:rPr>
        <w:t>()</w:t>
      </w:r>
    </w:p>
    <w:p w14:paraId="717E3976" w14:textId="77777777" w:rsidR="00C470F8" w:rsidRPr="00FD6FF2" w:rsidRDefault="00C470F8" w:rsidP="00C470F8">
      <w:pPr>
        <w:pStyle w:val="HTMLconformatoprevio"/>
        <w:shd w:val="clear" w:color="auto" w:fill="F7F7F7"/>
        <w:wordWrap w:val="0"/>
        <w:rPr>
          <w:noProof/>
          <w:color w:val="333333"/>
          <w:sz w:val="21"/>
          <w:szCs w:val="21"/>
          <w:lang w:val="en-US"/>
          <w:rPrChange w:id="906" w:author="Edwin Villanueva Talavera" w:date="2019-06-02T11:17:00Z">
            <w:rPr>
              <w:noProof/>
              <w:color w:val="333333"/>
              <w:sz w:val="21"/>
              <w:szCs w:val="21"/>
            </w:rPr>
          </w:rPrChange>
        </w:rPr>
      </w:pPr>
      <w:r w:rsidRPr="00FD6FF2">
        <w:rPr>
          <w:noProof/>
          <w:color w:val="333333"/>
          <w:sz w:val="21"/>
          <w:szCs w:val="21"/>
          <w:lang w:val="en-US"/>
          <w:rPrChange w:id="907"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08" w:author="Edwin Villanueva Talavera" w:date="2019-06-02T11:17:00Z">
            <w:rPr>
              <w:rStyle w:val="k"/>
              <w:b/>
              <w:bCs/>
              <w:noProof/>
              <w:color w:val="008000"/>
              <w:sz w:val="21"/>
              <w:szCs w:val="21"/>
            </w:rPr>
          </w:rPrChange>
        </w:rPr>
        <w:t>if</w:t>
      </w:r>
      <w:r w:rsidRPr="00FD6FF2">
        <w:rPr>
          <w:noProof/>
          <w:color w:val="333333"/>
          <w:sz w:val="21"/>
          <w:szCs w:val="21"/>
          <w:lang w:val="en-US"/>
          <w:rPrChange w:id="909" w:author="Edwin Villanueva Talavera" w:date="2019-06-02T11:17:00Z">
            <w:rPr>
              <w:noProof/>
              <w:color w:val="333333"/>
              <w:sz w:val="21"/>
              <w:szCs w:val="21"/>
            </w:rPr>
          </w:rPrChange>
        </w:rPr>
        <w:t xml:space="preserve"> </w:t>
      </w:r>
      <w:r w:rsidRPr="00FD6FF2">
        <w:rPr>
          <w:rStyle w:val="n"/>
          <w:noProof/>
          <w:color w:val="333333"/>
          <w:sz w:val="21"/>
          <w:szCs w:val="21"/>
          <w:lang w:val="en-US"/>
          <w:rPrChange w:id="910"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911" w:author="Edwin Villanueva Talavera" w:date="2019-06-02T11:17:00Z">
            <w:rPr>
              <w:rStyle w:val="p"/>
              <w:noProof/>
              <w:color w:val="333333"/>
              <w:sz w:val="21"/>
              <w:szCs w:val="21"/>
            </w:rPr>
          </w:rPrChange>
        </w:rPr>
        <w:t>[</w:t>
      </w:r>
      <w:r w:rsidRPr="00FD6FF2">
        <w:rPr>
          <w:rStyle w:val="mi"/>
          <w:noProof/>
          <w:color w:val="666666"/>
          <w:sz w:val="21"/>
          <w:szCs w:val="21"/>
          <w:lang w:val="en-US"/>
          <w:rPrChange w:id="912" w:author="Edwin Villanueva Talavera" w:date="2019-06-02T11:17:00Z">
            <w:rPr>
              <w:rStyle w:val="mi"/>
              <w:noProof/>
              <w:color w:val="666666"/>
              <w:sz w:val="21"/>
              <w:szCs w:val="21"/>
            </w:rPr>
          </w:rPrChange>
        </w:rPr>
        <w:t>0</w:t>
      </w:r>
      <w:r w:rsidRPr="00FD6FF2">
        <w:rPr>
          <w:rStyle w:val="p"/>
          <w:noProof/>
          <w:color w:val="333333"/>
          <w:sz w:val="21"/>
          <w:szCs w:val="21"/>
          <w:lang w:val="en-US"/>
          <w:rPrChange w:id="913" w:author="Edwin Villanueva Talavera" w:date="2019-06-02T11:17:00Z">
            <w:rPr>
              <w:rStyle w:val="p"/>
              <w:noProof/>
              <w:color w:val="333333"/>
              <w:sz w:val="21"/>
              <w:szCs w:val="21"/>
            </w:rPr>
          </w:rPrChange>
        </w:rPr>
        <w:t>]</w:t>
      </w:r>
      <w:r w:rsidRPr="00FD6FF2">
        <w:rPr>
          <w:noProof/>
          <w:color w:val="333333"/>
          <w:sz w:val="21"/>
          <w:szCs w:val="21"/>
          <w:lang w:val="en-US"/>
          <w:rPrChange w:id="91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15"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916" w:author="Edwin Villanueva Talavera" w:date="2019-06-02T11:17:00Z">
            <w:rPr>
              <w:noProof/>
              <w:color w:val="333333"/>
              <w:sz w:val="21"/>
              <w:szCs w:val="21"/>
            </w:rPr>
          </w:rPrChange>
        </w:rPr>
        <w:t xml:space="preserve"> </w:t>
      </w:r>
      <w:r w:rsidRPr="00FD6FF2">
        <w:rPr>
          <w:rStyle w:val="mi"/>
          <w:noProof/>
          <w:color w:val="666666"/>
          <w:sz w:val="21"/>
          <w:szCs w:val="21"/>
          <w:lang w:val="en-US"/>
          <w:rPrChange w:id="917" w:author="Edwin Villanueva Talavera" w:date="2019-06-02T11:17:00Z">
            <w:rPr>
              <w:rStyle w:val="mi"/>
              <w:noProof/>
              <w:color w:val="666666"/>
              <w:sz w:val="21"/>
              <w:szCs w:val="21"/>
            </w:rPr>
          </w:rPrChange>
        </w:rPr>
        <w:t>0</w:t>
      </w:r>
      <w:r w:rsidRPr="00FD6FF2">
        <w:rPr>
          <w:rStyle w:val="p"/>
          <w:noProof/>
          <w:color w:val="333333"/>
          <w:sz w:val="21"/>
          <w:szCs w:val="21"/>
          <w:lang w:val="en-US"/>
          <w:rPrChange w:id="918" w:author="Edwin Villanueva Talavera" w:date="2019-06-02T11:17:00Z">
            <w:rPr>
              <w:rStyle w:val="p"/>
              <w:noProof/>
              <w:color w:val="333333"/>
              <w:sz w:val="21"/>
              <w:szCs w:val="21"/>
            </w:rPr>
          </w:rPrChange>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919" w:author="Edwin Villanueva Talavera" w:date="2019-06-02T11:17:00Z">
            <w:rPr>
              <w:noProof/>
              <w:color w:val="333333"/>
              <w:sz w:val="21"/>
              <w:szCs w:val="21"/>
            </w:rPr>
          </w:rPrChange>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FD6FF2" w:rsidRDefault="00C470F8" w:rsidP="00C470F8">
      <w:pPr>
        <w:pStyle w:val="HTMLconformatoprevio"/>
        <w:shd w:val="clear" w:color="auto" w:fill="F7F7F7"/>
        <w:wordWrap w:val="0"/>
        <w:rPr>
          <w:noProof/>
          <w:color w:val="333333"/>
          <w:sz w:val="21"/>
          <w:szCs w:val="21"/>
          <w:lang w:val="en-US"/>
          <w:rPrChange w:id="920"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921"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92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23"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924" w:author="Edwin Villanueva Talavera" w:date="2019-06-02T11:17:00Z">
            <w:rPr>
              <w:rStyle w:val="p"/>
              <w:noProof/>
              <w:color w:val="333333"/>
              <w:sz w:val="21"/>
              <w:szCs w:val="21"/>
            </w:rPr>
          </w:rPrChange>
        </w:rPr>
        <w:t>()</w:t>
      </w:r>
    </w:p>
    <w:p w14:paraId="3AF78ADA" w14:textId="77777777" w:rsidR="00C470F8" w:rsidRPr="00FD6FF2" w:rsidRDefault="00C470F8" w:rsidP="00C470F8">
      <w:pPr>
        <w:pStyle w:val="HTMLconformatoprevio"/>
        <w:shd w:val="clear" w:color="auto" w:fill="F7F7F7"/>
        <w:wordWrap w:val="0"/>
        <w:rPr>
          <w:noProof/>
          <w:color w:val="333333"/>
          <w:sz w:val="21"/>
          <w:szCs w:val="21"/>
          <w:lang w:val="en-US"/>
          <w:rPrChange w:id="925" w:author="Edwin Villanueva Talavera" w:date="2019-06-02T11:17:00Z">
            <w:rPr>
              <w:noProof/>
              <w:color w:val="333333"/>
              <w:sz w:val="21"/>
              <w:szCs w:val="21"/>
            </w:rPr>
          </w:rPrChange>
        </w:rPr>
      </w:pPr>
    </w:p>
    <w:p w14:paraId="459695A7" w14:textId="77777777" w:rsidR="00C470F8" w:rsidRPr="00FD6FF2" w:rsidRDefault="00C470F8" w:rsidP="00C470F8">
      <w:pPr>
        <w:pStyle w:val="HTMLconformatoprevio"/>
        <w:shd w:val="clear" w:color="auto" w:fill="F7F7F7"/>
        <w:wordWrap w:val="0"/>
        <w:rPr>
          <w:noProof/>
          <w:color w:val="333333"/>
          <w:sz w:val="21"/>
          <w:szCs w:val="21"/>
          <w:lang w:val="en-US"/>
          <w:rPrChange w:id="926" w:author="Edwin Villanueva Talavera" w:date="2019-06-02T11:17:00Z">
            <w:rPr>
              <w:noProof/>
              <w:color w:val="333333"/>
              <w:sz w:val="21"/>
              <w:szCs w:val="21"/>
            </w:rPr>
          </w:rPrChange>
        </w:rPr>
      </w:pPr>
      <w:r w:rsidRPr="00FD6FF2">
        <w:rPr>
          <w:rStyle w:val="n"/>
          <w:noProof/>
          <w:color w:val="333333"/>
          <w:sz w:val="21"/>
          <w:szCs w:val="21"/>
          <w:lang w:val="en-US"/>
          <w:rPrChange w:id="927"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92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29" w:author="Edwin Villanueva Talavera" w:date="2019-06-02T11:17:00Z">
            <w:rPr>
              <w:rStyle w:val="n"/>
              <w:noProof/>
              <w:color w:val="333333"/>
              <w:sz w:val="21"/>
              <w:szCs w:val="21"/>
            </w:rPr>
          </w:rPrChange>
        </w:rPr>
        <w:t>close</w:t>
      </w:r>
      <w:r w:rsidRPr="00FD6FF2">
        <w:rPr>
          <w:rStyle w:val="p"/>
          <w:noProof/>
          <w:color w:val="333333"/>
          <w:sz w:val="21"/>
          <w:szCs w:val="21"/>
          <w:lang w:val="en-US"/>
          <w:rPrChange w:id="930" w:author="Edwin Villanueva Talavera" w:date="2019-06-02T11:17:00Z">
            <w:rPr>
              <w:rStyle w:val="p"/>
              <w:noProof/>
              <w:color w:val="333333"/>
              <w:sz w:val="21"/>
              <w:szCs w:val="21"/>
            </w:rPr>
          </w:rPrChange>
        </w:rPr>
        <w:t>()</w:t>
      </w:r>
    </w:p>
    <w:p w14:paraId="3CF7F3F2" w14:textId="77777777" w:rsidR="00C470F8" w:rsidRPr="00FD6FF2" w:rsidRDefault="00C470F8" w:rsidP="00C470F8">
      <w:pPr>
        <w:pStyle w:val="HTMLconformatoprevio"/>
        <w:shd w:val="clear" w:color="auto" w:fill="F7F7F7"/>
        <w:wordWrap w:val="0"/>
        <w:rPr>
          <w:noProof/>
          <w:color w:val="333333"/>
          <w:sz w:val="21"/>
          <w:szCs w:val="21"/>
          <w:lang w:val="en-US"/>
          <w:rPrChange w:id="931" w:author="Edwin Villanueva Talavera" w:date="2019-06-02T11:17:00Z">
            <w:rPr>
              <w:noProof/>
              <w:color w:val="333333"/>
              <w:sz w:val="21"/>
              <w:szCs w:val="21"/>
            </w:rPr>
          </w:rPrChange>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FD6FF2">
        <w:rPr>
          <w:rStyle w:val="nb"/>
          <w:rFonts w:eastAsiaTheme="majorEastAsia"/>
          <w:noProof/>
          <w:color w:val="008000"/>
          <w:sz w:val="21"/>
          <w:szCs w:val="21"/>
          <w:lang w:val="en-US"/>
          <w:rPrChange w:id="932"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933" w:author="Edwin Villanueva Talavera" w:date="2019-06-02T11:17:00Z">
            <w:rPr>
              <w:rStyle w:val="p"/>
              <w:noProof/>
              <w:color w:val="333333"/>
              <w:sz w:val="21"/>
              <w:szCs w:val="21"/>
            </w:rPr>
          </w:rPrChange>
        </w:rPr>
        <w:t>(</w:t>
      </w:r>
      <w:r w:rsidRPr="00FD6FF2">
        <w:rPr>
          <w:rStyle w:val="s2"/>
          <w:noProof/>
          <w:color w:val="BA2121"/>
          <w:sz w:val="21"/>
          <w:szCs w:val="21"/>
          <w:lang w:val="en-US"/>
          <w:rPrChange w:id="934" w:author="Edwin Villanueva Talavera" w:date="2019-06-02T11:17:00Z">
            <w:rPr>
              <w:rStyle w:val="s2"/>
              <w:noProof/>
              <w:color w:val="BA2121"/>
              <w:sz w:val="21"/>
              <w:szCs w:val="21"/>
            </w:rPr>
          </w:rPrChange>
        </w:rPr>
        <w:t>"</w:t>
      </w:r>
      <w:r w:rsidRPr="00FD6FF2">
        <w:rPr>
          <w:rStyle w:val="se"/>
          <w:b/>
          <w:bCs/>
          <w:noProof/>
          <w:color w:val="BB6622"/>
          <w:sz w:val="21"/>
          <w:szCs w:val="21"/>
          <w:lang w:val="en-US"/>
          <w:rPrChange w:id="935" w:author="Edwin Villanueva Talavera" w:date="2019-06-02T11:17:00Z">
            <w:rPr>
              <w:rStyle w:val="se"/>
              <w:b/>
              <w:bCs/>
              <w:noProof/>
              <w:color w:val="BB6622"/>
              <w:sz w:val="21"/>
              <w:szCs w:val="21"/>
            </w:rPr>
          </w:rPrChange>
        </w:rPr>
        <w:t>\r</w:t>
      </w:r>
      <w:r w:rsidRPr="00FD6FF2">
        <w:rPr>
          <w:rStyle w:val="s2"/>
          <w:noProof/>
          <w:color w:val="BA2121"/>
          <w:sz w:val="21"/>
          <w:szCs w:val="21"/>
          <w:lang w:val="en-US"/>
          <w:rPrChange w:id="936" w:author="Edwin Villanueva Talavera" w:date="2019-06-02T11:17:00Z">
            <w:rPr>
              <w:rStyle w:val="s2"/>
              <w:noProof/>
              <w:color w:val="BA2121"/>
              <w:sz w:val="21"/>
              <w:szCs w:val="21"/>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7502B6DD" w:rsidR="00C470F8" w:rsidRPr="00E16EF8" w:rsidRDefault="00292614" w:rsidP="00C470F8">
      <w:pPr>
        <w:pStyle w:val="Ttulo2"/>
        <w:numPr>
          <w:ilvl w:val="0"/>
          <w:numId w:val="21"/>
        </w:numPr>
        <w:rPr>
          <w:noProof/>
        </w:rPr>
      </w:pPr>
      <w:bookmarkStart w:id="937" w:name="_Ref6567931"/>
      <w:bookmarkStart w:id="938" w:name="_Toc10327576"/>
      <w:bookmarkStart w:id="939" w:name="_Ref6246700"/>
      <w:r w:rsidRPr="00E16EF8">
        <w:rPr>
          <w:noProof/>
        </w:rPr>
        <w:t xml:space="preserve">: </w:t>
      </w:r>
      <w:r w:rsidR="00C470F8" w:rsidRPr="00E16EF8">
        <w:rPr>
          <w:noProof/>
        </w:rPr>
        <w:t xml:space="preserve">Procesamiento de archivos </w:t>
      </w:r>
      <w:r w:rsidR="00052AB5">
        <w:rPr>
          <w:noProof/>
        </w:rPr>
        <w:t xml:space="preserve">en formato </w:t>
      </w:r>
      <w:r w:rsidR="00C470F8" w:rsidRPr="00E16EF8">
        <w:rPr>
          <w:noProof/>
        </w:rPr>
        <w:t>fasta de CantataDB</w:t>
      </w:r>
      <w:bookmarkEnd w:id="937"/>
      <w:bookmarkEnd w:id="938"/>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FD6FF2" w:rsidRDefault="00C470F8" w:rsidP="00C470F8">
      <w:pPr>
        <w:pStyle w:val="HTMLconformatoprevio"/>
        <w:shd w:val="clear" w:color="auto" w:fill="F7F7F7"/>
        <w:wordWrap w:val="0"/>
        <w:rPr>
          <w:noProof/>
          <w:color w:val="333333"/>
          <w:sz w:val="21"/>
          <w:szCs w:val="21"/>
          <w:lang w:val="en-US"/>
          <w:rPrChange w:id="940"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941" w:author="Edwin Villanueva Talavera" w:date="2019-06-02T11:17:00Z">
            <w:rPr>
              <w:rStyle w:val="n"/>
              <w:noProof/>
              <w:color w:val="333333"/>
              <w:sz w:val="21"/>
              <w:szCs w:val="21"/>
            </w:rPr>
          </w:rPrChange>
        </w:rPr>
        <w:t>cabecera</w:t>
      </w:r>
      <w:r w:rsidRPr="00FD6FF2">
        <w:rPr>
          <w:noProof/>
          <w:color w:val="333333"/>
          <w:sz w:val="21"/>
          <w:szCs w:val="21"/>
          <w:lang w:val="en-US"/>
          <w:rPrChange w:id="94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4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4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45" w:author="Edwin Villanueva Talavera" w:date="2019-06-02T11:17:00Z">
            <w:rPr>
              <w:rStyle w:val="s2"/>
              <w:noProof/>
              <w:color w:val="BA2121"/>
              <w:sz w:val="21"/>
              <w:szCs w:val="21"/>
            </w:rPr>
          </w:rPrChange>
        </w:rPr>
        <w:t>""</w:t>
      </w:r>
    </w:p>
    <w:p w14:paraId="371234E5" w14:textId="77777777" w:rsidR="00C470F8" w:rsidRPr="00FD6FF2" w:rsidRDefault="00C470F8" w:rsidP="00C470F8">
      <w:pPr>
        <w:pStyle w:val="HTMLconformatoprevio"/>
        <w:shd w:val="clear" w:color="auto" w:fill="F7F7F7"/>
        <w:wordWrap w:val="0"/>
        <w:rPr>
          <w:noProof/>
          <w:color w:val="333333"/>
          <w:sz w:val="21"/>
          <w:szCs w:val="21"/>
          <w:lang w:val="en-US"/>
          <w:rPrChange w:id="946" w:author="Edwin Villanueva Talavera" w:date="2019-06-02T11:17:00Z">
            <w:rPr>
              <w:noProof/>
              <w:color w:val="333333"/>
              <w:sz w:val="21"/>
              <w:szCs w:val="21"/>
            </w:rPr>
          </w:rPrChange>
        </w:rPr>
      </w:pPr>
      <w:r w:rsidRPr="00FD6FF2">
        <w:rPr>
          <w:noProof/>
          <w:color w:val="333333"/>
          <w:sz w:val="21"/>
          <w:szCs w:val="21"/>
          <w:lang w:val="en-US"/>
          <w:rPrChange w:id="947" w:author="Edwin Villanueva Talavera" w:date="2019-06-02T11:17:00Z">
            <w:rPr>
              <w:noProof/>
              <w:color w:val="333333"/>
              <w:sz w:val="21"/>
              <w:szCs w:val="21"/>
            </w:rPr>
          </w:rPrChange>
        </w:rPr>
        <w:t xml:space="preserve">    </w:t>
      </w:r>
      <w:r w:rsidRPr="00FD6FF2">
        <w:rPr>
          <w:rStyle w:val="n"/>
          <w:noProof/>
          <w:color w:val="333333"/>
          <w:sz w:val="21"/>
          <w:szCs w:val="21"/>
          <w:lang w:val="en-US"/>
          <w:rPrChange w:id="948" w:author="Edwin Villanueva Talavera" w:date="2019-06-02T11:17:00Z">
            <w:rPr>
              <w:rStyle w:val="n"/>
              <w:noProof/>
              <w:color w:val="333333"/>
              <w:sz w:val="21"/>
              <w:szCs w:val="21"/>
            </w:rPr>
          </w:rPrChange>
        </w:rPr>
        <w:t>transcriptoma</w:t>
      </w:r>
      <w:r w:rsidRPr="00FD6FF2">
        <w:rPr>
          <w:noProof/>
          <w:color w:val="333333"/>
          <w:sz w:val="21"/>
          <w:szCs w:val="21"/>
          <w:lang w:val="en-US"/>
          <w:rPrChange w:id="94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5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51"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52" w:author="Edwin Villanueva Talavera" w:date="2019-06-02T11:17:00Z">
            <w:rPr>
              <w:rStyle w:val="s2"/>
              <w:noProof/>
              <w:color w:val="BA2121"/>
              <w:sz w:val="21"/>
              <w:szCs w:val="21"/>
            </w:rPr>
          </w:rPrChange>
        </w:rPr>
        <w:t>""</w:t>
      </w:r>
    </w:p>
    <w:p w14:paraId="5083F3E8" w14:textId="77777777" w:rsidR="00C470F8" w:rsidRPr="00FD6FF2" w:rsidRDefault="00C470F8" w:rsidP="00C470F8">
      <w:pPr>
        <w:pStyle w:val="HTMLconformatoprevio"/>
        <w:shd w:val="clear" w:color="auto" w:fill="F7F7F7"/>
        <w:wordWrap w:val="0"/>
        <w:rPr>
          <w:noProof/>
          <w:color w:val="333333"/>
          <w:sz w:val="21"/>
          <w:szCs w:val="21"/>
          <w:lang w:val="en-US"/>
          <w:rPrChange w:id="953" w:author="Edwin Villanueva Talavera" w:date="2019-06-02T11:17:00Z">
            <w:rPr>
              <w:noProof/>
              <w:color w:val="333333"/>
              <w:sz w:val="21"/>
              <w:szCs w:val="21"/>
            </w:rPr>
          </w:rPrChange>
        </w:rPr>
      </w:pPr>
      <w:r w:rsidRPr="00FD6FF2">
        <w:rPr>
          <w:noProof/>
          <w:color w:val="333333"/>
          <w:sz w:val="21"/>
          <w:szCs w:val="21"/>
          <w:lang w:val="en-US"/>
          <w:rPrChange w:id="954" w:author="Edwin Villanueva Talavera" w:date="2019-06-02T11:17:00Z">
            <w:rPr>
              <w:noProof/>
              <w:color w:val="333333"/>
              <w:sz w:val="21"/>
              <w:szCs w:val="21"/>
            </w:rPr>
          </w:rPrChange>
        </w:rPr>
        <w:t xml:space="preserve">    </w:t>
      </w:r>
      <w:r w:rsidRPr="00FD6FF2">
        <w:rPr>
          <w:rStyle w:val="n"/>
          <w:noProof/>
          <w:color w:val="333333"/>
          <w:sz w:val="21"/>
          <w:szCs w:val="21"/>
          <w:lang w:val="en-US"/>
          <w:rPrChange w:id="955" w:author="Edwin Villanueva Talavera" w:date="2019-06-02T11:17:00Z">
            <w:rPr>
              <w:rStyle w:val="n"/>
              <w:noProof/>
              <w:color w:val="333333"/>
              <w:sz w:val="21"/>
              <w:szCs w:val="21"/>
            </w:rPr>
          </w:rPrChange>
        </w:rPr>
        <w:t>f</w:t>
      </w:r>
      <w:r w:rsidRPr="00FD6FF2">
        <w:rPr>
          <w:noProof/>
          <w:color w:val="333333"/>
          <w:sz w:val="21"/>
          <w:szCs w:val="21"/>
          <w:lang w:val="en-US"/>
          <w:rPrChange w:id="95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5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58"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959" w:author="Edwin Villanueva Talavera" w:date="2019-06-02T11:17:00Z">
            <w:rPr>
              <w:rStyle w:val="nb"/>
              <w:rFonts w:eastAsiaTheme="majorEastAsia"/>
              <w:noProof/>
              <w:color w:val="008000"/>
              <w:sz w:val="21"/>
              <w:szCs w:val="21"/>
            </w:rPr>
          </w:rPrChange>
        </w:rPr>
        <w:t>open</w:t>
      </w:r>
      <w:r w:rsidRPr="00FD6FF2">
        <w:rPr>
          <w:rStyle w:val="p"/>
          <w:noProof/>
          <w:color w:val="333333"/>
          <w:sz w:val="21"/>
          <w:szCs w:val="21"/>
          <w:lang w:val="en-US"/>
          <w:rPrChange w:id="960" w:author="Edwin Villanueva Talavera" w:date="2019-06-02T11:17:00Z">
            <w:rPr>
              <w:rStyle w:val="p"/>
              <w:noProof/>
              <w:color w:val="333333"/>
              <w:sz w:val="21"/>
              <w:szCs w:val="21"/>
            </w:rPr>
          </w:rPrChange>
        </w:rPr>
        <w:t>(</w:t>
      </w:r>
      <w:r w:rsidRPr="00FD6FF2">
        <w:rPr>
          <w:rStyle w:val="n"/>
          <w:noProof/>
          <w:color w:val="333333"/>
          <w:sz w:val="21"/>
          <w:szCs w:val="21"/>
          <w:lang w:val="en-US"/>
          <w:rPrChange w:id="961"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962" w:author="Edwin Villanueva Talavera" w:date="2019-06-02T11:17:00Z">
            <w:rPr>
              <w:rStyle w:val="p"/>
              <w:noProof/>
              <w:color w:val="333333"/>
              <w:sz w:val="21"/>
              <w:szCs w:val="21"/>
            </w:rPr>
          </w:rPrChange>
        </w:rPr>
        <w:t>,</w:t>
      </w:r>
      <w:r w:rsidRPr="00FD6FF2">
        <w:rPr>
          <w:noProof/>
          <w:color w:val="333333"/>
          <w:sz w:val="21"/>
          <w:szCs w:val="21"/>
          <w:lang w:val="en-US"/>
          <w:rPrChange w:id="96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64" w:author="Edwin Villanueva Talavera" w:date="2019-06-02T11:17:00Z">
            <w:rPr>
              <w:rStyle w:val="s2"/>
              <w:noProof/>
              <w:color w:val="BA2121"/>
              <w:sz w:val="21"/>
              <w:szCs w:val="21"/>
            </w:rPr>
          </w:rPrChange>
        </w:rPr>
        <w:t>"r"</w:t>
      </w:r>
      <w:r w:rsidRPr="00FD6FF2">
        <w:rPr>
          <w:rStyle w:val="p"/>
          <w:noProof/>
          <w:color w:val="333333"/>
          <w:sz w:val="21"/>
          <w:szCs w:val="21"/>
          <w:lang w:val="en-US"/>
          <w:rPrChange w:id="965" w:author="Edwin Villanueva Talavera" w:date="2019-06-02T11:17:00Z">
            <w:rPr>
              <w:rStyle w:val="p"/>
              <w:noProof/>
              <w:color w:val="333333"/>
              <w:sz w:val="21"/>
              <w:szCs w:val="21"/>
            </w:rPr>
          </w:rPrChange>
        </w:rPr>
        <w:t>)</w:t>
      </w:r>
    </w:p>
    <w:p w14:paraId="7130E664" w14:textId="77777777" w:rsidR="00C470F8" w:rsidRPr="00FD6FF2" w:rsidRDefault="00C470F8" w:rsidP="00C470F8">
      <w:pPr>
        <w:pStyle w:val="HTMLconformatoprevio"/>
        <w:shd w:val="clear" w:color="auto" w:fill="F7F7F7"/>
        <w:wordWrap w:val="0"/>
        <w:rPr>
          <w:noProof/>
          <w:color w:val="333333"/>
          <w:sz w:val="21"/>
          <w:szCs w:val="21"/>
          <w:lang w:val="en-US"/>
          <w:rPrChange w:id="966" w:author="Edwin Villanueva Talavera" w:date="2019-06-02T11:17:00Z">
            <w:rPr>
              <w:noProof/>
              <w:color w:val="333333"/>
              <w:sz w:val="21"/>
              <w:szCs w:val="21"/>
            </w:rPr>
          </w:rPrChange>
        </w:rPr>
      </w:pPr>
      <w:r w:rsidRPr="00FD6FF2">
        <w:rPr>
          <w:noProof/>
          <w:color w:val="333333"/>
          <w:sz w:val="21"/>
          <w:szCs w:val="21"/>
          <w:lang w:val="en-US"/>
          <w:rPrChange w:id="967"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68" w:author="Edwin Villanueva Talavera" w:date="2019-06-02T11:17:00Z">
            <w:rPr>
              <w:rStyle w:val="k"/>
              <w:b/>
              <w:bCs/>
              <w:noProof/>
              <w:color w:val="008000"/>
              <w:sz w:val="21"/>
              <w:szCs w:val="21"/>
            </w:rPr>
          </w:rPrChange>
        </w:rPr>
        <w:t>for</w:t>
      </w:r>
      <w:r w:rsidRPr="00FD6FF2">
        <w:rPr>
          <w:noProof/>
          <w:color w:val="333333"/>
          <w:sz w:val="21"/>
          <w:szCs w:val="21"/>
          <w:lang w:val="en-US"/>
          <w:rPrChange w:id="969" w:author="Edwin Villanueva Talavera" w:date="2019-06-02T11:17:00Z">
            <w:rPr>
              <w:noProof/>
              <w:color w:val="333333"/>
              <w:sz w:val="21"/>
              <w:szCs w:val="21"/>
            </w:rPr>
          </w:rPrChange>
        </w:rPr>
        <w:t xml:space="preserve"> </w:t>
      </w:r>
      <w:r w:rsidRPr="00FD6FF2">
        <w:rPr>
          <w:rStyle w:val="n"/>
          <w:noProof/>
          <w:color w:val="333333"/>
          <w:sz w:val="21"/>
          <w:szCs w:val="21"/>
          <w:lang w:val="en-US"/>
          <w:rPrChange w:id="970" w:author="Edwin Villanueva Talavera" w:date="2019-06-02T11:17:00Z">
            <w:rPr>
              <w:rStyle w:val="n"/>
              <w:noProof/>
              <w:color w:val="333333"/>
              <w:sz w:val="21"/>
              <w:szCs w:val="21"/>
            </w:rPr>
          </w:rPrChange>
        </w:rPr>
        <w:t>linea</w:t>
      </w:r>
      <w:r w:rsidRPr="00FD6FF2">
        <w:rPr>
          <w:noProof/>
          <w:color w:val="333333"/>
          <w:sz w:val="21"/>
          <w:szCs w:val="21"/>
          <w:lang w:val="en-US"/>
          <w:rPrChange w:id="971"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972" w:author="Edwin Villanueva Talavera" w:date="2019-06-02T11:17:00Z">
            <w:rPr>
              <w:rStyle w:val="ow"/>
              <w:b/>
              <w:bCs/>
              <w:noProof/>
              <w:color w:val="AA22FF"/>
              <w:sz w:val="21"/>
              <w:szCs w:val="21"/>
            </w:rPr>
          </w:rPrChange>
        </w:rPr>
        <w:t>in</w:t>
      </w:r>
      <w:r w:rsidRPr="00FD6FF2">
        <w:rPr>
          <w:noProof/>
          <w:color w:val="333333"/>
          <w:sz w:val="21"/>
          <w:szCs w:val="21"/>
          <w:lang w:val="en-US"/>
          <w:rPrChange w:id="973" w:author="Edwin Villanueva Talavera" w:date="2019-06-02T11:17:00Z">
            <w:rPr>
              <w:noProof/>
              <w:color w:val="333333"/>
              <w:sz w:val="21"/>
              <w:szCs w:val="21"/>
            </w:rPr>
          </w:rPrChange>
        </w:rPr>
        <w:t xml:space="preserve"> </w:t>
      </w:r>
      <w:r w:rsidRPr="00FD6FF2">
        <w:rPr>
          <w:rStyle w:val="n"/>
          <w:noProof/>
          <w:color w:val="333333"/>
          <w:sz w:val="21"/>
          <w:szCs w:val="21"/>
          <w:lang w:val="en-US"/>
          <w:rPrChange w:id="974" w:author="Edwin Villanueva Talavera" w:date="2019-06-02T11:17:00Z">
            <w:rPr>
              <w:rStyle w:val="n"/>
              <w:noProof/>
              <w:color w:val="333333"/>
              <w:sz w:val="21"/>
              <w:szCs w:val="21"/>
            </w:rPr>
          </w:rPrChange>
        </w:rPr>
        <w:t>f</w:t>
      </w:r>
      <w:r w:rsidRPr="00FD6FF2">
        <w:rPr>
          <w:rStyle w:val="p"/>
          <w:noProof/>
          <w:color w:val="333333"/>
          <w:sz w:val="21"/>
          <w:szCs w:val="21"/>
          <w:lang w:val="en-US"/>
          <w:rPrChange w:id="975" w:author="Edwin Villanueva Talavera" w:date="2019-06-02T11:17:00Z">
            <w:rPr>
              <w:rStyle w:val="p"/>
              <w:noProof/>
              <w:color w:val="333333"/>
              <w:sz w:val="21"/>
              <w:szCs w:val="21"/>
            </w:rPr>
          </w:rPrChange>
        </w:rPr>
        <w:t>:</w:t>
      </w:r>
    </w:p>
    <w:p w14:paraId="7C0385BB" w14:textId="77777777" w:rsidR="00C470F8" w:rsidRPr="00FD6FF2" w:rsidRDefault="00C470F8" w:rsidP="00C470F8">
      <w:pPr>
        <w:pStyle w:val="HTMLconformatoprevio"/>
        <w:shd w:val="clear" w:color="auto" w:fill="F7F7F7"/>
        <w:wordWrap w:val="0"/>
        <w:rPr>
          <w:noProof/>
          <w:color w:val="333333"/>
          <w:sz w:val="21"/>
          <w:szCs w:val="21"/>
          <w:lang w:val="en-US"/>
          <w:rPrChange w:id="976" w:author="Edwin Villanueva Talavera" w:date="2019-06-02T11:17:00Z">
            <w:rPr>
              <w:noProof/>
              <w:color w:val="333333"/>
              <w:sz w:val="21"/>
              <w:szCs w:val="21"/>
            </w:rPr>
          </w:rPrChange>
        </w:rPr>
      </w:pPr>
      <w:r w:rsidRPr="00FD6FF2">
        <w:rPr>
          <w:noProof/>
          <w:color w:val="333333"/>
          <w:sz w:val="21"/>
          <w:szCs w:val="21"/>
          <w:lang w:val="en-US"/>
          <w:rPrChange w:id="977"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78" w:author="Edwin Villanueva Talavera" w:date="2019-06-02T11:17:00Z">
            <w:rPr>
              <w:rStyle w:val="k"/>
              <w:b/>
              <w:bCs/>
              <w:noProof/>
              <w:color w:val="008000"/>
              <w:sz w:val="21"/>
              <w:szCs w:val="21"/>
            </w:rPr>
          </w:rPrChange>
        </w:rPr>
        <w:t>if</w:t>
      </w:r>
      <w:r w:rsidRPr="00FD6FF2">
        <w:rPr>
          <w:noProof/>
          <w:color w:val="333333"/>
          <w:sz w:val="21"/>
          <w:szCs w:val="21"/>
          <w:lang w:val="en-US"/>
          <w:rPrChange w:id="979" w:author="Edwin Villanueva Talavera" w:date="2019-06-02T11:17:00Z">
            <w:rPr>
              <w:noProof/>
              <w:color w:val="333333"/>
              <w:sz w:val="21"/>
              <w:szCs w:val="21"/>
            </w:rPr>
          </w:rPrChange>
        </w:rPr>
        <w:t xml:space="preserve"> </w:t>
      </w:r>
      <w:r w:rsidRPr="00FD6FF2">
        <w:rPr>
          <w:rStyle w:val="n"/>
          <w:noProof/>
          <w:color w:val="333333"/>
          <w:sz w:val="21"/>
          <w:szCs w:val="21"/>
          <w:lang w:val="en-US"/>
          <w:rPrChange w:id="980" w:author="Edwin Villanueva Talavera" w:date="2019-06-02T11:17:00Z">
            <w:rPr>
              <w:rStyle w:val="n"/>
              <w:noProof/>
              <w:color w:val="333333"/>
              <w:sz w:val="21"/>
              <w:szCs w:val="21"/>
            </w:rPr>
          </w:rPrChange>
        </w:rPr>
        <w:t>linea</w:t>
      </w:r>
      <w:r w:rsidRPr="00FD6FF2">
        <w:rPr>
          <w:rStyle w:val="o"/>
          <w:rFonts w:eastAsiaTheme="majorEastAsia"/>
          <w:noProof/>
          <w:color w:val="666666"/>
          <w:sz w:val="21"/>
          <w:szCs w:val="21"/>
          <w:lang w:val="en-US"/>
          <w:rPrChange w:id="98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982" w:author="Edwin Villanueva Talavera" w:date="2019-06-02T11:17:00Z">
            <w:rPr>
              <w:rStyle w:val="n"/>
              <w:noProof/>
              <w:color w:val="333333"/>
              <w:sz w:val="21"/>
              <w:szCs w:val="21"/>
            </w:rPr>
          </w:rPrChange>
        </w:rPr>
        <w:t>startswith</w:t>
      </w:r>
      <w:r w:rsidRPr="00FD6FF2">
        <w:rPr>
          <w:rStyle w:val="p"/>
          <w:noProof/>
          <w:color w:val="333333"/>
          <w:sz w:val="21"/>
          <w:szCs w:val="21"/>
          <w:lang w:val="en-US"/>
          <w:rPrChange w:id="983" w:author="Edwin Villanueva Talavera" w:date="2019-06-02T11:17:00Z">
            <w:rPr>
              <w:rStyle w:val="p"/>
              <w:noProof/>
              <w:color w:val="333333"/>
              <w:sz w:val="21"/>
              <w:szCs w:val="21"/>
            </w:rPr>
          </w:rPrChange>
        </w:rPr>
        <w:t>(</w:t>
      </w:r>
      <w:r w:rsidRPr="00FD6FF2">
        <w:rPr>
          <w:rStyle w:val="s2"/>
          <w:noProof/>
          <w:color w:val="BA2121"/>
          <w:sz w:val="21"/>
          <w:szCs w:val="21"/>
          <w:lang w:val="en-US"/>
          <w:rPrChange w:id="984" w:author="Edwin Villanueva Talavera" w:date="2019-06-02T11:17:00Z">
            <w:rPr>
              <w:rStyle w:val="s2"/>
              <w:noProof/>
              <w:color w:val="BA2121"/>
              <w:sz w:val="21"/>
              <w:szCs w:val="21"/>
            </w:rPr>
          </w:rPrChange>
        </w:rPr>
        <w:t>"&gt;"</w:t>
      </w:r>
      <w:r w:rsidRPr="00FD6FF2">
        <w:rPr>
          <w:rStyle w:val="p"/>
          <w:noProof/>
          <w:color w:val="333333"/>
          <w:sz w:val="21"/>
          <w:szCs w:val="21"/>
          <w:lang w:val="en-US"/>
          <w:rPrChange w:id="985" w:author="Edwin Villanueva Talavera" w:date="2019-06-02T11:17:00Z">
            <w:rPr>
              <w:rStyle w:val="p"/>
              <w:noProof/>
              <w:color w:val="333333"/>
              <w:sz w:val="21"/>
              <w:szCs w:val="21"/>
            </w:rPr>
          </w:rPrChange>
        </w:rPr>
        <w:t>):</w:t>
      </w:r>
    </w:p>
    <w:p w14:paraId="2E2E5D6E" w14:textId="77777777" w:rsidR="00C470F8" w:rsidRPr="00FD6FF2" w:rsidRDefault="00C470F8" w:rsidP="00C470F8">
      <w:pPr>
        <w:pStyle w:val="HTMLconformatoprevio"/>
        <w:shd w:val="clear" w:color="auto" w:fill="F7F7F7"/>
        <w:wordWrap w:val="0"/>
        <w:rPr>
          <w:noProof/>
          <w:color w:val="333333"/>
          <w:sz w:val="21"/>
          <w:szCs w:val="21"/>
          <w:lang w:val="en-US"/>
          <w:rPrChange w:id="986" w:author="Edwin Villanueva Talavera" w:date="2019-06-02T11:17:00Z">
            <w:rPr>
              <w:noProof/>
              <w:color w:val="333333"/>
              <w:sz w:val="21"/>
              <w:szCs w:val="21"/>
            </w:rPr>
          </w:rPrChange>
        </w:rPr>
      </w:pPr>
      <w:r w:rsidRPr="00FD6FF2">
        <w:rPr>
          <w:noProof/>
          <w:color w:val="333333"/>
          <w:sz w:val="21"/>
          <w:szCs w:val="21"/>
          <w:lang w:val="en-US"/>
          <w:rPrChange w:id="987"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88" w:author="Edwin Villanueva Talavera" w:date="2019-06-02T11:17:00Z">
            <w:rPr>
              <w:rStyle w:val="k"/>
              <w:b/>
              <w:bCs/>
              <w:noProof/>
              <w:color w:val="008000"/>
              <w:sz w:val="21"/>
              <w:szCs w:val="21"/>
            </w:rPr>
          </w:rPrChange>
        </w:rPr>
        <w:t>if</w:t>
      </w:r>
      <w:r w:rsidRPr="00FD6FF2">
        <w:rPr>
          <w:noProof/>
          <w:color w:val="333333"/>
          <w:sz w:val="21"/>
          <w:szCs w:val="21"/>
          <w:lang w:val="en-US"/>
          <w:rPrChange w:id="989" w:author="Edwin Villanueva Talavera" w:date="2019-06-02T11:17:00Z">
            <w:rPr>
              <w:noProof/>
              <w:color w:val="333333"/>
              <w:sz w:val="21"/>
              <w:szCs w:val="21"/>
            </w:rPr>
          </w:rPrChange>
        </w:rPr>
        <w:t xml:space="preserve"> </w:t>
      </w:r>
      <w:r w:rsidRPr="00FD6FF2">
        <w:rPr>
          <w:rStyle w:val="n"/>
          <w:noProof/>
          <w:color w:val="333333"/>
          <w:sz w:val="21"/>
          <w:szCs w:val="21"/>
          <w:lang w:val="en-US"/>
          <w:rPrChange w:id="990" w:author="Edwin Villanueva Talavera" w:date="2019-06-02T11:17:00Z">
            <w:rPr>
              <w:rStyle w:val="n"/>
              <w:noProof/>
              <w:color w:val="333333"/>
              <w:sz w:val="21"/>
              <w:szCs w:val="21"/>
            </w:rPr>
          </w:rPrChange>
        </w:rPr>
        <w:t>transcriptoma</w:t>
      </w:r>
      <w:r w:rsidRPr="00FD6FF2">
        <w:rPr>
          <w:noProof/>
          <w:color w:val="333333"/>
          <w:sz w:val="21"/>
          <w:szCs w:val="21"/>
          <w:lang w:val="en-US"/>
          <w:rPrChange w:id="99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99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99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994" w:author="Edwin Villanueva Talavera" w:date="2019-06-02T11:17:00Z">
            <w:rPr>
              <w:rStyle w:val="s2"/>
              <w:noProof/>
              <w:color w:val="BA2121"/>
              <w:sz w:val="21"/>
              <w:szCs w:val="21"/>
            </w:rPr>
          </w:rPrChange>
        </w:rPr>
        <w:t>""</w:t>
      </w:r>
      <w:r w:rsidRPr="00FD6FF2">
        <w:rPr>
          <w:rStyle w:val="p"/>
          <w:noProof/>
          <w:color w:val="333333"/>
          <w:sz w:val="21"/>
          <w:szCs w:val="21"/>
          <w:lang w:val="en-US"/>
          <w:rPrChange w:id="995" w:author="Edwin Villanueva Talavera" w:date="2019-06-02T11:17:00Z">
            <w:rPr>
              <w:rStyle w:val="p"/>
              <w:noProof/>
              <w:color w:val="333333"/>
              <w:sz w:val="21"/>
              <w:szCs w:val="21"/>
            </w:rPr>
          </w:rPrChange>
        </w:rPr>
        <w:t>:</w:t>
      </w:r>
    </w:p>
    <w:p w14:paraId="43C32099" w14:textId="77777777" w:rsidR="00C470F8" w:rsidRPr="00FD6FF2" w:rsidRDefault="00C470F8" w:rsidP="00C470F8">
      <w:pPr>
        <w:pStyle w:val="HTMLconformatoprevio"/>
        <w:shd w:val="clear" w:color="auto" w:fill="F7F7F7"/>
        <w:wordWrap w:val="0"/>
        <w:rPr>
          <w:noProof/>
          <w:color w:val="333333"/>
          <w:sz w:val="21"/>
          <w:szCs w:val="21"/>
          <w:lang w:val="en-US"/>
          <w:rPrChange w:id="996" w:author="Edwin Villanueva Talavera" w:date="2019-06-02T11:17:00Z">
            <w:rPr>
              <w:noProof/>
              <w:color w:val="333333"/>
              <w:sz w:val="21"/>
              <w:szCs w:val="21"/>
            </w:rPr>
          </w:rPrChange>
        </w:rPr>
      </w:pPr>
      <w:r w:rsidRPr="00FD6FF2">
        <w:rPr>
          <w:noProof/>
          <w:color w:val="333333"/>
          <w:sz w:val="21"/>
          <w:szCs w:val="21"/>
          <w:lang w:val="en-US"/>
          <w:rPrChange w:id="997"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998" w:author="Edwin Villanueva Talavera" w:date="2019-06-02T11:17:00Z">
            <w:rPr>
              <w:rStyle w:val="k"/>
              <w:b/>
              <w:bCs/>
              <w:noProof/>
              <w:color w:val="008000"/>
              <w:sz w:val="21"/>
              <w:szCs w:val="21"/>
            </w:rPr>
          </w:rPrChange>
        </w:rPr>
        <w:t>if</w:t>
      </w:r>
      <w:r w:rsidRPr="00FD6FF2">
        <w:rPr>
          <w:noProof/>
          <w:color w:val="333333"/>
          <w:sz w:val="21"/>
          <w:szCs w:val="21"/>
          <w:lang w:val="en-US"/>
          <w:rPrChange w:id="999"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1000"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1001" w:author="Edwin Villanueva Talavera" w:date="2019-06-02T11:17:00Z">
            <w:rPr>
              <w:rStyle w:val="p"/>
              <w:noProof/>
              <w:color w:val="333333"/>
              <w:sz w:val="21"/>
              <w:szCs w:val="21"/>
            </w:rPr>
          </w:rPrChange>
        </w:rPr>
        <w:t>(</w:t>
      </w:r>
      <w:r w:rsidRPr="00FD6FF2">
        <w:rPr>
          <w:rStyle w:val="n"/>
          <w:noProof/>
          <w:color w:val="333333"/>
          <w:sz w:val="21"/>
          <w:szCs w:val="21"/>
          <w:lang w:val="en-US"/>
          <w:rPrChange w:id="1002"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003" w:author="Edwin Villanueva Talavera" w:date="2019-06-02T11:17:00Z">
            <w:rPr>
              <w:rStyle w:val="p"/>
              <w:noProof/>
              <w:color w:val="333333"/>
              <w:sz w:val="21"/>
              <w:szCs w:val="21"/>
            </w:rPr>
          </w:rPrChange>
        </w:rPr>
        <w:t>)</w:t>
      </w:r>
      <w:r w:rsidRPr="00FD6FF2">
        <w:rPr>
          <w:noProof/>
          <w:color w:val="333333"/>
          <w:sz w:val="21"/>
          <w:szCs w:val="21"/>
          <w:lang w:val="en-US"/>
          <w:rPrChange w:id="10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05"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1006"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007"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1008" w:author="Edwin Villanueva Talavera" w:date="2019-06-02T11:17:00Z">
            <w:rPr>
              <w:rStyle w:val="p"/>
              <w:noProof/>
              <w:color w:val="333333"/>
              <w:sz w:val="21"/>
              <w:szCs w:val="21"/>
            </w:rPr>
          </w:rPrChange>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009"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FD6FF2" w:rsidRDefault="00C470F8" w:rsidP="00C470F8">
      <w:pPr>
        <w:pStyle w:val="HTMLconformatoprevio"/>
        <w:shd w:val="clear" w:color="auto" w:fill="F7F7F7"/>
        <w:wordWrap w:val="0"/>
        <w:rPr>
          <w:noProof/>
          <w:color w:val="333333"/>
          <w:sz w:val="21"/>
          <w:szCs w:val="21"/>
          <w:lang w:val="en-US"/>
          <w:rPrChange w:id="1010"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011"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01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13"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014" w:author="Edwin Villanueva Talavera" w:date="2019-06-02T11:17:00Z">
            <w:rPr>
              <w:rStyle w:val="p"/>
              <w:noProof/>
              <w:color w:val="333333"/>
              <w:sz w:val="21"/>
              <w:szCs w:val="21"/>
            </w:rPr>
          </w:rPrChange>
        </w:rPr>
        <w:t>(</w:t>
      </w:r>
      <w:r w:rsidRPr="00FD6FF2">
        <w:rPr>
          <w:rStyle w:val="n"/>
          <w:noProof/>
          <w:color w:val="333333"/>
          <w:sz w:val="21"/>
          <w:szCs w:val="21"/>
          <w:lang w:val="en-US"/>
          <w:rPrChange w:id="1015"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016" w:author="Edwin Villanueva Talavera" w:date="2019-06-02T11:17:00Z">
            <w:rPr>
              <w:rStyle w:val="p"/>
              <w:noProof/>
              <w:color w:val="333333"/>
              <w:sz w:val="21"/>
              <w:szCs w:val="21"/>
            </w:rPr>
          </w:rPrChange>
        </w:rPr>
        <w:t>,</w:t>
      </w:r>
      <w:r w:rsidRPr="00FD6FF2">
        <w:rPr>
          <w:noProof/>
          <w:color w:val="333333"/>
          <w:sz w:val="21"/>
          <w:szCs w:val="21"/>
          <w:lang w:val="en-US"/>
          <w:rPrChange w:id="1017" w:author="Edwin Villanueva Talavera" w:date="2019-06-02T11:17:00Z">
            <w:rPr>
              <w:noProof/>
              <w:color w:val="333333"/>
              <w:sz w:val="21"/>
              <w:szCs w:val="21"/>
            </w:rPr>
          </w:rPrChange>
        </w:rPr>
        <w:t xml:space="preserve"> </w:t>
      </w:r>
      <w:r w:rsidRPr="00FD6FF2">
        <w:rPr>
          <w:rStyle w:val="p"/>
          <w:noProof/>
          <w:color w:val="333333"/>
          <w:sz w:val="21"/>
          <w:szCs w:val="21"/>
          <w:lang w:val="en-US"/>
          <w:rPrChange w:id="1018" w:author="Edwin Villanueva Talavera" w:date="2019-06-02T11:17:00Z">
            <w:rPr>
              <w:rStyle w:val="p"/>
              <w:noProof/>
              <w:color w:val="333333"/>
              <w:sz w:val="21"/>
              <w:szCs w:val="21"/>
            </w:rPr>
          </w:rPrChange>
        </w:rPr>
        <w:t>(</w:t>
      </w:r>
      <w:r w:rsidRPr="00FD6FF2">
        <w:rPr>
          <w:rStyle w:val="n"/>
          <w:noProof/>
          <w:color w:val="333333"/>
          <w:sz w:val="21"/>
          <w:szCs w:val="21"/>
          <w:lang w:val="en-US"/>
          <w:rPrChange w:id="1019"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1020" w:author="Edwin Villanueva Talavera" w:date="2019-06-02T11:17:00Z">
            <w:rPr>
              <w:rStyle w:val="p"/>
              <w:noProof/>
              <w:color w:val="333333"/>
              <w:sz w:val="21"/>
              <w:szCs w:val="21"/>
            </w:rPr>
          </w:rPrChange>
        </w:rPr>
        <w:t>,</w:t>
      </w:r>
      <w:r w:rsidRPr="00FD6FF2">
        <w:rPr>
          <w:noProof/>
          <w:color w:val="333333"/>
          <w:sz w:val="21"/>
          <w:szCs w:val="21"/>
          <w:lang w:val="en-US"/>
          <w:rPrChange w:id="102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22" w:author="Edwin Villanueva Talavera" w:date="2019-06-02T11:17:00Z">
            <w:rPr>
              <w:rStyle w:val="n"/>
              <w:noProof/>
              <w:color w:val="333333"/>
              <w:sz w:val="21"/>
              <w:szCs w:val="21"/>
            </w:rPr>
          </w:rPrChange>
        </w:rPr>
        <w:t>cabecera</w:t>
      </w:r>
      <w:r w:rsidRPr="00FD6FF2">
        <w:rPr>
          <w:rStyle w:val="p"/>
          <w:noProof/>
          <w:color w:val="333333"/>
          <w:sz w:val="21"/>
          <w:szCs w:val="21"/>
          <w:lang w:val="en-US"/>
          <w:rPrChange w:id="1023" w:author="Edwin Villanueva Talavera" w:date="2019-06-02T11:17:00Z">
            <w:rPr>
              <w:rStyle w:val="p"/>
              <w:noProof/>
              <w:color w:val="333333"/>
              <w:sz w:val="21"/>
              <w:szCs w:val="21"/>
            </w:rPr>
          </w:rPrChange>
        </w:rPr>
        <w:t>,</w:t>
      </w:r>
      <w:r w:rsidRPr="00FD6FF2">
        <w:rPr>
          <w:noProof/>
          <w:color w:val="333333"/>
          <w:sz w:val="21"/>
          <w:szCs w:val="21"/>
          <w:lang w:val="en-US"/>
          <w:rPrChange w:id="102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25"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026" w:author="Edwin Villanueva Talavera" w:date="2019-06-02T11:17:00Z">
            <w:rPr>
              <w:rStyle w:val="p"/>
              <w:noProof/>
              <w:color w:val="333333"/>
              <w:sz w:val="21"/>
              <w:szCs w:val="21"/>
            </w:rPr>
          </w:rPrChange>
        </w:rPr>
        <w:t>))</w:t>
      </w:r>
    </w:p>
    <w:p w14:paraId="61600D55" w14:textId="77777777" w:rsidR="00C470F8" w:rsidRPr="00FD6FF2" w:rsidRDefault="00C470F8" w:rsidP="00C470F8">
      <w:pPr>
        <w:pStyle w:val="HTMLconformatoprevio"/>
        <w:shd w:val="clear" w:color="auto" w:fill="F7F7F7"/>
        <w:wordWrap w:val="0"/>
        <w:rPr>
          <w:noProof/>
          <w:color w:val="333333"/>
          <w:sz w:val="21"/>
          <w:szCs w:val="21"/>
          <w:lang w:val="en-US"/>
          <w:rPrChange w:id="1027" w:author="Edwin Villanueva Talavera" w:date="2019-06-02T11:17:00Z">
            <w:rPr>
              <w:noProof/>
              <w:color w:val="333333"/>
              <w:sz w:val="21"/>
              <w:szCs w:val="21"/>
            </w:rPr>
          </w:rPrChange>
        </w:rPr>
      </w:pPr>
      <w:r w:rsidRPr="00FD6FF2">
        <w:rPr>
          <w:noProof/>
          <w:color w:val="333333"/>
          <w:sz w:val="21"/>
          <w:szCs w:val="21"/>
          <w:lang w:val="en-US"/>
          <w:rPrChange w:id="102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29" w:author="Edwin Villanueva Talavera" w:date="2019-06-02T11:17:00Z">
            <w:rPr>
              <w:rStyle w:val="n"/>
              <w:noProof/>
              <w:color w:val="333333"/>
              <w:sz w:val="21"/>
              <w:szCs w:val="21"/>
            </w:rPr>
          </w:rPrChange>
        </w:rPr>
        <w:t>transcriptoma</w:t>
      </w:r>
      <w:r w:rsidRPr="00FD6FF2">
        <w:rPr>
          <w:noProof/>
          <w:color w:val="333333"/>
          <w:sz w:val="21"/>
          <w:szCs w:val="21"/>
          <w:lang w:val="en-US"/>
          <w:rPrChange w:id="103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3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3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033" w:author="Edwin Villanueva Talavera" w:date="2019-06-02T11:17:00Z">
            <w:rPr>
              <w:rStyle w:val="s2"/>
              <w:noProof/>
              <w:color w:val="BA2121"/>
              <w:sz w:val="21"/>
              <w:szCs w:val="21"/>
            </w:rPr>
          </w:rPrChange>
        </w:rPr>
        <w:t>""</w:t>
      </w:r>
    </w:p>
    <w:p w14:paraId="3CEC7089" w14:textId="77777777" w:rsidR="00C470F8" w:rsidRPr="00FD6FF2" w:rsidRDefault="00C470F8" w:rsidP="00C470F8">
      <w:pPr>
        <w:pStyle w:val="HTMLconformatoprevio"/>
        <w:shd w:val="clear" w:color="auto" w:fill="F7F7F7"/>
        <w:wordWrap w:val="0"/>
        <w:rPr>
          <w:noProof/>
          <w:color w:val="333333"/>
          <w:sz w:val="21"/>
          <w:szCs w:val="21"/>
          <w:lang w:val="en-US"/>
          <w:rPrChange w:id="1034" w:author="Edwin Villanueva Talavera" w:date="2019-06-02T11:17:00Z">
            <w:rPr>
              <w:noProof/>
              <w:color w:val="333333"/>
              <w:sz w:val="21"/>
              <w:szCs w:val="21"/>
            </w:rPr>
          </w:rPrChange>
        </w:rPr>
      </w:pPr>
    </w:p>
    <w:p w14:paraId="55A61EDF" w14:textId="77777777" w:rsidR="00C470F8" w:rsidRPr="00FD6FF2" w:rsidRDefault="00C470F8" w:rsidP="00C470F8">
      <w:pPr>
        <w:pStyle w:val="HTMLconformatoprevio"/>
        <w:shd w:val="clear" w:color="auto" w:fill="F7F7F7"/>
        <w:wordWrap w:val="0"/>
        <w:rPr>
          <w:noProof/>
          <w:color w:val="333333"/>
          <w:sz w:val="21"/>
          <w:szCs w:val="21"/>
          <w:lang w:val="en-US"/>
          <w:rPrChange w:id="1035" w:author="Edwin Villanueva Talavera" w:date="2019-06-02T11:17:00Z">
            <w:rPr>
              <w:noProof/>
              <w:color w:val="333333"/>
              <w:sz w:val="21"/>
              <w:szCs w:val="21"/>
            </w:rPr>
          </w:rPrChange>
        </w:rPr>
      </w:pPr>
      <w:r w:rsidRPr="00FD6FF2">
        <w:rPr>
          <w:rStyle w:val="n"/>
          <w:noProof/>
          <w:color w:val="333333"/>
          <w:sz w:val="21"/>
          <w:szCs w:val="21"/>
          <w:lang w:val="en-US"/>
          <w:rPrChange w:id="1036" w:author="Edwin Villanueva Talavera" w:date="2019-06-02T11:17:00Z">
            <w:rPr>
              <w:rStyle w:val="n"/>
              <w:noProof/>
              <w:color w:val="333333"/>
              <w:sz w:val="21"/>
              <w:szCs w:val="21"/>
            </w:rPr>
          </w:rPrChange>
        </w:rPr>
        <w:t>conn</w:t>
      </w:r>
      <w:r w:rsidRPr="00FD6FF2">
        <w:rPr>
          <w:noProof/>
          <w:color w:val="333333"/>
          <w:sz w:val="21"/>
          <w:szCs w:val="21"/>
          <w:lang w:val="en-US"/>
          <w:rPrChange w:id="103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3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3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40"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04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42"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04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44"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045" w:author="Edwin Villanueva Talavera" w:date="2019-06-02T11:17:00Z">
            <w:rPr>
              <w:rStyle w:val="p"/>
              <w:noProof/>
              <w:color w:val="333333"/>
              <w:sz w:val="21"/>
              <w:szCs w:val="21"/>
            </w:rPr>
          </w:rPrChange>
        </w:rPr>
        <w:t>(</w:t>
      </w:r>
    </w:p>
    <w:p w14:paraId="60FB2874" w14:textId="77777777" w:rsidR="00C470F8" w:rsidRPr="00FD6FF2" w:rsidRDefault="00C470F8" w:rsidP="00C470F8">
      <w:pPr>
        <w:pStyle w:val="HTMLconformatoprevio"/>
        <w:shd w:val="clear" w:color="auto" w:fill="F7F7F7"/>
        <w:wordWrap w:val="0"/>
        <w:rPr>
          <w:noProof/>
          <w:color w:val="333333"/>
          <w:sz w:val="21"/>
          <w:szCs w:val="21"/>
          <w:lang w:val="en-US"/>
          <w:rPrChange w:id="1046" w:author="Edwin Villanueva Talavera" w:date="2019-06-02T11:17:00Z">
            <w:rPr>
              <w:noProof/>
              <w:color w:val="333333"/>
              <w:sz w:val="21"/>
              <w:szCs w:val="21"/>
            </w:rPr>
          </w:rPrChange>
        </w:rPr>
      </w:pPr>
      <w:r w:rsidRPr="00FD6FF2">
        <w:rPr>
          <w:noProof/>
          <w:color w:val="333333"/>
          <w:sz w:val="21"/>
          <w:szCs w:val="21"/>
          <w:lang w:val="en-US"/>
          <w:rPrChange w:id="104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48"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049"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50"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1051" w:author="Edwin Villanueva Talavera" w:date="2019-06-02T11:17:00Z">
            <w:rPr>
              <w:rStyle w:val="p"/>
              <w:noProof/>
              <w:color w:val="333333"/>
              <w:sz w:val="21"/>
              <w:szCs w:val="21"/>
            </w:rPr>
          </w:rPrChange>
        </w:rPr>
        <w:t>,</w:t>
      </w:r>
    </w:p>
    <w:p w14:paraId="1E4BC302" w14:textId="77777777" w:rsidR="00C470F8" w:rsidRPr="00FD6FF2" w:rsidRDefault="00C470F8" w:rsidP="00C470F8">
      <w:pPr>
        <w:pStyle w:val="HTMLconformatoprevio"/>
        <w:shd w:val="clear" w:color="auto" w:fill="F7F7F7"/>
        <w:wordWrap w:val="0"/>
        <w:rPr>
          <w:noProof/>
          <w:color w:val="333333"/>
          <w:sz w:val="21"/>
          <w:szCs w:val="21"/>
          <w:lang w:val="en-US"/>
          <w:rPrChange w:id="1052" w:author="Edwin Villanueva Talavera" w:date="2019-06-02T11:17:00Z">
            <w:rPr>
              <w:noProof/>
              <w:color w:val="333333"/>
              <w:sz w:val="21"/>
              <w:szCs w:val="21"/>
            </w:rPr>
          </w:rPrChange>
        </w:rPr>
      </w:pPr>
      <w:r w:rsidRPr="00FD6FF2">
        <w:rPr>
          <w:noProof/>
          <w:color w:val="333333"/>
          <w:sz w:val="21"/>
          <w:szCs w:val="21"/>
          <w:lang w:val="en-US"/>
          <w:rPrChange w:id="105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54"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055"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56"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057" w:author="Edwin Villanueva Talavera" w:date="2019-06-02T11:17:00Z">
            <w:rPr>
              <w:rStyle w:val="p"/>
              <w:noProof/>
              <w:color w:val="333333"/>
              <w:sz w:val="21"/>
              <w:szCs w:val="21"/>
            </w:rPr>
          </w:rPrChange>
        </w:rPr>
        <w:t>,</w:t>
      </w:r>
    </w:p>
    <w:p w14:paraId="5B84E789" w14:textId="77777777" w:rsidR="00C470F8" w:rsidRPr="00FD6FF2" w:rsidRDefault="00C470F8" w:rsidP="00C470F8">
      <w:pPr>
        <w:pStyle w:val="HTMLconformatoprevio"/>
        <w:shd w:val="clear" w:color="auto" w:fill="F7F7F7"/>
        <w:wordWrap w:val="0"/>
        <w:rPr>
          <w:noProof/>
          <w:color w:val="333333"/>
          <w:sz w:val="21"/>
          <w:szCs w:val="21"/>
          <w:lang w:val="en-US"/>
          <w:rPrChange w:id="1058" w:author="Edwin Villanueva Talavera" w:date="2019-06-02T11:17:00Z">
            <w:rPr>
              <w:noProof/>
              <w:color w:val="333333"/>
              <w:sz w:val="21"/>
              <w:szCs w:val="21"/>
            </w:rPr>
          </w:rPrChange>
        </w:rPr>
      </w:pPr>
      <w:r w:rsidRPr="00FD6FF2">
        <w:rPr>
          <w:noProof/>
          <w:color w:val="333333"/>
          <w:sz w:val="21"/>
          <w:szCs w:val="21"/>
          <w:lang w:val="en-US"/>
          <w:rPrChange w:id="105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60"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061"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62"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063" w:author="Edwin Villanueva Talavera" w:date="2019-06-02T11:17:00Z">
            <w:rPr>
              <w:rStyle w:val="p"/>
              <w:noProof/>
              <w:color w:val="333333"/>
              <w:sz w:val="21"/>
              <w:szCs w:val="21"/>
            </w:rPr>
          </w:rPrChange>
        </w:rPr>
        <w:t>,</w:t>
      </w:r>
    </w:p>
    <w:p w14:paraId="14B35B5F" w14:textId="77777777" w:rsidR="00C470F8" w:rsidRPr="00FD6FF2" w:rsidRDefault="00C470F8" w:rsidP="00C470F8">
      <w:pPr>
        <w:pStyle w:val="HTMLconformatoprevio"/>
        <w:shd w:val="clear" w:color="auto" w:fill="F7F7F7"/>
        <w:wordWrap w:val="0"/>
        <w:rPr>
          <w:noProof/>
          <w:color w:val="333333"/>
          <w:sz w:val="21"/>
          <w:szCs w:val="21"/>
          <w:lang w:val="en-US"/>
          <w:rPrChange w:id="1064" w:author="Edwin Villanueva Talavera" w:date="2019-06-02T11:17:00Z">
            <w:rPr>
              <w:noProof/>
              <w:color w:val="333333"/>
              <w:sz w:val="21"/>
              <w:szCs w:val="21"/>
            </w:rPr>
          </w:rPrChange>
        </w:rPr>
      </w:pPr>
      <w:r w:rsidRPr="00FD6FF2">
        <w:rPr>
          <w:noProof/>
          <w:color w:val="333333"/>
          <w:sz w:val="21"/>
          <w:szCs w:val="21"/>
          <w:lang w:val="en-US"/>
          <w:rPrChange w:id="106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66"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1067"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068" w:author="Edwin Villanueva Talavera" w:date="2019-06-02T11:17:00Z">
            <w:rPr>
              <w:rStyle w:val="s2"/>
              <w:noProof/>
              <w:color w:val="BA2121"/>
              <w:sz w:val="21"/>
              <w:szCs w:val="21"/>
            </w:rPr>
          </w:rPrChange>
        </w:rPr>
        <w:t>"tesis2"</w:t>
      </w:r>
    </w:p>
    <w:p w14:paraId="3FC514DE" w14:textId="77777777" w:rsidR="00C470F8" w:rsidRPr="00FD6FF2" w:rsidRDefault="00C470F8" w:rsidP="00C470F8">
      <w:pPr>
        <w:pStyle w:val="HTMLconformatoprevio"/>
        <w:shd w:val="clear" w:color="auto" w:fill="F7F7F7"/>
        <w:wordWrap w:val="0"/>
        <w:rPr>
          <w:noProof/>
          <w:color w:val="333333"/>
          <w:sz w:val="21"/>
          <w:szCs w:val="21"/>
          <w:lang w:val="en-US"/>
          <w:rPrChange w:id="1069" w:author="Edwin Villanueva Talavera" w:date="2019-06-02T11:17:00Z">
            <w:rPr>
              <w:noProof/>
              <w:color w:val="333333"/>
              <w:sz w:val="21"/>
              <w:szCs w:val="21"/>
            </w:rPr>
          </w:rPrChange>
        </w:rPr>
      </w:pPr>
      <w:r w:rsidRPr="00FD6FF2">
        <w:rPr>
          <w:rStyle w:val="p"/>
          <w:noProof/>
          <w:color w:val="333333"/>
          <w:sz w:val="21"/>
          <w:szCs w:val="21"/>
          <w:lang w:val="en-US"/>
          <w:rPrChange w:id="1070" w:author="Edwin Villanueva Talavera" w:date="2019-06-02T11:17:00Z">
            <w:rPr>
              <w:rStyle w:val="p"/>
              <w:noProof/>
              <w:color w:val="333333"/>
              <w:sz w:val="21"/>
              <w:szCs w:val="21"/>
            </w:rPr>
          </w:rPrChange>
        </w:rPr>
        <w:t>)</w:t>
      </w:r>
    </w:p>
    <w:p w14:paraId="06BE5BD3" w14:textId="77777777" w:rsidR="00C470F8" w:rsidRPr="00FD6FF2" w:rsidRDefault="00C470F8" w:rsidP="00C470F8">
      <w:pPr>
        <w:pStyle w:val="HTMLconformatoprevio"/>
        <w:shd w:val="clear" w:color="auto" w:fill="F7F7F7"/>
        <w:wordWrap w:val="0"/>
        <w:rPr>
          <w:noProof/>
          <w:color w:val="333333"/>
          <w:sz w:val="21"/>
          <w:szCs w:val="21"/>
          <w:lang w:val="en-US"/>
          <w:rPrChange w:id="1071" w:author="Edwin Villanueva Talavera" w:date="2019-06-02T11:17:00Z">
            <w:rPr>
              <w:noProof/>
              <w:color w:val="333333"/>
              <w:sz w:val="21"/>
              <w:szCs w:val="21"/>
            </w:rPr>
          </w:rPrChange>
        </w:rPr>
      </w:pPr>
    </w:p>
    <w:p w14:paraId="4FD55297" w14:textId="77777777" w:rsidR="00C470F8" w:rsidRPr="00FD6FF2" w:rsidRDefault="00C470F8" w:rsidP="00C470F8">
      <w:pPr>
        <w:pStyle w:val="HTMLconformatoprevio"/>
        <w:shd w:val="clear" w:color="auto" w:fill="F7F7F7"/>
        <w:wordWrap w:val="0"/>
        <w:rPr>
          <w:noProof/>
          <w:color w:val="333333"/>
          <w:sz w:val="21"/>
          <w:szCs w:val="21"/>
          <w:lang w:val="en-US"/>
          <w:rPrChange w:id="1072"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1073"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074" w:author="Edwin Villanueva Talavera" w:date="2019-06-02T11:17:00Z">
            <w:rPr>
              <w:rStyle w:val="p"/>
              <w:noProof/>
              <w:color w:val="333333"/>
              <w:sz w:val="21"/>
              <w:szCs w:val="21"/>
            </w:rPr>
          </w:rPrChange>
        </w:rPr>
        <w:t>(</w:t>
      </w:r>
      <w:r w:rsidRPr="00FD6FF2">
        <w:rPr>
          <w:rStyle w:val="s2"/>
          <w:noProof/>
          <w:color w:val="BA2121"/>
          <w:sz w:val="21"/>
          <w:szCs w:val="21"/>
          <w:lang w:val="en-US"/>
          <w:rPrChange w:id="1075"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1076" w:author="Edwin Villanueva Talavera" w:date="2019-06-02T11:17:00Z">
            <w:rPr>
              <w:rStyle w:val="p"/>
              <w:noProof/>
              <w:color w:val="333333"/>
              <w:sz w:val="21"/>
              <w:szCs w:val="21"/>
            </w:rPr>
          </w:rPrChange>
        </w:rPr>
        <w:t>)</w:t>
      </w:r>
    </w:p>
    <w:p w14:paraId="45CE59C0" w14:textId="77777777" w:rsidR="00C470F8" w:rsidRPr="00FD6FF2" w:rsidRDefault="00C470F8" w:rsidP="00C470F8">
      <w:pPr>
        <w:pStyle w:val="HTMLconformatoprevio"/>
        <w:shd w:val="clear" w:color="auto" w:fill="F7F7F7"/>
        <w:wordWrap w:val="0"/>
        <w:rPr>
          <w:noProof/>
          <w:color w:val="333333"/>
          <w:sz w:val="21"/>
          <w:szCs w:val="21"/>
          <w:lang w:val="en-US"/>
          <w:rPrChange w:id="1077" w:author="Edwin Villanueva Talavera" w:date="2019-06-02T11:17:00Z">
            <w:rPr>
              <w:noProof/>
              <w:color w:val="333333"/>
              <w:sz w:val="21"/>
              <w:szCs w:val="21"/>
            </w:rPr>
          </w:rPrChange>
        </w:rPr>
      </w:pPr>
    </w:p>
    <w:p w14:paraId="1855EE00" w14:textId="77777777" w:rsidR="00C470F8" w:rsidRPr="00FD6FF2" w:rsidRDefault="00C470F8" w:rsidP="00C470F8">
      <w:pPr>
        <w:pStyle w:val="HTMLconformatoprevio"/>
        <w:shd w:val="clear" w:color="auto" w:fill="F7F7F7"/>
        <w:wordWrap w:val="0"/>
        <w:rPr>
          <w:noProof/>
          <w:color w:val="333333"/>
          <w:sz w:val="21"/>
          <w:szCs w:val="21"/>
          <w:lang w:val="en-US"/>
          <w:rPrChange w:id="1078" w:author="Edwin Villanueva Talavera" w:date="2019-06-02T11:17:00Z">
            <w:rPr>
              <w:noProof/>
              <w:color w:val="333333"/>
              <w:sz w:val="21"/>
              <w:szCs w:val="21"/>
            </w:rPr>
          </w:rPrChange>
        </w:rPr>
      </w:pPr>
      <w:r w:rsidRPr="00FD6FF2">
        <w:rPr>
          <w:rStyle w:val="n"/>
          <w:noProof/>
          <w:color w:val="333333"/>
          <w:sz w:val="21"/>
          <w:szCs w:val="21"/>
          <w:lang w:val="en-US"/>
          <w:rPrChange w:id="1079" w:author="Edwin Villanueva Talavera" w:date="2019-06-02T11:17:00Z">
            <w:rPr>
              <w:rStyle w:val="n"/>
              <w:noProof/>
              <w:color w:val="333333"/>
              <w:sz w:val="21"/>
              <w:szCs w:val="21"/>
            </w:rPr>
          </w:rPrChange>
        </w:rPr>
        <w:t>cur</w:t>
      </w:r>
      <w:r w:rsidRPr="00FD6FF2">
        <w:rPr>
          <w:noProof/>
          <w:color w:val="333333"/>
          <w:sz w:val="21"/>
          <w:szCs w:val="21"/>
          <w:lang w:val="en-US"/>
          <w:rPrChange w:id="108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8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83"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08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085"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1086" w:author="Edwin Villanueva Talavera" w:date="2019-06-02T11:17:00Z">
            <w:rPr>
              <w:rStyle w:val="p"/>
              <w:noProof/>
              <w:color w:val="333333"/>
              <w:sz w:val="21"/>
              <w:szCs w:val="21"/>
            </w:rPr>
          </w:rPrChange>
        </w:rPr>
        <w:t>()</w:t>
      </w:r>
    </w:p>
    <w:p w14:paraId="339821E9" w14:textId="77777777" w:rsidR="00C470F8" w:rsidRPr="00FD6FF2" w:rsidRDefault="00C470F8" w:rsidP="00C470F8">
      <w:pPr>
        <w:pStyle w:val="HTMLconformatoprevio"/>
        <w:shd w:val="clear" w:color="auto" w:fill="F7F7F7"/>
        <w:wordWrap w:val="0"/>
        <w:rPr>
          <w:noProof/>
          <w:color w:val="333333"/>
          <w:sz w:val="21"/>
          <w:szCs w:val="21"/>
          <w:lang w:val="en-US"/>
          <w:rPrChange w:id="1087" w:author="Edwin Villanueva Talavera" w:date="2019-06-02T11:17:00Z">
            <w:rPr>
              <w:noProof/>
              <w:color w:val="333333"/>
              <w:sz w:val="21"/>
              <w:szCs w:val="21"/>
            </w:rPr>
          </w:rPrChange>
        </w:rPr>
      </w:pPr>
    </w:p>
    <w:p w14:paraId="6E59AC0D" w14:textId="77777777" w:rsidR="00C470F8" w:rsidRPr="00FD6FF2" w:rsidRDefault="00C470F8" w:rsidP="00C470F8">
      <w:pPr>
        <w:pStyle w:val="HTMLconformatoprevio"/>
        <w:shd w:val="clear" w:color="auto" w:fill="F7F7F7"/>
        <w:wordWrap w:val="0"/>
        <w:rPr>
          <w:noProof/>
          <w:color w:val="333333"/>
          <w:sz w:val="21"/>
          <w:szCs w:val="21"/>
          <w:lang w:val="en-US"/>
          <w:rPrChange w:id="1088" w:author="Edwin Villanueva Talavera" w:date="2019-06-02T11:17:00Z">
            <w:rPr>
              <w:noProof/>
              <w:color w:val="333333"/>
              <w:sz w:val="21"/>
              <w:szCs w:val="21"/>
            </w:rPr>
          </w:rPrChange>
        </w:rPr>
      </w:pPr>
      <w:r w:rsidRPr="00FD6FF2">
        <w:rPr>
          <w:rStyle w:val="n"/>
          <w:noProof/>
          <w:color w:val="333333"/>
          <w:sz w:val="21"/>
          <w:szCs w:val="21"/>
          <w:lang w:val="en-US"/>
          <w:rPrChange w:id="1089" w:author="Edwin Villanueva Talavera" w:date="2019-06-02T11:17:00Z">
            <w:rPr>
              <w:rStyle w:val="n"/>
              <w:noProof/>
              <w:color w:val="333333"/>
              <w:sz w:val="21"/>
              <w:szCs w:val="21"/>
            </w:rPr>
          </w:rPrChange>
        </w:rPr>
        <w:t>directory</w:t>
      </w:r>
      <w:r w:rsidRPr="00FD6FF2">
        <w:rPr>
          <w:noProof/>
          <w:color w:val="333333"/>
          <w:sz w:val="21"/>
          <w:szCs w:val="21"/>
          <w:lang w:val="en-US"/>
          <w:rPrChange w:id="109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09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092"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093" w:author="Edwin Villanueva Talavera" w:date="2019-06-02T11:17:00Z">
            <w:rPr>
              <w:rStyle w:val="s1"/>
              <w:noProof/>
              <w:color w:val="BA2121"/>
              <w:sz w:val="21"/>
              <w:szCs w:val="21"/>
            </w:rPr>
          </w:rPrChange>
        </w:rPr>
        <w:t>'../Semana 02/httpcantata.amu.edu.pldownload.php/Otros'</w:t>
      </w:r>
    </w:p>
    <w:p w14:paraId="012A68B6" w14:textId="77777777" w:rsidR="00C470F8" w:rsidRPr="00FD6FF2" w:rsidRDefault="00C470F8" w:rsidP="00C470F8">
      <w:pPr>
        <w:pStyle w:val="HTMLconformatoprevio"/>
        <w:shd w:val="clear" w:color="auto" w:fill="F7F7F7"/>
        <w:wordWrap w:val="0"/>
        <w:rPr>
          <w:noProof/>
          <w:color w:val="333333"/>
          <w:sz w:val="21"/>
          <w:szCs w:val="21"/>
          <w:lang w:val="en-US"/>
          <w:rPrChange w:id="1094" w:author="Edwin Villanueva Talavera" w:date="2019-06-02T11:17:00Z">
            <w:rPr>
              <w:noProof/>
              <w:color w:val="333333"/>
              <w:sz w:val="21"/>
              <w:szCs w:val="21"/>
            </w:rPr>
          </w:rPrChange>
        </w:rPr>
      </w:pPr>
    </w:p>
    <w:p w14:paraId="52FFB681" w14:textId="77777777" w:rsidR="00C470F8" w:rsidRPr="00FD6FF2" w:rsidRDefault="00C470F8" w:rsidP="00C470F8">
      <w:pPr>
        <w:pStyle w:val="HTMLconformatoprevio"/>
        <w:shd w:val="clear" w:color="auto" w:fill="F7F7F7"/>
        <w:wordWrap w:val="0"/>
        <w:rPr>
          <w:noProof/>
          <w:color w:val="333333"/>
          <w:sz w:val="21"/>
          <w:szCs w:val="21"/>
          <w:lang w:val="en-US"/>
          <w:rPrChange w:id="1095" w:author="Edwin Villanueva Talavera" w:date="2019-06-02T11:17:00Z">
            <w:rPr>
              <w:noProof/>
              <w:color w:val="333333"/>
              <w:sz w:val="21"/>
              <w:szCs w:val="21"/>
            </w:rPr>
          </w:rPrChange>
        </w:rPr>
      </w:pPr>
      <w:r w:rsidRPr="00FD6FF2">
        <w:rPr>
          <w:rStyle w:val="k"/>
          <w:b/>
          <w:bCs/>
          <w:noProof/>
          <w:color w:val="008000"/>
          <w:sz w:val="21"/>
          <w:szCs w:val="21"/>
          <w:lang w:val="en-US"/>
          <w:rPrChange w:id="1096" w:author="Edwin Villanueva Talavera" w:date="2019-06-02T11:17:00Z">
            <w:rPr>
              <w:rStyle w:val="k"/>
              <w:b/>
              <w:bCs/>
              <w:noProof/>
              <w:color w:val="008000"/>
              <w:sz w:val="21"/>
              <w:szCs w:val="21"/>
            </w:rPr>
          </w:rPrChange>
        </w:rPr>
        <w:t>for</w:t>
      </w:r>
      <w:r w:rsidRPr="00FD6FF2">
        <w:rPr>
          <w:noProof/>
          <w:color w:val="333333"/>
          <w:sz w:val="21"/>
          <w:szCs w:val="21"/>
          <w:lang w:val="en-US"/>
          <w:rPrChange w:id="109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098" w:author="Edwin Villanueva Talavera" w:date="2019-06-02T11:17:00Z">
            <w:rPr>
              <w:rStyle w:val="n"/>
              <w:noProof/>
              <w:color w:val="333333"/>
              <w:sz w:val="21"/>
              <w:szCs w:val="21"/>
            </w:rPr>
          </w:rPrChange>
        </w:rPr>
        <w:t>filename</w:t>
      </w:r>
      <w:r w:rsidRPr="00FD6FF2">
        <w:rPr>
          <w:noProof/>
          <w:color w:val="333333"/>
          <w:sz w:val="21"/>
          <w:szCs w:val="21"/>
          <w:lang w:val="en-US"/>
          <w:rPrChange w:id="1099"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100" w:author="Edwin Villanueva Talavera" w:date="2019-06-02T11:17:00Z">
            <w:rPr>
              <w:rStyle w:val="ow"/>
              <w:b/>
              <w:bCs/>
              <w:noProof/>
              <w:color w:val="AA22FF"/>
              <w:sz w:val="21"/>
              <w:szCs w:val="21"/>
            </w:rPr>
          </w:rPrChange>
        </w:rPr>
        <w:t>in</w:t>
      </w:r>
      <w:r w:rsidRPr="00FD6FF2">
        <w:rPr>
          <w:noProof/>
          <w:color w:val="333333"/>
          <w:sz w:val="21"/>
          <w:szCs w:val="21"/>
          <w:lang w:val="en-US"/>
          <w:rPrChange w:id="110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02"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10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04"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1105" w:author="Edwin Villanueva Talavera" w:date="2019-06-02T11:17:00Z">
            <w:rPr>
              <w:rStyle w:val="p"/>
              <w:noProof/>
              <w:color w:val="333333"/>
              <w:sz w:val="21"/>
              <w:szCs w:val="21"/>
            </w:rPr>
          </w:rPrChange>
        </w:rPr>
        <w:t>(</w:t>
      </w:r>
      <w:r w:rsidRPr="00FD6FF2">
        <w:rPr>
          <w:rStyle w:val="n"/>
          <w:noProof/>
          <w:color w:val="333333"/>
          <w:sz w:val="21"/>
          <w:szCs w:val="21"/>
          <w:lang w:val="en-US"/>
          <w:rPrChange w:id="1106"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1107" w:author="Edwin Villanueva Talavera" w:date="2019-06-02T11:17:00Z">
            <w:rPr>
              <w:rStyle w:val="p"/>
              <w:noProof/>
              <w:color w:val="333333"/>
              <w:sz w:val="21"/>
              <w:szCs w:val="21"/>
            </w:rPr>
          </w:rPrChange>
        </w:rPr>
        <w:t>):</w:t>
      </w:r>
    </w:p>
    <w:p w14:paraId="37094908" w14:textId="77777777" w:rsidR="00C470F8" w:rsidRPr="00FD6FF2" w:rsidRDefault="00C470F8" w:rsidP="00C470F8">
      <w:pPr>
        <w:pStyle w:val="HTMLconformatoprevio"/>
        <w:shd w:val="clear" w:color="auto" w:fill="F7F7F7"/>
        <w:wordWrap w:val="0"/>
        <w:rPr>
          <w:noProof/>
          <w:color w:val="333333"/>
          <w:sz w:val="21"/>
          <w:szCs w:val="21"/>
          <w:lang w:val="en-US"/>
          <w:rPrChange w:id="1108" w:author="Edwin Villanueva Talavera" w:date="2019-06-02T11:17:00Z">
            <w:rPr>
              <w:noProof/>
              <w:color w:val="333333"/>
              <w:sz w:val="21"/>
              <w:szCs w:val="21"/>
            </w:rPr>
          </w:rPrChange>
        </w:rPr>
      </w:pPr>
      <w:r w:rsidRPr="00FD6FF2">
        <w:rPr>
          <w:noProof/>
          <w:color w:val="333333"/>
          <w:sz w:val="21"/>
          <w:szCs w:val="21"/>
          <w:lang w:val="en-US"/>
          <w:rPrChange w:id="1109"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110" w:author="Edwin Villanueva Talavera" w:date="2019-06-02T11:17:00Z">
            <w:rPr>
              <w:rStyle w:val="k"/>
              <w:b/>
              <w:bCs/>
              <w:noProof/>
              <w:color w:val="008000"/>
              <w:sz w:val="21"/>
              <w:szCs w:val="21"/>
            </w:rPr>
          </w:rPrChange>
        </w:rPr>
        <w:t>if</w:t>
      </w:r>
      <w:r w:rsidRPr="00FD6FF2">
        <w:rPr>
          <w:noProof/>
          <w:color w:val="333333"/>
          <w:sz w:val="21"/>
          <w:szCs w:val="21"/>
          <w:lang w:val="en-US"/>
          <w:rPrChange w:id="111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12"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111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14"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1115" w:author="Edwin Villanueva Talavera" w:date="2019-06-02T11:17:00Z">
            <w:rPr>
              <w:rStyle w:val="p"/>
              <w:noProof/>
              <w:color w:val="333333"/>
              <w:sz w:val="21"/>
              <w:szCs w:val="21"/>
            </w:rPr>
          </w:rPrChange>
        </w:rPr>
        <w:t>(</w:t>
      </w:r>
      <w:r w:rsidRPr="00FD6FF2">
        <w:rPr>
          <w:rStyle w:val="s2"/>
          <w:noProof/>
          <w:color w:val="BA2121"/>
          <w:sz w:val="21"/>
          <w:szCs w:val="21"/>
          <w:lang w:val="en-US"/>
          <w:rPrChange w:id="1116" w:author="Edwin Villanueva Talavera" w:date="2019-06-02T11:17:00Z">
            <w:rPr>
              <w:rStyle w:val="s2"/>
              <w:noProof/>
              <w:color w:val="BA2121"/>
              <w:sz w:val="21"/>
              <w:szCs w:val="21"/>
            </w:rPr>
          </w:rPrChange>
        </w:rPr>
        <w:t>".fasta"</w:t>
      </w:r>
      <w:r w:rsidRPr="00FD6FF2">
        <w:rPr>
          <w:rStyle w:val="p"/>
          <w:noProof/>
          <w:color w:val="333333"/>
          <w:sz w:val="21"/>
          <w:szCs w:val="21"/>
          <w:lang w:val="en-US"/>
          <w:rPrChange w:id="1117" w:author="Edwin Villanueva Talavera" w:date="2019-06-02T11:17:00Z">
            <w:rPr>
              <w:rStyle w:val="p"/>
              <w:noProof/>
              <w:color w:val="333333"/>
              <w:sz w:val="21"/>
              <w:szCs w:val="21"/>
            </w:rPr>
          </w:rPrChange>
        </w:rPr>
        <w:t>):</w:t>
      </w:r>
    </w:p>
    <w:p w14:paraId="7A4398DC" w14:textId="77777777" w:rsidR="00C470F8" w:rsidRPr="00FD6FF2" w:rsidRDefault="00C470F8" w:rsidP="00C470F8">
      <w:pPr>
        <w:pStyle w:val="HTMLconformatoprevio"/>
        <w:shd w:val="clear" w:color="auto" w:fill="F7F7F7"/>
        <w:wordWrap w:val="0"/>
        <w:rPr>
          <w:noProof/>
          <w:color w:val="333333"/>
          <w:sz w:val="21"/>
          <w:szCs w:val="21"/>
          <w:lang w:val="en-US"/>
          <w:rPrChange w:id="1118" w:author="Edwin Villanueva Talavera" w:date="2019-06-02T11:17:00Z">
            <w:rPr>
              <w:noProof/>
              <w:color w:val="333333"/>
              <w:sz w:val="21"/>
              <w:szCs w:val="21"/>
            </w:rPr>
          </w:rPrChange>
        </w:rPr>
      </w:pPr>
      <w:r w:rsidRPr="00FD6FF2">
        <w:rPr>
          <w:noProof/>
          <w:color w:val="333333"/>
          <w:sz w:val="21"/>
          <w:szCs w:val="21"/>
          <w:lang w:val="en-US"/>
          <w:rPrChange w:id="111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20" w:author="Edwin Villanueva Talavera" w:date="2019-06-02T11:17:00Z">
            <w:rPr>
              <w:rStyle w:val="n"/>
              <w:noProof/>
              <w:color w:val="333333"/>
              <w:sz w:val="21"/>
              <w:szCs w:val="21"/>
            </w:rPr>
          </w:rPrChange>
        </w:rPr>
        <w:t>especie</w:t>
      </w:r>
      <w:r w:rsidRPr="00FD6FF2">
        <w:rPr>
          <w:noProof/>
          <w:color w:val="333333"/>
          <w:sz w:val="21"/>
          <w:szCs w:val="21"/>
          <w:lang w:val="en-US"/>
          <w:rPrChange w:id="112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12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12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24"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12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26" w:author="Edwin Villanueva Talavera" w:date="2019-06-02T11:17:00Z">
            <w:rPr>
              <w:rStyle w:val="n"/>
              <w:noProof/>
              <w:color w:val="333333"/>
              <w:sz w:val="21"/>
              <w:szCs w:val="21"/>
            </w:rPr>
          </w:rPrChange>
        </w:rPr>
        <w:t>path</w:t>
      </w:r>
      <w:r w:rsidRPr="00FD6FF2">
        <w:rPr>
          <w:rStyle w:val="o"/>
          <w:rFonts w:eastAsiaTheme="majorEastAsia"/>
          <w:noProof/>
          <w:color w:val="666666"/>
          <w:sz w:val="21"/>
          <w:szCs w:val="21"/>
          <w:lang w:val="en-US"/>
          <w:rPrChange w:id="112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28" w:author="Edwin Villanueva Talavera" w:date="2019-06-02T11:17:00Z">
            <w:rPr>
              <w:rStyle w:val="n"/>
              <w:noProof/>
              <w:color w:val="333333"/>
              <w:sz w:val="21"/>
              <w:szCs w:val="21"/>
            </w:rPr>
          </w:rPrChange>
        </w:rPr>
        <w:t>splitext</w:t>
      </w:r>
      <w:r w:rsidRPr="00FD6FF2">
        <w:rPr>
          <w:rStyle w:val="p"/>
          <w:noProof/>
          <w:color w:val="333333"/>
          <w:sz w:val="21"/>
          <w:szCs w:val="21"/>
          <w:lang w:val="en-US"/>
          <w:rPrChange w:id="1129" w:author="Edwin Villanueva Talavera" w:date="2019-06-02T11:17:00Z">
            <w:rPr>
              <w:rStyle w:val="p"/>
              <w:noProof/>
              <w:color w:val="333333"/>
              <w:sz w:val="21"/>
              <w:szCs w:val="21"/>
            </w:rPr>
          </w:rPrChange>
        </w:rPr>
        <w:t>(</w:t>
      </w:r>
      <w:r w:rsidRPr="00FD6FF2">
        <w:rPr>
          <w:rStyle w:val="n"/>
          <w:noProof/>
          <w:color w:val="333333"/>
          <w:sz w:val="21"/>
          <w:szCs w:val="21"/>
          <w:lang w:val="en-US"/>
          <w:rPrChange w:id="1130"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1131" w:author="Edwin Villanueva Talavera" w:date="2019-06-02T11:17:00Z">
            <w:rPr>
              <w:rStyle w:val="p"/>
              <w:noProof/>
              <w:color w:val="333333"/>
              <w:sz w:val="21"/>
              <w:szCs w:val="21"/>
            </w:rPr>
          </w:rPrChange>
        </w:rPr>
        <w:t>)[</w:t>
      </w:r>
      <w:r w:rsidRPr="00FD6FF2">
        <w:rPr>
          <w:rStyle w:val="mi"/>
          <w:noProof/>
          <w:color w:val="666666"/>
          <w:sz w:val="21"/>
          <w:szCs w:val="21"/>
          <w:lang w:val="en-US"/>
          <w:rPrChange w:id="1132" w:author="Edwin Villanueva Talavera" w:date="2019-06-02T11:17:00Z">
            <w:rPr>
              <w:rStyle w:val="mi"/>
              <w:noProof/>
              <w:color w:val="666666"/>
              <w:sz w:val="21"/>
              <w:szCs w:val="21"/>
            </w:rPr>
          </w:rPrChange>
        </w:rPr>
        <w:t>0</w:t>
      </w:r>
      <w:r w:rsidRPr="00FD6FF2">
        <w:rPr>
          <w:rStyle w:val="p"/>
          <w:noProof/>
          <w:color w:val="333333"/>
          <w:sz w:val="21"/>
          <w:szCs w:val="21"/>
          <w:lang w:val="en-US"/>
          <w:rPrChange w:id="1133"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113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35" w:author="Edwin Villanueva Talavera" w:date="2019-06-02T11:17:00Z">
            <w:rPr>
              <w:rStyle w:val="n"/>
              <w:noProof/>
              <w:color w:val="333333"/>
              <w:sz w:val="21"/>
              <w:szCs w:val="21"/>
            </w:rPr>
          </w:rPrChange>
        </w:rPr>
        <w:t>split</w:t>
      </w:r>
      <w:r w:rsidRPr="00FD6FF2">
        <w:rPr>
          <w:rStyle w:val="p"/>
          <w:noProof/>
          <w:color w:val="333333"/>
          <w:sz w:val="21"/>
          <w:szCs w:val="21"/>
          <w:lang w:val="en-US"/>
          <w:rPrChange w:id="1136" w:author="Edwin Villanueva Talavera" w:date="2019-06-02T11:17:00Z">
            <w:rPr>
              <w:rStyle w:val="p"/>
              <w:noProof/>
              <w:color w:val="333333"/>
              <w:sz w:val="21"/>
              <w:szCs w:val="21"/>
            </w:rPr>
          </w:rPrChange>
        </w:rPr>
        <w:t>(</w:t>
      </w:r>
      <w:r w:rsidRPr="00FD6FF2">
        <w:rPr>
          <w:rStyle w:val="s2"/>
          <w:noProof/>
          <w:color w:val="BA2121"/>
          <w:sz w:val="21"/>
          <w:szCs w:val="21"/>
          <w:lang w:val="en-US"/>
          <w:rPrChange w:id="1137" w:author="Edwin Villanueva Talavera" w:date="2019-06-02T11:17:00Z">
            <w:rPr>
              <w:rStyle w:val="s2"/>
              <w:noProof/>
              <w:color w:val="BA2121"/>
              <w:sz w:val="21"/>
              <w:szCs w:val="21"/>
            </w:rPr>
          </w:rPrChange>
        </w:rPr>
        <w:t>"_lncrnas"</w:t>
      </w:r>
      <w:r w:rsidRPr="00FD6FF2">
        <w:rPr>
          <w:rStyle w:val="p"/>
          <w:noProof/>
          <w:color w:val="333333"/>
          <w:sz w:val="21"/>
          <w:szCs w:val="21"/>
          <w:lang w:val="en-US"/>
          <w:rPrChange w:id="1138"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1139" w:author="Edwin Villanueva Talavera" w:date="2019-06-02T11:17:00Z">
            <w:rPr>
              <w:rStyle w:val="o"/>
              <w:rFonts w:eastAsiaTheme="majorEastAsia"/>
              <w:noProof/>
              <w:color w:val="666666"/>
              <w:sz w:val="21"/>
              <w:szCs w:val="21"/>
            </w:rPr>
          </w:rPrChange>
        </w:rPr>
        <w:t>-</w:t>
      </w:r>
      <w:r w:rsidRPr="00FD6FF2">
        <w:rPr>
          <w:rStyle w:val="mi"/>
          <w:noProof/>
          <w:color w:val="666666"/>
          <w:sz w:val="21"/>
          <w:szCs w:val="21"/>
          <w:lang w:val="en-US"/>
          <w:rPrChange w:id="1140" w:author="Edwin Villanueva Talavera" w:date="2019-06-02T11:17:00Z">
            <w:rPr>
              <w:rStyle w:val="mi"/>
              <w:noProof/>
              <w:color w:val="666666"/>
              <w:sz w:val="21"/>
              <w:szCs w:val="21"/>
            </w:rPr>
          </w:rPrChange>
        </w:rPr>
        <w:t>1</w:t>
      </w:r>
      <w:r w:rsidRPr="00FD6FF2">
        <w:rPr>
          <w:rStyle w:val="p"/>
          <w:noProof/>
          <w:color w:val="333333"/>
          <w:sz w:val="21"/>
          <w:szCs w:val="21"/>
          <w:lang w:val="en-US"/>
          <w:rPrChange w:id="1141" w:author="Edwin Villanueva Talavera" w:date="2019-06-02T11:17:00Z">
            <w:rPr>
              <w:rStyle w:val="p"/>
              <w:noProof/>
              <w:color w:val="333333"/>
              <w:sz w:val="21"/>
              <w:szCs w:val="21"/>
            </w:rPr>
          </w:rPrChange>
        </w:rPr>
        <w:t>][</w:t>
      </w:r>
      <w:r w:rsidRPr="00FD6FF2">
        <w:rPr>
          <w:rStyle w:val="mi"/>
          <w:noProof/>
          <w:color w:val="666666"/>
          <w:sz w:val="21"/>
          <w:szCs w:val="21"/>
          <w:lang w:val="en-US"/>
          <w:rPrChange w:id="1142" w:author="Edwin Villanueva Talavera" w:date="2019-06-02T11:17:00Z">
            <w:rPr>
              <w:rStyle w:val="mi"/>
              <w:noProof/>
              <w:color w:val="666666"/>
              <w:sz w:val="21"/>
              <w:szCs w:val="21"/>
            </w:rPr>
          </w:rPrChange>
        </w:rPr>
        <w:t>0</w:t>
      </w:r>
      <w:r w:rsidRPr="00FD6FF2">
        <w:rPr>
          <w:rStyle w:val="p"/>
          <w:noProof/>
          <w:color w:val="333333"/>
          <w:sz w:val="21"/>
          <w:szCs w:val="21"/>
          <w:lang w:val="en-US"/>
          <w:rPrChange w:id="1143" w:author="Edwin Villanueva Talavera" w:date="2019-06-02T11:17:00Z">
            <w:rPr>
              <w:rStyle w:val="p"/>
              <w:noProof/>
              <w:color w:val="333333"/>
              <w:sz w:val="21"/>
              <w:szCs w:val="21"/>
            </w:rPr>
          </w:rPrChange>
        </w:rPr>
        <w:t>]</w:t>
      </w:r>
    </w:p>
    <w:p w14:paraId="0E4C31C7" w14:textId="77777777" w:rsidR="00C470F8" w:rsidRPr="00FD6FF2" w:rsidRDefault="00C470F8" w:rsidP="00C470F8">
      <w:pPr>
        <w:pStyle w:val="HTMLconformatoprevio"/>
        <w:shd w:val="clear" w:color="auto" w:fill="F7F7F7"/>
        <w:wordWrap w:val="0"/>
        <w:rPr>
          <w:noProof/>
          <w:color w:val="333333"/>
          <w:sz w:val="21"/>
          <w:szCs w:val="21"/>
          <w:lang w:val="en-US"/>
          <w:rPrChange w:id="1144" w:author="Edwin Villanueva Talavera" w:date="2019-06-02T11:17:00Z">
            <w:rPr>
              <w:noProof/>
              <w:color w:val="333333"/>
              <w:sz w:val="21"/>
              <w:szCs w:val="21"/>
            </w:rPr>
          </w:rPrChange>
        </w:rPr>
      </w:pPr>
      <w:r w:rsidRPr="00FD6FF2">
        <w:rPr>
          <w:noProof/>
          <w:color w:val="333333"/>
          <w:sz w:val="21"/>
          <w:szCs w:val="21"/>
          <w:lang w:val="en-US"/>
          <w:rPrChange w:id="114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46" w:author="Edwin Villanueva Talavera" w:date="2019-06-02T11:17:00Z">
            <w:rPr>
              <w:rStyle w:val="n"/>
              <w:noProof/>
              <w:color w:val="333333"/>
              <w:sz w:val="21"/>
              <w:szCs w:val="21"/>
            </w:rPr>
          </w:rPrChange>
        </w:rPr>
        <w:t>query</w:t>
      </w:r>
      <w:r w:rsidRPr="00FD6FF2">
        <w:rPr>
          <w:noProof/>
          <w:color w:val="333333"/>
          <w:sz w:val="21"/>
          <w:szCs w:val="21"/>
          <w:lang w:val="en-US"/>
          <w:rPrChange w:id="114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14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149"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150" w:author="Edwin Villanueva Talavera" w:date="2019-06-02T11:17:00Z">
            <w:rPr>
              <w:rStyle w:val="s2"/>
              <w:noProof/>
              <w:color w:val="BA2121"/>
              <w:sz w:val="21"/>
              <w:szCs w:val="21"/>
            </w:rPr>
          </w:rPrChange>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FD6FF2">
        <w:rPr>
          <w:rStyle w:val="si"/>
          <w:b/>
          <w:bCs/>
          <w:noProof/>
          <w:color w:val="BB6688"/>
          <w:sz w:val="21"/>
          <w:szCs w:val="21"/>
          <w:lang w:val="en-US"/>
          <w:rPrChange w:id="1151"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152" w:author="Edwin Villanueva Talavera" w:date="2019-06-02T11:17:00Z">
            <w:rPr>
              <w:rStyle w:val="s2"/>
              <w:noProof/>
              <w:color w:val="BA2121"/>
              <w:sz w:val="21"/>
              <w:szCs w:val="21"/>
            </w:rPr>
          </w:rPrChange>
        </w:rPr>
        <w:t xml:space="preserve">, '_', ' ') AND EXISTS (SELECT 1 FROM especies_seleccionadas es WHERE es.especie = m.especie AND fuente = </w:t>
      </w:r>
      <w:r w:rsidRPr="00FD6FF2">
        <w:rPr>
          <w:rStyle w:val="si"/>
          <w:b/>
          <w:bCs/>
          <w:noProof/>
          <w:color w:val="BB6688"/>
          <w:sz w:val="21"/>
          <w:szCs w:val="21"/>
          <w:lang w:val="en-US"/>
          <w:rPrChange w:id="1153"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154" w:author="Edwin Villanueva Talavera" w:date="2019-06-02T11:17:00Z">
            <w:rPr>
              <w:rStyle w:val="s2"/>
              <w:noProof/>
              <w:color w:val="BA2121"/>
              <w:sz w:val="21"/>
              <w:szCs w:val="21"/>
            </w:rPr>
          </w:rPrChange>
        </w:rPr>
        <w:t>)"</w:t>
      </w:r>
    </w:p>
    <w:p w14:paraId="1C1E4A87" w14:textId="77777777" w:rsidR="00C470F8" w:rsidRPr="00FD6FF2" w:rsidRDefault="00C470F8" w:rsidP="00C470F8">
      <w:pPr>
        <w:pStyle w:val="HTMLconformatoprevio"/>
        <w:shd w:val="clear" w:color="auto" w:fill="F7F7F7"/>
        <w:wordWrap w:val="0"/>
        <w:rPr>
          <w:noProof/>
          <w:color w:val="333333"/>
          <w:sz w:val="21"/>
          <w:szCs w:val="21"/>
          <w:lang w:val="en-US"/>
          <w:rPrChange w:id="1155" w:author="Edwin Villanueva Talavera" w:date="2019-06-02T11:17:00Z">
            <w:rPr>
              <w:noProof/>
              <w:color w:val="333333"/>
              <w:sz w:val="21"/>
              <w:szCs w:val="21"/>
            </w:rPr>
          </w:rPrChange>
        </w:rPr>
      </w:pPr>
      <w:r w:rsidRPr="00FD6FF2">
        <w:rPr>
          <w:noProof/>
          <w:color w:val="333333"/>
          <w:sz w:val="21"/>
          <w:szCs w:val="21"/>
          <w:lang w:val="en-US"/>
          <w:rPrChange w:id="115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57"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15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59"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160" w:author="Edwin Villanueva Talavera" w:date="2019-06-02T11:17:00Z">
            <w:rPr>
              <w:rStyle w:val="p"/>
              <w:noProof/>
              <w:color w:val="333333"/>
              <w:sz w:val="21"/>
              <w:szCs w:val="21"/>
            </w:rPr>
          </w:rPrChange>
        </w:rPr>
        <w:t>(</w:t>
      </w:r>
      <w:r w:rsidRPr="00FD6FF2">
        <w:rPr>
          <w:rStyle w:val="n"/>
          <w:noProof/>
          <w:color w:val="333333"/>
          <w:sz w:val="21"/>
          <w:szCs w:val="21"/>
          <w:lang w:val="en-US"/>
          <w:rPrChange w:id="1161"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162" w:author="Edwin Villanueva Talavera" w:date="2019-06-02T11:17:00Z">
            <w:rPr>
              <w:rStyle w:val="p"/>
              <w:noProof/>
              <w:color w:val="333333"/>
              <w:sz w:val="21"/>
              <w:szCs w:val="21"/>
            </w:rPr>
          </w:rPrChange>
        </w:rPr>
        <w:t>,</w:t>
      </w:r>
      <w:r w:rsidRPr="00FD6FF2">
        <w:rPr>
          <w:noProof/>
          <w:color w:val="333333"/>
          <w:sz w:val="21"/>
          <w:szCs w:val="21"/>
          <w:lang w:val="en-US"/>
          <w:rPrChange w:id="1163" w:author="Edwin Villanueva Talavera" w:date="2019-06-02T11:17:00Z">
            <w:rPr>
              <w:noProof/>
              <w:color w:val="333333"/>
              <w:sz w:val="21"/>
              <w:szCs w:val="21"/>
            </w:rPr>
          </w:rPrChange>
        </w:rPr>
        <w:t xml:space="preserve"> </w:t>
      </w:r>
      <w:r w:rsidRPr="00FD6FF2">
        <w:rPr>
          <w:rStyle w:val="p"/>
          <w:noProof/>
          <w:color w:val="333333"/>
          <w:sz w:val="21"/>
          <w:szCs w:val="21"/>
          <w:lang w:val="en-US"/>
          <w:rPrChange w:id="1164" w:author="Edwin Villanueva Talavera" w:date="2019-06-02T11:17:00Z">
            <w:rPr>
              <w:rStyle w:val="p"/>
              <w:noProof/>
              <w:color w:val="333333"/>
              <w:sz w:val="21"/>
              <w:szCs w:val="21"/>
            </w:rPr>
          </w:rPrChange>
        </w:rPr>
        <w:t>(</w:t>
      </w:r>
      <w:r w:rsidRPr="00FD6FF2">
        <w:rPr>
          <w:rStyle w:val="n"/>
          <w:noProof/>
          <w:color w:val="333333"/>
          <w:sz w:val="21"/>
          <w:szCs w:val="21"/>
          <w:lang w:val="en-US"/>
          <w:rPrChange w:id="1165"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166" w:author="Edwin Villanueva Talavera" w:date="2019-06-02T11:17:00Z">
            <w:rPr>
              <w:rStyle w:val="p"/>
              <w:noProof/>
              <w:color w:val="333333"/>
              <w:sz w:val="21"/>
              <w:szCs w:val="21"/>
            </w:rPr>
          </w:rPrChange>
        </w:rPr>
        <w:t>,</w:t>
      </w:r>
      <w:r w:rsidRPr="00FD6FF2">
        <w:rPr>
          <w:noProof/>
          <w:color w:val="333333"/>
          <w:sz w:val="21"/>
          <w:szCs w:val="21"/>
          <w:lang w:val="en-US"/>
          <w:rPrChange w:id="116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168" w:author="Edwin Villanueva Talavera" w:date="2019-06-02T11:17:00Z">
            <w:rPr>
              <w:rStyle w:val="s2"/>
              <w:noProof/>
              <w:color w:val="BA2121"/>
              <w:sz w:val="21"/>
              <w:szCs w:val="21"/>
            </w:rPr>
          </w:rPrChange>
        </w:rPr>
        <w:t>"CantataDB"</w:t>
      </w:r>
      <w:r w:rsidRPr="00FD6FF2">
        <w:rPr>
          <w:rStyle w:val="p"/>
          <w:noProof/>
          <w:color w:val="333333"/>
          <w:sz w:val="21"/>
          <w:szCs w:val="21"/>
          <w:lang w:val="en-US"/>
          <w:rPrChange w:id="1169" w:author="Edwin Villanueva Talavera" w:date="2019-06-02T11:17:00Z">
            <w:rPr>
              <w:rStyle w:val="p"/>
              <w:noProof/>
              <w:color w:val="333333"/>
              <w:sz w:val="21"/>
              <w:szCs w:val="21"/>
            </w:rPr>
          </w:rPrChange>
        </w:rPr>
        <w:t>))</w:t>
      </w:r>
    </w:p>
    <w:p w14:paraId="511DEF77" w14:textId="77777777" w:rsidR="00C470F8" w:rsidRPr="00FD6FF2" w:rsidRDefault="00C470F8" w:rsidP="00C470F8">
      <w:pPr>
        <w:pStyle w:val="HTMLconformatoprevio"/>
        <w:shd w:val="clear" w:color="auto" w:fill="F7F7F7"/>
        <w:wordWrap w:val="0"/>
        <w:rPr>
          <w:noProof/>
          <w:color w:val="333333"/>
          <w:sz w:val="21"/>
          <w:szCs w:val="21"/>
          <w:lang w:val="en-US"/>
          <w:rPrChange w:id="1170" w:author="Edwin Villanueva Talavera" w:date="2019-06-02T11:17:00Z">
            <w:rPr>
              <w:noProof/>
              <w:color w:val="333333"/>
              <w:sz w:val="21"/>
              <w:szCs w:val="21"/>
            </w:rPr>
          </w:rPrChange>
        </w:rPr>
      </w:pPr>
      <w:r w:rsidRPr="00FD6FF2">
        <w:rPr>
          <w:noProof/>
          <w:color w:val="333333"/>
          <w:sz w:val="21"/>
          <w:szCs w:val="21"/>
          <w:lang w:val="en-US"/>
          <w:rPrChange w:id="11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72"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117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74"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17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76"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1177" w:author="Edwin Villanueva Talavera" w:date="2019-06-02T11:17:00Z">
            <w:rPr>
              <w:rStyle w:val="p"/>
              <w:noProof/>
              <w:color w:val="333333"/>
              <w:sz w:val="21"/>
              <w:szCs w:val="21"/>
            </w:rPr>
          </w:rPrChange>
        </w:rPr>
        <w:t>()</w:t>
      </w:r>
    </w:p>
    <w:p w14:paraId="04787A95" w14:textId="77777777" w:rsidR="00C470F8" w:rsidRPr="00FD6FF2" w:rsidRDefault="00C470F8" w:rsidP="00C470F8">
      <w:pPr>
        <w:pStyle w:val="HTMLconformatoprevio"/>
        <w:shd w:val="clear" w:color="auto" w:fill="F7F7F7"/>
        <w:wordWrap w:val="0"/>
        <w:rPr>
          <w:noProof/>
          <w:color w:val="333333"/>
          <w:sz w:val="21"/>
          <w:szCs w:val="21"/>
          <w:lang w:val="en-US"/>
          <w:rPrChange w:id="1178" w:author="Edwin Villanueva Talavera" w:date="2019-06-02T11:17:00Z">
            <w:rPr>
              <w:noProof/>
              <w:color w:val="333333"/>
              <w:sz w:val="21"/>
              <w:szCs w:val="21"/>
            </w:rPr>
          </w:rPrChange>
        </w:rPr>
      </w:pPr>
      <w:r w:rsidRPr="00FD6FF2">
        <w:rPr>
          <w:noProof/>
          <w:color w:val="333333"/>
          <w:sz w:val="21"/>
          <w:szCs w:val="21"/>
          <w:lang w:val="en-US"/>
          <w:rPrChange w:id="1179"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180" w:author="Edwin Villanueva Talavera" w:date="2019-06-02T11:17:00Z">
            <w:rPr>
              <w:rStyle w:val="k"/>
              <w:b/>
              <w:bCs/>
              <w:noProof/>
              <w:color w:val="008000"/>
              <w:sz w:val="21"/>
              <w:szCs w:val="21"/>
            </w:rPr>
          </w:rPrChange>
        </w:rPr>
        <w:t>if</w:t>
      </w:r>
      <w:r w:rsidRPr="00FD6FF2">
        <w:rPr>
          <w:noProof/>
          <w:color w:val="333333"/>
          <w:sz w:val="21"/>
          <w:szCs w:val="21"/>
          <w:lang w:val="en-US"/>
          <w:rPrChange w:id="11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182"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1183" w:author="Edwin Villanueva Talavera" w:date="2019-06-02T11:17:00Z">
            <w:rPr>
              <w:rStyle w:val="p"/>
              <w:noProof/>
              <w:color w:val="333333"/>
              <w:sz w:val="21"/>
              <w:szCs w:val="21"/>
            </w:rPr>
          </w:rPrChange>
        </w:rPr>
        <w:t>[</w:t>
      </w:r>
      <w:r w:rsidRPr="00FD6FF2">
        <w:rPr>
          <w:rStyle w:val="mi"/>
          <w:noProof/>
          <w:color w:val="666666"/>
          <w:sz w:val="21"/>
          <w:szCs w:val="21"/>
          <w:lang w:val="en-US"/>
          <w:rPrChange w:id="1184" w:author="Edwin Villanueva Talavera" w:date="2019-06-02T11:17:00Z">
            <w:rPr>
              <w:rStyle w:val="mi"/>
              <w:noProof/>
              <w:color w:val="666666"/>
              <w:sz w:val="21"/>
              <w:szCs w:val="21"/>
            </w:rPr>
          </w:rPrChange>
        </w:rPr>
        <w:t>0</w:t>
      </w:r>
      <w:r w:rsidRPr="00FD6FF2">
        <w:rPr>
          <w:rStyle w:val="p"/>
          <w:noProof/>
          <w:color w:val="333333"/>
          <w:sz w:val="21"/>
          <w:szCs w:val="21"/>
          <w:lang w:val="en-US"/>
          <w:rPrChange w:id="1185" w:author="Edwin Villanueva Talavera" w:date="2019-06-02T11:17:00Z">
            <w:rPr>
              <w:rStyle w:val="p"/>
              <w:noProof/>
              <w:color w:val="333333"/>
              <w:sz w:val="21"/>
              <w:szCs w:val="21"/>
            </w:rPr>
          </w:rPrChange>
        </w:rPr>
        <w:t>]</w:t>
      </w:r>
      <w:r w:rsidRPr="00FD6FF2">
        <w:rPr>
          <w:noProof/>
          <w:color w:val="333333"/>
          <w:sz w:val="21"/>
          <w:szCs w:val="21"/>
          <w:lang w:val="en-US"/>
          <w:rPrChange w:id="118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187"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1188"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189" w:author="Edwin Villanueva Talavera" w:date="2019-06-02T11:17:00Z">
            <w:rPr>
              <w:rStyle w:val="mi"/>
              <w:noProof/>
              <w:color w:val="666666"/>
              <w:sz w:val="21"/>
              <w:szCs w:val="21"/>
            </w:rPr>
          </w:rPrChange>
        </w:rPr>
        <w:t>0</w:t>
      </w:r>
      <w:r w:rsidRPr="00FD6FF2">
        <w:rPr>
          <w:rStyle w:val="p"/>
          <w:noProof/>
          <w:color w:val="333333"/>
          <w:sz w:val="21"/>
          <w:szCs w:val="21"/>
          <w:lang w:val="en-US"/>
          <w:rPrChange w:id="1190" w:author="Edwin Villanueva Talavera" w:date="2019-06-02T11:17:00Z">
            <w:rPr>
              <w:rStyle w:val="p"/>
              <w:noProof/>
              <w:color w:val="333333"/>
              <w:sz w:val="21"/>
              <w:szCs w:val="21"/>
            </w:rPr>
          </w:rPrChange>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191" w:author="Edwin Villanueva Talavera" w:date="2019-06-02T11:17:00Z">
            <w:rPr>
              <w:noProof/>
              <w:color w:val="333333"/>
              <w:sz w:val="21"/>
              <w:szCs w:val="21"/>
            </w:rPr>
          </w:rPrChange>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FD6FF2" w:rsidRDefault="00C470F8" w:rsidP="00C470F8">
      <w:pPr>
        <w:pStyle w:val="HTMLconformatoprevio"/>
        <w:shd w:val="clear" w:color="auto" w:fill="F7F7F7"/>
        <w:wordWrap w:val="0"/>
        <w:rPr>
          <w:noProof/>
          <w:color w:val="333333"/>
          <w:sz w:val="21"/>
          <w:szCs w:val="21"/>
          <w:lang w:val="en-US"/>
          <w:rPrChange w:id="1192"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193"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19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195"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1196" w:author="Edwin Villanueva Talavera" w:date="2019-06-02T11:17:00Z">
            <w:rPr>
              <w:rStyle w:val="p"/>
              <w:noProof/>
              <w:color w:val="333333"/>
              <w:sz w:val="21"/>
              <w:szCs w:val="21"/>
            </w:rPr>
          </w:rPrChange>
        </w:rPr>
        <w:t>()</w:t>
      </w:r>
    </w:p>
    <w:p w14:paraId="00D6DA94" w14:textId="77777777" w:rsidR="00C470F8" w:rsidRPr="00FD6FF2" w:rsidRDefault="00C470F8" w:rsidP="00C470F8">
      <w:pPr>
        <w:pStyle w:val="HTMLconformatoprevio"/>
        <w:shd w:val="clear" w:color="auto" w:fill="F7F7F7"/>
        <w:wordWrap w:val="0"/>
        <w:rPr>
          <w:noProof/>
          <w:color w:val="333333"/>
          <w:sz w:val="21"/>
          <w:szCs w:val="21"/>
          <w:lang w:val="en-US"/>
          <w:rPrChange w:id="1197" w:author="Edwin Villanueva Talavera" w:date="2019-06-02T11:17:00Z">
            <w:rPr>
              <w:noProof/>
              <w:color w:val="333333"/>
              <w:sz w:val="21"/>
              <w:szCs w:val="21"/>
            </w:rPr>
          </w:rPrChange>
        </w:rPr>
      </w:pPr>
    </w:p>
    <w:p w14:paraId="4D8BFDF6" w14:textId="77777777" w:rsidR="00C470F8" w:rsidRPr="00FD6FF2" w:rsidRDefault="00C470F8" w:rsidP="00C470F8">
      <w:pPr>
        <w:pStyle w:val="HTMLconformatoprevio"/>
        <w:shd w:val="clear" w:color="auto" w:fill="F7F7F7"/>
        <w:wordWrap w:val="0"/>
        <w:rPr>
          <w:noProof/>
          <w:color w:val="333333"/>
          <w:sz w:val="21"/>
          <w:szCs w:val="21"/>
          <w:lang w:val="en-US"/>
          <w:rPrChange w:id="1198" w:author="Edwin Villanueva Talavera" w:date="2019-06-02T11:17:00Z">
            <w:rPr>
              <w:noProof/>
              <w:color w:val="333333"/>
              <w:sz w:val="21"/>
              <w:szCs w:val="21"/>
            </w:rPr>
          </w:rPrChange>
        </w:rPr>
      </w:pPr>
      <w:r w:rsidRPr="00FD6FF2">
        <w:rPr>
          <w:rStyle w:val="n"/>
          <w:noProof/>
          <w:color w:val="333333"/>
          <w:sz w:val="21"/>
          <w:szCs w:val="21"/>
          <w:lang w:val="en-US"/>
          <w:rPrChange w:id="1199"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20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201"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202" w:author="Edwin Villanueva Talavera" w:date="2019-06-02T11:17:00Z">
            <w:rPr>
              <w:rStyle w:val="p"/>
              <w:noProof/>
              <w:color w:val="333333"/>
              <w:sz w:val="21"/>
              <w:szCs w:val="21"/>
            </w:rPr>
          </w:rPrChange>
        </w:rPr>
        <w:t>()</w:t>
      </w:r>
    </w:p>
    <w:p w14:paraId="0E9AA7EE" w14:textId="77777777" w:rsidR="00C470F8" w:rsidRPr="00FD6FF2" w:rsidRDefault="00C470F8" w:rsidP="00C470F8">
      <w:pPr>
        <w:pStyle w:val="HTMLconformatoprevio"/>
        <w:shd w:val="clear" w:color="auto" w:fill="F7F7F7"/>
        <w:wordWrap w:val="0"/>
        <w:rPr>
          <w:noProof/>
          <w:color w:val="333333"/>
          <w:sz w:val="21"/>
          <w:szCs w:val="21"/>
          <w:lang w:val="en-US"/>
          <w:rPrChange w:id="1203" w:author="Edwin Villanueva Talavera" w:date="2019-06-02T11:17:00Z">
            <w:rPr>
              <w:noProof/>
              <w:color w:val="333333"/>
              <w:sz w:val="21"/>
              <w:szCs w:val="21"/>
            </w:rPr>
          </w:rPrChange>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FD6FF2">
        <w:rPr>
          <w:rStyle w:val="nb"/>
          <w:rFonts w:eastAsiaTheme="majorEastAsia"/>
          <w:noProof/>
          <w:color w:val="008000"/>
          <w:sz w:val="21"/>
          <w:szCs w:val="21"/>
          <w:lang w:val="en-US"/>
          <w:rPrChange w:id="1204"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205" w:author="Edwin Villanueva Talavera" w:date="2019-06-02T11:17:00Z">
            <w:rPr>
              <w:rStyle w:val="p"/>
              <w:noProof/>
              <w:color w:val="333333"/>
              <w:sz w:val="21"/>
              <w:szCs w:val="21"/>
            </w:rPr>
          </w:rPrChange>
        </w:rPr>
        <w:t>(</w:t>
      </w:r>
      <w:r w:rsidRPr="00FD6FF2">
        <w:rPr>
          <w:rStyle w:val="s2"/>
          <w:noProof/>
          <w:color w:val="BA2121"/>
          <w:sz w:val="21"/>
          <w:szCs w:val="21"/>
          <w:lang w:val="en-US"/>
          <w:rPrChange w:id="1206" w:author="Edwin Villanueva Talavera" w:date="2019-06-02T11:17:00Z">
            <w:rPr>
              <w:rStyle w:val="s2"/>
              <w:noProof/>
              <w:color w:val="BA2121"/>
              <w:sz w:val="21"/>
              <w:szCs w:val="21"/>
            </w:rPr>
          </w:rPrChange>
        </w:rPr>
        <w:t>"</w:t>
      </w:r>
      <w:r w:rsidRPr="00FD6FF2">
        <w:rPr>
          <w:rStyle w:val="se"/>
          <w:b/>
          <w:bCs/>
          <w:noProof/>
          <w:color w:val="BB6622"/>
          <w:sz w:val="21"/>
          <w:szCs w:val="21"/>
          <w:lang w:val="en-US"/>
          <w:rPrChange w:id="1207" w:author="Edwin Villanueva Talavera" w:date="2019-06-02T11:17:00Z">
            <w:rPr>
              <w:rStyle w:val="se"/>
              <w:b/>
              <w:bCs/>
              <w:noProof/>
              <w:color w:val="BB6622"/>
              <w:sz w:val="21"/>
              <w:szCs w:val="21"/>
            </w:rPr>
          </w:rPrChange>
        </w:rPr>
        <w:t>\r</w:t>
      </w:r>
      <w:r w:rsidRPr="00FD6FF2">
        <w:rPr>
          <w:rStyle w:val="s2"/>
          <w:noProof/>
          <w:color w:val="BA2121"/>
          <w:sz w:val="21"/>
          <w:szCs w:val="21"/>
          <w:lang w:val="en-US"/>
          <w:rPrChange w:id="1208" w:author="Edwin Villanueva Talavera" w:date="2019-06-02T11:17:00Z">
            <w:rPr>
              <w:rStyle w:val="s2"/>
              <w:noProof/>
              <w:color w:val="BA2121"/>
              <w:sz w:val="21"/>
              <w:szCs w:val="21"/>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2D9E7178" w:rsidR="00C470F8" w:rsidRPr="00E16EF8" w:rsidRDefault="00C470F8" w:rsidP="00C470F8">
      <w:pPr>
        <w:pStyle w:val="Ttulo2"/>
        <w:numPr>
          <w:ilvl w:val="0"/>
          <w:numId w:val="21"/>
        </w:numPr>
        <w:rPr>
          <w:noProof/>
        </w:rPr>
      </w:pPr>
      <w:bookmarkStart w:id="1209" w:name="_Ref6567951"/>
      <w:bookmarkStart w:id="1210" w:name="_Toc10327577"/>
      <w:r w:rsidRPr="00E16EF8">
        <w:rPr>
          <w:noProof/>
        </w:rPr>
        <w:t>: Procesamiento de archivos</w:t>
      </w:r>
      <w:r w:rsidR="00052AB5">
        <w:rPr>
          <w:noProof/>
        </w:rPr>
        <w:t xml:space="preserve"> en formato</w:t>
      </w:r>
      <w:r w:rsidRPr="00E16EF8">
        <w:rPr>
          <w:noProof/>
        </w:rPr>
        <w:t xml:space="preserve"> fasta de GreeNC</w:t>
      </w:r>
      <w:bookmarkEnd w:id="1209"/>
      <w:bookmarkEnd w:id="1210"/>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FD6FF2" w:rsidRDefault="00C470F8" w:rsidP="00C470F8">
      <w:pPr>
        <w:pStyle w:val="HTMLconformatoprevio"/>
        <w:shd w:val="clear" w:color="auto" w:fill="F7F7F7"/>
        <w:wordWrap w:val="0"/>
        <w:rPr>
          <w:noProof/>
          <w:color w:val="333333"/>
          <w:sz w:val="21"/>
          <w:szCs w:val="21"/>
          <w:lang w:val="en-US"/>
          <w:rPrChange w:id="121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212" w:author="Edwin Villanueva Talavera" w:date="2019-06-02T11:17:00Z">
            <w:rPr>
              <w:rStyle w:val="n"/>
              <w:noProof/>
              <w:color w:val="333333"/>
              <w:sz w:val="21"/>
              <w:szCs w:val="21"/>
            </w:rPr>
          </w:rPrChange>
        </w:rPr>
        <w:t>cabecera</w:t>
      </w:r>
      <w:r w:rsidRPr="00FD6FF2">
        <w:rPr>
          <w:noProof/>
          <w:color w:val="333333"/>
          <w:sz w:val="21"/>
          <w:szCs w:val="21"/>
          <w:lang w:val="en-US"/>
          <w:rPrChange w:id="121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1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1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16" w:author="Edwin Villanueva Talavera" w:date="2019-06-02T11:17:00Z">
            <w:rPr>
              <w:rStyle w:val="s2"/>
              <w:noProof/>
              <w:color w:val="BA2121"/>
              <w:sz w:val="21"/>
              <w:szCs w:val="21"/>
            </w:rPr>
          </w:rPrChange>
        </w:rPr>
        <w:t>""</w:t>
      </w:r>
    </w:p>
    <w:p w14:paraId="1D0C0418" w14:textId="77777777" w:rsidR="00C470F8" w:rsidRPr="00FD6FF2" w:rsidRDefault="00C470F8" w:rsidP="00C470F8">
      <w:pPr>
        <w:pStyle w:val="HTMLconformatoprevio"/>
        <w:shd w:val="clear" w:color="auto" w:fill="F7F7F7"/>
        <w:wordWrap w:val="0"/>
        <w:rPr>
          <w:noProof/>
          <w:color w:val="333333"/>
          <w:sz w:val="21"/>
          <w:szCs w:val="21"/>
          <w:lang w:val="en-US"/>
          <w:rPrChange w:id="1217" w:author="Edwin Villanueva Talavera" w:date="2019-06-02T11:17:00Z">
            <w:rPr>
              <w:noProof/>
              <w:color w:val="333333"/>
              <w:sz w:val="21"/>
              <w:szCs w:val="21"/>
            </w:rPr>
          </w:rPrChange>
        </w:rPr>
      </w:pPr>
      <w:r w:rsidRPr="00FD6FF2">
        <w:rPr>
          <w:noProof/>
          <w:color w:val="333333"/>
          <w:sz w:val="21"/>
          <w:szCs w:val="21"/>
          <w:lang w:val="en-US"/>
          <w:rPrChange w:id="12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19" w:author="Edwin Villanueva Talavera" w:date="2019-06-02T11:17:00Z">
            <w:rPr>
              <w:rStyle w:val="n"/>
              <w:noProof/>
              <w:color w:val="333333"/>
              <w:sz w:val="21"/>
              <w:szCs w:val="21"/>
            </w:rPr>
          </w:rPrChange>
        </w:rPr>
        <w:t>transcriptoma</w:t>
      </w:r>
      <w:r w:rsidRPr="00FD6FF2">
        <w:rPr>
          <w:noProof/>
          <w:color w:val="333333"/>
          <w:sz w:val="21"/>
          <w:szCs w:val="21"/>
          <w:lang w:val="en-US"/>
          <w:rPrChange w:id="122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2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2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23" w:author="Edwin Villanueva Talavera" w:date="2019-06-02T11:17:00Z">
            <w:rPr>
              <w:rStyle w:val="s2"/>
              <w:noProof/>
              <w:color w:val="BA2121"/>
              <w:sz w:val="21"/>
              <w:szCs w:val="21"/>
            </w:rPr>
          </w:rPrChange>
        </w:rPr>
        <w:t>""</w:t>
      </w:r>
    </w:p>
    <w:p w14:paraId="7105BE16" w14:textId="77777777" w:rsidR="00C470F8" w:rsidRPr="00FD6FF2" w:rsidRDefault="00C470F8" w:rsidP="00C470F8">
      <w:pPr>
        <w:pStyle w:val="HTMLconformatoprevio"/>
        <w:shd w:val="clear" w:color="auto" w:fill="F7F7F7"/>
        <w:wordWrap w:val="0"/>
        <w:rPr>
          <w:noProof/>
          <w:color w:val="333333"/>
          <w:sz w:val="21"/>
          <w:szCs w:val="21"/>
          <w:lang w:val="en-US"/>
          <w:rPrChange w:id="1224" w:author="Edwin Villanueva Talavera" w:date="2019-06-02T11:17:00Z">
            <w:rPr>
              <w:noProof/>
              <w:color w:val="333333"/>
              <w:sz w:val="21"/>
              <w:szCs w:val="21"/>
            </w:rPr>
          </w:rPrChange>
        </w:rPr>
      </w:pPr>
      <w:r w:rsidRPr="00FD6FF2">
        <w:rPr>
          <w:noProof/>
          <w:color w:val="333333"/>
          <w:sz w:val="21"/>
          <w:szCs w:val="21"/>
          <w:lang w:val="en-US"/>
          <w:rPrChange w:id="122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26" w:author="Edwin Villanueva Talavera" w:date="2019-06-02T11:17:00Z">
            <w:rPr>
              <w:rStyle w:val="n"/>
              <w:noProof/>
              <w:color w:val="333333"/>
              <w:sz w:val="21"/>
              <w:szCs w:val="21"/>
            </w:rPr>
          </w:rPrChange>
        </w:rPr>
        <w:t>f</w:t>
      </w:r>
      <w:r w:rsidRPr="00FD6FF2">
        <w:rPr>
          <w:noProof/>
          <w:color w:val="333333"/>
          <w:sz w:val="21"/>
          <w:szCs w:val="21"/>
          <w:lang w:val="en-US"/>
          <w:rPrChange w:id="122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2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29"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1230" w:author="Edwin Villanueva Talavera" w:date="2019-06-02T11:17:00Z">
            <w:rPr>
              <w:rStyle w:val="nb"/>
              <w:rFonts w:eastAsiaTheme="majorEastAsia"/>
              <w:noProof/>
              <w:color w:val="008000"/>
              <w:sz w:val="21"/>
              <w:szCs w:val="21"/>
            </w:rPr>
          </w:rPrChange>
        </w:rPr>
        <w:t>open</w:t>
      </w:r>
      <w:r w:rsidRPr="00FD6FF2">
        <w:rPr>
          <w:rStyle w:val="p"/>
          <w:noProof/>
          <w:color w:val="333333"/>
          <w:sz w:val="21"/>
          <w:szCs w:val="21"/>
          <w:lang w:val="en-US"/>
          <w:rPrChange w:id="1231" w:author="Edwin Villanueva Talavera" w:date="2019-06-02T11:17:00Z">
            <w:rPr>
              <w:rStyle w:val="p"/>
              <w:noProof/>
              <w:color w:val="333333"/>
              <w:sz w:val="21"/>
              <w:szCs w:val="21"/>
            </w:rPr>
          </w:rPrChange>
        </w:rPr>
        <w:t>(</w:t>
      </w:r>
      <w:r w:rsidRPr="00FD6FF2">
        <w:rPr>
          <w:rStyle w:val="n"/>
          <w:noProof/>
          <w:color w:val="333333"/>
          <w:sz w:val="21"/>
          <w:szCs w:val="21"/>
          <w:lang w:val="en-US"/>
          <w:rPrChange w:id="1232"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1233" w:author="Edwin Villanueva Talavera" w:date="2019-06-02T11:17:00Z">
            <w:rPr>
              <w:rStyle w:val="p"/>
              <w:noProof/>
              <w:color w:val="333333"/>
              <w:sz w:val="21"/>
              <w:szCs w:val="21"/>
            </w:rPr>
          </w:rPrChange>
        </w:rPr>
        <w:t>,</w:t>
      </w:r>
      <w:r w:rsidRPr="00FD6FF2">
        <w:rPr>
          <w:noProof/>
          <w:color w:val="333333"/>
          <w:sz w:val="21"/>
          <w:szCs w:val="21"/>
          <w:lang w:val="en-US"/>
          <w:rPrChange w:id="123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35" w:author="Edwin Villanueva Talavera" w:date="2019-06-02T11:17:00Z">
            <w:rPr>
              <w:rStyle w:val="s2"/>
              <w:noProof/>
              <w:color w:val="BA2121"/>
              <w:sz w:val="21"/>
              <w:szCs w:val="21"/>
            </w:rPr>
          </w:rPrChange>
        </w:rPr>
        <w:t>"r"</w:t>
      </w:r>
      <w:r w:rsidRPr="00FD6FF2">
        <w:rPr>
          <w:rStyle w:val="p"/>
          <w:noProof/>
          <w:color w:val="333333"/>
          <w:sz w:val="21"/>
          <w:szCs w:val="21"/>
          <w:lang w:val="en-US"/>
          <w:rPrChange w:id="1236" w:author="Edwin Villanueva Talavera" w:date="2019-06-02T11:17:00Z">
            <w:rPr>
              <w:rStyle w:val="p"/>
              <w:noProof/>
              <w:color w:val="333333"/>
              <w:sz w:val="21"/>
              <w:szCs w:val="21"/>
            </w:rPr>
          </w:rPrChange>
        </w:rPr>
        <w:t>)</w:t>
      </w:r>
    </w:p>
    <w:p w14:paraId="045A377D" w14:textId="77777777" w:rsidR="00C470F8" w:rsidRPr="00FD6FF2" w:rsidRDefault="00C470F8" w:rsidP="00C470F8">
      <w:pPr>
        <w:pStyle w:val="HTMLconformatoprevio"/>
        <w:shd w:val="clear" w:color="auto" w:fill="F7F7F7"/>
        <w:wordWrap w:val="0"/>
        <w:rPr>
          <w:noProof/>
          <w:color w:val="333333"/>
          <w:sz w:val="21"/>
          <w:szCs w:val="21"/>
          <w:lang w:val="en-US"/>
          <w:rPrChange w:id="1237" w:author="Edwin Villanueva Talavera" w:date="2019-06-02T11:17:00Z">
            <w:rPr>
              <w:noProof/>
              <w:color w:val="333333"/>
              <w:sz w:val="21"/>
              <w:szCs w:val="21"/>
            </w:rPr>
          </w:rPrChange>
        </w:rPr>
      </w:pPr>
      <w:r w:rsidRPr="00FD6FF2">
        <w:rPr>
          <w:noProof/>
          <w:color w:val="333333"/>
          <w:sz w:val="21"/>
          <w:szCs w:val="21"/>
          <w:lang w:val="en-US"/>
          <w:rPrChange w:id="123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39" w:author="Edwin Villanueva Talavera" w:date="2019-06-02T11:17:00Z">
            <w:rPr>
              <w:rStyle w:val="k"/>
              <w:b/>
              <w:bCs/>
              <w:noProof/>
              <w:color w:val="008000"/>
              <w:sz w:val="21"/>
              <w:szCs w:val="21"/>
            </w:rPr>
          </w:rPrChange>
        </w:rPr>
        <w:t>for</w:t>
      </w:r>
      <w:r w:rsidRPr="00FD6FF2">
        <w:rPr>
          <w:noProof/>
          <w:color w:val="333333"/>
          <w:sz w:val="21"/>
          <w:szCs w:val="21"/>
          <w:lang w:val="en-US"/>
          <w:rPrChange w:id="124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41" w:author="Edwin Villanueva Talavera" w:date="2019-06-02T11:17:00Z">
            <w:rPr>
              <w:rStyle w:val="n"/>
              <w:noProof/>
              <w:color w:val="333333"/>
              <w:sz w:val="21"/>
              <w:szCs w:val="21"/>
            </w:rPr>
          </w:rPrChange>
        </w:rPr>
        <w:t>linea</w:t>
      </w:r>
      <w:r w:rsidRPr="00FD6FF2">
        <w:rPr>
          <w:noProof/>
          <w:color w:val="333333"/>
          <w:sz w:val="21"/>
          <w:szCs w:val="21"/>
          <w:lang w:val="en-US"/>
          <w:rPrChange w:id="1242"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243" w:author="Edwin Villanueva Talavera" w:date="2019-06-02T11:17:00Z">
            <w:rPr>
              <w:rStyle w:val="ow"/>
              <w:b/>
              <w:bCs/>
              <w:noProof/>
              <w:color w:val="AA22FF"/>
              <w:sz w:val="21"/>
              <w:szCs w:val="21"/>
            </w:rPr>
          </w:rPrChange>
        </w:rPr>
        <w:t>in</w:t>
      </w:r>
      <w:r w:rsidRPr="00FD6FF2">
        <w:rPr>
          <w:noProof/>
          <w:color w:val="333333"/>
          <w:sz w:val="21"/>
          <w:szCs w:val="21"/>
          <w:lang w:val="en-US"/>
          <w:rPrChange w:id="12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45" w:author="Edwin Villanueva Talavera" w:date="2019-06-02T11:17:00Z">
            <w:rPr>
              <w:rStyle w:val="n"/>
              <w:noProof/>
              <w:color w:val="333333"/>
              <w:sz w:val="21"/>
              <w:szCs w:val="21"/>
            </w:rPr>
          </w:rPrChange>
        </w:rPr>
        <w:t>f</w:t>
      </w:r>
      <w:r w:rsidRPr="00FD6FF2">
        <w:rPr>
          <w:rStyle w:val="p"/>
          <w:noProof/>
          <w:color w:val="333333"/>
          <w:sz w:val="21"/>
          <w:szCs w:val="21"/>
          <w:lang w:val="en-US"/>
          <w:rPrChange w:id="1246" w:author="Edwin Villanueva Talavera" w:date="2019-06-02T11:17:00Z">
            <w:rPr>
              <w:rStyle w:val="p"/>
              <w:noProof/>
              <w:color w:val="333333"/>
              <w:sz w:val="21"/>
              <w:szCs w:val="21"/>
            </w:rPr>
          </w:rPrChange>
        </w:rPr>
        <w:t>:</w:t>
      </w:r>
    </w:p>
    <w:p w14:paraId="140F580E" w14:textId="77777777" w:rsidR="00C470F8" w:rsidRPr="00FD6FF2" w:rsidRDefault="00C470F8" w:rsidP="00C470F8">
      <w:pPr>
        <w:pStyle w:val="HTMLconformatoprevio"/>
        <w:shd w:val="clear" w:color="auto" w:fill="F7F7F7"/>
        <w:wordWrap w:val="0"/>
        <w:rPr>
          <w:noProof/>
          <w:color w:val="333333"/>
          <w:sz w:val="21"/>
          <w:szCs w:val="21"/>
          <w:lang w:val="en-US"/>
          <w:rPrChange w:id="1247" w:author="Edwin Villanueva Talavera" w:date="2019-06-02T11:17:00Z">
            <w:rPr>
              <w:noProof/>
              <w:color w:val="333333"/>
              <w:sz w:val="21"/>
              <w:szCs w:val="21"/>
            </w:rPr>
          </w:rPrChange>
        </w:rPr>
      </w:pPr>
      <w:r w:rsidRPr="00FD6FF2">
        <w:rPr>
          <w:noProof/>
          <w:color w:val="333333"/>
          <w:sz w:val="21"/>
          <w:szCs w:val="21"/>
          <w:lang w:val="en-US"/>
          <w:rPrChange w:id="124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49" w:author="Edwin Villanueva Talavera" w:date="2019-06-02T11:17:00Z">
            <w:rPr>
              <w:rStyle w:val="k"/>
              <w:b/>
              <w:bCs/>
              <w:noProof/>
              <w:color w:val="008000"/>
              <w:sz w:val="21"/>
              <w:szCs w:val="21"/>
            </w:rPr>
          </w:rPrChange>
        </w:rPr>
        <w:t>if</w:t>
      </w:r>
      <w:r w:rsidRPr="00FD6FF2">
        <w:rPr>
          <w:noProof/>
          <w:color w:val="333333"/>
          <w:sz w:val="21"/>
          <w:szCs w:val="21"/>
          <w:lang w:val="en-US"/>
          <w:rPrChange w:id="125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51" w:author="Edwin Villanueva Talavera" w:date="2019-06-02T11:17:00Z">
            <w:rPr>
              <w:rStyle w:val="n"/>
              <w:noProof/>
              <w:color w:val="333333"/>
              <w:sz w:val="21"/>
              <w:szCs w:val="21"/>
            </w:rPr>
          </w:rPrChange>
        </w:rPr>
        <w:t>linea</w:t>
      </w:r>
      <w:r w:rsidRPr="00FD6FF2">
        <w:rPr>
          <w:rStyle w:val="o"/>
          <w:rFonts w:eastAsiaTheme="majorEastAsia"/>
          <w:noProof/>
          <w:color w:val="666666"/>
          <w:sz w:val="21"/>
          <w:szCs w:val="21"/>
          <w:lang w:val="en-US"/>
          <w:rPrChange w:id="125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253" w:author="Edwin Villanueva Talavera" w:date="2019-06-02T11:17:00Z">
            <w:rPr>
              <w:rStyle w:val="n"/>
              <w:noProof/>
              <w:color w:val="333333"/>
              <w:sz w:val="21"/>
              <w:szCs w:val="21"/>
            </w:rPr>
          </w:rPrChange>
        </w:rPr>
        <w:t>startswith</w:t>
      </w:r>
      <w:r w:rsidRPr="00FD6FF2">
        <w:rPr>
          <w:rStyle w:val="p"/>
          <w:noProof/>
          <w:color w:val="333333"/>
          <w:sz w:val="21"/>
          <w:szCs w:val="21"/>
          <w:lang w:val="en-US"/>
          <w:rPrChange w:id="1254" w:author="Edwin Villanueva Talavera" w:date="2019-06-02T11:17:00Z">
            <w:rPr>
              <w:rStyle w:val="p"/>
              <w:noProof/>
              <w:color w:val="333333"/>
              <w:sz w:val="21"/>
              <w:szCs w:val="21"/>
            </w:rPr>
          </w:rPrChange>
        </w:rPr>
        <w:t>(</w:t>
      </w:r>
      <w:r w:rsidRPr="00FD6FF2">
        <w:rPr>
          <w:rStyle w:val="s2"/>
          <w:noProof/>
          <w:color w:val="BA2121"/>
          <w:sz w:val="21"/>
          <w:szCs w:val="21"/>
          <w:lang w:val="en-US"/>
          <w:rPrChange w:id="1255" w:author="Edwin Villanueva Talavera" w:date="2019-06-02T11:17:00Z">
            <w:rPr>
              <w:rStyle w:val="s2"/>
              <w:noProof/>
              <w:color w:val="BA2121"/>
              <w:sz w:val="21"/>
              <w:szCs w:val="21"/>
            </w:rPr>
          </w:rPrChange>
        </w:rPr>
        <w:t>"&gt;"</w:t>
      </w:r>
      <w:r w:rsidRPr="00FD6FF2">
        <w:rPr>
          <w:rStyle w:val="p"/>
          <w:noProof/>
          <w:color w:val="333333"/>
          <w:sz w:val="21"/>
          <w:szCs w:val="21"/>
          <w:lang w:val="en-US"/>
          <w:rPrChange w:id="1256" w:author="Edwin Villanueva Talavera" w:date="2019-06-02T11:17:00Z">
            <w:rPr>
              <w:rStyle w:val="p"/>
              <w:noProof/>
              <w:color w:val="333333"/>
              <w:sz w:val="21"/>
              <w:szCs w:val="21"/>
            </w:rPr>
          </w:rPrChange>
        </w:rPr>
        <w:t>):</w:t>
      </w:r>
    </w:p>
    <w:p w14:paraId="2BB1D9EB" w14:textId="77777777" w:rsidR="00C470F8" w:rsidRPr="00FD6FF2" w:rsidRDefault="00C470F8" w:rsidP="00C470F8">
      <w:pPr>
        <w:pStyle w:val="HTMLconformatoprevio"/>
        <w:shd w:val="clear" w:color="auto" w:fill="F7F7F7"/>
        <w:wordWrap w:val="0"/>
        <w:rPr>
          <w:noProof/>
          <w:color w:val="333333"/>
          <w:sz w:val="21"/>
          <w:szCs w:val="21"/>
          <w:lang w:val="en-US"/>
          <w:rPrChange w:id="1257" w:author="Edwin Villanueva Talavera" w:date="2019-06-02T11:17:00Z">
            <w:rPr>
              <w:noProof/>
              <w:color w:val="333333"/>
              <w:sz w:val="21"/>
              <w:szCs w:val="21"/>
            </w:rPr>
          </w:rPrChange>
        </w:rPr>
      </w:pPr>
      <w:r w:rsidRPr="00FD6FF2">
        <w:rPr>
          <w:noProof/>
          <w:color w:val="333333"/>
          <w:sz w:val="21"/>
          <w:szCs w:val="21"/>
          <w:lang w:val="en-US"/>
          <w:rPrChange w:id="125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59" w:author="Edwin Villanueva Talavera" w:date="2019-06-02T11:17:00Z">
            <w:rPr>
              <w:rStyle w:val="k"/>
              <w:b/>
              <w:bCs/>
              <w:noProof/>
              <w:color w:val="008000"/>
              <w:sz w:val="21"/>
              <w:szCs w:val="21"/>
            </w:rPr>
          </w:rPrChange>
        </w:rPr>
        <w:t>if</w:t>
      </w:r>
      <w:r w:rsidRPr="00FD6FF2">
        <w:rPr>
          <w:noProof/>
          <w:color w:val="333333"/>
          <w:sz w:val="21"/>
          <w:szCs w:val="21"/>
          <w:lang w:val="en-US"/>
          <w:rPrChange w:id="12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61" w:author="Edwin Villanueva Talavera" w:date="2019-06-02T11:17:00Z">
            <w:rPr>
              <w:rStyle w:val="n"/>
              <w:noProof/>
              <w:color w:val="333333"/>
              <w:sz w:val="21"/>
              <w:szCs w:val="21"/>
            </w:rPr>
          </w:rPrChange>
        </w:rPr>
        <w:t>transcriptoma</w:t>
      </w:r>
      <w:r w:rsidRPr="00FD6FF2">
        <w:rPr>
          <w:noProof/>
          <w:color w:val="333333"/>
          <w:sz w:val="21"/>
          <w:szCs w:val="21"/>
          <w:lang w:val="en-US"/>
          <w:rPrChange w:id="126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6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26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265" w:author="Edwin Villanueva Talavera" w:date="2019-06-02T11:17:00Z">
            <w:rPr>
              <w:rStyle w:val="s2"/>
              <w:noProof/>
              <w:color w:val="BA2121"/>
              <w:sz w:val="21"/>
              <w:szCs w:val="21"/>
            </w:rPr>
          </w:rPrChange>
        </w:rPr>
        <w:t>""</w:t>
      </w:r>
      <w:r w:rsidRPr="00FD6FF2">
        <w:rPr>
          <w:rStyle w:val="p"/>
          <w:noProof/>
          <w:color w:val="333333"/>
          <w:sz w:val="21"/>
          <w:szCs w:val="21"/>
          <w:lang w:val="en-US"/>
          <w:rPrChange w:id="1266" w:author="Edwin Villanueva Talavera" w:date="2019-06-02T11:17:00Z">
            <w:rPr>
              <w:rStyle w:val="p"/>
              <w:noProof/>
              <w:color w:val="333333"/>
              <w:sz w:val="21"/>
              <w:szCs w:val="21"/>
            </w:rPr>
          </w:rPrChange>
        </w:rPr>
        <w:t>:</w:t>
      </w:r>
    </w:p>
    <w:p w14:paraId="6101D520" w14:textId="77777777" w:rsidR="00C470F8" w:rsidRPr="00FD6FF2" w:rsidRDefault="00C470F8" w:rsidP="00C470F8">
      <w:pPr>
        <w:pStyle w:val="HTMLconformatoprevio"/>
        <w:shd w:val="clear" w:color="auto" w:fill="F7F7F7"/>
        <w:wordWrap w:val="0"/>
        <w:rPr>
          <w:noProof/>
          <w:color w:val="333333"/>
          <w:sz w:val="21"/>
          <w:szCs w:val="21"/>
          <w:lang w:val="en-US"/>
          <w:rPrChange w:id="1267" w:author="Edwin Villanueva Talavera" w:date="2019-06-02T11:17:00Z">
            <w:rPr>
              <w:noProof/>
              <w:color w:val="333333"/>
              <w:sz w:val="21"/>
              <w:szCs w:val="21"/>
            </w:rPr>
          </w:rPrChange>
        </w:rPr>
      </w:pPr>
      <w:r w:rsidRPr="00FD6FF2">
        <w:rPr>
          <w:noProof/>
          <w:color w:val="333333"/>
          <w:sz w:val="21"/>
          <w:szCs w:val="21"/>
          <w:lang w:val="en-US"/>
          <w:rPrChange w:id="126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269" w:author="Edwin Villanueva Talavera" w:date="2019-06-02T11:17:00Z">
            <w:rPr>
              <w:rStyle w:val="k"/>
              <w:b/>
              <w:bCs/>
              <w:noProof/>
              <w:color w:val="008000"/>
              <w:sz w:val="21"/>
              <w:szCs w:val="21"/>
            </w:rPr>
          </w:rPrChange>
        </w:rPr>
        <w:t>if</w:t>
      </w:r>
      <w:r w:rsidRPr="00FD6FF2">
        <w:rPr>
          <w:noProof/>
          <w:color w:val="333333"/>
          <w:sz w:val="21"/>
          <w:szCs w:val="21"/>
          <w:lang w:val="en-US"/>
          <w:rPrChange w:id="1270"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1271" w:author="Edwin Villanueva Talavera" w:date="2019-06-02T11:17:00Z">
            <w:rPr>
              <w:rStyle w:val="nb"/>
              <w:rFonts w:eastAsiaTheme="majorEastAsia"/>
              <w:noProof/>
              <w:color w:val="008000"/>
              <w:sz w:val="21"/>
              <w:szCs w:val="21"/>
            </w:rPr>
          </w:rPrChange>
        </w:rPr>
        <w:t>len</w:t>
      </w:r>
      <w:r w:rsidRPr="00FD6FF2">
        <w:rPr>
          <w:rStyle w:val="p"/>
          <w:noProof/>
          <w:color w:val="333333"/>
          <w:sz w:val="21"/>
          <w:szCs w:val="21"/>
          <w:lang w:val="en-US"/>
          <w:rPrChange w:id="1272" w:author="Edwin Villanueva Talavera" w:date="2019-06-02T11:17:00Z">
            <w:rPr>
              <w:rStyle w:val="p"/>
              <w:noProof/>
              <w:color w:val="333333"/>
              <w:sz w:val="21"/>
              <w:szCs w:val="21"/>
            </w:rPr>
          </w:rPrChange>
        </w:rPr>
        <w:t>(</w:t>
      </w:r>
      <w:r w:rsidRPr="00FD6FF2">
        <w:rPr>
          <w:rStyle w:val="n"/>
          <w:noProof/>
          <w:color w:val="333333"/>
          <w:sz w:val="21"/>
          <w:szCs w:val="21"/>
          <w:lang w:val="en-US"/>
          <w:rPrChange w:id="1273"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274" w:author="Edwin Villanueva Talavera" w:date="2019-06-02T11:17:00Z">
            <w:rPr>
              <w:rStyle w:val="p"/>
              <w:noProof/>
              <w:color w:val="333333"/>
              <w:sz w:val="21"/>
              <w:szCs w:val="21"/>
            </w:rPr>
          </w:rPrChange>
        </w:rPr>
        <w:t>)</w:t>
      </w:r>
      <w:r w:rsidRPr="00FD6FF2">
        <w:rPr>
          <w:noProof/>
          <w:color w:val="333333"/>
          <w:sz w:val="21"/>
          <w:szCs w:val="21"/>
          <w:lang w:val="en-US"/>
          <w:rPrChange w:id="127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276" w:author="Edwin Villanueva Talavera" w:date="2019-06-02T11:17:00Z">
            <w:rPr>
              <w:rStyle w:val="o"/>
              <w:rFonts w:eastAsiaTheme="majorEastAsia"/>
              <w:noProof/>
              <w:color w:val="666666"/>
              <w:sz w:val="21"/>
              <w:szCs w:val="21"/>
            </w:rPr>
          </w:rPrChange>
        </w:rPr>
        <w:t>&lt;=</w:t>
      </w:r>
      <w:r w:rsidRPr="00FD6FF2">
        <w:rPr>
          <w:noProof/>
          <w:color w:val="333333"/>
          <w:sz w:val="21"/>
          <w:szCs w:val="21"/>
          <w:lang w:val="en-US"/>
          <w:rPrChange w:id="1277"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278" w:author="Edwin Villanueva Talavera" w:date="2019-06-02T11:17:00Z">
            <w:rPr>
              <w:rStyle w:val="mi"/>
              <w:noProof/>
              <w:color w:val="666666"/>
              <w:sz w:val="21"/>
              <w:szCs w:val="21"/>
            </w:rPr>
          </w:rPrChange>
        </w:rPr>
        <w:t>65000</w:t>
      </w:r>
      <w:r w:rsidRPr="00FD6FF2">
        <w:rPr>
          <w:rStyle w:val="p"/>
          <w:noProof/>
          <w:color w:val="333333"/>
          <w:sz w:val="21"/>
          <w:szCs w:val="21"/>
          <w:lang w:val="en-US"/>
          <w:rPrChange w:id="1279" w:author="Edwin Villanueva Talavera" w:date="2019-06-02T11:17:00Z">
            <w:rPr>
              <w:rStyle w:val="p"/>
              <w:noProof/>
              <w:color w:val="333333"/>
              <w:sz w:val="21"/>
              <w:szCs w:val="21"/>
            </w:rPr>
          </w:rPrChange>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280" w:author="Edwin Villanueva Talavera" w:date="2019-06-02T11:17: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FD6FF2" w:rsidRDefault="00C470F8" w:rsidP="00C470F8">
      <w:pPr>
        <w:pStyle w:val="HTMLconformatoprevio"/>
        <w:shd w:val="clear" w:color="auto" w:fill="F7F7F7"/>
        <w:wordWrap w:val="0"/>
        <w:rPr>
          <w:noProof/>
          <w:color w:val="333333"/>
          <w:sz w:val="21"/>
          <w:szCs w:val="21"/>
          <w:lang w:val="en-US"/>
          <w:rPrChange w:id="128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282"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28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284"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285" w:author="Edwin Villanueva Talavera" w:date="2019-06-02T11:17:00Z">
            <w:rPr>
              <w:rStyle w:val="p"/>
              <w:noProof/>
              <w:color w:val="333333"/>
              <w:sz w:val="21"/>
              <w:szCs w:val="21"/>
            </w:rPr>
          </w:rPrChange>
        </w:rPr>
        <w:t>(</w:t>
      </w:r>
      <w:r w:rsidRPr="00FD6FF2">
        <w:rPr>
          <w:rStyle w:val="n"/>
          <w:noProof/>
          <w:color w:val="333333"/>
          <w:sz w:val="21"/>
          <w:szCs w:val="21"/>
          <w:lang w:val="en-US"/>
          <w:rPrChange w:id="1286"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287" w:author="Edwin Villanueva Talavera" w:date="2019-06-02T11:17:00Z">
            <w:rPr>
              <w:rStyle w:val="p"/>
              <w:noProof/>
              <w:color w:val="333333"/>
              <w:sz w:val="21"/>
              <w:szCs w:val="21"/>
            </w:rPr>
          </w:rPrChange>
        </w:rPr>
        <w:t>,</w:t>
      </w:r>
      <w:r w:rsidRPr="00FD6FF2">
        <w:rPr>
          <w:noProof/>
          <w:color w:val="333333"/>
          <w:sz w:val="21"/>
          <w:szCs w:val="21"/>
          <w:lang w:val="en-US"/>
          <w:rPrChange w:id="1288" w:author="Edwin Villanueva Talavera" w:date="2019-06-02T11:17:00Z">
            <w:rPr>
              <w:noProof/>
              <w:color w:val="333333"/>
              <w:sz w:val="21"/>
              <w:szCs w:val="21"/>
            </w:rPr>
          </w:rPrChange>
        </w:rPr>
        <w:t xml:space="preserve"> </w:t>
      </w:r>
      <w:r w:rsidRPr="00FD6FF2">
        <w:rPr>
          <w:rStyle w:val="p"/>
          <w:noProof/>
          <w:color w:val="333333"/>
          <w:sz w:val="21"/>
          <w:szCs w:val="21"/>
          <w:lang w:val="en-US"/>
          <w:rPrChange w:id="1289" w:author="Edwin Villanueva Talavera" w:date="2019-06-02T11:17:00Z">
            <w:rPr>
              <w:rStyle w:val="p"/>
              <w:noProof/>
              <w:color w:val="333333"/>
              <w:sz w:val="21"/>
              <w:szCs w:val="21"/>
            </w:rPr>
          </w:rPrChange>
        </w:rPr>
        <w:t>(</w:t>
      </w:r>
      <w:r w:rsidRPr="00FD6FF2">
        <w:rPr>
          <w:rStyle w:val="n"/>
          <w:noProof/>
          <w:color w:val="333333"/>
          <w:sz w:val="21"/>
          <w:szCs w:val="21"/>
          <w:lang w:val="en-US"/>
          <w:rPrChange w:id="1290"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1291" w:author="Edwin Villanueva Talavera" w:date="2019-06-02T11:17:00Z">
            <w:rPr>
              <w:rStyle w:val="p"/>
              <w:noProof/>
              <w:color w:val="333333"/>
              <w:sz w:val="21"/>
              <w:szCs w:val="21"/>
            </w:rPr>
          </w:rPrChange>
        </w:rPr>
        <w:t>,</w:t>
      </w:r>
      <w:r w:rsidRPr="00FD6FF2">
        <w:rPr>
          <w:noProof/>
          <w:color w:val="333333"/>
          <w:sz w:val="21"/>
          <w:szCs w:val="21"/>
          <w:lang w:val="en-US"/>
          <w:rPrChange w:id="12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93" w:author="Edwin Villanueva Talavera" w:date="2019-06-02T11:17:00Z">
            <w:rPr>
              <w:rStyle w:val="n"/>
              <w:noProof/>
              <w:color w:val="333333"/>
              <w:sz w:val="21"/>
              <w:szCs w:val="21"/>
            </w:rPr>
          </w:rPrChange>
        </w:rPr>
        <w:t>cabecera</w:t>
      </w:r>
      <w:r w:rsidRPr="00FD6FF2">
        <w:rPr>
          <w:rStyle w:val="p"/>
          <w:noProof/>
          <w:color w:val="333333"/>
          <w:sz w:val="21"/>
          <w:szCs w:val="21"/>
          <w:lang w:val="en-US"/>
          <w:rPrChange w:id="1294" w:author="Edwin Villanueva Talavera" w:date="2019-06-02T11:17:00Z">
            <w:rPr>
              <w:rStyle w:val="p"/>
              <w:noProof/>
              <w:color w:val="333333"/>
              <w:sz w:val="21"/>
              <w:szCs w:val="21"/>
            </w:rPr>
          </w:rPrChange>
        </w:rPr>
        <w:t>,</w:t>
      </w:r>
      <w:r w:rsidRPr="00FD6FF2">
        <w:rPr>
          <w:noProof/>
          <w:color w:val="333333"/>
          <w:sz w:val="21"/>
          <w:szCs w:val="21"/>
          <w:lang w:val="en-US"/>
          <w:rPrChange w:id="129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296"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297" w:author="Edwin Villanueva Talavera" w:date="2019-06-02T11:17:00Z">
            <w:rPr>
              <w:rStyle w:val="p"/>
              <w:noProof/>
              <w:color w:val="333333"/>
              <w:sz w:val="21"/>
              <w:szCs w:val="21"/>
            </w:rPr>
          </w:rPrChange>
        </w:rPr>
        <w:t>))</w:t>
      </w:r>
    </w:p>
    <w:p w14:paraId="29325C1B" w14:textId="77777777" w:rsidR="00C470F8" w:rsidRPr="00FD6FF2" w:rsidRDefault="00C470F8" w:rsidP="00C470F8">
      <w:pPr>
        <w:pStyle w:val="HTMLconformatoprevio"/>
        <w:shd w:val="clear" w:color="auto" w:fill="F7F7F7"/>
        <w:wordWrap w:val="0"/>
        <w:rPr>
          <w:noProof/>
          <w:color w:val="333333"/>
          <w:sz w:val="21"/>
          <w:szCs w:val="21"/>
          <w:lang w:val="en-US"/>
          <w:rPrChange w:id="1298" w:author="Edwin Villanueva Talavera" w:date="2019-06-02T11:17:00Z">
            <w:rPr>
              <w:noProof/>
              <w:color w:val="333333"/>
              <w:sz w:val="21"/>
              <w:szCs w:val="21"/>
            </w:rPr>
          </w:rPrChange>
        </w:rPr>
      </w:pPr>
      <w:r w:rsidRPr="00FD6FF2">
        <w:rPr>
          <w:noProof/>
          <w:color w:val="333333"/>
          <w:sz w:val="21"/>
          <w:szCs w:val="21"/>
          <w:lang w:val="en-US"/>
          <w:rPrChange w:id="129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00" w:author="Edwin Villanueva Talavera" w:date="2019-06-02T11:17:00Z">
            <w:rPr>
              <w:rStyle w:val="n"/>
              <w:noProof/>
              <w:color w:val="333333"/>
              <w:sz w:val="21"/>
              <w:szCs w:val="21"/>
            </w:rPr>
          </w:rPrChange>
        </w:rPr>
        <w:t>transcriptoma</w:t>
      </w:r>
      <w:r w:rsidRPr="00FD6FF2">
        <w:rPr>
          <w:noProof/>
          <w:color w:val="333333"/>
          <w:sz w:val="21"/>
          <w:szCs w:val="21"/>
          <w:lang w:val="en-US"/>
          <w:rPrChange w:id="130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0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0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304" w:author="Edwin Villanueva Talavera" w:date="2019-06-02T11:17:00Z">
            <w:rPr>
              <w:rStyle w:val="s2"/>
              <w:noProof/>
              <w:color w:val="BA2121"/>
              <w:sz w:val="21"/>
              <w:szCs w:val="21"/>
            </w:rPr>
          </w:rPrChange>
        </w:rPr>
        <w:t>""</w:t>
      </w:r>
    </w:p>
    <w:p w14:paraId="0C0442F7" w14:textId="77777777" w:rsidR="00C470F8" w:rsidRPr="00FD6FF2" w:rsidRDefault="00C470F8" w:rsidP="00C470F8">
      <w:pPr>
        <w:pStyle w:val="HTMLconformatoprevio"/>
        <w:shd w:val="clear" w:color="auto" w:fill="F7F7F7"/>
        <w:wordWrap w:val="0"/>
        <w:rPr>
          <w:noProof/>
          <w:color w:val="333333"/>
          <w:sz w:val="21"/>
          <w:szCs w:val="21"/>
          <w:lang w:val="en-US"/>
          <w:rPrChange w:id="1305" w:author="Edwin Villanueva Talavera" w:date="2019-06-02T11:17:00Z">
            <w:rPr>
              <w:noProof/>
              <w:color w:val="333333"/>
              <w:sz w:val="21"/>
              <w:szCs w:val="21"/>
            </w:rPr>
          </w:rPrChange>
        </w:rPr>
      </w:pPr>
    </w:p>
    <w:p w14:paraId="1A89B854" w14:textId="77777777" w:rsidR="00C470F8" w:rsidRPr="00FD6FF2" w:rsidRDefault="00C470F8" w:rsidP="00C470F8">
      <w:pPr>
        <w:pStyle w:val="HTMLconformatoprevio"/>
        <w:shd w:val="clear" w:color="auto" w:fill="F7F7F7"/>
        <w:wordWrap w:val="0"/>
        <w:rPr>
          <w:noProof/>
          <w:color w:val="333333"/>
          <w:sz w:val="21"/>
          <w:szCs w:val="21"/>
          <w:lang w:val="en-US"/>
          <w:rPrChange w:id="1306" w:author="Edwin Villanueva Talavera" w:date="2019-06-02T11:17:00Z">
            <w:rPr>
              <w:noProof/>
              <w:color w:val="333333"/>
              <w:sz w:val="21"/>
              <w:szCs w:val="21"/>
            </w:rPr>
          </w:rPrChange>
        </w:rPr>
      </w:pPr>
      <w:r w:rsidRPr="00FD6FF2">
        <w:rPr>
          <w:rStyle w:val="n"/>
          <w:noProof/>
          <w:color w:val="333333"/>
          <w:sz w:val="21"/>
          <w:szCs w:val="21"/>
          <w:lang w:val="en-US"/>
          <w:rPrChange w:id="1307" w:author="Edwin Villanueva Talavera" w:date="2019-06-02T11:17:00Z">
            <w:rPr>
              <w:rStyle w:val="n"/>
              <w:noProof/>
              <w:color w:val="333333"/>
              <w:sz w:val="21"/>
              <w:szCs w:val="21"/>
            </w:rPr>
          </w:rPrChange>
        </w:rPr>
        <w:t>conn</w:t>
      </w:r>
      <w:r w:rsidRPr="00FD6FF2">
        <w:rPr>
          <w:noProof/>
          <w:color w:val="333333"/>
          <w:sz w:val="21"/>
          <w:szCs w:val="21"/>
          <w:lang w:val="en-US"/>
          <w:rPrChange w:id="130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0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1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11"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31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13"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31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15"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316" w:author="Edwin Villanueva Talavera" w:date="2019-06-02T11:17:00Z">
            <w:rPr>
              <w:rStyle w:val="p"/>
              <w:noProof/>
              <w:color w:val="333333"/>
              <w:sz w:val="21"/>
              <w:szCs w:val="21"/>
            </w:rPr>
          </w:rPrChange>
        </w:rPr>
        <w:t>(</w:t>
      </w:r>
    </w:p>
    <w:p w14:paraId="307123A4" w14:textId="77777777" w:rsidR="00C470F8" w:rsidRPr="00FD6FF2" w:rsidRDefault="00C470F8" w:rsidP="00C470F8">
      <w:pPr>
        <w:pStyle w:val="HTMLconformatoprevio"/>
        <w:shd w:val="clear" w:color="auto" w:fill="F7F7F7"/>
        <w:wordWrap w:val="0"/>
        <w:rPr>
          <w:noProof/>
          <w:color w:val="333333"/>
          <w:sz w:val="21"/>
          <w:szCs w:val="21"/>
          <w:lang w:val="en-US"/>
          <w:rPrChange w:id="1317" w:author="Edwin Villanueva Talavera" w:date="2019-06-02T11:17:00Z">
            <w:rPr>
              <w:noProof/>
              <w:color w:val="333333"/>
              <w:sz w:val="21"/>
              <w:szCs w:val="21"/>
            </w:rPr>
          </w:rPrChange>
        </w:rPr>
      </w:pPr>
      <w:r w:rsidRPr="00FD6FF2">
        <w:rPr>
          <w:noProof/>
          <w:color w:val="333333"/>
          <w:sz w:val="21"/>
          <w:szCs w:val="21"/>
          <w:lang w:val="en-US"/>
          <w:rPrChange w:id="13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19"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320"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21"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1322" w:author="Edwin Villanueva Talavera" w:date="2019-06-02T11:17:00Z">
            <w:rPr>
              <w:rStyle w:val="p"/>
              <w:noProof/>
              <w:color w:val="333333"/>
              <w:sz w:val="21"/>
              <w:szCs w:val="21"/>
            </w:rPr>
          </w:rPrChange>
        </w:rPr>
        <w:t>,</w:t>
      </w:r>
    </w:p>
    <w:p w14:paraId="7F711C19" w14:textId="77777777" w:rsidR="00C470F8" w:rsidRPr="00FD6FF2" w:rsidRDefault="00C470F8" w:rsidP="00C470F8">
      <w:pPr>
        <w:pStyle w:val="HTMLconformatoprevio"/>
        <w:shd w:val="clear" w:color="auto" w:fill="F7F7F7"/>
        <w:wordWrap w:val="0"/>
        <w:rPr>
          <w:noProof/>
          <w:color w:val="333333"/>
          <w:sz w:val="21"/>
          <w:szCs w:val="21"/>
          <w:lang w:val="en-US"/>
          <w:rPrChange w:id="1323" w:author="Edwin Villanueva Talavera" w:date="2019-06-02T11:17:00Z">
            <w:rPr>
              <w:noProof/>
              <w:color w:val="333333"/>
              <w:sz w:val="21"/>
              <w:szCs w:val="21"/>
            </w:rPr>
          </w:rPrChange>
        </w:rPr>
      </w:pPr>
      <w:r w:rsidRPr="00FD6FF2">
        <w:rPr>
          <w:noProof/>
          <w:color w:val="333333"/>
          <w:sz w:val="21"/>
          <w:szCs w:val="21"/>
          <w:lang w:val="en-US"/>
          <w:rPrChange w:id="132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25"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326"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27"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328" w:author="Edwin Villanueva Talavera" w:date="2019-06-02T11:17:00Z">
            <w:rPr>
              <w:rStyle w:val="p"/>
              <w:noProof/>
              <w:color w:val="333333"/>
              <w:sz w:val="21"/>
              <w:szCs w:val="21"/>
            </w:rPr>
          </w:rPrChange>
        </w:rPr>
        <w:t>,</w:t>
      </w:r>
    </w:p>
    <w:p w14:paraId="314FDCE6" w14:textId="77777777" w:rsidR="00C470F8" w:rsidRPr="00FD6FF2" w:rsidRDefault="00C470F8" w:rsidP="00C470F8">
      <w:pPr>
        <w:pStyle w:val="HTMLconformatoprevio"/>
        <w:shd w:val="clear" w:color="auto" w:fill="F7F7F7"/>
        <w:wordWrap w:val="0"/>
        <w:rPr>
          <w:noProof/>
          <w:color w:val="333333"/>
          <w:sz w:val="21"/>
          <w:szCs w:val="21"/>
          <w:lang w:val="en-US"/>
          <w:rPrChange w:id="1329" w:author="Edwin Villanueva Talavera" w:date="2019-06-02T11:17:00Z">
            <w:rPr>
              <w:noProof/>
              <w:color w:val="333333"/>
              <w:sz w:val="21"/>
              <w:szCs w:val="21"/>
            </w:rPr>
          </w:rPrChange>
        </w:rPr>
      </w:pPr>
      <w:r w:rsidRPr="00FD6FF2">
        <w:rPr>
          <w:noProof/>
          <w:color w:val="333333"/>
          <w:sz w:val="21"/>
          <w:szCs w:val="21"/>
          <w:lang w:val="en-US"/>
          <w:rPrChange w:id="133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31"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332"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33"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334" w:author="Edwin Villanueva Talavera" w:date="2019-06-02T11:17:00Z">
            <w:rPr>
              <w:rStyle w:val="p"/>
              <w:noProof/>
              <w:color w:val="333333"/>
              <w:sz w:val="21"/>
              <w:szCs w:val="21"/>
            </w:rPr>
          </w:rPrChange>
        </w:rPr>
        <w:t>,</w:t>
      </w:r>
    </w:p>
    <w:p w14:paraId="5FDA3A18" w14:textId="77777777" w:rsidR="00C470F8" w:rsidRPr="00FD6FF2" w:rsidRDefault="00C470F8" w:rsidP="00C470F8">
      <w:pPr>
        <w:pStyle w:val="HTMLconformatoprevio"/>
        <w:shd w:val="clear" w:color="auto" w:fill="F7F7F7"/>
        <w:wordWrap w:val="0"/>
        <w:rPr>
          <w:noProof/>
          <w:color w:val="333333"/>
          <w:sz w:val="21"/>
          <w:szCs w:val="21"/>
          <w:lang w:val="en-US"/>
          <w:rPrChange w:id="1335" w:author="Edwin Villanueva Talavera" w:date="2019-06-02T11:17:00Z">
            <w:rPr>
              <w:noProof/>
              <w:color w:val="333333"/>
              <w:sz w:val="21"/>
              <w:szCs w:val="21"/>
            </w:rPr>
          </w:rPrChange>
        </w:rPr>
      </w:pPr>
      <w:r w:rsidRPr="00FD6FF2">
        <w:rPr>
          <w:noProof/>
          <w:color w:val="333333"/>
          <w:sz w:val="21"/>
          <w:szCs w:val="21"/>
          <w:lang w:val="en-US"/>
          <w:rPrChange w:id="133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37"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133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339" w:author="Edwin Villanueva Talavera" w:date="2019-06-02T11:17:00Z">
            <w:rPr>
              <w:rStyle w:val="s2"/>
              <w:noProof/>
              <w:color w:val="BA2121"/>
              <w:sz w:val="21"/>
              <w:szCs w:val="21"/>
            </w:rPr>
          </w:rPrChange>
        </w:rPr>
        <w:t>"tesis2"</w:t>
      </w:r>
    </w:p>
    <w:p w14:paraId="51F3A30E" w14:textId="77777777" w:rsidR="00C470F8" w:rsidRPr="00FD6FF2" w:rsidRDefault="00C470F8" w:rsidP="00C470F8">
      <w:pPr>
        <w:pStyle w:val="HTMLconformatoprevio"/>
        <w:shd w:val="clear" w:color="auto" w:fill="F7F7F7"/>
        <w:wordWrap w:val="0"/>
        <w:rPr>
          <w:noProof/>
          <w:color w:val="333333"/>
          <w:sz w:val="21"/>
          <w:szCs w:val="21"/>
          <w:lang w:val="en-US"/>
          <w:rPrChange w:id="1340" w:author="Edwin Villanueva Talavera" w:date="2019-06-02T11:17:00Z">
            <w:rPr>
              <w:noProof/>
              <w:color w:val="333333"/>
              <w:sz w:val="21"/>
              <w:szCs w:val="21"/>
            </w:rPr>
          </w:rPrChange>
        </w:rPr>
      </w:pPr>
      <w:r w:rsidRPr="00FD6FF2">
        <w:rPr>
          <w:rStyle w:val="p"/>
          <w:noProof/>
          <w:color w:val="333333"/>
          <w:sz w:val="21"/>
          <w:szCs w:val="21"/>
          <w:lang w:val="en-US"/>
          <w:rPrChange w:id="1341" w:author="Edwin Villanueva Talavera" w:date="2019-06-02T11:17:00Z">
            <w:rPr>
              <w:rStyle w:val="p"/>
              <w:noProof/>
              <w:color w:val="333333"/>
              <w:sz w:val="21"/>
              <w:szCs w:val="21"/>
            </w:rPr>
          </w:rPrChange>
        </w:rPr>
        <w:t>)</w:t>
      </w:r>
    </w:p>
    <w:p w14:paraId="0AC31EFD" w14:textId="77777777" w:rsidR="00C470F8" w:rsidRPr="00FD6FF2" w:rsidRDefault="00C470F8" w:rsidP="00C470F8">
      <w:pPr>
        <w:pStyle w:val="HTMLconformatoprevio"/>
        <w:shd w:val="clear" w:color="auto" w:fill="F7F7F7"/>
        <w:wordWrap w:val="0"/>
        <w:rPr>
          <w:noProof/>
          <w:color w:val="333333"/>
          <w:sz w:val="21"/>
          <w:szCs w:val="21"/>
          <w:lang w:val="en-US"/>
          <w:rPrChange w:id="1342" w:author="Edwin Villanueva Talavera" w:date="2019-06-02T11:17:00Z">
            <w:rPr>
              <w:noProof/>
              <w:color w:val="333333"/>
              <w:sz w:val="21"/>
              <w:szCs w:val="21"/>
            </w:rPr>
          </w:rPrChange>
        </w:rPr>
      </w:pPr>
    </w:p>
    <w:p w14:paraId="7A888DA6" w14:textId="77777777" w:rsidR="00C470F8" w:rsidRPr="00FD6FF2" w:rsidRDefault="00C470F8" w:rsidP="00C470F8">
      <w:pPr>
        <w:pStyle w:val="HTMLconformatoprevio"/>
        <w:shd w:val="clear" w:color="auto" w:fill="F7F7F7"/>
        <w:wordWrap w:val="0"/>
        <w:rPr>
          <w:noProof/>
          <w:color w:val="333333"/>
          <w:sz w:val="21"/>
          <w:szCs w:val="21"/>
          <w:lang w:val="en-US"/>
          <w:rPrChange w:id="1343" w:author="Edwin Villanueva Talavera" w:date="2019-06-02T11:17:00Z">
            <w:rPr>
              <w:noProof/>
              <w:color w:val="333333"/>
              <w:sz w:val="21"/>
              <w:szCs w:val="21"/>
            </w:rPr>
          </w:rPrChange>
        </w:rPr>
      </w:pPr>
      <w:r w:rsidRPr="00FD6FF2">
        <w:rPr>
          <w:rStyle w:val="nb"/>
          <w:rFonts w:eastAsiaTheme="majorEastAsia"/>
          <w:noProof/>
          <w:color w:val="008000"/>
          <w:sz w:val="21"/>
          <w:szCs w:val="21"/>
          <w:lang w:val="en-US"/>
          <w:rPrChange w:id="1344"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345" w:author="Edwin Villanueva Talavera" w:date="2019-06-02T11:17:00Z">
            <w:rPr>
              <w:rStyle w:val="p"/>
              <w:noProof/>
              <w:color w:val="333333"/>
              <w:sz w:val="21"/>
              <w:szCs w:val="21"/>
            </w:rPr>
          </w:rPrChange>
        </w:rPr>
        <w:t>(</w:t>
      </w:r>
      <w:r w:rsidRPr="00FD6FF2">
        <w:rPr>
          <w:rStyle w:val="s2"/>
          <w:noProof/>
          <w:color w:val="BA2121"/>
          <w:sz w:val="21"/>
          <w:szCs w:val="21"/>
          <w:lang w:val="en-US"/>
          <w:rPrChange w:id="1346"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1347" w:author="Edwin Villanueva Talavera" w:date="2019-06-02T11:17:00Z">
            <w:rPr>
              <w:rStyle w:val="p"/>
              <w:noProof/>
              <w:color w:val="333333"/>
              <w:sz w:val="21"/>
              <w:szCs w:val="21"/>
            </w:rPr>
          </w:rPrChange>
        </w:rPr>
        <w:t>)</w:t>
      </w:r>
    </w:p>
    <w:p w14:paraId="63AF0CEB" w14:textId="77777777" w:rsidR="00C470F8" w:rsidRPr="00FD6FF2" w:rsidRDefault="00C470F8" w:rsidP="00C470F8">
      <w:pPr>
        <w:pStyle w:val="HTMLconformatoprevio"/>
        <w:shd w:val="clear" w:color="auto" w:fill="F7F7F7"/>
        <w:wordWrap w:val="0"/>
        <w:rPr>
          <w:noProof/>
          <w:color w:val="333333"/>
          <w:sz w:val="21"/>
          <w:szCs w:val="21"/>
          <w:lang w:val="en-US"/>
          <w:rPrChange w:id="1348" w:author="Edwin Villanueva Talavera" w:date="2019-06-02T11:17:00Z">
            <w:rPr>
              <w:noProof/>
              <w:color w:val="333333"/>
              <w:sz w:val="21"/>
              <w:szCs w:val="21"/>
            </w:rPr>
          </w:rPrChange>
        </w:rPr>
      </w:pPr>
    </w:p>
    <w:p w14:paraId="4D8F77B3" w14:textId="77777777" w:rsidR="00C470F8" w:rsidRPr="00FD6FF2" w:rsidRDefault="00C470F8" w:rsidP="00C470F8">
      <w:pPr>
        <w:pStyle w:val="HTMLconformatoprevio"/>
        <w:shd w:val="clear" w:color="auto" w:fill="F7F7F7"/>
        <w:wordWrap w:val="0"/>
        <w:rPr>
          <w:noProof/>
          <w:color w:val="333333"/>
          <w:sz w:val="21"/>
          <w:szCs w:val="21"/>
          <w:lang w:val="en-US"/>
          <w:rPrChange w:id="1349" w:author="Edwin Villanueva Talavera" w:date="2019-06-02T11:17:00Z">
            <w:rPr>
              <w:noProof/>
              <w:color w:val="333333"/>
              <w:sz w:val="21"/>
              <w:szCs w:val="21"/>
            </w:rPr>
          </w:rPrChange>
        </w:rPr>
      </w:pPr>
      <w:r w:rsidRPr="00FD6FF2">
        <w:rPr>
          <w:rStyle w:val="n"/>
          <w:noProof/>
          <w:color w:val="333333"/>
          <w:sz w:val="21"/>
          <w:szCs w:val="21"/>
          <w:lang w:val="en-US"/>
          <w:rPrChange w:id="1350" w:author="Edwin Villanueva Talavera" w:date="2019-06-02T11:17:00Z">
            <w:rPr>
              <w:rStyle w:val="n"/>
              <w:noProof/>
              <w:color w:val="333333"/>
              <w:sz w:val="21"/>
              <w:szCs w:val="21"/>
            </w:rPr>
          </w:rPrChange>
        </w:rPr>
        <w:t>cur</w:t>
      </w:r>
      <w:r w:rsidRPr="00FD6FF2">
        <w:rPr>
          <w:noProof/>
          <w:color w:val="333333"/>
          <w:sz w:val="21"/>
          <w:szCs w:val="21"/>
          <w:lang w:val="en-US"/>
          <w:rPrChange w:id="135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5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5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54"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35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56"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1357" w:author="Edwin Villanueva Talavera" w:date="2019-06-02T11:17:00Z">
            <w:rPr>
              <w:rStyle w:val="p"/>
              <w:noProof/>
              <w:color w:val="333333"/>
              <w:sz w:val="21"/>
              <w:szCs w:val="21"/>
            </w:rPr>
          </w:rPrChange>
        </w:rPr>
        <w:t>()</w:t>
      </w:r>
    </w:p>
    <w:p w14:paraId="13EFF030" w14:textId="77777777" w:rsidR="00C470F8" w:rsidRPr="00FD6FF2" w:rsidRDefault="00C470F8" w:rsidP="00C470F8">
      <w:pPr>
        <w:pStyle w:val="HTMLconformatoprevio"/>
        <w:shd w:val="clear" w:color="auto" w:fill="F7F7F7"/>
        <w:wordWrap w:val="0"/>
        <w:rPr>
          <w:noProof/>
          <w:color w:val="333333"/>
          <w:sz w:val="21"/>
          <w:szCs w:val="21"/>
          <w:lang w:val="en-US"/>
          <w:rPrChange w:id="1358" w:author="Edwin Villanueva Talavera" w:date="2019-06-02T11:17:00Z">
            <w:rPr>
              <w:noProof/>
              <w:color w:val="333333"/>
              <w:sz w:val="21"/>
              <w:szCs w:val="21"/>
            </w:rPr>
          </w:rPrChange>
        </w:rPr>
      </w:pPr>
    </w:p>
    <w:p w14:paraId="76DE12F6" w14:textId="77777777" w:rsidR="00C470F8" w:rsidRPr="00FD6FF2" w:rsidRDefault="00C470F8" w:rsidP="00C470F8">
      <w:pPr>
        <w:pStyle w:val="HTMLconformatoprevio"/>
        <w:shd w:val="clear" w:color="auto" w:fill="F7F7F7"/>
        <w:wordWrap w:val="0"/>
        <w:rPr>
          <w:noProof/>
          <w:color w:val="333333"/>
          <w:sz w:val="21"/>
          <w:szCs w:val="21"/>
          <w:lang w:val="en-US"/>
          <w:rPrChange w:id="1359" w:author="Edwin Villanueva Talavera" w:date="2019-06-02T11:17:00Z">
            <w:rPr>
              <w:noProof/>
              <w:color w:val="333333"/>
              <w:sz w:val="21"/>
              <w:szCs w:val="21"/>
            </w:rPr>
          </w:rPrChange>
        </w:rPr>
      </w:pPr>
      <w:r w:rsidRPr="00FD6FF2">
        <w:rPr>
          <w:rStyle w:val="n"/>
          <w:noProof/>
          <w:color w:val="333333"/>
          <w:sz w:val="21"/>
          <w:szCs w:val="21"/>
          <w:lang w:val="en-US"/>
          <w:rPrChange w:id="1360" w:author="Edwin Villanueva Talavera" w:date="2019-06-02T11:17:00Z">
            <w:rPr>
              <w:rStyle w:val="n"/>
              <w:noProof/>
              <w:color w:val="333333"/>
              <w:sz w:val="21"/>
              <w:szCs w:val="21"/>
            </w:rPr>
          </w:rPrChange>
        </w:rPr>
        <w:t>directory</w:t>
      </w:r>
      <w:r w:rsidRPr="00FD6FF2">
        <w:rPr>
          <w:noProof/>
          <w:color w:val="333333"/>
          <w:sz w:val="21"/>
          <w:szCs w:val="21"/>
          <w:lang w:val="en-US"/>
          <w:rPrChange w:id="136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6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63"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364" w:author="Edwin Villanueva Talavera" w:date="2019-06-02T11:17:00Z">
            <w:rPr>
              <w:rStyle w:val="s1"/>
              <w:noProof/>
              <w:color w:val="BA2121"/>
              <w:sz w:val="21"/>
              <w:szCs w:val="21"/>
            </w:rPr>
          </w:rPrChange>
        </w:rPr>
        <w:t>'../Semana 03/httpgreenc.sciencedesigners.com'</w:t>
      </w:r>
    </w:p>
    <w:p w14:paraId="408A6A0B" w14:textId="77777777" w:rsidR="00C470F8" w:rsidRPr="00FD6FF2" w:rsidRDefault="00C470F8" w:rsidP="00C470F8">
      <w:pPr>
        <w:pStyle w:val="HTMLconformatoprevio"/>
        <w:shd w:val="clear" w:color="auto" w:fill="F7F7F7"/>
        <w:wordWrap w:val="0"/>
        <w:rPr>
          <w:noProof/>
          <w:color w:val="333333"/>
          <w:sz w:val="21"/>
          <w:szCs w:val="21"/>
          <w:lang w:val="en-US"/>
          <w:rPrChange w:id="1365" w:author="Edwin Villanueva Talavera" w:date="2019-06-02T11:17:00Z">
            <w:rPr>
              <w:noProof/>
              <w:color w:val="333333"/>
              <w:sz w:val="21"/>
              <w:szCs w:val="21"/>
            </w:rPr>
          </w:rPrChange>
        </w:rPr>
      </w:pPr>
    </w:p>
    <w:p w14:paraId="1912F972" w14:textId="77777777" w:rsidR="00C470F8" w:rsidRPr="00FD6FF2" w:rsidRDefault="00C470F8" w:rsidP="00C470F8">
      <w:pPr>
        <w:pStyle w:val="HTMLconformatoprevio"/>
        <w:shd w:val="clear" w:color="auto" w:fill="F7F7F7"/>
        <w:wordWrap w:val="0"/>
        <w:rPr>
          <w:noProof/>
          <w:color w:val="333333"/>
          <w:sz w:val="21"/>
          <w:szCs w:val="21"/>
          <w:lang w:val="en-US"/>
          <w:rPrChange w:id="1366" w:author="Edwin Villanueva Talavera" w:date="2019-06-02T11:17:00Z">
            <w:rPr>
              <w:noProof/>
              <w:color w:val="333333"/>
              <w:sz w:val="21"/>
              <w:szCs w:val="21"/>
            </w:rPr>
          </w:rPrChange>
        </w:rPr>
      </w:pPr>
      <w:r w:rsidRPr="00FD6FF2">
        <w:rPr>
          <w:rStyle w:val="k"/>
          <w:b/>
          <w:bCs/>
          <w:noProof/>
          <w:color w:val="008000"/>
          <w:sz w:val="21"/>
          <w:szCs w:val="21"/>
          <w:lang w:val="en-US"/>
          <w:rPrChange w:id="1367" w:author="Edwin Villanueva Talavera" w:date="2019-06-02T11:17:00Z">
            <w:rPr>
              <w:rStyle w:val="k"/>
              <w:b/>
              <w:bCs/>
              <w:noProof/>
              <w:color w:val="008000"/>
              <w:sz w:val="21"/>
              <w:szCs w:val="21"/>
            </w:rPr>
          </w:rPrChange>
        </w:rPr>
        <w:t>for</w:t>
      </w:r>
      <w:r w:rsidRPr="00FD6FF2">
        <w:rPr>
          <w:noProof/>
          <w:color w:val="333333"/>
          <w:sz w:val="21"/>
          <w:szCs w:val="21"/>
          <w:lang w:val="en-US"/>
          <w:rPrChange w:id="136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69" w:author="Edwin Villanueva Talavera" w:date="2019-06-02T11:17:00Z">
            <w:rPr>
              <w:rStyle w:val="n"/>
              <w:noProof/>
              <w:color w:val="333333"/>
              <w:sz w:val="21"/>
              <w:szCs w:val="21"/>
            </w:rPr>
          </w:rPrChange>
        </w:rPr>
        <w:t>filename</w:t>
      </w:r>
      <w:r w:rsidRPr="00FD6FF2">
        <w:rPr>
          <w:noProof/>
          <w:color w:val="333333"/>
          <w:sz w:val="21"/>
          <w:szCs w:val="21"/>
          <w:lang w:val="en-US"/>
          <w:rPrChange w:id="1370"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371" w:author="Edwin Villanueva Talavera" w:date="2019-06-02T11:17:00Z">
            <w:rPr>
              <w:rStyle w:val="ow"/>
              <w:b/>
              <w:bCs/>
              <w:noProof/>
              <w:color w:val="AA22FF"/>
              <w:sz w:val="21"/>
              <w:szCs w:val="21"/>
            </w:rPr>
          </w:rPrChange>
        </w:rPr>
        <w:t>in</w:t>
      </w:r>
      <w:r w:rsidRPr="00FD6FF2">
        <w:rPr>
          <w:noProof/>
          <w:color w:val="333333"/>
          <w:sz w:val="21"/>
          <w:szCs w:val="21"/>
          <w:lang w:val="en-US"/>
          <w:rPrChange w:id="13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73"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37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75"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1376" w:author="Edwin Villanueva Talavera" w:date="2019-06-02T11:17:00Z">
            <w:rPr>
              <w:rStyle w:val="p"/>
              <w:noProof/>
              <w:color w:val="333333"/>
              <w:sz w:val="21"/>
              <w:szCs w:val="21"/>
            </w:rPr>
          </w:rPrChange>
        </w:rPr>
        <w:t>(</w:t>
      </w:r>
      <w:r w:rsidRPr="00FD6FF2">
        <w:rPr>
          <w:rStyle w:val="n"/>
          <w:noProof/>
          <w:color w:val="333333"/>
          <w:sz w:val="21"/>
          <w:szCs w:val="21"/>
          <w:lang w:val="en-US"/>
          <w:rPrChange w:id="1377"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1378" w:author="Edwin Villanueva Talavera" w:date="2019-06-02T11:17:00Z">
            <w:rPr>
              <w:rStyle w:val="p"/>
              <w:noProof/>
              <w:color w:val="333333"/>
              <w:sz w:val="21"/>
              <w:szCs w:val="21"/>
            </w:rPr>
          </w:rPrChange>
        </w:rPr>
        <w:t>):</w:t>
      </w:r>
    </w:p>
    <w:p w14:paraId="07F84EE7" w14:textId="77777777" w:rsidR="00C470F8" w:rsidRPr="00FD6FF2" w:rsidRDefault="00C470F8" w:rsidP="00C470F8">
      <w:pPr>
        <w:pStyle w:val="HTMLconformatoprevio"/>
        <w:shd w:val="clear" w:color="auto" w:fill="F7F7F7"/>
        <w:wordWrap w:val="0"/>
        <w:rPr>
          <w:noProof/>
          <w:color w:val="333333"/>
          <w:sz w:val="21"/>
          <w:szCs w:val="21"/>
          <w:lang w:val="en-US"/>
          <w:rPrChange w:id="1379" w:author="Edwin Villanueva Talavera" w:date="2019-06-02T11:17:00Z">
            <w:rPr>
              <w:noProof/>
              <w:color w:val="333333"/>
              <w:sz w:val="21"/>
              <w:szCs w:val="21"/>
            </w:rPr>
          </w:rPrChange>
        </w:rPr>
      </w:pPr>
      <w:r w:rsidRPr="00FD6FF2">
        <w:rPr>
          <w:noProof/>
          <w:color w:val="333333"/>
          <w:sz w:val="21"/>
          <w:szCs w:val="21"/>
          <w:lang w:val="en-US"/>
          <w:rPrChange w:id="138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381" w:author="Edwin Villanueva Talavera" w:date="2019-06-02T11:17:00Z">
            <w:rPr>
              <w:rStyle w:val="k"/>
              <w:b/>
              <w:bCs/>
              <w:noProof/>
              <w:color w:val="008000"/>
              <w:sz w:val="21"/>
              <w:szCs w:val="21"/>
            </w:rPr>
          </w:rPrChange>
        </w:rPr>
        <w:t>if</w:t>
      </w:r>
      <w:r w:rsidRPr="00FD6FF2">
        <w:rPr>
          <w:noProof/>
          <w:color w:val="333333"/>
          <w:sz w:val="21"/>
          <w:szCs w:val="21"/>
          <w:lang w:val="en-US"/>
          <w:rPrChange w:id="13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83"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138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85"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1386" w:author="Edwin Villanueva Talavera" w:date="2019-06-02T11:17:00Z">
            <w:rPr>
              <w:rStyle w:val="p"/>
              <w:noProof/>
              <w:color w:val="333333"/>
              <w:sz w:val="21"/>
              <w:szCs w:val="21"/>
            </w:rPr>
          </w:rPrChange>
        </w:rPr>
        <w:t>(</w:t>
      </w:r>
      <w:r w:rsidRPr="00FD6FF2">
        <w:rPr>
          <w:rStyle w:val="s2"/>
          <w:noProof/>
          <w:color w:val="BA2121"/>
          <w:sz w:val="21"/>
          <w:szCs w:val="21"/>
          <w:lang w:val="en-US"/>
          <w:rPrChange w:id="1387" w:author="Edwin Villanueva Talavera" w:date="2019-06-02T11:17:00Z">
            <w:rPr>
              <w:rStyle w:val="s2"/>
              <w:noProof/>
              <w:color w:val="BA2121"/>
              <w:sz w:val="21"/>
              <w:szCs w:val="21"/>
            </w:rPr>
          </w:rPrChange>
        </w:rPr>
        <w:t>".fasta"</w:t>
      </w:r>
      <w:r w:rsidRPr="00FD6FF2">
        <w:rPr>
          <w:rStyle w:val="p"/>
          <w:noProof/>
          <w:color w:val="333333"/>
          <w:sz w:val="21"/>
          <w:szCs w:val="21"/>
          <w:lang w:val="en-US"/>
          <w:rPrChange w:id="1388" w:author="Edwin Villanueva Talavera" w:date="2019-06-02T11:17:00Z">
            <w:rPr>
              <w:rStyle w:val="p"/>
              <w:noProof/>
              <w:color w:val="333333"/>
              <w:sz w:val="21"/>
              <w:szCs w:val="21"/>
            </w:rPr>
          </w:rPrChange>
        </w:rPr>
        <w:t>):</w:t>
      </w:r>
    </w:p>
    <w:p w14:paraId="5BF7A824" w14:textId="77777777" w:rsidR="00C470F8" w:rsidRPr="00FD6FF2" w:rsidRDefault="00C470F8" w:rsidP="00C470F8">
      <w:pPr>
        <w:pStyle w:val="HTMLconformatoprevio"/>
        <w:shd w:val="clear" w:color="auto" w:fill="F7F7F7"/>
        <w:wordWrap w:val="0"/>
        <w:rPr>
          <w:noProof/>
          <w:color w:val="333333"/>
          <w:sz w:val="21"/>
          <w:szCs w:val="21"/>
          <w:lang w:val="en-US"/>
          <w:rPrChange w:id="1389" w:author="Edwin Villanueva Talavera" w:date="2019-06-02T11:17:00Z">
            <w:rPr>
              <w:noProof/>
              <w:color w:val="333333"/>
              <w:sz w:val="21"/>
              <w:szCs w:val="21"/>
            </w:rPr>
          </w:rPrChange>
        </w:rPr>
      </w:pPr>
      <w:r w:rsidRPr="00FD6FF2">
        <w:rPr>
          <w:noProof/>
          <w:color w:val="333333"/>
          <w:sz w:val="21"/>
          <w:szCs w:val="21"/>
          <w:lang w:val="en-US"/>
          <w:rPrChange w:id="139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91" w:author="Edwin Villanueva Talavera" w:date="2019-06-02T11:17:00Z">
            <w:rPr>
              <w:rStyle w:val="n"/>
              <w:noProof/>
              <w:color w:val="333333"/>
              <w:sz w:val="21"/>
              <w:szCs w:val="21"/>
            </w:rPr>
          </w:rPrChange>
        </w:rPr>
        <w:t>especie</w:t>
      </w:r>
      <w:r w:rsidRPr="00FD6FF2">
        <w:rPr>
          <w:noProof/>
          <w:color w:val="333333"/>
          <w:sz w:val="21"/>
          <w:szCs w:val="21"/>
          <w:lang w:val="en-US"/>
          <w:rPrChange w:id="139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39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39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395"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139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97" w:author="Edwin Villanueva Talavera" w:date="2019-06-02T11:17:00Z">
            <w:rPr>
              <w:rStyle w:val="n"/>
              <w:noProof/>
              <w:color w:val="333333"/>
              <w:sz w:val="21"/>
              <w:szCs w:val="21"/>
            </w:rPr>
          </w:rPrChange>
        </w:rPr>
        <w:t>path</w:t>
      </w:r>
      <w:r w:rsidRPr="00FD6FF2">
        <w:rPr>
          <w:rStyle w:val="o"/>
          <w:rFonts w:eastAsiaTheme="majorEastAsia"/>
          <w:noProof/>
          <w:color w:val="666666"/>
          <w:sz w:val="21"/>
          <w:szCs w:val="21"/>
          <w:lang w:val="en-US"/>
          <w:rPrChange w:id="139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399" w:author="Edwin Villanueva Talavera" w:date="2019-06-02T11:17:00Z">
            <w:rPr>
              <w:rStyle w:val="n"/>
              <w:noProof/>
              <w:color w:val="333333"/>
              <w:sz w:val="21"/>
              <w:szCs w:val="21"/>
            </w:rPr>
          </w:rPrChange>
        </w:rPr>
        <w:t>splitext</w:t>
      </w:r>
      <w:r w:rsidRPr="00FD6FF2">
        <w:rPr>
          <w:rStyle w:val="p"/>
          <w:noProof/>
          <w:color w:val="333333"/>
          <w:sz w:val="21"/>
          <w:szCs w:val="21"/>
          <w:lang w:val="en-US"/>
          <w:rPrChange w:id="1400" w:author="Edwin Villanueva Talavera" w:date="2019-06-02T11:17:00Z">
            <w:rPr>
              <w:rStyle w:val="p"/>
              <w:noProof/>
              <w:color w:val="333333"/>
              <w:sz w:val="21"/>
              <w:szCs w:val="21"/>
            </w:rPr>
          </w:rPrChange>
        </w:rPr>
        <w:t>(</w:t>
      </w:r>
      <w:r w:rsidRPr="00FD6FF2">
        <w:rPr>
          <w:rStyle w:val="n"/>
          <w:noProof/>
          <w:color w:val="333333"/>
          <w:sz w:val="21"/>
          <w:szCs w:val="21"/>
          <w:lang w:val="en-US"/>
          <w:rPrChange w:id="1401"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1402" w:author="Edwin Villanueva Talavera" w:date="2019-06-02T11:17:00Z">
            <w:rPr>
              <w:rStyle w:val="p"/>
              <w:noProof/>
              <w:color w:val="333333"/>
              <w:sz w:val="21"/>
              <w:szCs w:val="21"/>
            </w:rPr>
          </w:rPrChange>
        </w:rPr>
        <w:t>)[</w:t>
      </w:r>
      <w:r w:rsidRPr="00FD6FF2">
        <w:rPr>
          <w:rStyle w:val="mi"/>
          <w:noProof/>
          <w:color w:val="666666"/>
          <w:sz w:val="21"/>
          <w:szCs w:val="21"/>
          <w:lang w:val="en-US"/>
          <w:rPrChange w:id="1403" w:author="Edwin Villanueva Talavera" w:date="2019-06-02T11:17:00Z">
            <w:rPr>
              <w:rStyle w:val="mi"/>
              <w:noProof/>
              <w:color w:val="666666"/>
              <w:sz w:val="21"/>
              <w:szCs w:val="21"/>
            </w:rPr>
          </w:rPrChange>
        </w:rPr>
        <w:t>0</w:t>
      </w:r>
      <w:r w:rsidRPr="00FD6FF2">
        <w:rPr>
          <w:rStyle w:val="p"/>
          <w:noProof/>
          <w:color w:val="333333"/>
          <w:sz w:val="21"/>
          <w:szCs w:val="21"/>
          <w:lang w:val="en-US"/>
          <w:rPrChange w:id="1404" w:author="Edwin Villanueva Talavera" w:date="2019-06-02T11:17:00Z">
            <w:rPr>
              <w:rStyle w:val="p"/>
              <w:noProof/>
              <w:color w:val="333333"/>
              <w:sz w:val="21"/>
              <w:szCs w:val="21"/>
            </w:rPr>
          </w:rPrChange>
        </w:rPr>
        <w:t>]</w:t>
      </w:r>
    </w:p>
    <w:p w14:paraId="46FA5E12" w14:textId="77777777" w:rsidR="00C470F8" w:rsidRPr="00FD6FF2" w:rsidRDefault="00C470F8" w:rsidP="00C470F8">
      <w:pPr>
        <w:pStyle w:val="HTMLconformatoprevio"/>
        <w:shd w:val="clear" w:color="auto" w:fill="F7F7F7"/>
        <w:wordWrap w:val="0"/>
        <w:rPr>
          <w:noProof/>
          <w:color w:val="333333"/>
          <w:sz w:val="21"/>
          <w:szCs w:val="21"/>
          <w:lang w:val="en-US"/>
          <w:rPrChange w:id="1405" w:author="Edwin Villanueva Talavera" w:date="2019-06-02T11:17:00Z">
            <w:rPr>
              <w:noProof/>
              <w:color w:val="333333"/>
              <w:sz w:val="21"/>
              <w:szCs w:val="21"/>
            </w:rPr>
          </w:rPrChange>
        </w:rPr>
      </w:pPr>
      <w:r w:rsidRPr="00FD6FF2">
        <w:rPr>
          <w:noProof/>
          <w:color w:val="333333"/>
          <w:sz w:val="21"/>
          <w:szCs w:val="21"/>
          <w:lang w:val="en-US"/>
          <w:rPrChange w:id="140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07" w:author="Edwin Villanueva Talavera" w:date="2019-06-02T11:17:00Z">
            <w:rPr>
              <w:rStyle w:val="n"/>
              <w:noProof/>
              <w:color w:val="333333"/>
              <w:sz w:val="21"/>
              <w:szCs w:val="21"/>
            </w:rPr>
          </w:rPrChange>
        </w:rPr>
        <w:t>query</w:t>
      </w:r>
      <w:r w:rsidRPr="00FD6FF2">
        <w:rPr>
          <w:noProof/>
          <w:color w:val="333333"/>
          <w:sz w:val="21"/>
          <w:szCs w:val="21"/>
          <w:lang w:val="en-US"/>
          <w:rPrChange w:id="140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0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1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11" w:author="Edwin Villanueva Talavera" w:date="2019-06-02T11:17:00Z">
            <w:rPr>
              <w:rStyle w:val="s2"/>
              <w:noProof/>
              <w:color w:val="BA2121"/>
              <w:sz w:val="21"/>
              <w:szCs w:val="21"/>
            </w:rPr>
          </w:rPrChange>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FD6FF2">
        <w:rPr>
          <w:rStyle w:val="si"/>
          <w:b/>
          <w:bCs/>
          <w:noProof/>
          <w:color w:val="BB6688"/>
          <w:sz w:val="21"/>
          <w:szCs w:val="21"/>
          <w:lang w:val="en-US"/>
          <w:rPrChange w:id="1412"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413" w:author="Edwin Villanueva Talavera" w:date="2019-06-02T11:17:00Z">
            <w:rPr>
              <w:rStyle w:val="s2"/>
              <w:noProof/>
              <w:color w:val="BA2121"/>
              <w:sz w:val="21"/>
              <w:szCs w:val="21"/>
            </w:rPr>
          </w:rPrChange>
        </w:rPr>
        <w:t xml:space="preserve">, '_', ' ') AND EXISTS (SELECT 1 FROM especies_seleccionadas es WHERE es.especie = m.especie AND fuente = </w:t>
      </w:r>
      <w:r w:rsidRPr="00FD6FF2">
        <w:rPr>
          <w:rStyle w:val="si"/>
          <w:b/>
          <w:bCs/>
          <w:noProof/>
          <w:color w:val="BB6688"/>
          <w:sz w:val="21"/>
          <w:szCs w:val="21"/>
          <w:lang w:val="en-US"/>
          <w:rPrChange w:id="1414"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415" w:author="Edwin Villanueva Talavera" w:date="2019-06-02T11:17:00Z">
            <w:rPr>
              <w:rStyle w:val="s2"/>
              <w:noProof/>
              <w:color w:val="BA2121"/>
              <w:sz w:val="21"/>
              <w:szCs w:val="21"/>
            </w:rPr>
          </w:rPrChange>
        </w:rPr>
        <w:t>)"</w:t>
      </w:r>
    </w:p>
    <w:p w14:paraId="0DF7AF16" w14:textId="77777777" w:rsidR="00C470F8" w:rsidRPr="00FD6FF2" w:rsidRDefault="00C470F8" w:rsidP="00C470F8">
      <w:pPr>
        <w:pStyle w:val="HTMLconformatoprevio"/>
        <w:shd w:val="clear" w:color="auto" w:fill="F7F7F7"/>
        <w:wordWrap w:val="0"/>
        <w:rPr>
          <w:noProof/>
          <w:color w:val="333333"/>
          <w:sz w:val="21"/>
          <w:szCs w:val="21"/>
          <w:lang w:val="en-US"/>
          <w:rPrChange w:id="1416" w:author="Edwin Villanueva Talavera" w:date="2019-06-02T11:17:00Z">
            <w:rPr>
              <w:noProof/>
              <w:color w:val="333333"/>
              <w:sz w:val="21"/>
              <w:szCs w:val="21"/>
            </w:rPr>
          </w:rPrChange>
        </w:rPr>
      </w:pPr>
      <w:r w:rsidRPr="00FD6FF2">
        <w:rPr>
          <w:noProof/>
          <w:color w:val="333333"/>
          <w:sz w:val="21"/>
          <w:szCs w:val="21"/>
          <w:lang w:val="en-US"/>
          <w:rPrChange w:id="141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18"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41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420"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421" w:author="Edwin Villanueva Talavera" w:date="2019-06-02T11:17:00Z">
            <w:rPr>
              <w:rStyle w:val="p"/>
              <w:noProof/>
              <w:color w:val="333333"/>
              <w:sz w:val="21"/>
              <w:szCs w:val="21"/>
            </w:rPr>
          </w:rPrChange>
        </w:rPr>
        <w:t>(</w:t>
      </w:r>
      <w:r w:rsidRPr="00FD6FF2">
        <w:rPr>
          <w:rStyle w:val="n"/>
          <w:noProof/>
          <w:color w:val="333333"/>
          <w:sz w:val="21"/>
          <w:szCs w:val="21"/>
          <w:lang w:val="en-US"/>
          <w:rPrChange w:id="1422"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423" w:author="Edwin Villanueva Talavera" w:date="2019-06-02T11:17:00Z">
            <w:rPr>
              <w:rStyle w:val="p"/>
              <w:noProof/>
              <w:color w:val="333333"/>
              <w:sz w:val="21"/>
              <w:szCs w:val="21"/>
            </w:rPr>
          </w:rPrChange>
        </w:rPr>
        <w:t>,</w:t>
      </w:r>
      <w:r w:rsidRPr="00FD6FF2">
        <w:rPr>
          <w:noProof/>
          <w:color w:val="333333"/>
          <w:sz w:val="21"/>
          <w:szCs w:val="21"/>
          <w:lang w:val="en-US"/>
          <w:rPrChange w:id="1424" w:author="Edwin Villanueva Talavera" w:date="2019-06-02T11:17:00Z">
            <w:rPr>
              <w:noProof/>
              <w:color w:val="333333"/>
              <w:sz w:val="21"/>
              <w:szCs w:val="21"/>
            </w:rPr>
          </w:rPrChange>
        </w:rPr>
        <w:t xml:space="preserve"> </w:t>
      </w:r>
      <w:r w:rsidRPr="00FD6FF2">
        <w:rPr>
          <w:rStyle w:val="p"/>
          <w:noProof/>
          <w:color w:val="333333"/>
          <w:sz w:val="21"/>
          <w:szCs w:val="21"/>
          <w:lang w:val="en-US"/>
          <w:rPrChange w:id="1425" w:author="Edwin Villanueva Talavera" w:date="2019-06-02T11:17:00Z">
            <w:rPr>
              <w:rStyle w:val="p"/>
              <w:noProof/>
              <w:color w:val="333333"/>
              <w:sz w:val="21"/>
              <w:szCs w:val="21"/>
            </w:rPr>
          </w:rPrChange>
        </w:rPr>
        <w:t>(</w:t>
      </w:r>
      <w:r w:rsidRPr="00FD6FF2">
        <w:rPr>
          <w:rStyle w:val="n"/>
          <w:noProof/>
          <w:color w:val="333333"/>
          <w:sz w:val="21"/>
          <w:szCs w:val="21"/>
          <w:lang w:val="en-US"/>
          <w:rPrChange w:id="1426"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427" w:author="Edwin Villanueva Talavera" w:date="2019-06-02T11:17:00Z">
            <w:rPr>
              <w:rStyle w:val="p"/>
              <w:noProof/>
              <w:color w:val="333333"/>
              <w:sz w:val="21"/>
              <w:szCs w:val="21"/>
            </w:rPr>
          </w:rPrChange>
        </w:rPr>
        <w:t>,</w:t>
      </w:r>
      <w:r w:rsidRPr="00FD6FF2">
        <w:rPr>
          <w:noProof/>
          <w:color w:val="333333"/>
          <w:sz w:val="21"/>
          <w:szCs w:val="21"/>
          <w:lang w:val="en-US"/>
          <w:rPrChange w:id="142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29" w:author="Edwin Villanueva Talavera" w:date="2019-06-02T11:17:00Z">
            <w:rPr>
              <w:rStyle w:val="s2"/>
              <w:noProof/>
              <w:color w:val="BA2121"/>
              <w:sz w:val="21"/>
              <w:szCs w:val="21"/>
            </w:rPr>
          </w:rPrChange>
        </w:rPr>
        <w:t>"GreeNC"</w:t>
      </w:r>
      <w:r w:rsidRPr="00FD6FF2">
        <w:rPr>
          <w:rStyle w:val="p"/>
          <w:noProof/>
          <w:color w:val="333333"/>
          <w:sz w:val="21"/>
          <w:szCs w:val="21"/>
          <w:lang w:val="en-US"/>
          <w:rPrChange w:id="1430" w:author="Edwin Villanueva Talavera" w:date="2019-06-02T11:17:00Z">
            <w:rPr>
              <w:rStyle w:val="p"/>
              <w:noProof/>
              <w:color w:val="333333"/>
              <w:sz w:val="21"/>
              <w:szCs w:val="21"/>
            </w:rPr>
          </w:rPrChange>
        </w:rPr>
        <w:t>))</w:t>
      </w:r>
    </w:p>
    <w:p w14:paraId="72048A99" w14:textId="77777777" w:rsidR="00C470F8" w:rsidRPr="00FD6FF2" w:rsidRDefault="00C470F8" w:rsidP="00C470F8">
      <w:pPr>
        <w:pStyle w:val="HTMLconformatoprevio"/>
        <w:shd w:val="clear" w:color="auto" w:fill="F7F7F7"/>
        <w:wordWrap w:val="0"/>
        <w:rPr>
          <w:noProof/>
          <w:color w:val="333333"/>
          <w:sz w:val="21"/>
          <w:szCs w:val="21"/>
          <w:lang w:val="en-US"/>
          <w:rPrChange w:id="1431" w:author="Edwin Villanueva Talavera" w:date="2019-06-02T11:17:00Z">
            <w:rPr>
              <w:noProof/>
              <w:color w:val="333333"/>
              <w:sz w:val="21"/>
              <w:szCs w:val="21"/>
            </w:rPr>
          </w:rPrChange>
        </w:rPr>
      </w:pPr>
      <w:r w:rsidRPr="00FD6FF2">
        <w:rPr>
          <w:noProof/>
          <w:color w:val="333333"/>
          <w:sz w:val="21"/>
          <w:szCs w:val="21"/>
          <w:lang w:val="en-US"/>
          <w:rPrChange w:id="143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33"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143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435"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43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437"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1438" w:author="Edwin Villanueva Talavera" w:date="2019-06-02T11:17:00Z">
            <w:rPr>
              <w:rStyle w:val="p"/>
              <w:noProof/>
              <w:color w:val="333333"/>
              <w:sz w:val="21"/>
              <w:szCs w:val="21"/>
            </w:rPr>
          </w:rPrChange>
        </w:rPr>
        <w:t>()</w:t>
      </w:r>
    </w:p>
    <w:p w14:paraId="334604D9" w14:textId="77777777" w:rsidR="00C470F8" w:rsidRPr="00FD6FF2" w:rsidRDefault="00C470F8" w:rsidP="00C470F8">
      <w:pPr>
        <w:pStyle w:val="HTMLconformatoprevio"/>
        <w:shd w:val="clear" w:color="auto" w:fill="F7F7F7"/>
        <w:wordWrap w:val="0"/>
        <w:rPr>
          <w:noProof/>
          <w:color w:val="333333"/>
          <w:sz w:val="21"/>
          <w:szCs w:val="21"/>
          <w:lang w:val="en-US"/>
          <w:rPrChange w:id="1439" w:author="Edwin Villanueva Talavera" w:date="2019-06-02T11:17:00Z">
            <w:rPr>
              <w:noProof/>
              <w:color w:val="333333"/>
              <w:sz w:val="21"/>
              <w:szCs w:val="21"/>
            </w:rPr>
          </w:rPrChange>
        </w:rPr>
      </w:pPr>
      <w:r w:rsidRPr="00FD6FF2">
        <w:rPr>
          <w:noProof/>
          <w:color w:val="333333"/>
          <w:sz w:val="21"/>
          <w:szCs w:val="21"/>
          <w:lang w:val="en-US"/>
          <w:rPrChange w:id="1440"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441" w:author="Edwin Villanueva Talavera" w:date="2019-06-02T11:17:00Z">
            <w:rPr>
              <w:rStyle w:val="k"/>
              <w:b/>
              <w:bCs/>
              <w:noProof/>
              <w:color w:val="008000"/>
              <w:sz w:val="21"/>
              <w:szCs w:val="21"/>
            </w:rPr>
          </w:rPrChange>
        </w:rPr>
        <w:t>if</w:t>
      </w:r>
      <w:r w:rsidRPr="00FD6FF2">
        <w:rPr>
          <w:noProof/>
          <w:color w:val="333333"/>
          <w:sz w:val="21"/>
          <w:szCs w:val="21"/>
          <w:lang w:val="en-US"/>
          <w:rPrChange w:id="144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43"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1444" w:author="Edwin Villanueva Talavera" w:date="2019-06-02T11:17:00Z">
            <w:rPr>
              <w:rStyle w:val="p"/>
              <w:noProof/>
              <w:color w:val="333333"/>
              <w:sz w:val="21"/>
              <w:szCs w:val="21"/>
            </w:rPr>
          </w:rPrChange>
        </w:rPr>
        <w:t>[</w:t>
      </w:r>
      <w:r w:rsidRPr="00FD6FF2">
        <w:rPr>
          <w:rStyle w:val="mi"/>
          <w:noProof/>
          <w:color w:val="666666"/>
          <w:sz w:val="21"/>
          <w:szCs w:val="21"/>
          <w:lang w:val="en-US"/>
          <w:rPrChange w:id="1445" w:author="Edwin Villanueva Talavera" w:date="2019-06-02T11:17:00Z">
            <w:rPr>
              <w:rStyle w:val="mi"/>
              <w:noProof/>
              <w:color w:val="666666"/>
              <w:sz w:val="21"/>
              <w:szCs w:val="21"/>
            </w:rPr>
          </w:rPrChange>
        </w:rPr>
        <w:t>0</w:t>
      </w:r>
      <w:r w:rsidRPr="00FD6FF2">
        <w:rPr>
          <w:rStyle w:val="p"/>
          <w:noProof/>
          <w:color w:val="333333"/>
          <w:sz w:val="21"/>
          <w:szCs w:val="21"/>
          <w:lang w:val="en-US"/>
          <w:rPrChange w:id="1446" w:author="Edwin Villanueva Talavera" w:date="2019-06-02T11:17:00Z">
            <w:rPr>
              <w:rStyle w:val="p"/>
              <w:noProof/>
              <w:color w:val="333333"/>
              <w:sz w:val="21"/>
              <w:szCs w:val="21"/>
            </w:rPr>
          </w:rPrChange>
        </w:rPr>
        <w:t>]</w:t>
      </w:r>
      <w:r w:rsidRPr="00FD6FF2">
        <w:rPr>
          <w:noProof/>
          <w:color w:val="333333"/>
          <w:sz w:val="21"/>
          <w:szCs w:val="21"/>
          <w:lang w:val="en-US"/>
          <w:rPrChange w:id="144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48"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1449" w:author="Edwin Villanueva Talavera" w:date="2019-06-02T11:17:00Z">
            <w:rPr>
              <w:noProof/>
              <w:color w:val="333333"/>
              <w:sz w:val="21"/>
              <w:szCs w:val="21"/>
            </w:rPr>
          </w:rPrChange>
        </w:rPr>
        <w:t xml:space="preserve"> </w:t>
      </w:r>
      <w:r w:rsidRPr="00FD6FF2">
        <w:rPr>
          <w:rStyle w:val="mi"/>
          <w:noProof/>
          <w:color w:val="666666"/>
          <w:sz w:val="21"/>
          <w:szCs w:val="21"/>
          <w:lang w:val="en-US"/>
          <w:rPrChange w:id="1450" w:author="Edwin Villanueva Talavera" w:date="2019-06-02T11:17:00Z">
            <w:rPr>
              <w:rStyle w:val="mi"/>
              <w:noProof/>
              <w:color w:val="666666"/>
              <w:sz w:val="21"/>
              <w:szCs w:val="21"/>
            </w:rPr>
          </w:rPrChange>
        </w:rPr>
        <w:t>0</w:t>
      </w:r>
      <w:r w:rsidRPr="00FD6FF2">
        <w:rPr>
          <w:rStyle w:val="p"/>
          <w:noProof/>
          <w:color w:val="333333"/>
          <w:sz w:val="21"/>
          <w:szCs w:val="21"/>
          <w:lang w:val="en-US"/>
          <w:rPrChange w:id="1451" w:author="Edwin Villanueva Talavera" w:date="2019-06-02T11:17:00Z">
            <w:rPr>
              <w:rStyle w:val="p"/>
              <w:noProof/>
              <w:color w:val="333333"/>
              <w:sz w:val="21"/>
              <w:szCs w:val="21"/>
            </w:rPr>
          </w:rPrChange>
        </w:rPr>
        <w:t>:</w:t>
      </w:r>
    </w:p>
    <w:p w14:paraId="2034B6A6" w14:textId="77777777" w:rsidR="00C470F8" w:rsidRPr="00FD6FF2" w:rsidRDefault="00C470F8" w:rsidP="00C470F8">
      <w:pPr>
        <w:pStyle w:val="HTMLconformatoprevio"/>
        <w:shd w:val="clear" w:color="auto" w:fill="F7F7F7"/>
        <w:wordWrap w:val="0"/>
        <w:rPr>
          <w:noProof/>
          <w:color w:val="333333"/>
          <w:sz w:val="21"/>
          <w:szCs w:val="21"/>
          <w:lang w:val="en-US"/>
          <w:rPrChange w:id="1452" w:author="Edwin Villanueva Talavera" w:date="2019-06-02T11:17:00Z">
            <w:rPr>
              <w:noProof/>
              <w:color w:val="333333"/>
              <w:sz w:val="21"/>
              <w:szCs w:val="21"/>
            </w:rPr>
          </w:rPrChange>
        </w:rPr>
      </w:pPr>
      <w:r w:rsidRPr="00FD6FF2">
        <w:rPr>
          <w:noProof/>
          <w:color w:val="333333"/>
          <w:sz w:val="21"/>
          <w:szCs w:val="21"/>
          <w:lang w:val="en-US"/>
          <w:rPrChange w:id="1453" w:author="Edwin Villanueva Talavera" w:date="2019-06-02T11:17:00Z">
            <w:rPr>
              <w:noProof/>
              <w:color w:val="333333"/>
              <w:sz w:val="21"/>
              <w:szCs w:val="21"/>
            </w:rPr>
          </w:rPrChange>
        </w:rPr>
        <w:t xml:space="preserve">            </w:t>
      </w:r>
      <w:r w:rsidRPr="00FD6FF2">
        <w:rPr>
          <w:rStyle w:val="nb"/>
          <w:rFonts w:eastAsiaTheme="majorEastAsia"/>
          <w:noProof/>
          <w:color w:val="008000"/>
          <w:sz w:val="21"/>
          <w:szCs w:val="21"/>
          <w:lang w:val="en-US"/>
          <w:rPrChange w:id="1454" w:author="Edwin Villanueva Talavera" w:date="2019-06-02T11:17:00Z">
            <w:rPr>
              <w:rStyle w:val="nb"/>
              <w:rFonts w:eastAsiaTheme="majorEastAsia"/>
              <w:noProof/>
              <w:color w:val="008000"/>
              <w:sz w:val="21"/>
              <w:szCs w:val="21"/>
            </w:rPr>
          </w:rPrChange>
        </w:rPr>
        <w:t>print</w:t>
      </w:r>
      <w:r w:rsidRPr="00FD6FF2">
        <w:rPr>
          <w:rStyle w:val="p"/>
          <w:noProof/>
          <w:color w:val="333333"/>
          <w:sz w:val="21"/>
          <w:szCs w:val="21"/>
          <w:lang w:val="en-US"/>
          <w:rPrChange w:id="1455" w:author="Edwin Villanueva Talavera" w:date="2019-06-02T11:17:00Z">
            <w:rPr>
              <w:rStyle w:val="p"/>
              <w:noProof/>
              <w:color w:val="333333"/>
              <w:sz w:val="21"/>
              <w:szCs w:val="21"/>
            </w:rPr>
          </w:rPrChange>
        </w:rPr>
        <w:t>(</w:t>
      </w:r>
      <w:r w:rsidRPr="00FD6FF2">
        <w:rPr>
          <w:rStyle w:val="s2"/>
          <w:noProof/>
          <w:color w:val="BA2121"/>
          <w:sz w:val="21"/>
          <w:szCs w:val="21"/>
          <w:lang w:val="en-US"/>
          <w:rPrChange w:id="1456" w:author="Edwin Villanueva Talavera" w:date="2019-06-02T11:17:00Z">
            <w:rPr>
              <w:rStyle w:val="s2"/>
              <w:noProof/>
              <w:color w:val="BA2121"/>
              <w:sz w:val="21"/>
              <w:szCs w:val="21"/>
            </w:rPr>
          </w:rPrChange>
        </w:rPr>
        <w:t>"</w:t>
      </w:r>
      <w:r w:rsidRPr="00FD6FF2">
        <w:rPr>
          <w:rStyle w:val="se"/>
          <w:b/>
          <w:bCs/>
          <w:noProof/>
          <w:color w:val="BB6622"/>
          <w:sz w:val="21"/>
          <w:szCs w:val="21"/>
          <w:lang w:val="en-US"/>
          <w:rPrChange w:id="1457" w:author="Edwin Villanueva Talavera" w:date="2019-06-02T11:17:00Z">
            <w:rPr>
              <w:rStyle w:val="se"/>
              <w:b/>
              <w:bCs/>
              <w:noProof/>
              <w:color w:val="BB6622"/>
              <w:sz w:val="21"/>
              <w:szCs w:val="21"/>
            </w:rPr>
          </w:rPrChange>
        </w:rPr>
        <w:t>\r</w:t>
      </w:r>
      <w:r w:rsidRPr="00FD6FF2">
        <w:rPr>
          <w:rStyle w:val="s2"/>
          <w:noProof/>
          <w:color w:val="BA2121"/>
          <w:sz w:val="21"/>
          <w:szCs w:val="21"/>
          <w:lang w:val="en-US"/>
          <w:rPrChange w:id="1458" w:author="Edwin Villanueva Talavera" w:date="2019-06-02T11:17:00Z">
            <w:rPr>
              <w:rStyle w:val="s2"/>
              <w:noProof/>
              <w:color w:val="BA2121"/>
              <w:sz w:val="21"/>
              <w:szCs w:val="21"/>
            </w:rPr>
          </w:rPrChange>
        </w:rPr>
        <w:t>Procesando especie "</w:t>
      </w:r>
      <w:r w:rsidRPr="00FD6FF2">
        <w:rPr>
          <w:rStyle w:val="p"/>
          <w:noProof/>
          <w:color w:val="333333"/>
          <w:sz w:val="21"/>
          <w:szCs w:val="21"/>
          <w:lang w:val="en-US"/>
          <w:rPrChange w:id="1459" w:author="Edwin Villanueva Talavera" w:date="2019-06-02T11:17:00Z">
            <w:rPr>
              <w:rStyle w:val="p"/>
              <w:noProof/>
              <w:color w:val="333333"/>
              <w:sz w:val="21"/>
              <w:szCs w:val="21"/>
            </w:rPr>
          </w:rPrChange>
        </w:rPr>
        <w:t>,</w:t>
      </w:r>
      <w:r w:rsidRPr="00FD6FF2">
        <w:rPr>
          <w:noProof/>
          <w:color w:val="333333"/>
          <w:sz w:val="21"/>
          <w:szCs w:val="21"/>
          <w:lang w:val="en-US"/>
          <w:rPrChange w:id="14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61"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462" w:author="Edwin Villanueva Talavera" w:date="2019-06-02T11:17:00Z">
            <w:rPr>
              <w:rStyle w:val="p"/>
              <w:noProof/>
              <w:color w:val="333333"/>
              <w:sz w:val="21"/>
              <w:szCs w:val="21"/>
            </w:rPr>
          </w:rPrChange>
        </w:rPr>
        <w:t>,</w:t>
      </w:r>
      <w:r w:rsidRPr="00FD6FF2">
        <w:rPr>
          <w:noProof/>
          <w:color w:val="333333"/>
          <w:sz w:val="21"/>
          <w:szCs w:val="21"/>
          <w:lang w:val="en-US"/>
          <w:rPrChange w:id="146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64" w:author="Edwin Villanueva Talavera" w:date="2019-06-02T11:17:00Z">
            <w:rPr>
              <w:rStyle w:val="s2"/>
              <w:noProof/>
              <w:color w:val="BA2121"/>
              <w:sz w:val="21"/>
              <w:szCs w:val="21"/>
            </w:rPr>
          </w:rPrChange>
        </w:rPr>
        <w:t>"                                        "</w:t>
      </w:r>
      <w:r w:rsidRPr="00FD6FF2">
        <w:rPr>
          <w:rStyle w:val="p"/>
          <w:noProof/>
          <w:color w:val="333333"/>
          <w:sz w:val="21"/>
          <w:szCs w:val="21"/>
          <w:lang w:val="en-US"/>
          <w:rPrChange w:id="1465" w:author="Edwin Villanueva Talavera" w:date="2019-06-02T11:17:00Z">
            <w:rPr>
              <w:rStyle w:val="p"/>
              <w:noProof/>
              <w:color w:val="333333"/>
              <w:sz w:val="21"/>
              <w:szCs w:val="21"/>
            </w:rPr>
          </w:rPrChange>
        </w:rPr>
        <w:t>,</w:t>
      </w:r>
      <w:r w:rsidRPr="00FD6FF2">
        <w:rPr>
          <w:noProof/>
          <w:color w:val="333333"/>
          <w:sz w:val="21"/>
          <w:szCs w:val="21"/>
          <w:lang w:val="en-US"/>
          <w:rPrChange w:id="146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67" w:author="Edwin Villanueva Talavera" w:date="2019-06-02T11:17:00Z">
            <w:rPr>
              <w:rStyle w:val="n"/>
              <w:noProof/>
              <w:color w:val="333333"/>
              <w:sz w:val="21"/>
              <w:szCs w:val="21"/>
            </w:rPr>
          </w:rPrChange>
        </w:rPr>
        <w:t>end</w:t>
      </w:r>
      <w:r w:rsidRPr="00FD6FF2">
        <w:rPr>
          <w:rStyle w:val="o"/>
          <w:rFonts w:eastAsiaTheme="majorEastAsia"/>
          <w:noProof/>
          <w:color w:val="666666"/>
          <w:sz w:val="21"/>
          <w:szCs w:val="21"/>
          <w:lang w:val="en-US"/>
          <w:rPrChange w:id="146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469" w:author="Edwin Villanueva Talavera" w:date="2019-06-02T11:17:00Z">
            <w:rPr>
              <w:rStyle w:val="s2"/>
              <w:noProof/>
              <w:color w:val="BA2121"/>
              <w:sz w:val="21"/>
              <w:szCs w:val="21"/>
            </w:rPr>
          </w:rPrChange>
        </w:rPr>
        <w:t>" "</w:t>
      </w:r>
      <w:r w:rsidRPr="00FD6FF2">
        <w:rPr>
          <w:rStyle w:val="p"/>
          <w:noProof/>
          <w:color w:val="333333"/>
          <w:sz w:val="21"/>
          <w:szCs w:val="21"/>
          <w:lang w:val="en-US"/>
          <w:rPrChange w:id="1470" w:author="Edwin Villanueva Talavera" w:date="2019-06-02T11:17:00Z">
            <w:rPr>
              <w:rStyle w:val="p"/>
              <w:noProof/>
              <w:color w:val="333333"/>
              <w:sz w:val="21"/>
              <w:szCs w:val="21"/>
            </w:rPr>
          </w:rPrChange>
        </w:rPr>
        <w:t>)</w:t>
      </w:r>
    </w:p>
    <w:p w14:paraId="214FD287" w14:textId="77777777" w:rsidR="00C470F8" w:rsidRPr="00FD6FF2" w:rsidRDefault="00C470F8" w:rsidP="00C470F8">
      <w:pPr>
        <w:pStyle w:val="HTMLconformatoprevio"/>
        <w:shd w:val="clear" w:color="auto" w:fill="F7F7F7"/>
        <w:wordWrap w:val="0"/>
        <w:rPr>
          <w:noProof/>
          <w:color w:val="333333"/>
          <w:sz w:val="21"/>
          <w:szCs w:val="21"/>
          <w:lang w:val="en-US"/>
          <w:rPrChange w:id="1471" w:author="Edwin Villanueva Talavera" w:date="2019-06-02T11:17:00Z">
            <w:rPr>
              <w:noProof/>
              <w:color w:val="333333"/>
              <w:sz w:val="21"/>
              <w:szCs w:val="21"/>
            </w:rPr>
          </w:rPrChange>
        </w:rPr>
      </w:pPr>
      <w:r w:rsidRPr="00FD6FF2">
        <w:rPr>
          <w:noProof/>
          <w:color w:val="333333"/>
          <w:sz w:val="21"/>
          <w:szCs w:val="21"/>
          <w:lang w:val="en-US"/>
          <w:rPrChange w:id="14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73" w:author="Edwin Villanueva Talavera" w:date="2019-06-02T11:17:00Z">
            <w:rPr>
              <w:rStyle w:val="n"/>
              <w:noProof/>
              <w:color w:val="333333"/>
              <w:sz w:val="21"/>
              <w:szCs w:val="21"/>
            </w:rPr>
          </w:rPrChange>
        </w:rPr>
        <w:t>query</w:t>
      </w:r>
      <w:r w:rsidRPr="00FD6FF2">
        <w:rPr>
          <w:noProof/>
          <w:color w:val="333333"/>
          <w:sz w:val="21"/>
          <w:szCs w:val="21"/>
          <w:lang w:val="en-US"/>
          <w:rPrChange w:id="147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7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7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77" w:author="Edwin Villanueva Talavera" w:date="2019-06-02T11:17:00Z">
            <w:rPr>
              <w:rStyle w:val="s2"/>
              <w:noProof/>
              <w:color w:val="BA2121"/>
              <w:sz w:val="21"/>
              <w:szCs w:val="21"/>
            </w:rPr>
          </w:rPrChange>
        </w:rPr>
        <w:t>"SELECT id_especie FROM maestra_especies WHERE especie = REPLACE(</w:t>
      </w:r>
      <w:r w:rsidRPr="00FD6FF2">
        <w:rPr>
          <w:rStyle w:val="si"/>
          <w:b/>
          <w:bCs/>
          <w:noProof/>
          <w:color w:val="BB6688"/>
          <w:sz w:val="21"/>
          <w:szCs w:val="21"/>
          <w:lang w:val="en-US"/>
          <w:rPrChange w:id="1478"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479" w:author="Edwin Villanueva Talavera" w:date="2019-06-02T11:17:00Z">
            <w:rPr>
              <w:rStyle w:val="s2"/>
              <w:noProof/>
              <w:color w:val="BA2121"/>
              <w:sz w:val="21"/>
              <w:szCs w:val="21"/>
            </w:rPr>
          </w:rPrChange>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FD6FF2">
        <w:rPr>
          <w:noProof/>
          <w:color w:val="333333"/>
          <w:sz w:val="21"/>
          <w:szCs w:val="21"/>
          <w:lang w:val="en-US"/>
          <w:rPrChange w:id="1480" w:author="Edwin Villanueva Talavera" w:date="2019-06-02T11:17:00Z">
            <w:rPr>
              <w:noProof/>
              <w:color w:val="333333"/>
              <w:sz w:val="21"/>
              <w:szCs w:val="21"/>
            </w:rPr>
          </w:rPrChange>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FD6FF2" w:rsidRDefault="00C470F8" w:rsidP="00C470F8">
      <w:pPr>
        <w:pStyle w:val="HTMLconformatoprevio"/>
        <w:shd w:val="clear" w:color="auto" w:fill="F7F7F7"/>
        <w:wordWrap w:val="0"/>
        <w:rPr>
          <w:noProof/>
          <w:color w:val="333333"/>
          <w:sz w:val="21"/>
          <w:szCs w:val="21"/>
          <w:lang w:val="en-US"/>
          <w:rPrChange w:id="148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482" w:author="Edwin Villanueva Talavera" w:date="2019-06-02T11:17:00Z">
            <w:rPr>
              <w:rStyle w:val="n"/>
              <w:noProof/>
              <w:color w:val="333333"/>
              <w:sz w:val="21"/>
              <w:szCs w:val="21"/>
            </w:rPr>
          </w:rPrChange>
        </w:rPr>
        <w:t>leer_transcriptomas_cantatadb</w:t>
      </w:r>
      <w:r w:rsidRPr="00FD6FF2">
        <w:rPr>
          <w:rStyle w:val="p"/>
          <w:noProof/>
          <w:color w:val="333333"/>
          <w:sz w:val="21"/>
          <w:szCs w:val="21"/>
          <w:lang w:val="en-US"/>
          <w:rPrChange w:id="1483" w:author="Edwin Villanueva Talavera" w:date="2019-06-02T11:17:00Z">
            <w:rPr>
              <w:rStyle w:val="p"/>
              <w:noProof/>
              <w:color w:val="333333"/>
              <w:sz w:val="21"/>
              <w:szCs w:val="21"/>
            </w:rPr>
          </w:rPrChange>
        </w:rPr>
        <w:t>(</w:t>
      </w:r>
      <w:r w:rsidRPr="00FD6FF2">
        <w:rPr>
          <w:rStyle w:val="n"/>
          <w:noProof/>
          <w:color w:val="333333"/>
          <w:sz w:val="21"/>
          <w:szCs w:val="21"/>
          <w:lang w:val="en-US"/>
          <w:rPrChange w:id="1484" w:author="Edwin Villanueva Talavera" w:date="2019-06-02T11:17:00Z">
            <w:rPr>
              <w:rStyle w:val="n"/>
              <w:noProof/>
              <w:color w:val="333333"/>
              <w:sz w:val="21"/>
              <w:szCs w:val="21"/>
            </w:rPr>
          </w:rPrChange>
        </w:rPr>
        <w:t>directory</w:t>
      </w:r>
      <w:r w:rsidRPr="00FD6FF2">
        <w:rPr>
          <w:noProof/>
          <w:color w:val="333333"/>
          <w:sz w:val="21"/>
          <w:szCs w:val="21"/>
          <w:lang w:val="en-US"/>
          <w:rPrChange w:id="148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8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8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488" w:author="Edwin Villanueva Talavera" w:date="2019-06-02T11:17:00Z">
            <w:rPr>
              <w:rStyle w:val="s2"/>
              <w:noProof/>
              <w:color w:val="BA2121"/>
              <w:sz w:val="21"/>
              <w:szCs w:val="21"/>
            </w:rPr>
          </w:rPrChange>
        </w:rPr>
        <w:t>"/"</w:t>
      </w:r>
      <w:r w:rsidRPr="00FD6FF2">
        <w:rPr>
          <w:noProof/>
          <w:color w:val="333333"/>
          <w:sz w:val="21"/>
          <w:szCs w:val="21"/>
          <w:lang w:val="en-US"/>
          <w:rPrChange w:id="148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49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49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92"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1493" w:author="Edwin Villanueva Talavera" w:date="2019-06-02T11:17:00Z">
            <w:rPr>
              <w:rStyle w:val="p"/>
              <w:noProof/>
              <w:color w:val="333333"/>
              <w:sz w:val="21"/>
              <w:szCs w:val="21"/>
            </w:rPr>
          </w:rPrChange>
        </w:rPr>
        <w:t>,</w:t>
      </w:r>
      <w:r w:rsidRPr="00FD6FF2">
        <w:rPr>
          <w:noProof/>
          <w:color w:val="333333"/>
          <w:sz w:val="21"/>
          <w:szCs w:val="21"/>
          <w:lang w:val="en-US"/>
          <w:rPrChange w:id="149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95" w:author="Edwin Villanueva Talavera" w:date="2019-06-02T11:17:00Z">
            <w:rPr>
              <w:rStyle w:val="n"/>
              <w:noProof/>
              <w:color w:val="333333"/>
              <w:sz w:val="21"/>
              <w:szCs w:val="21"/>
            </w:rPr>
          </w:rPrChange>
        </w:rPr>
        <w:t>cur</w:t>
      </w:r>
      <w:r w:rsidRPr="00FD6FF2">
        <w:rPr>
          <w:rStyle w:val="p"/>
          <w:noProof/>
          <w:color w:val="333333"/>
          <w:sz w:val="21"/>
          <w:szCs w:val="21"/>
          <w:lang w:val="en-US"/>
          <w:rPrChange w:id="1496" w:author="Edwin Villanueva Talavera" w:date="2019-06-02T11:17:00Z">
            <w:rPr>
              <w:rStyle w:val="p"/>
              <w:noProof/>
              <w:color w:val="333333"/>
              <w:sz w:val="21"/>
              <w:szCs w:val="21"/>
            </w:rPr>
          </w:rPrChange>
        </w:rPr>
        <w:t>,</w:t>
      </w:r>
      <w:r w:rsidRPr="00FD6FF2">
        <w:rPr>
          <w:noProof/>
          <w:color w:val="333333"/>
          <w:sz w:val="21"/>
          <w:szCs w:val="21"/>
          <w:lang w:val="en-US"/>
          <w:rPrChange w:id="149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498"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1499" w:author="Edwin Villanueva Talavera" w:date="2019-06-02T11:17:00Z">
            <w:rPr>
              <w:rStyle w:val="p"/>
              <w:noProof/>
              <w:color w:val="333333"/>
              <w:sz w:val="21"/>
              <w:szCs w:val="21"/>
            </w:rPr>
          </w:rPrChange>
        </w:rPr>
        <w:t>[</w:t>
      </w:r>
      <w:r w:rsidRPr="00FD6FF2">
        <w:rPr>
          <w:rStyle w:val="mi"/>
          <w:noProof/>
          <w:color w:val="666666"/>
          <w:sz w:val="21"/>
          <w:szCs w:val="21"/>
          <w:lang w:val="en-US"/>
          <w:rPrChange w:id="1500" w:author="Edwin Villanueva Talavera" w:date="2019-06-02T11:17:00Z">
            <w:rPr>
              <w:rStyle w:val="mi"/>
              <w:noProof/>
              <w:color w:val="666666"/>
              <w:sz w:val="21"/>
              <w:szCs w:val="21"/>
            </w:rPr>
          </w:rPrChange>
        </w:rPr>
        <w:t>0</w:t>
      </w:r>
      <w:r w:rsidRPr="00FD6FF2">
        <w:rPr>
          <w:rStyle w:val="p"/>
          <w:noProof/>
          <w:color w:val="333333"/>
          <w:sz w:val="21"/>
          <w:szCs w:val="21"/>
          <w:lang w:val="en-US"/>
          <w:rPrChange w:id="1501" w:author="Edwin Villanueva Talavera" w:date="2019-06-02T11:17:00Z">
            <w:rPr>
              <w:rStyle w:val="p"/>
              <w:noProof/>
              <w:color w:val="333333"/>
              <w:sz w:val="21"/>
              <w:szCs w:val="21"/>
            </w:rPr>
          </w:rPrChange>
        </w:rPr>
        <w:t>])</w:t>
      </w:r>
    </w:p>
    <w:p w14:paraId="107B8F3C" w14:textId="77777777" w:rsidR="00C470F8" w:rsidRPr="00FD6FF2" w:rsidRDefault="00C470F8" w:rsidP="00C470F8">
      <w:pPr>
        <w:pStyle w:val="HTMLconformatoprevio"/>
        <w:shd w:val="clear" w:color="auto" w:fill="F7F7F7"/>
        <w:wordWrap w:val="0"/>
        <w:rPr>
          <w:noProof/>
          <w:color w:val="333333"/>
          <w:sz w:val="21"/>
          <w:szCs w:val="21"/>
          <w:lang w:val="en-US"/>
          <w:rPrChange w:id="1502" w:author="Edwin Villanueva Talavera" w:date="2019-06-02T11:17:00Z">
            <w:rPr>
              <w:noProof/>
              <w:color w:val="333333"/>
              <w:sz w:val="21"/>
              <w:szCs w:val="21"/>
            </w:rPr>
          </w:rPrChange>
        </w:rPr>
      </w:pPr>
      <w:r w:rsidRPr="00FD6FF2">
        <w:rPr>
          <w:noProof/>
          <w:color w:val="333333"/>
          <w:sz w:val="21"/>
          <w:szCs w:val="21"/>
          <w:lang w:val="en-US"/>
          <w:rPrChange w:id="150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504"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50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506"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1507" w:author="Edwin Villanueva Talavera" w:date="2019-06-02T11:17:00Z">
            <w:rPr>
              <w:rStyle w:val="p"/>
              <w:noProof/>
              <w:color w:val="333333"/>
              <w:sz w:val="21"/>
              <w:szCs w:val="21"/>
            </w:rPr>
          </w:rPrChange>
        </w:rPr>
        <w:t>()</w:t>
      </w:r>
    </w:p>
    <w:p w14:paraId="6F32A146" w14:textId="77777777" w:rsidR="00C470F8" w:rsidRPr="00FD6FF2" w:rsidRDefault="00C470F8" w:rsidP="00C470F8">
      <w:pPr>
        <w:pStyle w:val="HTMLconformatoprevio"/>
        <w:shd w:val="clear" w:color="auto" w:fill="F7F7F7"/>
        <w:wordWrap w:val="0"/>
        <w:rPr>
          <w:noProof/>
          <w:color w:val="333333"/>
          <w:sz w:val="21"/>
          <w:szCs w:val="21"/>
          <w:lang w:val="en-US"/>
          <w:rPrChange w:id="1508" w:author="Edwin Villanueva Talavera" w:date="2019-06-02T11:17:00Z">
            <w:rPr>
              <w:noProof/>
              <w:color w:val="333333"/>
              <w:sz w:val="21"/>
              <w:szCs w:val="21"/>
            </w:rPr>
          </w:rPrChange>
        </w:rPr>
      </w:pPr>
    </w:p>
    <w:p w14:paraId="0461E847" w14:textId="77777777" w:rsidR="00C470F8" w:rsidRPr="00FD6FF2" w:rsidRDefault="00C470F8" w:rsidP="00C470F8">
      <w:pPr>
        <w:pStyle w:val="HTMLconformatoprevio"/>
        <w:shd w:val="clear" w:color="auto" w:fill="F7F7F7"/>
        <w:wordWrap w:val="0"/>
        <w:rPr>
          <w:noProof/>
          <w:color w:val="333333"/>
          <w:sz w:val="21"/>
          <w:szCs w:val="21"/>
          <w:lang w:val="en-US"/>
          <w:rPrChange w:id="1509" w:author="Edwin Villanueva Talavera" w:date="2019-06-02T11:17:00Z">
            <w:rPr>
              <w:noProof/>
              <w:color w:val="333333"/>
              <w:sz w:val="21"/>
              <w:szCs w:val="21"/>
            </w:rPr>
          </w:rPrChange>
        </w:rPr>
      </w:pPr>
      <w:r w:rsidRPr="00FD6FF2">
        <w:rPr>
          <w:rStyle w:val="n"/>
          <w:noProof/>
          <w:color w:val="333333"/>
          <w:sz w:val="21"/>
          <w:szCs w:val="21"/>
          <w:lang w:val="en-US"/>
          <w:rPrChange w:id="1510"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51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512"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513" w:author="Edwin Villanueva Talavera" w:date="2019-06-02T11:17:00Z">
            <w:rPr>
              <w:rStyle w:val="p"/>
              <w:noProof/>
              <w:color w:val="333333"/>
              <w:sz w:val="21"/>
              <w:szCs w:val="21"/>
            </w:rPr>
          </w:rPrChange>
        </w:rPr>
        <w:t>()</w:t>
      </w:r>
    </w:p>
    <w:p w14:paraId="3B18AA5C" w14:textId="77777777" w:rsidR="00C470F8" w:rsidRPr="00FD6FF2" w:rsidRDefault="00C470F8" w:rsidP="00C470F8">
      <w:pPr>
        <w:pStyle w:val="HTMLconformatoprevio"/>
        <w:shd w:val="clear" w:color="auto" w:fill="F7F7F7"/>
        <w:wordWrap w:val="0"/>
        <w:rPr>
          <w:noProof/>
          <w:color w:val="333333"/>
          <w:sz w:val="21"/>
          <w:szCs w:val="21"/>
          <w:lang w:val="en-US"/>
          <w:rPrChange w:id="1514" w:author="Edwin Villanueva Talavera" w:date="2019-06-02T11:17:00Z">
            <w:rPr>
              <w:noProof/>
              <w:color w:val="333333"/>
              <w:sz w:val="21"/>
              <w:szCs w:val="21"/>
            </w:rPr>
          </w:rPrChange>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515" w:name="_Ref6568048"/>
      <w:bookmarkStart w:id="1516" w:name="_Toc10327578"/>
      <w:r w:rsidRPr="00E16EF8">
        <w:rPr>
          <w:noProof/>
        </w:rPr>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357"/>
      <w:bookmarkEnd w:id="939"/>
      <w:bookmarkEnd w:id="1515"/>
      <w:bookmarkEnd w:id="1516"/>
    </w:p>
    <w:p w14:paraId="0ACD1451"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1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666666"/>
          <w:sz w:val="21"/>
          <w:szCs w:val="21"/>
          <w:lang w:val="en-US" w:eastAsia="es-PE"/>
          <w:rPrChange w:id="151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19" w:author="Edwin Villanueva Talavera" w:date="2019-06-02T11:17:00Z">
            <w:rPr>
              <w:rFonts w:ascii="Courier New" w:eastAsia="Times New Roman" w:hAnsi="Courier New" w:cs="Courier New"/>
              <w:noProof/>
              <w:color w:val="333333"/>
              <w:sz w:val="21"/>
              <w:szCs w:val="21"/>
              <w:lang w:eastAsia="es-PE"/>
            </w:rPr>
          </w:rPrChange>
        </w:rPr>
        <w:t>time</w:t>
      </w:r>
    </w:p>
    <w:p w14:paraId="78912324"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2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21"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152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23" w:author="Edwin Villanueva Talavera" w:date="2019-06-02T11:17:00Z">
            <w:rPr>
              <w:rFonts w:ascii="Courier New" w:eastAsia="Times New Roman" w:hAnsi="Courier New" w:cs="Courier New"/>
              <w:b/>
              <w:bCs/>
              <w:noProof/>
              <w:color w:val="0000FF"/>
              <w:sz w:val="21"/>
              <w:szCs w:val="21"/>
              <w:lang w:eastAsia="es-PE"/>
            </w:rPr>
          </w:rPrChange>
        </w:rPr>
        <w:t>mysql.connector</w:t>
      </w:r>
    </w:p>
    <w:p w14:paraId="72FE135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2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25"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152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27" w:author="Edwin Villanueva Talavera" w:date="2019-06-02T11:17:00Z">
            <w:rPr>
              <w:rFonts w:ascii="Courier New" w:eastAsia="Times New Roman" w:hAnsi="Courier New" w:cs="Courier New"/>
              <w:b/>
              <w:bCs/>
              <w:noProof/>
              <w:color w:val="0000FF"/>
              <w:sz w:val="21"/>
              <w:szCs w:val="21"/>
              <w:lang w:eastAsia="es-PE"/>
            </w:rPr>
          </w:rPrChange>
        </w:rPr>
        <w:t>pandas</w:t>
      </w:r>
      <w:r w:rsidRPr="00FD6FF2">
        <w:rPr>
          <w:rFonts w:ascii="Courier New" w:eastAsia="Times New Roman" w:hAnsi="Courier New" w:cs="Courier New"/>
          <w:noProof/>
          <w:color w:val="333333"/>
          <w:sz w:val="21"/>
          <w:szCs w:val="21"/>
          <w:lang w:val="en-US" w:eastAsia="es-PE"/>
          <w:rPrChange w:id="152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1529"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15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1531" w:author="Edwin Villanueva Talavera" w:date="2019-06-02T11:17:00Z">
            <w:rPr>
              <w:rFonts w:ascii="Courier New" w:eastAsia="Times New Roman" w:hAnsi="Courier New" w:cs="Courier New"/>
              <w:b/>
              <w:bCs/>
              <w:noProof/>
              <w:color w:val="0000FF"/>
              <w:sz w:val="21"/>
              <w:szCs w:val="21"/>
              <w:lang w:eastAsia="es-PE"/>
            </w:rPr>
          </w:rPrChange>
        </w:rPr>
        <w:t>pd</w:t>
      </w:r>
    </w:p>
    <w:p w14:paraId="1839B738"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2" w:author="Edwin Villanueva Talavera" w:date="2019-06-02T11:17:00Z">
            <w:rPr>
              <w:rFonts w:ascii="Courier New" w:eastAsia="Times New Roman" w:hAnsi="Courier New" w:cs="Courier New"/>
              <w:noProof/>
              <w:color w:val="333333"/>
              <w:sz w:val="21"/>
              <w:szCs w:val="21"/>
              <w:lang w:eastAsia="es-PE"/>
            </w:rPr>
          </w:rPrChange>
        </w:rPr>
      </w:pPr>
    </w:p>
    <w:p w14:paraId="7936B07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en-US" w:eastAsia="es-PE"/>
          <w:rPrChange w:id="1534"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535"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536" w:author="Edwin Villanueva Talavera" w:date="2019-06-02T11:17:00Z">
            <w:rPr>
              <w:rFonts w:ascii="Courier New" w:eastAsia="Times New Roman" w:hAnsi="Courier New" w:cs="Courier New"/>
              <w:noProof/>
              <w:color w:val="BA2121"/>
              <w:sz w:val="21"/>
              <w:szCs w:val="21"/>
              <w:lang w:eastAsia="es-PE"/>
            </w:rPr>
          </w:rPrChange>
        </w:rPr>
        <w:t>"Iniciando proceso..."</w:t>
      </w:r>
      <w:r w:rsidRPr="00FD6FF2">
        <w:rPr>
          <w:rFonts w:ascii="Courier New" w:eastAsia="Times New Roman" w:hAnsi="Courier New" w:cs="Courier New"/>
          <w:noProof/>
          <w:color w:val="333333"/>
          <w:sz w:val="21"/>
          <w:szCs w:val="21"/>
          <w:lang w:val="en-US" w:eastAsia="es-PE"/>
          <w:rPrChange w:id="1537" w:author="Edwin Villanueva Talavera" w:date="2019-06-02T11:17:00Z">
            <w:rPr>
              <w:rFonts w:ascii="Courier New" w:eastAsia="Times New Roman" w:hAnsi="Courier New" w:cs="Courier New"/>
              <w:noProof/>
              <w:color w:val="333333"/>
              <w:sz w:val="21"/>
              <w:szCs w:val="21"/>
              <w:lang w:eastAsia="es-PE"/>
            </w:rPr>
          </w:rPrChange>
        </w:rPr>
        <w:t xml:space="preserve">) </w:t>
      </w:r>
    </w:p>
    <w:p w14:paraId="421DA0C0"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8" w:author="Edwin Villanueva Talavera" w:date="2019-06-02T11:17:00Z">
            <w:rPr>
              <w:rFonts w:ascii="Courier New" w:eastAsia="Times New Roman" w:hAnsi="Courier New" w:cs="Courier New"/>
              <w:noProof/>
              <w:color w:val="333333"/>
              <w:sz w:val="21"/>
              <w:szCs w:val="21"/>
              <w:lang w:eastAsia="es-PE"/>
            </w:rPr>
          </w:rPrChange>
        </w:rPr>
      </w:pPr>
    </w:p>
    <w:p w14:paraId="05ACAA9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3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40" w:author="Edwin Villanueva Talavera" w:date="2019-06-02T11:17:00Z">
            <w:rPr>
              <w:rFonts w:ascii="Courier New" w:eastAsia="Times New Roman" w:hAnsi="Courier New" w:cs="Courier New"/>
              <w:noProof/>
              <w:color w:val="333333"/>
              <w:sz w:val="21"/>
              <w:szCs w:val="21"/>
              <w:lang w:eastAsia="es-PE"/>
            </w:rPr>
          </w:rPrChange>
        </w:rPr>
        <w:t xml:space="preserve">conn </w:t>
      </w:r>
      <w:r w:rsidRPr="00FD6FF2">
        <w:rPr>
          <w:rFonts w:ascii="Courier New" w:eastAsia="Times New Roman" w:hAnsi="Courier New" w:cs="Courier New"/>
          <w:noProof/>
          <w:color w:val="666666"/>
          <w:sz w:val="21"/>
          <w:szCs w:val="21"/>
          <w:lang w:val="en-US" w:eastAsia="es-PE"/>
          <w:rPrChange w:id="154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42" w:author="Edwin Villanueva Talavera" w:date="2019-06-02T11:17:00Z">
            <w:rPr>
              <w:rFonts w:ascii="Courier New" w:eastAsia="Times New Roman" w:hAnsi="Courier New" w:cs="Courier New"/>
              <w:noProof/>
              <w:color w:val="333333"/>
              <w:sz w:val="21"/>
              <w:szCs w:val="21"/>
              <w:lang w:eastAsia="es-PE"/>
            </w:rPr>
          </w:rPrChange>
        </w:rPr>
        <w:t xml:space="preserve"> mysql</w:t>
      </w:r>
      <w:r w:rsidRPr="00FD6FF2">
        <w:rPr>
          <w:rFonts w:ascii="Courier New" w:eastAsia="Times New Roman" w:hAnsi="Courier New" w:cs="Courier New"/>
          <w:noProof/>
          <w:color w:val="666666"/>
          <w:sz w:val="21"/>
          <w:szCs w:val="21"/>
          <w:lang w:val="en-US" w:eastAsia="es-PE"/>
          <w:rPrChange w:id="154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44" w:author="Edwin Villanueva Talavera" w:date="2019-06-02T11:17:00Z">
            <w:rPr>
              <w:rFonts w:ascii="Courier New" w:eastAsia="Times New Roman" w:hAnsi="Courier New" w:cs="Courier New"/>
              <w:noProof/>
              <w:color w:val="333333"/>
              <w:sz w:val="21"/>
              <w:szCs w:val="21"/>
              <w:lang w:eastAsia="es-PE"/>
            </w:rPr>
          </w:rPrChange>
        </w:rPr>
        <w:t>connector</w:t>
      </w:r>
      <w:r w:rsidRPr="00FD6FF2">
        <w:rPr>
          <w:rFonts w:ascii="Courier New" w:eastAsia="Times New Roman" w:hAnsi="Courier New" w:cs="Courier New"/>
          <w:noProof/>
          <w:color w:val="666666"/>
          <w:sz w:val="21"/>
          <w:szCs w:val="21"/>
          <w:lang w:val="en-US" w:eastAsia="es-PE"/>
          <w:rPrChange w:id="154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46" w:author="Edwin Villanueva Talavera" w:date="2019-06-02T11:17:00Z">
            <w:rPr>
              <w:rFonts w:ascii="Courier New" w:eastAsia="Times New Roman" w:hAnsi="Courier New" w:cs="Courier New"/>
              <w:noProof/>
              <w:color w:val="333333"/>
              <w:sz w:val="21"/>
              <w:szCs w:val="21"/>
              <w:lang w:eastAsia="es-PE"/>
            </w:rPr>
          </w:rPrChange>
        </w:rPr>
        <w:t>connect(</w:t>
      </w:r>
    </w:p>
    <w:p w14:paraId="4C19F9B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4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48" w:author="Edwin Villanueva Talavera" w:date="2019-06-02T11:17:00Z">
            <w:rPr>
              <w:rFonts w:ascii="Courier New" w:eastAsia="Times New Roman" w:hAnsi="Courier New" w:cs="Courier New"/>
              <w:noProof/>
              <w:color w:val="333333"/>
              <w:sz w:val="21"/>
              <w:szCs w:val="21"/>
              <w:lang w:eastAsia="es-PE"/>
            </w:rPr>
          </w:rPrChange>
        </w:rPr>
        <w:t xml:space="preserve">   host</w:t>
      </w:r>
      <w:r w:rsidRPr="00FD6FF2">
        <w:rPr>
          <w:rFonts w:ascii="Courier New" w:eastAsia="Times New Roman" w:hAnsi="Courier New" w:cs="Courier New"/>
          <w:noProof/>
          <w:color w:val="666666"/>
          <w:sz w:val="21"/>
          <w:szCs w:val="21"/>
          <w:lang w:val="en-US" w:eastAsia="es-PE"/>
          <w:rPrChange w:id="154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50" w:author="Edwin Villanueva Talavera" w:date="2019-06-02T11:17:00Z">
            <w:rPr>
              <w:rFonts w:ascii="Courier New" w:eastAsia="Times New Roman" w:hAnsi="Courier New" w:cs="Courier New"/>
              <w:noProof/>
              <w:color w:val="BA2121"/>
              <w:sz w:val="21"/>
              <w:szCs w:val="21"/>
              <w:lang w:eastAsia="es-PE"/>
            </w:rPr>
          </w:rPrChange>
        </w:rPr>
        <w:t>"localhost"</w:t>
      </w:r>
      <w:r w:rsidRPr="00FD6FF2">
        <w:rPr>
          <w:rFonts w:ascii="Courier New" w:eastAsia="Times New Roman" w:hAnsi="Courier New" w:cs="Courier New"/>
          <w:noProof/>
          <w:color w:val="333333"/>
          <w:sz w:val="21"/>
          <w:szCs w:val="21"/>
          <w:lang w:val="en-US" w:eastAsia="es-PE"/>
          <w:rPrChange w:id="1551" w:author="Edwin Villanueva Talavera" w:date="2019-06-02T11:17:00Z">
            <w:rPr>
              <w:rFonts w:ascii="Courier New" w:eastAsia="Times New Roman" w:hAnsi="Courier New" w:cs="Courier New"/>
              <w:noProof/>
              <w:color w:val="333333"/>
              <w:sz w:val="21"/>
              <w:szCs w:val="21"/>
              <w:lang w:eastAsia="es-PE"/>
            </w:rPr>
          </w:rPrChange>
        </w:rPr>
        <w:t>,</w:t>
      </w:r>
    </w:p>
    <w:p w14:paraId="1B8EA40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5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53" w:author="Edwin Villanueva Talavera" w:date="2019-06-02T11:17:00Z">
            <w:rPr>
              <w:rFonts w:ascii="Courier New" w:eastAsia="Times New Roman" w:hAnsi="Courier New" w:cs="Courier New"/>
              <w:noProof/>
              <w:color w:val="333333"/>
              <w:sz w:val="21"/>
              <w:szCs w:val="21"/>
              <w:lang w:eastAsia="es-PE"/>
            </w:rPr>
          </w:rPrChange>
        </w:rPr>
        <w:t xml:space="preserve">   database</w:t>
      </w:r>
      <w:r w:rsidRPr="00FD6FF2">
        <w:rPr>
          <w:rFonts w:ascii="Courier New" w:eastAsia="Times New Roman" w:hAnsi="Courier New" w:cs="Courier New"/>
          <w:noProof/>
          <w:color w:val="666666"/>
          <w:sz w:val="21"/>
          <w:szCs w:val="21"/>
          <w:lang w:val="en-US" w:eastAsia="es-PE"/>
          <w:rPrChange w:id="155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55" w:author="Edwin Villanueva Talavera" w:date="2019-06-02T11:17:00Z">
            <w:rPr>
              <w:rFonts w:ascii="Courier New" w:eastAsia="Times New Roman" w:hAnsi="Courier New" w:cs="Courier New"/>
              <w:noProof/>
              <w:color w:val="BA2121"/>
              <w:sz w:val="21"/>
              <w:szCs w:val="21"/>
              <w:lang w:eastAsia="es-PE"/>
            </w:rPr>
          </w:rPrChange>
        </w:rPr>
        <w:t>"tesis2"</w:t>
      </w:r>
      <w:r w:rsidRPr="00FD6FF2">
        <w:rPr>
          <w:rFonts w:ascii="Courier New" w:eastAsia="Times New Roman" w:hAnsi="Courier New" w:cs="Courier New"/>
          <w:noProof/>
          <w:color w:val="333333"/>
          <w:sz w:val="21"/>
          <w:szCs w:val="21"/>
          <w:lang w:val="en-US" w:eastAsia="es-PE"/>
          <w:rPrChange w:id="1556" w:author="Edwin Villanueva Talavera" w:date="2019-06-02T11:17:00Z">
            <w:rPr>
              <w:rFonts w:ascii="Courier New" w:eastAsia="Times New Roman" w:hAnsi="Courier New" w:cs="Courier New"/>
              <w:noProof/>
              <w:color w:val="333333"/>
              <w:sz w:val="21"/>
              <w:szCs w:val="21"/>
              <w:lang w:eastAsia="es-PE"/>
            </w:rPr>
          </w:rPrChange>
        </w:rPr>
        <w:t>,</w:t>
      </w:r>
    </w:p>
    <w:p w14:paraId="4A3838C6"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5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58" w:author="Edwin Villanueva Talavera" w:date="2019-06-02T11:17:00Z">
            <w:rPr>
              <w:rFonts w:ascii="Courier New" w:eastAsia="Times New Roman" w:hAnsi="Courier New" w:cs="Courier New"/>
              <w:noProof/>
              <w:color w:val="333333"/>
              <w:sz w:val="21"/>
              <w:szCs w:val="21"/>
              <w:lang w:eastAsia="es-PE"/>
            </w:rPr>
          </w:rPrChange>
        </w:rPr>
        <w:t xml:space="preserve">   user</w:t>
      </w:r>
      <w:r w:rsidRPr="00FD6FF2">
        <w:rPr>
          <w:rFonts w:ascii="Courier New" w:eastAsia="Times New Roman" w:hAnsi="Courier New" w:cs="Courier New"/>
          <w:noProof/>
          <w:color w:val="666666"/>
          <w:sz w:val="21"/>
          <w:szCs w:val="21"/>
          <w:lang w:val="en-US" w:eastAsia="es-PE"/>
          <w:rPrChange w:id="155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60" w:author="Edwin Villanueva Talavera" w:date="2019-06-02T11:17:00Z">
            <w:rPr>
              <w:rFonts w:ascii="Courier New" w:eastAsia="Times New Roman" w:hAnsi="Courier New" w:cs="Courier New"/>
              <w:noProof/>
              <w:color w:val="BA2121"/>
              <w:sz w:val="21"/>
              <w:szCs w:val="21"/>
              <w:lang w:eastAsia="es-PE"/>
            </w:rPr>
          </w:rPrChange>
        </w:rPr>
        <w:t>"tesis2"</w:t>
      </w:r>
      <w:r w:rsidRPr="00FD6FF2">
        <w:rPr>
          <w:rFonts w:ascii="Courier New" w:eastAsia="Times New Roman" w:hAnsi="Courier New" w:cs="Courier New"/>
          <w:noProof/>
          <w:color w:val="333333"/>
          <w:sz w:val="21"/>
          <w:szCs w:val="21"/>
          <w:lang w:val="en-US" w:eastAsia="es-PE"/>
          <w:rPrChange w:id="1561" w:author="Edwin Villanueva Talavera" w:date="2019-06-02T11:17:00Z">
            <w:rPr>
              <w:rFonts w:ascii="Courier New" w:eastAsia="Times New Roman" w:hAnsi="Courier New" w:cs="Courier New"/>
              <w:noProof/>
              <w:color w:val="333333"/>
              <w:sz w:val="21"/>
              <w:szCs w:val="21"/>
              <w:lang w:eastAsia="es-PE"/>
            </w:rPr>
          </w:rPrChang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562"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6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64" w:author="Edwin Villanueva Talavera" w:date="2019-06-02T11:17:00Z">
            <w:rPr>
              <w:rFonts w:ascii="Courier New" w:eastAsia="Times New Roman" w:hAnsi="Courier New" w:cs="Courier New"/>
              <w:noProof/>
              <w:color w:val="333333"/>
              <w:sz w:val="21"/>
              <w:szCs w:val="21"/>
              <w:lang w:eastAsia="es-PE"/>
            </w:rPr>
          </w:rPrChange>
        </w:rPr>
        <w:t>cursor</w:t>
      </w:r>
      <w:r w:rsidRPr="00FD6FF2">
        <w:rPr>
          <w:rFonts w:ascii="Courier New" w:eastAsia="Times New Roman" w:hAnsi="Courier New" w:cs="Courier New"/>
          <w:noProof/>
          <w:color w:val="666666"/>
          <w:sz w:val="21"/>
          <w:szCs w:val="21"/>
          <w:lang w:val="en-US" w:eastAsia="es-PE"/>
          <w:rPrChange w:id="156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66" w:author="Edwin Villanueva Talavera" w:date="2019-06-02T11:17:00Z">
            <w:rPr>
              <w:rFonts w:ascii="Courier New" w:eastAsia="Times New Roman" w:hAnsi="Courier New" w:cs="Courier New"/>
              <w:noProof/>
              <w:color w:val="333333"/>
              <w:sz w:val="21"/>
              <w:szCs w:val="21"/>
              <w:lang w:eastAsia="es-PE"/>
            </w:rPr>
          </w:rPrChange>
        </w:rPr>
        <w:t>execute(query)</w:t>
      </w:r>
    </w:p>
    <w:p w14:paraId="42768B90"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6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68" w:author="Edwin Villanueva Talavera" w:date="2019-06-02T11:17:00Z">
            <w:rPr>
              <w:rFonts w:ascii="Courier New" w:eastAsia="Times New Roman" w:hAnsi="Courier New" w:cs="Courier New"/>
              <w:noProof/>
              <w:color w:val="333333"/>
              <w:sz w:val="21"/>
              <w:szCs w:val="21"/>
              <w:lang w:eastAsia="es-PE"/>
            </w:rPr>
          </w:rPrChange>
        </w:rPr>
        <w:t xml:space="preserve">ids </w:t>
      </w:r>
      <w:r w:rsidRPr="00FD6FF2">
        <w:rPr>
          <w:rFonts w:ascii="Courier New" w:eastAsia="Times New Roman" w:hAnsi="Courier New" w:cs="Courier New"/>
          <w:noProof/>
          <w:color w:val="666666"/>
          <w:sz w:val="21"/>
          <w:szCs w:val="21"/>
          <w:lang w:val="en-US" w:eastAsia="es-PE"/>
          <w:rPrChange w:id="156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70" w:author="Edwin Villanueva Talavera" w:date="2019-06-02T11:17:00Z">
            <w:rPr>
              <w:rFonts w:ascii="Courier New" w:eastAsia="Times New Roman" w:hAnsi="Courier New" w:cs="Courier New"/>
              <w:noProof/>
              <w:color w:val="333333"/>
              <w:sz w:val="21"/>
              <w:szCs w:val="21"/>
              <w:lang w:eastAsia="es-PE"/>
            </w:rPr>
          </w:rPrChange>
        </w:rPr>
        <w:t xml:space="preserve"> cursor</w:t>
      </w:r>
      <w:r w:rsidRPr="00FD6FF2">
        <w:rPr>
          <w:rFonts w:ascii="Courier New" w:eastAsia="Times New Roman" w:hAnsi="Courier New" w:cs="Courier New"/>
          <w:noProof/>
          <w:color w:val="666666"/>
          <w:sz w:val="21"/>
          <w:szCs w:val="21"/>
          <w:lang w:val="en-US" w:eastAsia="es-PE"/>
          <w:rPrChange w:id="157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72" w:author="Edwin Villanueva Talavera" w:date="2019-06-02T11:17:00Z">
            <w:rPr>
              <w:rFonts w:ascii="Courier New" w:eastAsia="Times New Roman" w:hAnsi="Courier New" w:cs="Courier New"/>
              <w:noProof/>
              <w:color w:val="333333"/>
              <w:sz w:val="21"/>
              <w:szCs w:val="21"/>
              <w:lang w:eastAsia="es-PE"/>
            </w:rPr>
          </w:rPrChange>
        </w:rPr>
        <w:t>fetchall()</w:t>
      </w:r>
    </w:p>
    <w:p w14:paraId="58D4DEFD"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7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1574" w:author="Edwin Villanueva Talavera" w:date="2019-06-02T11:17:00Z">
            <w:rPr>
              <w:rFonts w:ascii="Courier New" w:eastAsia="Times New Roman" w:hAnsi="Courier New" w:cs="Courier New"/>
              <w:b/>
              <w:bCs/>
              <w:noProof/>
              <w:color w:val="008000"/>
              <w:sz w:val="21"/>
              <w:szCs w:val="21"/>
              <w:lang w:eastAsia="es-PE"/>
            </w:rPr>
          </w:rPrChange>
        </w:rPr>
        <w:t>for</w:t>
      </w:r>
      <w:r w:rsidRPr="00FD6FF2">
        <w:rPr>
          <w:rFonts w:ascii="Courier New" w:eastAsia="Times New Roman" w:hAnsi="Courier New" w:cs="Courier New"/>
          <w:noProof/>
          <w:color w:val="333333"/>
          <w:sz w:val="21"/>
          <w:szCs w:val="21"/>
          <w:lang w:val="en-US" w:eastAsia="es-PE"/>
          <w:rPrChange w:id="1575" w:author="Edwin Villanueva Talavera" w:date="2019-06-02T11:17:00Z">
            <w:rPr>
              <w:rFonts w:ascii="Courier New" w:eastAsia="Times New Roman" w:hAnsi="Courier New" w:cs="Courier New"/>
              <w:noProof/>
              <w:color w:val="333333"/>
              <w:sz w:val="21"/>
              <w:szCs w:val="21"/>
              <w:lang w:eastAsia="es-PE"/>
            </w:rPr>
          </w:rPrChange>
        </w:rPr>
        <w:t xml:space="preserve"> id_especie </w:t>
      </w:r>
      <w:r w:rsidRPr="00FD6FF2">
        <w:rPr>
          <w:rFonts w:ascii="Courier New" w:eastAsia="Times New Roman" w:hAnsi="Courier New" w:cs="Courier New"/>
          <w:b/>
          <w:bCs/>
          <w:noProof/>
          <w:color w:val="AA22FF"/>
          <w:sz w:val="21"/>
          <w:szCs w:val="21"/>
          <w:lang w:val="en-US" w:eastAsia="es-PE"/>
          <w:rPrChange w:id="1576"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1577" w:author="Edwin Villanueva Talavera" w:date="2019-06-02T11:17:00Z">
            <w:rPr>
              <w:rFonts w:ascii="Courier New" w:eastAsia="Times New Roman" w:hAnsi="Courier New" w:cs="Courier New"/>
              <w:noProof/>
              <w:color w:val="333333"/>
              <w:sz w:val="21"/>
              <w:szCs w:val="21"/>
              <w:lang w:eastAsia="es-PE"/>
            </w:rPr>
          </w:rPrChange>
        </w:rPr>
        <w:t xml:space="preserve"> ids:</w:t>
      </w:r>
    </w:p>
    <w:p w14:paraId="797B7B47"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7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57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580"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581"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582"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1583"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1584" w:author="Edwin Villanueva Talavera" w:date="2019-06-02T11:17:00Z">
            <w:rPr>
              <w:rFonts w:ascii="Courier New" w:eastAsia="Times New Roman" w:hAnsi="Courier New" w:cs="Courier New"/>
              <w:noProof/>
              <w:color w:val="BA2121"/>
              <w:sz w:val="21"/>
              <w:szCs w:val="21"/>
              <w:lang w:eastAsia="es-PE"/>
            </w:rPr>
          </w:rPrChange>
        </w:rPr>
        <w:t>PCT for "</w:t>
      </w:r>
      <w:r w:rsidRPr="00FD6FF2">
        <w:rPr>
          <w:rFonts w:ascii="Courier New" w:eastAsia="Times New Roman" w:hAnsi="Courier New" w:cs="Courier New"/>
          <w:noProof/>
          <w:color w:val="333333"/>
          <w:sz w:val="21"/>
          <w:szCs w:val="21"/>
          <w:lang w:val="en-US" w:eastAsia="es-PE"/>
          <w:rPrChange w:id="158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58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8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588"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1589" w:author="Edwin Villanueva Talavera" w:date="2019-06-02T11:17:00Z">
            <w:rPr>
              <w:rFonts w:ascii="Courier New" w:eastAsia="Times New Roman" w:hAnsi="Courier New" w:cs="Courier New"/>
              <w:noProof/>
              <w:color w:val="333333"/>
              <w:sz w:val="21"/>
              <w:szCs w:val="21"/>
              <w:lang w:eastAsia="es-PE"/>
            </w:rPr>
          </w:rPrChange>
        </w:rPr>
        <w:t>(id_especie[</w:t>
      </w:r>
      <w:r w:rsidRPr="00FD6FF2">
        <w:rPr>
          <w:rFonts w:ascii="Courier New" w:eastAsia="Times New Roman" w:hAnsi="Courier New" w:cs="Courier New"/>
          <w:noProof/>
          <w:color w:val="666666"/>
          <w:sz w:val="21"/>
          <w:szCs w:val="21"/>
          <w:lang w:val="en-US" w:eastAsia="es-PE"/>
          <w:rPrChange w:id="1590"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159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59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59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594"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595"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159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597"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598" w:author="Edwin Villanueva Talavera" w:date="2019-06-02T11:17:00Z">
            <w:rPr>
              <w:rFonts w:ascii="Courier New" w:eastAsia="Times New Roman" w:hAnsi="Courier New" w:cs="Courier New"/>
              <w:noProof/>
              <w:color w:val="333333"/>
              <w:sz w:val="21"/>
              <w:szCs w:val="21"/>
              <w:lang w:eastAsia="es-PE"/>
            </w:rPr>
          </w:rPrChange>
        </w:rPr>
        <w:t>)</w:t>
      </w:r>
    </w:p>
    <w:p w14:paraId="11355E2A"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59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600"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160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0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03" w:author="Edwin Villanueva Talavera" w:date="2019-06-02T11:17:00Z">
            <w:rPr>
              <w:rFonts w:ascii="Courier New" w:eastAsia="Times New Roman" w:hAnsi="Courier New" w:cs="Courier New"/>
              <w:noProof/>
              <w:color w:val="BA2121"/>
              <w:sz w:val="21"/>
              <w:szCs w:val="21"/>
              <w:lang w:eastAsia="es-PE"/>
            </w:rPr>
          </w:rPrChange>
        </w:rPr>
        <w:t xml:space="preserve">"UPDATE secuencias SET flg_seleccionado = 1 WHERE id_especie = </w:t>
      </w:r>
      <w:r w:rsidRPr="00FD6FF2">
        <w:rPr>
          <w:rFonts w:ascii="Courier New" w:eastAsia="Times New Roman" w:hAnsi="Courier New" w:cs="Courier New"/>
          <w:b/>
          <w:bCs/>
          <w:noProof/>
          <w:color w:val="BB6688"/>
          <w:sz w:val="21"/>
          <w:szCs w:val="21"/>
          <w:lang w:val="en-US" w:eastAsia="es-PE"/>
          <w:rPrChange w:id="1604"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1605" w:author="Edwin Villanueva Talavera" w:date="2019-06-02T11:17:00Z">
            <w:rPr>
              <w:rFonts w:ascii="Courier New" w:eastAsia="Times New Roman" w:hAnsi="Courier New" w:cs="Courier New"/>
              <w:noProof/>
              <w:color w:val="BA2121"/>
              <w:sz w:val="21"/>
              <w:szCs w:val="21"/>
              <w:lang w:eastAsia="es-PE"/>
            </w:rPr>
          </w:rPrChang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606"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07"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008000"/>
          <w:sz w:val="21"/>
          <w:szCs w:val="21"/>
          <w:lang w:val="en-US" w:eastAsia="es-PE"/>
          <w:rPrChange w:id="1608"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1609"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1610"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1611"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1612" w:author="Edwin Villanueva Talavera" w:date="2019-06-02T11:17:00Z">
            <w:rPr>
              <w:rFonts w:ascii="Courier New" w:eastAsia="Times New Roman" w:hAnsi="Courier New" w:cs="Courier New"/>
              <w:noProof/>
              <w:color w:val="BA2121"/>
              <w:sz w:val="21"/>
              <w:szCs w:val="21"/>
              <w:lang w:eastAsia="es-PE"/>
            </w:rPr>
          </w:rPrChange>
        </w:rPr>
        <w:t>lncRNA for "</w:t>
      </w:r>
      <w:r w:rsidRPr="00FD6FF2">
        <w:rPr>
          <w:rFonts w:ascii="Courier New" w:eastAsia="Times New Roman" w:hAnsi="Courier New" w:cs="Courier New"/>
          <w:noProof/>
          <w:color w:val="333333"/>
          <w:sz w:val="21"/>
          <w:szCs w:val="21"/>
          <w:lang w:val="en-US" w:eastAsia="es-PE"/>
          <w:rPrChange w:id="161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61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1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1616"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1617" w:author="Edwin Villanueva Talavera" w:date="2019-06-02T11:17:00Z">
            <w:rPr>
              <w:rFonts w:ascii="Courier New" w:eastAsia="Times New Roman" w:hAnsi="Courier New" w:cs="Courier New"/>
              <w:noProof/>
              <w:color w:val="333333"/>
              <w:sz w:val="21"/>
              <w:szCs w:val="21"/>
              <w:lang w:eastAsia="es-PE"/>
            </w:rPr>
          </w:rPrChange>
        </w:rPr>
        <w:t>(id_especie[</w:t>
      </w:r>
      <w:r w:rsidRPr="00FD6FF2">
        <w:rPr>
          <w:rFonts w:ascii="Courier New" w:eastAsia="Times New Roman" w:hAnsi="Courier New" w:cs="Courier New"/>
          <w:noProof/>
          <w:color w:val="666666"/>
          <w:sz w:val="21"/>
          <w:szCs w:val="21"/>
          <w:lang w:val="en-US" w:eastAsia="es-PE"/>
          <w:rPrChange w:id="161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161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162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2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22"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23"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162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1625" w:author="Edwin Villanueva Talavera" w:date="2019-06-02T11:17:00Z">
            <w:rPr>
              <w:rFonts w:ascii="Courier New" w:eastAsia="Times New Roman" w:hAnsi="Courier New" w:cs="Courier New"/>
              <w:noProof/>
              <w:color w:val="BA2121"/>
              <w:sz w:val="21"/>
              <w:szCs w:val="21"/>
              <w:lang w:eastAsia="es-PE"/>
            </w:rPr>
          </w:rPrChange>
        </w:rPr>
        <w:t>" "</w:t>
      </w:r>
      <w:r w:rsidRPr="00FD6FF2">
        <w:rPr>
          <w:rFonts w:ascii="Courier New" w:eastAsia="Times New Roman" w:hAnsi="Courier New" w:cs="Courier New"/>
          <w:noProof/>
          <w:color w:val="333333"/>
          <w:sz w:val="21"/>
          <w:szCs w:val="21"/>
          <w:lang w:val="en-US" w:eastAsia="es-PE"/>
          <w:rPrChange w:id="1626" w:author="Edwin Villanueva Talavera" w:date="2019-06-02T11:17:00Z">
            <w:rPr>
              <w:rFonts w:ascii="Courier New" w:eastAsia="Times New Roman" w:hAnsi="Courier New" w:cs="Courier New"/>
              <w:noProof/>
              <w:color w:val="333333"/>
              <w:sz w:val="21"/>
              <w:szCs w:val="21"/>
              <w:lang w:eastAsia="es-PE"/>
            </w:rPr>
          </w:rPrChange>
        </w:rPr>
        <w:t>)</w:t>
      </w:r>
    </w:p>
    <w:p w14:paraId="1CA6C0CC"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162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1628"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162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16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1631" w:author="Edwin Villanueva Talavera" w:date="2019-06-02T11:17:00Z">
            <w:rPr>
              <w:rFonts w:ascii="Courier New" w:eastAsia="Times New Roman" w:hAnsi="Courier New" w:cs="Courier New"/>
              <w:noProof/>
              <w:color w:val="BA2121"/>
              <w:sz w:val="21"/>
              <w:szCs w:val="21"/>
              <w:lang w:eastAsia="es-PE"/>
            </w:rPr>
          </w:rPrChange>
        </w:rPr>
        <w:t xml:space="preserve">"UPDATE secuencias SET flg_seleccionado = 1 WHERE id_especie = </w:t>
      </w:r>
      <w:r w:rsidRPr="00FD6FF2">
        <w:rPr>
          <w:rFonts w:ascii="Courier New" w:eastAsia="Times New Roman" w:hAnsi="Courier New" w:cs="Courier New"/>
          <w:b/>
          <w:bCs/>
          <w:noProof/>
          <w:color w:val="BB6688"/>
          <w:sz w:val="21"/>
          <w:szCs w:val="21"/>
          <w:lang w:val="en-US" w:eastAsia="es-PE"/>
          <w:rPrChange w:id="1632"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1633" w:author="Edwin Villanueva Talavera" w:date="2019-06-02T11:17:00Z">
            <w:rPr>
              <w:rFonts w:ascii="Courier New" w:eastAsia="Times New Roman" w:hAnsi="Courier New" w:cs="Courier New"/>
              <w:noProof/>
              <w:color w:val="BA2121"/>
              <w:sz w:val="21"/>
              <w:szCs w:val="21"/>
              <w:lang w:eastAsia="es-PE"/>
            </w:rPr>
          </w:rPrChang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1634"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FD6FF2"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3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pt-BR" w:eastAsia="es-PE"/>
          <w:rPrChange w:id="1636"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pt-BR" w:eastAsia="es-PE"/>
          <w:rPrChange w:id="1637"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pt-BR" w:eastAsia="es-PE"/>
          <w:rPrChange w:id="1638"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pt-BR" w:eastAsia="es-PE"/>
          <w:rPrChange w:id="1639"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pt-BR" w:eastAsia="es-PE"/>
          <w:rPrChange w:id="1640" w:author="Edwin Villanueva Talavera" w:date="2019-06-02T11:17:00Z">
            <w:rPr>
              <w:rFonts w:ascii="Courier New" w:eastAsia="Times New Roman" w:hAnsi="Courier New" w:cs="Courier New"/>
              <w:noProof/>
              <w:color w:val="BA2121"/>
              <w:sz w:val="21"/>
              <w:szCs w:val="21"/>
              <w:lang w:eastAsia="es-PE"/>
            </w:rPr>
          </w:rPrChange>
        </w:rPr>
        <w:t xml:space="preserve">Proceso terminado...                                                                                  </w:t>
      </w:r>
      <w:r w:rsidRPr="00FD6FF2">
        <w:rPr>
          <w:rFonts w:ascii="Courier New" w:eastAsia="Times New Roman" w:hAnsi="Courier New" w:cs="Courier New"/>
          <w:b/>
          <w:bCs/>
          <w:noProof/>
          <w:color w:val="BB6622"/>
          <w:sz w:val="21"/>
          <w:szCs w:val="21"/>
          <w:lang w:val="pt-BR" w:eastAsia="es-PE"/>
          <w:rPrChange w:id="1641" w:author="Edwin Villanueva Talavera" w:date="2019-06-02T11:17:00Z">
            <w:rPr>
              <w:rFonts w:ascii="Courier New" w:eastAsia="Times New Roman" w:hAnsi="Courier New" w:cs="Courier New"/>
              <w:b/>
              <w:bCs/>
              <w:noProof/>
              <w:color w:val="BB6622"/>
              <w:sz w:val="21"/>
              <w:szCs w:val="21"/>
              <w:lang w:eastAsia="es-PE"/>
            </w:rPr>
          </w:rPrChange>
        </w:rPr>
        <w:t>\n</w:t>
      </w:r>
      <w:r w:rsidRPr="00FD6FF2">
        <w:rPr>
          <w:rFonts w:ascii="Courier New" w:eastAsia="Times New Roman" w:hAnsi="Courier New" w:cs="Courier New"/>
          <w:noProof/>
          <w:color w:val="BA2121"/>
          <w:sz w:val="21"/>
          <w:szCs w:val="21"/>
          <w:lang w:val="pt-BR" w:eastAsia="es-PE"/>
          <w:rPrChange w:id="1642"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pt-BR" w:eastAsia="es-PE"/>
          <w:rPrChange w:id="1643" w:author="Edwin Villanueva Talavera" w:date="2019-06-02T11:17:00Z">
            <w:rPr>
              <w:rFonts w:ascii="Courier New" w:eastAsia="Times New Roman" w:hAnsi="Courier New" w:cs="Courier New"/>
              <w:noProof/>
              <w:color w:val="333333"/>
              <w:sz w:val="21"/>
              <w:szCs w:val="21"/>
              <w:lang w:eastAsia="es-PE"/>
            </w:rPr>
          </w:rPrChange>
        </w:rPr>
        <w:t xml:space="preserve">) </w:t>
      </w:r>
    </w:p>
    <w:p w14:paraId="680E359A"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4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645" w:author="Edwin Villanueva Talavera" w:date="2019-06-02T11:17:00Z">
            <w:rPr>
              <w:rFonts w:ascii="Courier New" w:eastAsia="Times New Roman" w:hAnsi="Courier New" w:cs="Courier New"/>
              <w:noProof/>
              <w:color w:val="333333"/>
              <w:sz w:val="21"/>
              <w:szCs w:val="21"/>
              <w:lang w:eastAsia="es-PE"/>
            </w:rPr>
          </w:rPrChange>
        </w:rPr>
        <w:t xml:space="preserve">    </w:t>
      </w:r>
    </w:p>
    <w:p w14:paraId="042B456B" w14:textId="77777777" w:rsidR="00F64607" w:rsidRPr="00FD6FF2"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64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647" w:author="Edwin Villanueva Talavera" w:date="2019-06-02T11:17:00Z">
            <w:rPr>
              <w:rFonts w:ascii="Courier New" w:eastAsia="Times New Roman" w:hAnsi="Courier New" w:cs="Courier New"/>
              <w:noProof/>
              <w:color w:val="333333"/>
              <w:sz w:val="21"/>
              <w:szCs w:val="21"/>
              <w:lang w:eastAsia="es-PE"/>
            </w:rPr>
          </w:rPrChange>
        </w:rPr>
        <w:t>conn</w:t>
      </w:r>
      <w:r w:rsidRPr="00FD6FF2">
        <w:rPr>
          <w:rFonts w:ascii="Courier New" w:eastAsia="Times New Roman" w:hAnsi="Courier New" w:cs="Courier New"/>
          <w:noProof/>
          <w:color w:val="666666"/>
          <w:sz w:val="21"/>
          <w:szCs w:val="21"/>
          <w:lang w:val="pt-BR" w:eastAsia="es-PE"/>
          <w:rPrChange w:id="164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pt-BR" w:eastAsia="es-PE"/>
          <w:rPrChange w:id="1649" w:author="Edwin Villanueva Talavera" w:date="2019-06-02T11:17:00Z">
            <w:rPr>
              <w:rFonts w:ascii="Courier New" w:eastAsia="Times New Roman" w:hAnsi="Courier New" w:cs="Courier New"/>
              <w:noProof/>
              <w:color w:val="333333"/>
              <w:sz w:val="21"/>
              <w:szCs w:val="21"/>
              <w:lang w:eastAsia="es-PE"/>
            </w:rPr>
          </w:rPrChange>
        </w:rPr>
        <w:t>close()</w:t>
      </w:r>
    </w:p>
    <w:p w14:paraId="26E909AC" w14:textId="50B9E75D" w:rsidR="002E6685" w:rsidRPr="00FD6FF2" w:rsidRDefault="002E6685">
      <w:pPr>
        <w:spacing w:before="0" w:after="160" w:line="259" w:lineRule="auto"/>
        <w:rPr>
          <w:noProof/>
          <w:lang w:val="pt-BR"/>
          <w:rPrChange w:id="1650" w:author="Edwin Villanueva Talavera" w:date="2019-06-02T11:17:00Z">
            <w:rPr>
              <w:noProof/>
            </w:rPr>
          </w:rPrChange>
        </w:rPr>
      </w:pPr>
      <w:r w:rsidRPr="00FD6FF2">
        <w:rPr>
          <w:noProof/>
          <w:lang w:val="pt-BR"/>
          <w:rPrChange w:id="1651" w:author="Edwin Villanueva Talavera" w:date="2019-06-02T11:17:00Z">
            <w:rPr>
              <w:noProof/>
            </w:rPr>
          </w:rPrChange>
        </w:rPr>
        <w:br w:type="page"/>
      </w:r>
    </w:p>
    <w:p w14:paraId="06EDC38A" w14:textId="2BBD51A2" w:rsidR="00067E49" w:rsidRPr="00E16EF8" w:rsidRDefault="002E6685" w:rsidP="002E6685">
      <w:pPr>
        <w:pStyle w:val="Ttulo2"/>
        <w:numPr>
          <w:ilvl w:val="0"/>
          <w:numId w:val="21"/>
        </w:numPr>
        <w:rPr>
          <w:noProof/>
        </w:rPr>
      </w:pPr>
      <w:bookmarkStart w:id="1652" w:name="_Ref6248749"/>
      <w:bookmarkStart w:id="1653" w:name="_Toc10327579"/>
      <w:r w:rsidRPr="00E16EF8">
        <w:rPr>
          <w:noProof/>
        </w:rPr>
        <w:t xml:space="preserve">: Características – Longitud del </w:t>
      </w:r>
      <w:bookmarkEnd w:id="1652"/>
      <w:r w:rsidR="001E6BAC">
        <w:rPr>
          <w:noProof/>
        </w:rPr>
        <w:t>transcrito</w:t>
      </w:r>
      <w:bookmarkEnd w:id="1653"/>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654" w:name="_Ref6249821"/>
      <w:bookmarkStart w:id="1655" w:name="_Toc10327580"/>
      <w:r w:rsidRPr="00E16EF8">
        <w:rPr>
          <w:noProof/>
        </w:rPr>
        <w:t xml:space="preserve">: Características – </w:t>
      </w:r>
      <w:r w:rsidR="00E87289" w:rsidRPr="00E16EF8">
        <w:rPr>
          <w:noProof/>
        </w:rPr>
        <w:t>P</w:t>
      </w:r>
      <w:r w:rsidRPr="00E16EF8">
        <w:rPr>
          <w:noProof/>
        </w:rPr>
        <w:t>orcentaje de nucleótidos GC</w:t>
      </w:r>
      <w:bookmarkEnd w:id="1654"/>
      <w:bookmarkEnd w:id="1655"/>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FD6FF2" w:rsidRDefault="003B0E11" w:rsidP="003B0E11">
      <w:pPr>
        <w:pStyle w:val="HTMLconformatoprevio"/>
        <w:shd w:val="clear" w:color="auto" w:fill="F7F7F7"/>
        <w:wordWrap w:val="0"/>
        <w:rPr>
          <w:noProof/>
          <w:color w:val="333333"/>
          <w:sz w:val="21"/>
          <w:szCs w:val="21"/>
          <w:lang w:val="en-US"/>
          <w:rPrChange w:id="1656"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1657" w:author="Edwin Villanueva Talavera" w:date="2019-06-02T11:17:00Z">
            <w:rPr>
              <w:rStyle w:val="k"/>
              <w:b/>
              <w:bCs/>
              <w:noProof/>
              <w:color w:val="008000"/>
              <w:sz w:val="21"/>
              <w:szCs w:val="21"/>
            </w:rPr>
          </w:rPrChange>
        </w:rPr>
        <w:t>for</w:t>
      </w:r>
      <w:r w:rsidRPr="00FD6FF2">
        <w:rPr>
          <w:noProof/>
          <w:color w:val="333333"/>
          <w:sz w:val="21"/>
          <w:szCs w:val="21"/>
          <w:lang w:val="en-US"/>
          <w:rPrChange w:id="165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59" w:author="Edwin Villanueva Talavera" w:date="2019-06-02T11:17:00Z">
            <w:rPr>
              <w:rStyle w:val="n"/>
              <w:noProof/>
              <w:color w:val="333333"/>
              <w:sz w:val="21"/>
              <w:szCs w:val="21"/>
            </w:rPr>
          </w:rPrChange>
        </w:rPr>
        <w:t>transcriptoma</w:t>
      </w:r>
      <w:r w:rsidRPr="00FD6FF2">
        <w:rPr>
          <w:noProof/>
          <w:color w:val="333333"/>
          <w:sz w:val="21"/>
          <w:szCs w:val="21"/>
          <w:lang w:val="en-US"/>
          <w:rPrChange w:id="1660"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661" w:author="Edwin Villanueva Talavera" w:date="2019-06-02T11:17:00Z">
            <w:rPr>
              <w:rStyle w:val="ow"/>
              <w:b/>
              <w:bCs/>
              <w:noProof/>
              <w:color w:val="AA22FF"/>
              <w:sz w:val="21"/>
              <w:szCs w:val="21"/>
            </w:rPr>
          </w:rPrChange>
        </w:rPr>
        <w:t>in</w:t>
      </w:r>
      <w:r w:rsidRPr="00FD6FF2">
        <w:rPr>
          <w:noProof/>
          <w:color w:val="333333"/>
          <w:sz w:val="21"/>
          <w:szCs w:val="21"/>
          <w:lang w:val="en-US"/>
          <w:rPrChange w:id="166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63" w:author="Edwin Villanueva Talavera" w:date="2019-06-02T11:17:00Z">
            <w:rPr>
              <w:rStyle w:val="n"/>
              <w:noProof/>
              <w:color w:val="333333"/>
              <w:sz w:val="21"/>
              <w:szCs w:val="21"/>
            </w:rPr>
          </w:rPrChange>
        </w:rPr>
        <w:t>transcriptomas</w:t>
      </w:r>
      <w:r w:rsidRPr="00FD6FF2">
        <w:rPr>
          <w:rStyle w:val="p"/>
          <w:noProof/>
          <w:color w:val="333333"/>
          <w:sz w:val="21"/>
          <w:szCs w:val="21"/>
          <w:lang w:val="en-US"/>
          <w:rPrChange w:id="1664" w:author="Edwin Villanueva Talavera" w:date="2019-06-02T11:17:00Z">
            <w:rPr>
              <w:rStyle w:val="p"/>
              <w:noProof/>
              <w:color w:val="333333"/>
              <w:sz w:val="21"/>
              <w:szCs w:val="21"/>
            </w:rPr>
          </w:rPrChange>
        </w:rPr>
        <w:t>:</w:t>
      </w:r>
    </w:p>
    <w:p w14:paraId="6A32DFA1" w14:textId="77777777" w:rsidR="003B0E11" w:rsidRPr="00FD6FF2" w:rsidRDefault="003B0E11" w:rsidP="003B0E11">
      <w:pPr>
        <w:pStyle w:val="HTMLconformatoprevio"/>
        <w:shd w:val="clear" w:color="auto" w:fill="F7F7F7"/>
        <w:wordWrap w:val="0"/>
        <w:rPr>
          <w:noProof/>
          <w:color w:val="333333"/>
          <w:sz w:val="21"/>
          <w:szCs w:val="21"/>
          <w:lang w:val="en-US"/>
          <w:rPrChange w:id="1665" w:author="Edwin Villanueva Talavera" w:date="2019-06-02T11:17:00Z">
            <w:rPr>
              <w:noProof/>
              <w:color w:val="333333"/>
              <w:sz w:val="21"/>
              <w:szCs w:val="21"/>
            </w:rPr>
          </w:rPrChange>
        </w:rPr>
      </w:pPr>
      <w:r w:rsidRPr="00FD6FF2">
        <w:rPr>
          <w:noProof/>
          <w:color w:val="333333"/>
          <w:sz w:val="21"/>
          <w:szCs w:val="21"/>
          <w:lang w:val="en-US"/>
          <w:rPrChange w:id="166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67" w:author="Edwin Villanueva Talavera" w:date="2019-06-02T11:17:00Z">
            <w:rPr>
              <w:rStyle w:val="n"/>
              <w:noProof/>
              <w:color w:val="333333"/>
              <w:sz w:val="21"/>
              <w:szCs w:val="21"/>
            </w:rPr>
          </w:rPrChange>
        </w:rPr>
        <w:t>gc_content</w:t>
      </w:r>
      <w:r w:rsidRPr="00FD6FF2">
        <w:rPr>
          <w:noProof/>
          <w:color w:val="333333"/>
          <w:sz w:val="21"/>
          <w:szCs w:val="21"/>
          <w:lang w:val="en-US"/>
          <w:rPrChange w:id="166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66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67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71" w:author="Edwin Villanueva Talavera" w:date="2019-06-02T11:17:00Z">
            <w:rPr>
              <w:rStyle w:val="n"/>
              <w:noProof/>
              <w:color w:val="333333"/>
              <w:sz w:val="21"/>
              <w:szCs w:val="21"/>
            </w:rPr>
          </w:rPrChange>
        </w:rPr>
        <w:t>GC</w:t>
      </w:r>
      <w:r w:rsidRPr="00FD6FF2">
        <w:rPr>
          <w:rStyle w:val="p"/>
          <w:noProof/>
          <w:color w:val="333333"/>
          <w:sz w:val="21"/>
          <w:szCs w:val="21"/>
          <w:lang w:val="en-US"/>
          <w:rPrChange w:id="1672" w:author="Edwin Villanueva Talavera" w:date="2019-06-02T11:17:00Z">
            <w:rPr>
              <w:rStyle w:val="p"/>
              <w:noProof/>
              <w:color w:val="333333"/>
              <w:sz w:val="21"/>
              <w:szCs w:val="21"/>
            </w:rPr>
          </w:rPrChange>
        </w:rPr>
        <w:t>(</w:t>
      </w:r>
      <w:r w:rsidRPr="00FD6FF2">
        <w:rPr>
          <w:rStyle w:val="n"/>
          <w:noProof/>
          <w:color w:val="333333"/>
          <w:sz w:val="21"/>
          <w:szCs w:val="21"/>
          <w:lang w:val="en-US"/>
          <w:rPrChange w:id="1673"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674" w:author="Edwin Villanueva Talavera" w:date="2019-06-02T11:17:00Z">
            <w:rPr>
              <w:rStyle w:val="p"/>
              <w:noProof/>
              <w:color w:val="333333"/>
              <w:sz w:val="21"/>
              <w:szCs w:val="21"/>
            </w:rPr>
          </w:rPrChange>
        </w:rPr>
        <w:t>[</w:t>
      </w:r>
      <w:r w:rsidRPr="00FD6FF2">
        <w:rPr>
          <w:rStyle w:val="mi"/>
          <w:noProof/>
          <w:color w:val="666666"/>
          <w:sz w:val="21"/>
          <w:szCs w:val="21"/>
          <w:lang w:val="en-US"/>
          <w:rPrChange w:id="1675" w:author="Edwin Villanueva Talavera" w:date="2019-06-02T11:17:00Z">
            <w:rPr>
              <w:rStyle w:val="mi"/>
              <w:noProof/>
              <w:color w:val="666666"/>
              <w:sz w:val="21"/>
              <w:szCs w:val="21"/>
            </w:rPr>
          </w:rPrChange>
        </w:rPr>
        <w:t>1</w:t>
      </w:r>
      <w:r w:rsidRPr="00FD6FF2">
        <w:rPr>
          <w:rStyle w:val="p"/>
          <w:noProof/>
          <w:color w:val="333333"/>
          <w:sz w:val="21"/>
          <w:szCs w:val="21"/>
          <w:lang w:val="en-US"/>
          <w:rPrChange w:id="1676" w:author="Edwin Villanueva Talavera" w:date="2019-06-02T11:17:00Z">
            <w:rPr>
              <w:rStyle w:val="p"/>
              <w:noProof/>
              <w:color w:val="333333"/>
              <w:sz w:val="21"/>
              <w:szCs w:val="21"/>
            </w:rPr>
          </w:rPrChange>
        </w:rPr>
        <w:t>])</w:t>
      </w:r>
    </w:p>
    <w:p w14:paraId="3CBA1AED" w14:textId="77777777" w:rsidR="003B0E11" w:rsidRPr="00FD6FF2" w:rsidRDefault="003B0E11" w:rsidP="003B0E11">
      <w:pPr>
        <w:pStyle w:val="HTMLconformatoprevio"/>
        <w:shd w:val="clear" w:color="auto" w:fill="F7F7F7"/>
        <w:wordWrap w:val="0"/>
        <w:rPr>
          <w:noProof/>
          <w:color w:val="333333"/>
          <w:sz w:val="21"/>
          <w:szCs w:val="21"/>
          <w:lang w:val="en-US"/>
          <w:rPrChange w:id="1677" w:author="Edwin Villanueva Talavera" w:date="2019-06-02T11:17:00Z">
            <w:rPr>
              <w:noProof/>
              <w:color w:val="333333"/>
              <w:sz w:val="21"/>
              <w:szCs w:val="21"/>
            </w:rPr>
          </w:rPrChange>
        </w:rPr>
      </w:pPr>
      <w:r w:rsidRPr="00FD6FF2">
        <w:rPr>
          <w:noProof/>
          <w:color w:val="333333"/>
          <w:sz w:val="21"/>
          <w:szCs w:val="21"/>
          <w:lang w:val="en-US"/>
          <w:rPrChange w:id="167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79" w:author="Edwin Villanueva Talavera" w:date="2019-06-02T11:17:00Z">
            <w:rPr>
              <w:rStyle w:val="n"/>
              <w:noProof/>
              <w:color w:val="333333"/>
              <w:sz w:val="21"/>
              <w:szCs w:val="21"/>
            </w:rPr>
          </w:rPrChange>
        </w:rPr>
        <w:t>query</w:t>
      </w:r>
      <w:r w:rsidRPr="00FD6FF2">
        <w:rPr>
          <w:noProof/>
          <w:color w:val="333333"/>
          <w:sz w:val="21"/>
          <w:szCs w:val="21"/>
          <w:lang w:val="en-US"/>
          <w:rPrChange w:id="168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68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68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683" w:author="Edwin Villanueva Talavera" w:date="2019-06-02T11:17:00Z">
            <w:rPr>
              <w:rStyle w:val="s2"/>
              <w:noProof/>
              <w:color w:val="BA2121"/>
              <w:sz w:val="21"/>
              <w:szCs w:val="21"/>
            </w:rPr>
          </w:rPrChange>
        </w:rPr>
        <w:t xml:space="preserve">"UPDATE secuencias_features SET gc_content = </w:t>
      </w:r>
      <w:r w:rsidRPr="00FD6FF2">
        <w:rPr>
          <w:rStyle w:val="si"/>
          <w:b/>
          <w:bCs/>
          <w:noProof/>
          <w:color w:val="BB6688"/>
          <w:sz w:val="21"/>
          <w:szCs w:val="21"/>
          <w:lang w:val="en-US"/>
          <w:rPrChange w:id="1684"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685" w:author="Edwin Villanueva Talavera" w:date="2019-06-02T11:17:00Z">
            <w:rPr>
              <w:rStyle w:val="s2"/>
              <w:noProof/>
              <w:color w:val="BA2121"/>
              <w:sz w:val="21"/>
              <w:szCs w:val="21"/>
            </w:rPr>
          </w:rPrChange>
        </w:rPr>
        <w:t xml:space="preserve"> WHERE id_especie = </w:t>
      </w:r>
      <w:r w:rsidRPr="00FD6FF2">
        <w:rPr>
          <w:rStyle w:val="si"/>
          <w:b/>
          <w:bCs/>
          <w:noProof/>
          <w:color w:val="BB6688"/>
          <w:sz w:val="21"/>
          <w:szCs w:val="21"/>
          <w:lang w:val="en-US"/>
          <w:rPrChange w:id="1686"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687" w:author="Edwin Villanueva Talavera" w:date="2019-06-02T11:17:00Z">
            <w:rPr>
              <w:rStyle w:val="s2"/>
              <w:noProof/>
              <w:color w:val="BA2121"/>
              <w:sz w:val="21"/>
              <w:szCs w:val="21"/>
            </w:rPr>
          </w:rPrChange>
        </w:rPr>
        <w:t xml:space="preserve"> and cod_secuencia = </w:t>
      </w:r>
      <w:r w:rsidRPr="00FD6FF2">
        <w:rPr>
          <w:rStyle w:val="si"/>
          <w:b/>
          <w:bCs/>
          <w:noProof/>
          <w:color w:val="BB6688"/>
          <w:sz w:val="21"/>
          <w:szCs w:val="21"/>
          <w:lang w:val="en-US"/>
          <w:rPrChange w:id="1688"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1689" w:author="Edwin Villanueva Talavera" w:date="2019-06-02T11:17:00Z">
            <w:rPr>
              <w:rStyle w:val="s2"/>
              <w:noProof/>
              <w:color w:val="BA2121"/>
              <w:sz w:val="21"/>
              <w:szCs w:val="21"/>
            </w:rPr>
          </w:rPrChange>
        </w:rPr>
        <w:t>"</w:t>
      </w:r>
    </w:p>
    <w:p w14:paraId="4AA7BE1A" w14:textId="77777777" w:rsidR="003B0E11" w:rsidRPr="00FD6FF2" w:rsidRDefault="003B0E11" w:rsidP="003B0E11">
      <w:pPr>
        <w:pStyle w:val="HTMLconformatoprevio"/>
        <w:shd w:val="clear" w:color="auto" w:fill="F7F7F7"/>
        <w:wordWrap w:val="0"/>
        <w:rPr>
          <w:noProof/>
          <w:color w:val="333333"/>
          <w:sz w:val="21"/>
          <w:szCs w:val="21"/>
          <w:lang w:val="en-US"/>
          <w:rPrChange w:id="1690" w:author="Edwin Villanueva Talavera" w:date="2019-06-02T11:17:00Z">
            <w:rPr>
              <w:noProof/>
              <w:color w:val="333333"/>
              <w:sz w:val="21"/>
              <w:szCs w:val="21"/>
            </w:rPr>
          </w:rPrChange>
        </w:rPr>
      </w:pPr>
      <w:r w:rsidRPr="00FD6FF2">
        <w:rPr>
          <w:noProof/>
          <w:color w:val="333333"/>
          <w:sz w:val="21"/>
          <w:szCs w:val="21"/>
          <w:lang w:val="en-US"/>
          <w:rPrChange w:id="169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692"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169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694"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1695" w:author="Edwin Villanueva Talavera" w:date="2019-06-02T11:17:00Z">
            <w:rPr>
              <w:rStyle w:val="p"/>
              <w:noProof/>
              <w:color w:val="333333"/>
              <w:sz w:val="21"/>
              <w:szCs w:val="21"/>
            </w:rPr>
          </w:rPrChange>
        </w:rPr>
        <w:t>(</w:t>
      </w:r>
      <w:r w:rsidRPr="00FD6FF2">
        <w:rPr>
          <w:rStyle w:val="n"/>
          <w:noProof/>
          <w:color w:val="333333"/>
          <w:sz w:val="21"/>
          <w:szCs w:val="21"/>
          <w:lang w:val="en-US"/>
          <w:rPrChange w:id="1696" w:author="Edwin Villanueva Talavera" w:date="2019-06-02T11:17:00Z">
            <w:rPr>
              <w:rStyle w:val="n"/>
              <w:noProof/>
              <w:color w:val="333333"/>
              <w:sz w:val="21"/>
              <w:szCs w:val="21"/>
            </w:rPr>
          </w:rPrChange>
        </w:rPr>
        <w:t>query</w:t>
      </w:r>
      <w:r w:rsidRPr="00FD6FF2">
        <w:rPr>
          <w:rStyle w:val="p"/>
          <w:noProof/>
          <w:color w:val="333333"/>
          <w:sz w:val="21"/>
          <w:szCs w:val="21"/>
          <w:lang w:val="en-US"/>
          <w:rPrChange w:id="1697" w:author="Edwin Villanueva Talavera" w:date="2019-06-02T11:17:00Z">
            <w:rPr>
              <w:rStyle w:val="p"/>
              <w:noProof/>
              <w:color w:val="333333"/>
              <w:sz w:val="21"/>
              <w:szCs w:val="21"/>
            </w:rPr>
          </w:rPrChange>
        </w:rPr>
        <w:t>,</w:t>
      </w:r>
      <w:r w:rsidRPr="00FD6FF2">
        <w:rPr>
          <w:noProof/>
          <w:color w:val="333333"/>
          <w:sz w:val="21"/>
          <w:szCs w:val="21"/>
          <w:lang w:val="en-US"/>
          <w:rPrChange w:id="1698" w:author="Edwin Villanueva Talavera" w:date="2019-06-02T11:17:00Z">
            <w:rPr>
              <w:noProof/>
              <w:color w:val="333333"/>
              <w:sz w:val="21"/>
              <w:szCs w:val="21"/>
            </w:rPr>
          </w:rPrChange>
        </w:rPr>
        <w:t xml:space="preserve"> </w:t>
      </w:r>
      <w:r w:rsidRPr="00FD6FF2">
        <w:rPr>
          <w:rStyle w:val="p"/>
          <w:noProof/>
          <w:color w:val="333333"/>
          <w:sz w:val="21"/>
          <w:szCs w:val="21"/>
          <w:lang w:val="en-US"/>
          <w:rPrChange w:id="1699" w:author="Edwin Villanueva Talavera" w:date="2019-06-02T11:17:00Z">
            <w:rPr>
              <w:rStyle w:val="p"/>
              <w:noProof/>
              <w:color w:val="333333"/>
              <w:sz w:val="21"/>
              <w:szCs w:val="21"/>
            </w:rPr>
          </w:rPrChange>
        </w:rPr>
        <w:t>(</w:t>
      </w:r>
      <w:r w:rsidRPr="00FD6FF2">
        <w:rPr>
          <w:rStyle w:val="n"/>
          <w:noProof/>
          <w:color w:val="333333"/>
          <w:sz w:val="21"/>
          <w:szCs w:val="21"/>
          <w:lang w:val="en-US"/>
          <w:rPrChange w:id="1700" w:author="Edwin Villanueva Talavera" w:date="2019-06-02T11:17:00Z">
            <w:rPr>
              <w:rStyle w:val="n"/>
              <w:noProof/>
              <w:color w:val="333333"/>
              <w:sz w:val="21"/>
              <w:szCs w:val="21"/>
            </w:rPr>
          </w:rPrChange>
        </w:rPr>
        <w:t>gc_content</w:t>
      </w:r>
      <w:r w:rsidRPr="00FD6FF2">
        <w:rPr>
          <w:rStyle w:val="p"/>
          <w:noProof/>
          <w:color w:val="333333"/>
          <w:sz w:val="21"/>
          <w:szCs w:val="21"/>
          <w:lang w:val="en-US"/>
          <w:rPrChange w:id="1701" w:author="Edwin Villanueva Talavera" w:date="2019-06-02T11:17:00Z">
            <w:rPr>
              <w:rStyle w:val="p"/>
              <w:noProof/>
              <w:color w:val="333333"/>
              <w:sz w:val="21"/>
              <w:szCs w:val="21"/>
            </w:rPr>
          </w:rPrChange>
        </w:rPr>
        <w:t>,</w:t>
      </w:r>
      <w:r w:rsidRPr="00FD6FF2">
        <w:rPr>
          <w:noProof/>
          <w:color w:val="333333"/>
          <w:sz w:val="21"/>
          <w:szCs w:val="21"/>
          <w:lang w:val="en-US"/>
          <w:rPrChange w:id="170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03"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704" w:author="Edwin Villanueva Talavera" w:date="2019-06-02T11:17:00Z">
            <w:rPr>
              <w:rStyle w:val="p"/>
              <w:noProof/>
              <w:color w:val="333333"/>
              <w:sz w:val="21"/>
              <w:szCs w:val="21"/>
            </w:rPr>
          </w:rPrChange>
        </w:rPr>
        <w:t>[</w:t>
      </w:r>
      <w:r w:rsidRPr="00FD6FF2">
        <w:rPr>
          <w:rStyle w:val="mi"/>
          <w:noProof/>
          <w:color w:val="666666"/>
          <w:sz w:val="21"/>
          <w:szCs w:val="21"/>
          <w:lang w:val="en-US"/>
          <w:rPrChange w:id="1705" w:author="Edwin Villanueva Talavera" w:date="2019-06-02T11:17:00Z">
            <w:rPr>
              <w:rStyle w:val="mi"/>
              <w:noProof/>
              <w:color w:val="666666"/>
              <w:sz w:val="21"/>
              <w:szCs w:val="21"/>
            </w:rPr>
          </w:rPrChange>
        </w:rPr>
        <w:t>0</w:t>
      </w:r>
      <w:r w:rsidRPr="00FD6FF2">
        <w:rPr>
          <w:rStyle w:val="p"/>
          <w:noProof/>
          <w:color w:val="333333"/>
          <w:sz w:val="21"/>
          <w:szCs w:val="21"/>
          <w:lang w:val="en-US"/>
          <w:rPrChange w:id="1706" w:author="Edwin Villanueva Talavera" w:date="2019-06-02T11:17:00Z">
            <w:rPr>
              <w:rStyle w:val="p"/>
              <w:noProof/>
              <w:color w:val="333333"/>
              <w:sz w:val="21"/>
              <w:szCs w:val="21"/>
            </w:rPr>
          </w:rPrChange>
        </w:rPr>
        <w:t>],</w:t>
      </w:r>
      <w:r w:rsidRPr="00FD6FF2">
        <w:rPr>
          <w:noProof/>
          <w:color w:val="333333"/>
          <w:sz w:val="21"/>
          <w:szCs w:val="21"/>
          <w:lang w:val="en-US"/>
          <w:rPrChange w:id="170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08" w:author="Edwin Villanueva Talavera" w:date="2019-06-02T11:17:00Z">
            <w:rPr>
              <w:rStyle w:val="n"/>
              <w:noProof/>
              <w:color w:val="333333"/>
              <w:sz w:val="21"/>
              <w:szCs w:val="21"/>
            </w:rPr>
          </w:rPrChange>
        </w:rPr>
        <w:t>transcriptoma</w:t>
      </w:r>
      <w:r w:rsidRPr="00FD6FF2">
        <w:rPr>
          <w:rStyle w:val="p"/>
          <w:noProof/>
          <w:color w:val="333333"/>
          <w:sz w:val="21"/>
          <w:szCs w:val="21"/>
          <w:lang w:val="en-US"/>
          <w:rPrChange w:id="1709" w:author="Edwin Villanueva Talavera" w:date="2019-06-02T11:17:00Z">
            <w:rPr>
              <w:rStyle w:val="p"/>
              <w:noProof/>
              <w:color w:val="333333"/>
              <w:sz w:val="21"/>
              <w:szCs w:val="21"/>
            </w:rPr>
          </w:rPrChange>
        </w:rPr>
        <w:t>[</w:t>
      </w:r>
      <w:r w:rsidRPr="00FD6FF2">
        <w:rPr>
          <w:rStyle w:val="mi"/>
          <w:noProof/>
          <w:color w:val="666666"/>
          <w:sz w:val="21"/>
          <w:szCs w:val="21"/>
          <w:lang w:val="en-US"/>
          <w:rPrChange w:id="1710" w:author="Edwin Villanueva Talavera" w:date="2019-06-02T11:17:00Z">
            <w:rPr>
              <w:rStyle w:val="mi"/>
              <w:noProof/>
              <w:color w:val="666666"/>
              <w:sz w:val="21"/>
              <w:szCs w:val="21"/>
            </w:rPr>
          </w:rPrChange>
        </w:rPr>
        <w:t>0</w:t>
      </w:r>
      <w:r w:rsidRPr="00FD6FF2">
        <w:rPr>
          <w:rStyle w:val="p"/>
          <w:noProof/>
          <w:color w:val="333333"/>
          <w:sz w:val="21"/>
          <w:szCs w:val="21"/>
          <w:lang w:val="en-US"/>
          <w:rPrChange w:id="1711" w:author="Edwin Villanueva Talavera" w:date="2019-06-02T11:17:00Z">
            <w:rPr>
              <w:rStyle w:val="p"/>
              <w:noProof/>
              <w:color w:val="333333"/>
              <w:sz w:val="21"/>
              <w:szCs w:val="21"/>
            </w:rPr>
          </w:rPrChange>
        </w:rPr>
        <w:t>]))</w:t>
      </w:r>
    </w:p>
    <w:p w14:paraId="2034DAA4" w14:textId="77777777" w:rsidR="003B0E11" w:rsidRPr="00FD6FF2" w:rsidRDefault="003B0E11" w:rsidP="003B0E11">
      <w:pPr>
        <w:pStyle w:val="HTMLconformatoprevio"/>
        <w:shd w:val="clear" w:color="auto" w:fill="F7F7F7"/>
        <w:wordWrap w:val="0"/>
        <w:rPr>
          <w:noProof/>
          <w:color w:val="333333"/>
          <w:sz w:val="21"/>
          <w:szCs w:val="21"/>
          <w:lang w:val="en-US"/>
          <w:rPrChange w:id="1712" w:author="Edwin Villanueva Talavera" w:date="2019-06-02T11:17:00Z">
            <w:rPr>
              <w:noProof/>
              <w:color w:val="333333"/>
              <w:sz w:val="21"/>
              <w:szCs w:val="21"/>
            </w:rPr>
          </w:rPrChange>
        </w:rPr>
      </w:pPr>
      <w:r w:rsidRPr="00FD6FF2">
        <w:rPr>
          <w:noProof/>
          <w:color w:val="333333"/>
          <w:sz w:val="21"/>
          <w:szCs w:val="21"/>
          <w:lang w:val="en-US"/>
          <w:rPrChange w:id="171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14"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71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16"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1717" w:author="Edwin Villanueva Talavera" w:date="2019-06-02T11:17:00Z">
            <w:rPr>
              <w:rStyle w:val="p"/>
              <w:noProof/>
              <w:color w:val="333333"/>
              <w:sz w:val="21"/>
              <w:szCs w:val="21"/>
            </w:rPr>
          </w:rPrChange>
        </w:rPr>
        <w:t>()</w:t>
      </w:r>
    </w:p>
    <w:p w14:paraId="26B48E56" w14:textId="77777777" w:rsidR="003B0E11" w:rsidRPr="00FD6FF2" w:rsidRDefault="003B0E11" w:rsidP="003B0E11">
      <w:pPr>
        <w:pStyle w:val="HTMLconformatoprevio"/>
        <w:shd w:val="clear" w:color="auto" w:fill="F7F7F7"/>
        <w:wordWrap w:val="0"/>
        <w:rPr>
          <w:noProof/>
          <w:color w:val="333333"/>
          <w:sz w:val="21"/>
          <w:szCs w:val="21"/>
          <w:lang w:val="en-US"/>
          <w:rPrChange w:id="1718" w:author="Edwin Villanueva Talavera" w:date="2019-06-02T11:17:00Z">
            <w:rPr>
              <w:noProof/>
              <w:color w:val="333333"/>
              <w:sz w:val="21"/>
              <w:szCs w:val="21"/>
            </w:rPr>
          </w:rPrChange>
        </w:rPr>
      </w:pPr>
      <w:r w:rsidRPr="00FD6FF2">
        <w:rPr>
          <w:noProof/>
          <w:color w:val="333333"/>
          <w:sz w:val="21"/>
          <w:szCs w:val="21"/>
          <w:lang w:val="en-US"/>
          <w:rPrChange w:id="1719" w:author="Edwin Villanueva Talavera" w:date="2019-06-02T11:17:00Z">
            <w:rPr>
              <w:noProof/>
              <w:color w:val="333333"/>
              <w:sz w:val="21"/>
              <w:szCs w:val="21"/>
            </w:rPr>
          </w:rPrChange>
        </w:rPr>
        <w:t xml:space="preserve">    </w:t>
      </w:r>
    </w:p>
    <w:p w14:paraId="77C53B07" w14:textId="77777777" w:rsidR="003B0E11" w:rsidRPr="00FD6FF2" w:rsidRDefault="003B0E11" w:rsidP="003B0E11">
      <w:pPr>
        <w:pStyle w:val="HTMLconformatoprevio"/>
        <w:shd w:val="clear" w:color="auto" w:fill="F7F7F7"/>
        <w:wordWrap w:val="0"/>
        <w:rPr>
          <w:noProof/>
          <w:color w:val="333333"/>
          <w:sz w:val="21"/>
          <w:szCs w:val="21"/>
          <w:lang w:val="en-US"/>
          <w:rPrChange w:id="1720" w:author="Edwin Villanueva Talavera" w:date="2019-06-02T11:17:00Z">
            <w:rPr>
              <w:noProof/>
              <w:color w:val="333333"/>
              <w:sz w:val="21"/>
              <w:szCs w:val="21"/>
            </w:rPr>
          </w:rPrChange>
        </w:rPr>
      </w:pPr>
      <w:r w:rsidRPr="00FD6FF2">
        <w:rPr>
          <w:rStyle w:val="n"/>
          <w:noProof/>
          <w:color w:val="333333"/>
          <w:sz w:val="21"/>
          <w:szCs w:val="21"/>
          <w:lang w:val="en-US"/>
          <w:rPrChange w:id="1721"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72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23"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724" w:author="Edwin Villanueva Talavera" w:date="2019-06-02T11:17:00Z">
            <w:rPr>
              <w:rStyle w:val="p"/>
              <w:noProof/>
              <w:color w:val="333333"/>
              <w:sz w:val="21"/>
              <w:szCs w:val="21"/>
            </w:rPr>
          </w:rPrChange>
        </w:rPr>
        <w:t>()</w:t>
      </w:r>
    </w:p>
    <w:p w14:paraId="647667D0" w14:textId="77777777" w:rsidR="003B0E11" w:rsidRPr="00FD6FF2" w:rsidRDefault="003B0E11" w:rsidP="003B0E11">
      <w:pPr>
        <w:pStyle w:val="HTMLconformatoprevio"/>
        <w:shd w:val="clear" w:color="auto" w:fill="F7F7F7"/>
        <w:wordWrap w:val="0"/>
        <w:rPr>
          <w:noProof/>
          <w:color w:val="333333"/>
          <w:sz w:val="21"/>
          <w:szCs w:val="21"/>
          <w:lang w:val="en-US"/>
          <w:rPrChange w:id="1725" w:author="Edwin Villanueva Talavera" w:date="2019-06-02T11:17:00Z">
            <w:rPr>
              <w:noProof/>
              <w:color w:val="333333"/>
              <w:sz w:val="21"/>
              <w:szCs w:val="21"/>
            </w:rPr>
          </w:rPrChange>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4B0D0467" w:rsidR="00B86055" w:rsidRPr="00E16EF8" w:rsidRDefault="00B86055" w:rsidP="000B1366">
      <w:pPr>
        <w:pStyle w:val="Ttulo2"/>
        <w:numPr>
          <w:ilvl w:val="0"/>
          <w:numId w:val="21"/>
        </w:numPr>
        <w:rPr>
          <w:noProof/>
        </w:rPr>
      </w:pPr>
      <w:bookmarkStart w:id="1726" w:name="_Ref6568344"/>
      <w:bookmarkStart w:id="1727" w:name="_Toc10327581"/>
      <w:r w:rsidRPr="00E16EF8">
        <w:rPr>
          <w:noProof/>
        </w:rPr>
        <w:t xml:space="preserve">: </w:t>
      </w:r>
      <w:r w:rsidR="000B1366" w:rsidRPr="00E16EF8">
        <w:rPr>
          <w:noProof/>
        </w:rPr>
        <w:t xml:space="preserve">Generación de archivos </w:t>
      </w:r>
      <w:r w:rsidR="00052AB5">
        <w:rPr>
          <w:noProof/>
        </w:rPr>
        <w:t xml:space="preserve">en formato </w:t>
      </w:r>
      <w:r w:rsidR="000B1366" w:rsidRPr="00E16EF8">
        <w:rPr>
          <w:noProof/>
        </w:rPr>
        <w:t>fasta para CDS y lncRNA</w:t>
      </w:r>
      <w:bookmarkEnd w:id="1726"/>
      <w:bookmarkEnd w:id="1727"/>
      <w:r w:rsidRPr="00E16EF8">
        <w:rPr>
          <w:noProof/>
        </w:rPr>
        <w:t xml:space="preserve"> </w:t>
      </w:r>
    </w:p>
    <w:p w14:paraId="61CF4DF4" w14:textId="77777777" w:rsidR="000B1366" w:rsidRPr="00FD6FF2" w:rsidRDefault="000B1366" w:rsidP="000B1366">
      <w:pPr>
        <w:pStyle w:val="HTMLconformatoprevio"/>
        <w:shd w:val="clear" w:color="auto" w:fill="F7F7F7"/>
        <w:wordWrap w:val="0"/>
        <w:rPr>
          <w:noProof/>
          <w:color w:val="333333"/>
          <w:sz w:val="21"/>
          <w:szCs w:val="21"/>
          <w:lang w:val="en-US"/>
          <w:rPrChange w:id="1728"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172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30" w:author="Edwin Villanueva Talavera" w:date="2019-06-02T11:17:00Z">
            <w:rPr>
              <w:rStyle w:val="n"/>
              <w:noProof/>
              <w:color w:val="333333"/>
              <w:sz w:val="21"/>
              <w:szCs w:val="21"/>
            </w:rPr>
          </w:rPrChange>
        </w:rPr>
        <w:t>time</w:t>
      </w:r>
    </w:p>
    <w:p w14:paraId="68EE77EF" w14:textId="77777777" w:rsidR="000B1366" w:rsidRPr="00FD6FF2" w:rsidRDefault="000B1366" w:rsidP="000B1366">
      <w:pPr>
        <w:pStyle w:val="HTMLconformatoprevio"/>
        <w:shd w:val="clear" w:color="auto" w:fill="F7F7F7"/>
        <w:wordWrap w:val="0"/>
        <w:rPr>
          <w:noProof/>
          <w:color w:val="333333"/>
          <w:sz w:val="21"/>
          <w:szCs w:val="21"/>
          <w:lang w:val="en-US"/>
          <w:rPrChange w:id="1731" w:author="Edwin Villanueva Talavera" w:date="2019-06-02T11:17:00Z">
            <w:rPr>
              <w:noProof/>
              <w:color w:val="333333"/>
              <w:sz w:val="21"/>
              <w:szCs w:val="21"/>
            </w:rPr>
          </w:rPrChange>
        </w:rPr>
      </w:pPr>
      <w:r w:rsidRPr="00FD6FF2">
        <w:rPr>
          <w:rStyle w:val="kn"/>
          <w:b/>
          <w:bCs/>
          <w:noProof/>
          <w:color w:val="008000"/>
          <w:sz w:val="21"/>
          <w:szCs w:val="21"/>
          <w:lang w:val="en-US"/>
          <w:rPrChange w:id="1732" w:author="Edwin Villanueva Talavera" w:date="2019-06-02T11:17:00Z">
            <w:rPr>
              <w:rStyle w:val="kn"/>
              <w:b/>
              <w:bCs/>
              <w:noProof/>
              <w:color w:val="008000"/>
              <w:sz w:val="21"/>
              <w:szCs w:val="21"/>
            </w:rPr>
          </w:rPrChange>
        </w:rPr>
        <w:t>import</w:t>
      </w:r>
      <w:r w:rsidRPr="00FD6FF2">
        <w:rPr>
          <w:noProof/>
          <w:color w:val="333333"/>
          <w:sz w:val="21"/>
          <w:szCs w:val="21"/>
          <w:lang w:val="en-US"/>
          <w:rPrChange w:id="1733"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734" w:author="Edwin Villanueva Talavera" w:date="2019-06-02T11:17:00Z">
            <w:rPr>
              <w:rStyle w:val="nn"/>
              <w:b/>
              <w:bCs/>
              <w:noProof/>
              <w:color w:val="0000FF"/>
              <w:sz w:val="21"/>
              <w:szCs w:val="21"/>
            </w:rPr>
          </w:rPrChange>
        </w:rPr>
        <w:t>mysql.connector</w:t>
      </w:r>
    </w:p>
    <w:p w14:paraId="1F7BF40D" w14:textId="77777777" w:rsidR="000B1366" w:rsidRPr="00FD6FF2" w:rsidRDefault="000B1366" w:rsidP="000B1366">
      <w:pPr>
        <w:pStyle w:val="HTMLconformatoprevio"/>
        <w:shd w:val="clear" w:color="auto" w:fill="F7F7F7"/>
        <w:wordWrap w:val="0"/>
        <w:rPr>
          <w:noProof/>
          <w:color w:val="333333"/>
          <w:sz w:val="21"/>
          <w:szCs w:val="21"/>
          <w:lang w:val="en-US"/>
          <w:rPrChange w:id="1735" w:author="Edwin Villanueva Talavera" w:date="2019-06-02T11:17:00Z">
            <w:rPr>
              <w:noProof/>
              <w:color w:val="333333"/>
              <w:sz w:val="21"/>
              <w:szCs w:val="21"/>
            </w:rPr>
          </w:rPrChange>
        </w:rPr>
      </w:pPr>
      <w:r w:rsidRPr="00FD6FF2">
        <w:rPr>
          <w:rStyle w:val="kn"/>
          <w:b/>
          <w:bCs/>
          <w:noProof/>
          <w:color w:val="008000"/>
          <w:sz w:val="21"/>
          <w:szCs w:val="21"/>
          <w:lang w:val="en-US"/>
          <w:rPrChange w:id="1736" w:author="Edwin Villanueva Talavera" w:date="2019-06-02T11:17:00Z">
            <w:rPr>
              <w:rStyle w:val="kn"/>
              <w:b/>
              <w:bCs/>
              <w:noProof/>
              <w:color w:val="008000"/>
              <w:sz w:val="21"/>
              <w:szCs w:val="21"/>
            </w:rPr>
          </w:rPrChange>
        </w:rPr>
        <w:t>import</w:t>
      </w:r>
      <w:r w:rsidRPr="00FD6FF2">
        <w:rPr>
          <w:noProof/>
          <w:color w:val="333333"/>
          <w:sz w:val="21"/>
          <w:szCs w:val="21"/>
          <w:lang w:val="en-US"/>
          <w:rPrChange w:id="1737"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738" w:author="Edwin Villanueva Talavera" w:date="2019-06-02T11:17:00Z">
            <w:rPr>
              <w:rStyle w:val="nn"/>
              <w:b/>
              <w:bCs/>
              <w:noProof/>
              <w:color w:val="0000FF"/>
              <w:sz w:val="21"/>
              <w:szCs w:val="21"/>
            </w:rPr>
          </w:rPrChange>
        </w:rPr>
        <w:t>os</w:t>
      </w:r>
    </w:p>
    <w:p w14:paraId="714E6399" w14:textId="77777777" w:rsidR="000B1366" w:rsidRPr="00FD6FF2" w:rsidRDefault="000B1366" w:rsidP="000B1366">
      <w:pPr>
        <w:pStyle w:val="HTMLconformatoprevio"/>
        <w:shd w:val="clear" w:color="auto" w:fill="F7F7F7"/>
        <w:wordWrap w:val="0"/>
        <w:rPr>
          <w:noProof/>
          <w:color w:val="333333"/>
          <w:sz w:val="21"/>
          <w:szCs w:val="21"/>
          <w:lang w:val="en-US"/>
          <w:rPrChange w:id="1739" w:author="Edwin Villanueva Talavera" w:date="2019-06-02T11:17:00Z">
            <w:rPr>
              <w:noProof/>
              <w:color w:val="333333"/>
              <w:sz w:val="21"/>
              <w:szCs w:val="21"/>
            </w:rPr>
          </w:rPrChange>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FD6FF2" w:rsidRDefault="000B1366" w:rsidP="000B1366">
      <w:pPr>
        <w:pStyle w:val="HTMLconformatoprevio"/>
        <w:shd w:val="clear" w:color="auto" w:fill="F7F7F7"/>
        <w:wordWrap w:val="0"/>
        <w:rPr>
          <w:noProof/>
          <w:color w:val="333333"/>
          <w:sz w:val="21"/>
          <w:szCs w:val="21"/>
          <w:lang w:val="en-US"/>
          <w:rPrChange w:id="1740"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1741" w:author="Edwin Villanueva Talavera" w:date="2019-06-02T11:17:00Z">
            <w:rPr>
              <w:rStyle w:val="k"/>
              <w:b/>
              <w:bCs/>
              <w:noProof/>
              <w:color w:val="008000"/>
              <w:sz w:val="21"/>
              <w:szCs w:val="21"/>
            </w:rPr>
          </w:rPrChange>
        </w:rPr>
        <w:t>for</w:t>
      </w:r>
      <w:r w:rsidRPr="00FD6FF2">
        <w:rPr>
          <w:noProof/>
          <w:color w:val="333333"/>
          <w:sz w:val="21"/>
          <w:szCs w:val="21"/>
          <w:lang w:val="en-US"/>
          <w:rPrChange w:id="174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43" w:author="Edwin Villanueva Talavera" w:date="2019-06-02T11:17:00Z">
            <w:rPr>
              <w:rStyle w:val="n"/>
              <w:noProof/>
              <w:color w:val="333333"/>
              <w:sz w:val="21"/>
              <w:szCs w:val="21"/>
            </w:rPr>
          </w:rPrChange>
        </w:rPr>
        <w:t>t_parte</w:t>
      </w:r>
      <w:r w:rsidRPr="00FD6FF2">
        <w:rPr>
          <w:noProof/>
          <w:color w:val="333333"/>
          <w:sz w:val="21"/>
          <w:szCs w:val="21"/>
          <w:lang w:val="en-US"/>
          <w:rPrChange w:id="1744"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1745" w:author="Edwin Villanueva Talavera" w:date="2019-06-02T11:17:00Z">
            <w:rPr>
              <w:rStyle w:val="ow"/>
              <w:b/>
              <w:bCs/>
              <w:noProof/>
              <w:color w:val="AA22FF"/>
              <w:sz w:val="21"/>
              <w:szCs w:val="21"/>
            </w:rPr>
          </w:rPrChange>
        </w:rPr>
        <w:t>in</w:t>
      </w:r>
      <w:r w:rsidRPr="00FD6FF2">
        <w:rPr>
          <w:noProof/>
          <w:color w:val="333333"/>
          <w:sz w:val="21"/>
          <w:szCs w:val="21"/>
          <w:lang w:val="en-US"/>
          <w:rPrChange w:id="174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47" w:author="Edwin Villanueva Talavera" w:date="2019-06-02T11:17:00Z">
            <w:rPr>
              <w:rStyle w:val="n"/>
              <w:noProof/>
              <w:color w:val="333333"/>
              <w:sz w:val="21"/>
              <w:szCs w:val="21"/>
            </w:rPr>
          </w:rPrChange>
        </w:rPr>
        <w:t>t_partes</w:t>
      </w:r>
      <w:r w:rsidRPr="00FD6FF2">
        <w:rPr>
          <w:rStyle w:val="p"/>
          <w:noProof/>
          <w:color w:val="333333"/>
          <w:sz w:val="21"/>
          <w:szCs w:val="21"/>
          <w:lang w:val="en-US"/>
          <w:rPrChange w:id="1748" w:author="Edwin Villanueva Talavera" w:date="2019-06-02T11:17:00Z">
            <w:rPr>
              <w:rStyle w:val="p"/>
              <w:noProof/>
              <w:color w:val="333333"/>
              <w:sz w:val="21"/>
              <w:szCs w:val="21"/>
            </w:rPr>
          </w:rPrChange>
        </w:rPr>
        <w:t>:</w:t>
      </w:r>
    </w:p>
    <w:p w14:paraId="7C8FEA11" w14:textId="77777777" w:rsidR="000B1366" w:rsidRPr="00FD6FF2" w:rsidRDefault="000B1366" w:rsidP="000B1366">
      <w:pPr>
        <w:pStyle w:val="HTMLconformatoprevio"/>
        <w:shd w:val="clear" w:color="auto" w:fill="F7F7F7"/>
        <w:wordWrap w:val="0"/>
        <w:rPr>
          <w:noProof/>
          <w:color w:val="333333"/>
          <w:sz w:val="21"/>
          <w:szCs w:val="21"/>
          <w:lang w:val="pt-BR"/>
          <w:rPrChange w:id="1749" w:author="Edwin Villanueva Talavera" w:date="2019-06-02T11:17:00Z">
            <w:rPr>
              <w:noProof/>
              <w:color w:val="333333"/>
              <w:sz w:val="21"/>
              <w:szCs w:val="21"/>
            </w:rPr>
          </w:rPrChange>
        </w:rPr>
      </w:pPr>
      <w:r w:rsidRPr="00FD6FF2">
        <w:rPr>
          <w:noProof/>
          <w:color w:val="333333"/>
          <w:sz w:val="21"/>
          <w:szCs w:val="21"/>
          <w:lang w:val="en-US"/>
          <w:rPrChange w:id="1750" w:author="Edwin Villanueva Talavera" w:date="2019-06-02T11:17:00Z">
            <w:rPr>
              <w:noProof/>
              <w:color w:val="333333"/>
              <w:sz w:val="21"/>
              <w:szCs w:val="21"/>
            </w:rPr>
          </w:rPrChange>
        </w:rPr>
        <w:t xml:space="preserve">            </w:t>
      </w:r>
      <w:r w:rsidRPr="00FD6FF2">
        <w:rPr>
          <w:rStyle w:val="n"/>
          <w:noProof/>
          <w:color w:val="333333"/>
          <w:sz w:val="21"/>
          <w:szCs w:val="21"/>
          <w:lang w:val="pt-BR"/>
          <w:rPrChange w:id="1751"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pt-BR"/>
          <w:rPrChange w:id="175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pt-BR"/>
          <w:rPrChange w:id="1753" w:author="Edwin Villanueva Talavera" w:date="2019-06-02T11:17:00Z">
            <w:rPr>
              <w:rStyle w:val="n"/>
              <w:noProof/>
              <w:color w:val="333333"/>
              <w:sz w:val="21"/>
              <w:szCs w:val="21"/>
            </w:rPr>
          </w:rPrChange>
        </w:rPr>
        <w:t>write</w:t>
      </w:r>
      <w:r w:rsidRPr="00FD6FF2">
        <w:rPr>
          <w:rStyle w:val="p"/>
          <w:noProof/>
          <w:color w:val="333333"/>
          <w:sz w:val="21"/>
          <w:szCs w:val="21"/>
          <w:lang w:val="pt-BR"/>
          <w:rPrChange w:id="1754" w:author="Edwin Villanueva Talavera" w:date="2019-06-02T11:17:00Z">
            <w:rPr>
              <w:rStyle w:val="p"/>
              <w:noProof/>
              <w:color w:val="333333"/>
              <w:sz w:val="21"/>
              <w:szCs w:val="21"/>
            </w:rPr>
          </w:rPrChange>
        </w:rPr>
        <w:t>(</w:t>
      </w:r>
      <w:r w:rsidRPr="00FD6FF2">
        <w:rPr>
          <w:rStyle w:val="s2"/>
          <w:rFonts w:eastAsiaTheme="majorEastAsia"/>
          <w:noProof/>
          <w:color w:val="BA2121"/>
          <w:sz w:val="21"/>
          <w:szCs w:val="21"/>
          <w:lang w:val="pt-BR"/>
          <w:rPrChange w:id="1755" w:author="Edwin Villanueva Talavera" w:date="2019-06-02T11:17:00Z">
            <w:rPr>
              <w:rStyle w:val="s2"/>
              <w:rFonts w:eastAsiaTheme="majorEastAsia"/>
              <w:noProof/>
              <w:color w:val="BA2121"/>
              <w:sz w:val="21"/>
              <w:szCs w:val="21"/>
            </w:rPr>
          </w:rPrChange>
        </w:rPr>
        <w:t>"</w:t>
      </w:r>
      <w:r w:rsidRPr="00FD6FF2">
        <w:rPr>
          <w:rStyle w:val="si"/>
          <w:b/>
          <w:bCs/>
          <w:noProof/>
          <w:color w:val="BB6688"/>
          <w:sz w:val="21"/>
          <w:szCs w:val="21"/>
          <w:lang w:val="pt-BR"/>
          <w:rPrChange w:id="1756" w:author="Edwin Villanueva Talavera" w:date="2019-06-02T11:17:00Z">
            <w:rPr>
              <w:rStyle w:val="si"/>
              <w:b/>
              <w:bCs/>
              <w:noProof/>
              <w:color w:val="BB6688"/>
              <w:sz w:val="21"/>
              <w:szCs w:val="21"/>
            </w:rPr>
          </w:rPrChange>
        </w:rPr>
        <w:t>%s</w:t>
      </w:r>
      <w:r w:rsidRPr="00FD6FF2">
        <w:rPr>
          <w:rStyle w:val="se"/>
          <w:b/>
          <w:bCs/>
          <w:noProof/>
          <w:color w:val="BB6622"/>
          <w:sz w:val="21"/>
          <w:szCs w:val="21"/>
          <w:lang w:val="pt-BR"/>
          <w:rPrChange w:id="1757" w:author="Edwin Villanueva Talavera" w:date="2019-06-02T11:17:00Z">
            <w:rPr>
              <w:rStyle w:val="se"/>
              <w:b/>
              <w:bCs/>
              <w:noProof/>
              <w:color w:val="BB6622"/>
              <w:sz w:val="21"/>
              <w:szCs w:val="21"/>
            </w:rPr>
          </w:rPrChange>
        </w:rPr>
        <w:t>\n</w:t>
      </w:r>
      <w:r w:rsidRPr="00FD6FF2">
        <w:rPr>
          <w:rStyle w:val="s2"/>
          <w:rFonts w:eastAsiaTheme="majorEastAsia"/>
          <w:noProof/>
          <w:color w:val="BA2121"/>
          <w:sz w:val="21"/>
          <w:szCs w:val="21"/>
          <w:lang w:val="pt-BR"/>
          <w:rPrChange w:id="1758" w:author="Edwin Villanueva Talavera" w:date="2019-06-02T11:17:00Z">
            <w:rPr>
              <w:rStyle w:val="s2"/>
              <w:rFonts w:eastAsiaTheme="majorEastAsia"/>
              <w:noProof/>
              <w:color w:val="BA2121"/>
              <w:sz w:val="21"/>
              <w:szCs w:val="21"/>
            </w:rPr>
          </w:rPrChange>
        </w:rPr>
        <w:t>"</w:t>
      </w:r>
      <w:r w:rsidRPr="00FD6FF2">
        <w:rPr>
          <w:noProof/>
          <w:color w:val="333333"/>
          <w:sz w:val="21"/>
          <w:szCs w:val="21"/>
          <w:lang w:val="pt-BR"/>
          <w:rPrChange w:id="175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1760"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1761" w:author="Edwin Villanueva Talavera" w:date="2019-06-02T11:17:00Z">
            <w:rPr>
              <w:noProof/>
              <w:color w:val="333333"/>
              <w:sz w:val="21"/>
              <w:szCs w:val="21"/>
            </w:rPr>
          </w:rPrChange>
        </w:rPr>
        <w:t xml:space="preserve"> </w:t>
      </w:r>
      <w:r w:rsidRPr="00FD6FF2">
        <w:rPr>
          <w:rStyle w:val="p"/>
          <w:noProof/>
          <w:color w:val="333333"/>
          <w:sz w:val="21"/>
          <w:szCs w:val="21"/>
          <w:lang w:val="pt-BR"/>
          <w:rPrChange w:id="1762" w:author="Edwin Villanueva Talavera" w:date="2019-06-02T11:17:00Z">
            <w:rPr>
              <w:rStyle w:val="p"/>
              <w:noProof/>
              <w:color w:val="333333"/>
              <w:sz w:val="21"/>
              <w:szCs w:val="21"/>
            </w:rPr>
          </w:rPrChange>
        </w:rPr>
        <w:t>(</w:t>
      </w:r>
      <w:r w:rsidRPr="00FD6FF2">
        <w:rPr>
          <w:rStyle w:val="n"/>
          <w:noProof/>
          <w:color w:val="333333"/>
          <w:sz w:val="21"/>
          <w:szCs w:val="21"/>
          <w:lang w:val="pt-BR"/>
          <w:rPrChange w:id="1763" w:author="Edwin Villanueva Talavera" w:date="2019-06-02T11:17:00Z">
            <w:rPr>
              <w:rStyle w:val="n"/>
              <w:noProof/>
              <w:color w:val="333333"/>
              <w:sz w:val="21"/>
              <w:szCs w:val="21"/>
            </w:rPr>
          </w:rPrChange>
        </w:rPr>
        <w:t>t_parte</w:t>
      </w:r>
      <w:r w:rsidRPr="00FD6FF2">
        <w:rPr>
          <w:rStyle w:val="p"/>
          <w:noProof/>
          <w:color w:val="333333"/>
          <w:sz w:val="21"/>
          <w:szCs w:val="21"/>
          <w:lang w:val="pt-BR"/>
          <w:rPrChange w:id="1764" w:author="Edwin Villanueva Talavera" w:date="2019-06-02T11:17:00Z">
            <w:rPr>
              <w:rStyle w:val="p"/>
              <w:noProof/>
              <w:color w:val="333333"/>
              <w:sz w:val="21"/>
              <w:szCs w:val="21"/>
            </w:rPr>
          </w:rPrChange>
        </w:rPr>
        <w:t>))</w:t>
      </w:r>
    </w:p>
    <w:p w14:paraId="38139460" w14:textId="77777777" w:rsidR="000B1366" w:rsidRPr="00FD6FF2" w:rsidRDefault="000B1366" w:rsidP="000B1366">
      <w:pPr>
        <w:pStyle w:val="HTMLconformatoprevio"/>
        <w:shd w:val="clear" w:color="auto" w:fill="F7F7F7"/>
        <w:wordWrap w:val="0"/>
        <w:rPr>
          <w:noProof/>
          <w:color w:val="333333"/>
          <w:sz w:val="21"/>
          <w:szCs w:val="21"/>
          <w:lang w:val="en-US"/>
          <w:rPrChange w:id="1765" w:author="Edwin Villanueva Talavera" w:date="2019-06-02T11:17:00Z">
            <w:rPr>
              <w:noProof/>
              <w:color w:val="333333"/>
              <w:sz w:val="21"/>
              <w:szCs w:val="21"/>
            </w:rPr>
          </w:rPrChange>
        </w:rPr>
      </w:pPr>
      <w:r w:rsidRPr="00FD6FF2">
        <w:rPr>
          <w:noProof/>
          <w:color w:val="333333"/>
          <w:sz w:val="21"/>
          <w:szCs w:val="21"/>
          <w:lang w:val="pt-BR"/>
          <w:rPrChange w:id="176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67"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en-US"/>
          <w:rPrChange w:id="176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69" w:author="Edwin Villanueva Talavera" w:date="2019-06-02T11:17:00Z">
            <w:rPr>
              <w:rStyle w:val="n"/>
              <w:noProof/>
              <w:color w:val="333333"/>
              <w:sz w:val="21"/>
              <w:szCs w:val="21"/>
            </w:rPr>
          </w:rPrChange>
        </w:rPr>
        <w:t>close</w:t>
      </w:r>
      <w:r w:rsidRPr="00FD6FF2">
        <w:rPr>
          <w:rStyle w:val="p"/>
          <w:noProof/>
          <w:color w:val="333333"/>
          <w:sz w:val="21"/>
          <w:szCs w:val="21"/>
          <w:lang w:val="en-US"/>
          <w:rPrChange w:id="1770" w:author="Edwin Villanueva Talavera" w:date="2019-06-02T11:17:00Z">
            <w:rPr>
              <w:rStyle w:val="p"/>
              <w:noProof/>
              <w:color w:val="333333"/>
              <w:sz w:val="21"/>
              <w:szCs w:val="21"/>
            </w:rPr>
          </w:rPrChange>
        </w:rPr>
        <w:t>()</w:t>
      </w:r>
    </w:p>
    <w:p w14:paraId="622FE6A3" w14:textId="77777777" w:rsidR="000B1366" w:rsidRPr="00FD6FF2" w:rsidRDefault="000B1366" w:rsidP="000B1366">
      <w:pPr>
        <w:pStyle w:val="HTMLconformatoprevio"/>
        <w:shd w:val="clear" w:color="auto" w:fill="F7F7F7"/>
        <w:wordWrap w:val="0"/>
        <w:rPr>
          <w:noProof/>
          <w:color w:val="333333"/>
          <w:sz w:val="21"/>
          <w:szCs w:val="21"/>
          <w:lang w:val="en-US"/>
          <w:rPrChange w:id="1771" w:author="Edwin Villanueva Talavera" w:date="2019-06-02T11:17:00Z">
            <w:rPr>
              <w:noProof/>
              <w:color w:val="333333"/>
              <w:sz w:val="21"/>
              <w:szCs w:val="21"/>
            </w:rPr>
          </w:rPrChange>
        </w:rPr>
      </w:pPr>
    </w:p>
    <w:p w14:paraId="62AFEB28" w14:textId="77777777" w:rsidR="000B1366" w:rsidRPr="00FD6FF2" w:rsidRDefault="000B1366" w:rsidP="000B1366">
      <w:pPr>
        <w:pStyle w:val="HTMLconformatoprevio"/>
        <w:shd w:val="clear" w:color="auto" w:fill="F7F7F7"/>
        <w:wordWrap w:val="0"/>
        <w:rPr>
          <w:noProof/>
          <w:color w:val="333333"/>
          <w:sz w:val="21"/>
          <w:szCs w:val="21"/>
          <w:lang w:val="en-US"/>
          <w:rPrChange w:id="1772" w:author="Edwin Villanueva Talavera" w:date="2019-06-02T11:17:00Z">
            <w:rPr>
              <w:noProof/>
              <w:color w:val="333333"/>
              <w:sz w:val="21"/>
              <w:szCs w:val="21"/>
            </w:rPr>
          </w:rPrChange>
        </w:rPr>
      </w:pPr>
      <w:r w:rsidRPr="00FD6FF2">
        <w:rPr>
          <w:rStyle w:val="n"/>
          <w:noProof/>
          <w:color w:val="333333"/>
          <w:sz w:val="21"/>
          <w:szCs w:val="21"/>
          <w:lang w:val="en-US"/>
          <w:rPrChange w:id="1773" w:author="Edwin Villanueva Talavera" w:date="2019-06-02T11:17:00Z">
            <w:rPr>
              <w:rStyle w:val="n"/>
              <w:noProof/>
              <w:color w:val="333333"/>
              <w:sz w:val="21"/>
              <w:szCs w:val="21"/>
            </w:rPr>
          </w:rPrChange>
        </w:rPr>
        <w:t>conn</w:t>
      </w:r>
      <w:r w:rsidRPr="00FD6FF2">
        <w:rPr>
          <w:noProof/>
          <w:color w:val="333333"/>
          <w:sz w:val="21"/>
          <w:szCs w:val="21"/>
          <w:lang w:val="en-US"/>
          <w:rPrChange w:id="177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77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77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77"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77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79"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78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781"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782" w:author="Edwin Villanueva Talavera" w:date="2019-06-02T11:17:00Z">
            <w:rPr>
              <w:rStyle w:val="p"/>
              <w:noProof/>
              <w:color w:val="333333"/>
              <w:sz w:val="21"/>
              <w:szCs w:val="21"/>
            </w:rPr>
          </w:rPrChange>
        </w:rPr>
        <w:t>(</w:t>
      </w:r>
    </w:p>
    <w:p w14:paraId="11DD459C" w14:textId="77777777" w:rsidR="000B1366" w:rsidRPr="00FD6FF2" w:rsidRDefault="000B1366" w:rsidP="000B1366">
      <w:pPr>
        <w:pStyle w:val="HTMLconformatoprevio"/>
        <w:shd w:val="clear" w:color="auto" w:fill="F7F7F7"/>
        <w:wordWrap w:val="0"/>
        <w:rPr>
          <w:noProof/>
          <w:color w:val="333333"/>
          <w:sz w:val="21"/>
          <w:szCs w:val="21"/>
          <w:lang w:val="en-US"/>
          <w:rPrChange w:id="1783" w:author="Edwin Villanueva Talavera" w:date="2019-06-02T11:17:00Z">
            <w:rPr>
              <w:noProof/>
              <w:color w:val="333333"/>
              <w:sz w:val="21"/>
              <w:szCs w:val="21"/>
            </w:rPr>
          </w:rPrChange>
        </w:rPr>
      </w:pPr>
      <w:r w:rsidRPr="00FD6FF2">
        <w:rPr>
          <w:noProof/>
          <w:color w:val="333333"/>
          <w:sz w:val="21"/>
          <w:szCs w:val="21"/>
          <w:lang w:val="en-US"/>
          <w:rPrChange w:id="178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85"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786"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1787" w:author="Edwin Villanueva Talavera" w:date="2019-06-02T11:17:00Z">
            <w:rPr>
              <w:rStyle w:val="s2"/>
              <w:rFonts w:eastAsiaTheme="majorEastAsia"/>
              <w:noProof/>
              <w:color w:val="BA2121"/>
              <w:sz w:val="21"/>
              <w:szCs w:val="21"/>
            </w:rPr>
          </w:rPrChange>
        </w:rPr>
        <w:t>"localhost"</w:t>
      </w:r>
      <w:r w:rsidRPr="00FD6FF2">
        <w:rPr>
          <w:rStyle w:val="p"/>
          <w:noProof/>
          <w:color w:val="333333"/>
          <w:sz w:val="21"/>
          <w:szCs w:val="21"/>
          <w:lang w:val="en-US"/>
          <w:rPrChange w:id="1788" w:author="Edwin Villanueva Talavera" w:date="2019-06-02T11:17:00Z">
            <w:rPr>
              <w:rStyle w:val="p"/>
              <w:noProof/>
              <w:color w:val="333333"/>
              <w:sz w:val="21"/>
              <w:szCs w:val="21"/>
            </w:rPr>
          </w:rPrChange>
        </w:rPr>
        <w:t>,</w:t>
      </w:r>
    </w:p>
    <w:p w14:paraId="70C4309C" w14:textId="77777777" w:rsidR="000B1366" w:rsidRPr="00FD6FF2" w:rsidRDefault="000B1366" w:rsidP="000B1366">
      <w:pPr>
        <w:pStyle w:val="HTMLconformatoprevio"/>
        <w:shd w:val="clear" w:color="auto" w:fill="F7F7F7"/>
        <w:wordWrap w:val="0"/>
        <w:rPr>
          <w:noProof/>
          <w:color w:val="333333"/>
          <w:sz w:val="21"/>
          <w:szCs w:val="21"/>
          <w:lang w:val="en-US"/>
          <w:rPrChange w:id="1789" w:author="Edwin Villanueva Talavera" w:date="2019-06-02T11:17:00Z">
            <w:rPr>
              <w:noProof/>
              <w:color w:val="333333"/>
              <w:sz w:val="21"/>
              <w:szCs w:val="21"/>
            </w:rPr>
          </w:rPrChange>
        </w:rPr>
      </w:pPr>
      <w:r w:rsidRPr="00FD6FF2">
        <w:rPr>
          <w:noProof/>
          <w:color w:val="333333"/>
          <w:sz w:val="21"/>
          <w:szCs w:val="21"/>
          <w:lang w:val="en-US"/>
          <w:rPrChange w:id="179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91"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792"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1793"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1794" w:author="Edwin Villanueva Talavera" w:date="2019-06-02T11:17:00Z">
            <w:rPr>
              <w:rStyle w:val="p"/>
              <w:noProof/>
              <w:color w:val="333333"/>
              <w:sz w:val="21"/>
              <w:szCs w:val="21"/>
            </w:rPr>
          </w:rPrChange>
        </w:rPr>
        <w:t>,</w:t>
      </w:r>
    </w:p>
    <w:p w14:paraId="3189C0B1" w14:textId="77777777" w:rsidR="000B1366" w:rsidRPr="00FD6FF2" w:rsidRDefault="000B1366" w:rsidP="000B1366">
      <w:pPr>
        <w:pStyle w:val="HTMLconformatoprevio"/>
        <w:shd w:val="clear" w:color="auto" w:fill="F7F7F7"/>
        <w:wordWrap w:val="0"/>
        <w:rPr>
          <w:noProof/>
          <w:color w:val="333333"/>
          <w:sz w:val="21"/>
          <w:szCs w:val="21"/>
          <w:lang w:val="en-US"/>
          <w:rPrChange w:id="1795" w:author="Edwin Villanueva Talavera" w:date="2019-06-02T11:17:00Z">
            <w:rPr>
              <w:noProof/>
              <w:color w:val="333333"/>
              <w:sz w:val="21"/>
              <w:szCs w:val="21"/>
            </w:rPr>
          </w:rPrChange>
        </w:rPr>
      </w:pPr>
      <w:r w:rsidRPr="00FD6FF2">
        <w:rPr>
          <w:noProof/>
          <w:color w:val="333333"/>
          <w:sz w:val="21"/>
          <w:szCs w:val="21"/>
          <w:lang w:val="en-US"/>
          <w:rPrChange w:id="179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797"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798"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1799"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1800" w:author="Edwin Villanueva Talavera" w:date="2019-06-02T11:17:00Z">
            <w:rPr>
              <w:rStyle w:val="p"/>
              <w:noProof/>
              <w:color w:val="333333"/>
              <w:sz w:val="21"/>
              <w:szCs w:val="21"/>
            </w:rPr>
          </w:rPrChange>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FD6FF2">
        <w:rPr>
          <w:noProof/>
          <w:color w:val="333333"/>
          <w:sz w:val="21"/>
          <w:szCs w:val="21"/>
          <w:lang w:val="en-US"/>
          <w:rPrChange w:id="1801" w:author="Edwin Villanueva Talavera" w:date="2019-06-02T11:17:00Z">
            <w:rPr>
              <w:noProof/>
              <w:color w:val="333333"/>
              <w:sz w:val="21"/>
              <w:szCs w:val="21"/>
            </w:rPr>
          </w:rPrChange>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802" w:name="_Ref6568676"/>
      <w:bookmarkStart w:id="1803" w:name="_Toc10327582"/>
      <w:r w:rsidRPr="00E16EF8">
        <w:rPr>
          <w:noProof/>
        </w:rPr>
        <w:t>: CPAT – Generación de tabla de frecuencias de hexámeros</w:t>
      </w:r>
      <w:bookmarkEnd w:id="1802"/>
      <w:bookmarkEnd w:id="1803"/>
      <w:r w:rsidRPr="00E16EF8">
        <w:rPr>
          <w:noProof/>
        </w:rPr>
        <w:t xml:space="preserve"> </w:t>
      </w:r>
    </w:p>
    <w:p w14:paraId="0A4D91DC" w14:textId="77777777" w:rsidR="000B1366" w:rsidRPr="00FD6FF2" w:rsidRDefault="000B1366" w:rsidP="000B1366">
      <w:pPr>
        <w:pStyle w:val="HTMLconformatoprevio"/>
        <w:shd w:val="clear" w:color="auto" w:fill="F7F7F7"/>
        <w:wordWrap w:val="0"/>
        <w:rPr>
          <w:noProof/>
          <w:color w:val="333333"/>
          <w:sz w:val="21"/>
          <w:szCs w:val="21"/>
          <w:lang w:val="en-US"/>
          <w:rPrChange w:id="1804"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180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06" w:author="Edwin Villanueva Talavera" w:date="2019-06-02T11:17:00Z">
            <w:rPr>
              <w:rStyle w:val="n"/>
              <w:noProof/>
              <w:color w:val="333333"/>
              <w:sz w:val="21"/>
              <w:szCs w:val="21"/>
            </w:rPr>
          </w:rPrChange>
        </w:rPr>
        <w:t>time</w:t>
      </w:r>
    </w:p>
    <w:p w14:paraId="5CE15519" w14:textId="77777777" w:rsidR="000B1366" w:rsidRPr="00FD6FF2" w:rsidRDefault="000B1366" w:rsidP="000B1366">
      <w:pPr>
        <w:pStyle w:val="HTMLconformatoprevio"/>
        <w:shd w:val="clear" w:color="auto" w:fill="F7F7F7"/>
        <w:wordWrap w:val="0"/>
        <w:rPr>
          <w:noProof/>
          <w:color w:val="333333"/>
          <w:sz w:val="21"/>
          <w:szCs w:val="21"/>
          <w:lang w:val="en-US"/>
          <w:rPrChange w:id="1807" w:author="Edwin Villanueva Talavera" w:date="2019-06-02T11:17:00Z">
            <w:rPr>
              <w:noProof/>
              <w:color w:val="333333"/>
              <w:sz w:val="21"/>
              <w:szCs w:val="21"/>
            </w:rPr>
          </w:rPrChange>
        </w:rPr>
      </w:pPr>
      <w:r w:rsidRPr="00FD6FF2">
        <w:rPr>
          <w:rStyle w:val="kn"/>
          <w:b/>
          <w:bCs/>
          <w:noProof/>
          <w:color w:val="008000"/>
          <w:sz w:val="21"/>
          <w:szCs w:val="21"/>
          <w:lang w:val="en-US"/>
          <w:rPrChange w:id="1808" w:author="Edwin Villanueva Talavera" w:date="2019-06-02T11:17:00Z">
            <w:rPr>
              <w:rStyle w:val="kn"/>
              <w:b/>
              <w:bCs/>
              <w:noProof/>
              <w:color w:val="008000"/>
              <w:sz w:val="21"/>
              <w:szCs w:val="21"/>
            </w:rPr>
          </w:rPrChange>
        </w:rPr>
        <w:t>import</w:t>
      </w:r>
      <w:r w:rsidRPr="00FD6FF2">
        <w:rPr>
          <w:noProof/>
          <w:color w:val="333333"/>
          <w:sz w:val="21"/>
          <w:szCs w:val="21"/>
          <w:lang w:val="en-US"/>
          <w:rPrChange w:id="1809"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810" w:author="Edwin Villanueva Talavera" w:date="2019-06-02T11:17:00Z">
            <w:rPr>
              <w:rStyle w:val="nn"/>
              <w:b/>
              <w:bCs/>
              <w:noProof/>
              <w:color w:val="0000FF"/>
              <w:sz w:val="21"/>
              <w:szCs w:val="21"/>
            </w:rPr>
          </w:rPrChange>
        </w:rPr>
        <w:t>mysql.connector</w:t>
      </w:r>
    </w:p>
    <w:p w14:paraId="4B8A986B" w14:textId="77777777" w:rsidR="000B1366" w:rsidRPr="00FD6FF2" w:rsidRDefault="000B1366" w:rsidP="000B1366">
      <w:pPr>
        <w:pStyle w:val="HTMLconformatoprevio"/>
        <w:shd w:val="clear" w:color="auto" w:fill="F7F7F7"/>
        <w:wordWrap w:val="0"/>
        <w:rPr>
          <w:noProof/>
          <w:color w:val="333333"/>
          <w:sz w:val="21"/>
          <w:szCs w:val="21"/>
          <w:lang w:val="en-US"/>
          <w:rPrChange w:id="1811" w:author="Edwin Villanueva Talavera" w:date="2019-06-02T11:17:00Z">
            <w:rPr>
              <w:noProof/>
              <w:color w:val="333333"/>
              <w:sz w:val="21"/>
              <w:szCs w:val="21"/>
            </w:rPr>
          </w:rPrChange>
        </w:rPr>
      </w:pPr>
      <w:r w:rsidRPr="00FD6FF2">
        <w:rPr>
          <w:rStyle w:val="kn"/>
          <w:b/>
          <w:bCs/>
          <w:noProof/>
          <w:color w:val="008000"/>
          <w:sz w:val="21"/>
          <w:szCs w:val="21"/>
          <w:lang w:val="en-US"/>
          <w:rPrChange w:id="1812" w:author="Edwin Villanueva Talavera" w:date="2019-06-02T11:17:00Z">
            <w:rPr>
              <w:rStyle w:val="kn"/>
              <w:b/>
              <w:bCs/>
              <w:noProof/>
              <w:color w:val="008000"/>
              <w:sz w:val="21"/>
              <w:szCs w:val="21"/>
            </w:rPr>
          </w:rPrChange>
        </w:rPr>
        <w:t>import</w:t>
      </w:r>
      <w:r w:rsidRPr="00FD6FF2">
        <w:rPr>
          <w:noProof/>
          <w:color w:val="333333"/>
          <w:sz w:val="21"/>
          <w:szCs w:val="21"/>
          <w:lang w:val="en-US"/>
          <w:rPrChange w:id="1813"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814" w:author="Edwin Villanueva Talavera" w:date="2019-06-02T11:17:00Z">
            <w:rPr>
              <w:rStyle w:val="nn"/>
              <w:b/>
              <w:bCs/>
              <w:noProof/>
              <w:color w:val="0000FF"/>
              <w:sz w:val="21"/>
              <w:szCs w:val="21"/>
            </w:rPr>
          </w:rPrChange>
        </w:rPr>
        <w:t>os</w:t>
      </w:r>
    </w:p>
    <w:p w14:paraId="1F060FC6" w14:textId="77777777" w:rsidR="000B1366" w:rsidRPr="00FD6FF2" w:rsidRDefault="000B1366" w:rsidP="000B1366">
      <w:pPr>
        <w:pStyle w:val="HTMLconformatoprevio"/>
        <w:shd w:val="clear" w:color="auto" w:fill="F7F7F7"/>
        <w:wordWrap w:val="0"/>
        <w:rPr>
          <w:noProof/>
          <w:color w:val="333333"/>
          <w:sz w:val="21"/>
          <w:szCs w:val="21"/>
          <w:lang w:val="en-US"/>
          <w:rPrChange w:id="1815" w:author="Edwin Villanueva Talavera" w:date="2019-06-02T11:17:00Z">
            <w:rPr>
              <w:noProof/>
              <w:color w:val="333333"/>
              <w:sz w:val="21"/>
              <w:szCs w:val="21"/>
            </w:rPr>
          </w:rPrChange>
        </w:rPr>
      </w:pPr>
      <w:r w:rsidRPr="00FD6FF2">
        <w:rPr>
          <w:rStyle w:val="kn"/>
          <w:b/>
          <w:bCs/>
          <w:noProof/>
          <w:color w:val="008000"/>
          <w:sz w:val="21"/>
          <w:szCs w:val="21"/>
          <w:lang w:val="en-US"/>
          <w:rPrChange w:id="1816" w:author="Edwin Villanueva Talavera" w:date="2019-06-02T11:17:00Z">
            <w:rPr>
              <w:rStyle w:val="kn"/>
              <w:b/>
              <w:bCs/>
              <w:noProof/>
              <w:color w:val="008000"/>
              <w:sz w:val="21"/>
              <w:szCs w:val="21"/>
            </w:rPr>
          </w:rPrChange>
        </w:rPr>
        <w:t>from</w:t>
      </w:r>
      <w:r w:rsidRPr="00FD6FF2">
        <w:rPr>
          <w:noProof/>
          <w:color w:val="333333"/>
          <w:sz w:val="21"/>
          <w:szCs w:val="21"/>
          <w:lang w:val="en-US"/>
          <w:rPrChange w:id="1817"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1818" w:author="Edwin Villanueva Talavera" w:date="2019-06-02T11:17:00Z">
            <w:rPr>
              <w:rStyle w:val="nn"/>
              <w:b/>
              <w:bCs/>
              <w:noProof/>
              <w:color w:val="0000FF"/>
              <w:sz w:val="21"/>
              <w:szCs w:val="21"/>
            </w:rPr>
          </w:rPrChange>
        </w:rPr>
        <w:t>IPython.utils</w:t>
      </w:r>
      <w:r w:rsidRPr="00FD6FF2">
        <w:rPr>
          <w:noProof/>
          <w:color w:val="333333"/>
          <w:sz w:val="21"/>
          <w:szCs w:val="21"/>
          <w:lang w:val="en-US"/>
          <w:rPrChange w:id="1819"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820" w:author="Edwin Villanueva Talavera" w:date="2019-06-02T11:17:00Z">
            <w:rPr>
              <w:rStyle w:val="k"/>
              <w:b/>
              <w:bCs/>
              <w:noProof/>
              <w:color w:val="008000"/>
              <w:sz w:val="21"/>
              <w:szCs w:val="21"/>
            </w:rPr>
          </w:rPrChange>
        </w:rPr>
        <w:t>import</w:t>
      </w:r>
      <w:r w:rsidRPr="00FD6FF2">
        <w:rPr>
          <w:noProof/>
          <w:color w:val="333333"/>
          <w:sz w:val="21"/>
          <w:szCs w:val="21"/>
          <w:lang w:val="en-US"/>
          <w:rPrChange w:id="182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22" w:author="Edwin Villanueva Talavera" w:date="2019-06-02T11:17:00Z">
            <w:rPr>
              <w:rStyle w:val="n"/>
              <w:noProof/>
              <w:color w:val="333333"/>
              <w:sz w:val="21"/>
              <w:szCs w:val="21"/>
            </w:rPr>
          </w:rPrChange>
        </w:rPr>
        <w:t>io</w:t>
      </w:r>
    </w:p>
    <w:p w14:paraId="4697DCAC" w14:textId="77777777" w:rsidR="000B1366" w:rsidRPr="00FD6FF2" w:rsidRDefault="000B1366" w:rsidP="000B1366">
      <w:pPr>
        <w:pStyle w:val="HTMLconformatoprevio"/>
        <w:shd w:val="clear" w:color="auto" w:fill="F7F7F7"/>
        <w:wordWrap w:val="0"/>
        <w:rPr>
          <w:noProof/>
          <w:color w:val="333333"/>
          <w:sz w:val="21"/>
          <w:szCs w:val="21"/>
          <w:lang w:val="en-US"/>
          <w:rPrChange w:id="1823" w:author="Edwin Villanueva Talavera" w:date="2019-06-02T11:17:00Z">
            <w:rPr>
              <w:noProof/>
              <w:color w:val="333333"/>
              <w:sz w:val="21"/>
              <w:szCs w:val="21"/>
            </w:rPr>
          </w:rPrChange>
        </w:rPr>
      </w:pPr>
    </w:p>
    <w:p w14:paraId="4AF97FBC" w14:textId="77777777" w:rsidR="000B1366" w:rsidRPr="00FD6FF2" w:rsidRDefault="000B1366" w:rsidP="000B1366">
      <w:pPr>
        <w:pStyle w:val="HTMLconformatoprevio"/>
        <w:shd w:val="clear" w:color="auto" w:fill="F7F7F7"/>
        <w:wordWrap w:val="0"/>
        <w:rPr>
          <w:noProof/>
          <w:color w:val="333333"/>
          <w:sz w:val="21"/>
          <w:szCs w:val="21"/>
          <w:lang w:val="en-US"/>
          <w:rPrChange w:id="1824" w:author="Edwin Villanueva Talavera" w:date="2019-06-02T11:17:00Z">
            <w:rPr>
              <w:noProof/>
              <w:color w:val="333333"/>
              <w:sz w:val="21"/>
              <w:szCs w:val="21"/>
            </w:rPr>
          </w:rPrChange>
        </w:rPr>
      </w:pPr>
      <w:r w:rsidRPr="00FD6FF2">
        <w:rPr>
          <w:rStyle w:val="n"/>
          <w:noProof/>
          <w:color w:val="333333"/>
          <w:sz w:val="21"/>
          <w:szCs w:val="21"/>
          <w:lang w:val="en-US"/>
          <w:rPrChange w:id="1825" w:author="Edwin Villanueva Talavera" w:date="2019-06-02T11:17:00Z">
            <w:rPr>
              <w:rStyle w:val="n"/>
              <w:noProof/>
              <w:color w:val="333333"/>
              <w:sz w:val="21"/>
              <w:szCs w:val="21"/>
            </w:rPr>
          </w:rPrChange>
        </w:rPr>
        <w:t>conn</w:t>
      </w:r>
      <w:r w:rsidRPr="00FD6FF2">
        <w:rPr>
          <w:noProof/>
          <w:color w:val="333333"/>
          <w:sz w:val="21"/>
          <w:szCs w:val="21"/>
          <w:lang w:val="en-US"/>
          <w:rPrChange w:id="182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2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2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29"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183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31"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183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33"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1834" w:author="Edwin Villanueva Talavera" w:date="2019-06-02T11:17:00Z">
            <w:rPr>
              <w:rStyle w:val="p"/>
              <w:noProof/>
              <w:color w:val="333333"/>
              <w:sz w:val="21"/>
              <w:szCs w:val="21"/>
            </w:rPr>
          </w:rPrChange>
        </w:rPr>
        <w:t>(</w:t>
      </w:r>
    </w:p>
    <w:p w14:paraId="60A6338D" w14:textId="77777777" w:rsidR="000B1366" w:rsidRPr="00FD6FF2" w:rsidRDefault="000B1366" w:rsidP="000B1366">
      <w:pPr>
        <w:pStyle w:val="HTMLconformatoprevio"/>
        <w:shd w:val="clear" w:color="auto" w:fill="F7F7F7"/>
        <w:wordWrap w:val="0"/>
        <w:rPr>
          <w:noProof/>
          <w:color w:val="333333"/>
          <w:sz w:val="21"/>
          <w:szCs w:val="21"/>
          <w:lang w:val="en-US"/>
          <w:rPrChange w:id="1835" w:author="Edwin Villanueva Talavera" w:date="2019-06-02T11:17:00Z">
            <w:rPr>
              <w:noProof/>
              <w:color w:val="333333"/>
              <w:sz w:val="21"/>
              <w:szCs w:val="21"/>
            </w:rPr>
          </w:rPrChange>
        </w:rPr>
      </w:pPr>
      <w:r w:rsidRPr="00FD6FF2">
        <w:rPr>
          <w:noProof/>
          <w:color w:val="333333"/>
          <w:sz w:val="21"/>
          <w:szCs w:val="21"/>
          <w:lang w:val="en-US"/>
          <w:rPrChange w:id="183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37"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1838"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39"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1840" w:author="Edwin Villanueva Talavera" w:date="2019-06-02T11:17:00Z">
            <w:rPr>
              <w:rStyle w:val="p"/>
              <w:noProof/>
              <w:color w:val="333333"/>
              <w:sz w:val="21"/>
              <w:szCs w:val="21"/>
            </w:rPr>
          </w:rPrChange>
        </w:rPr>
        <w:t>,</w:t>
      </w:r>
    </w:p>
    <w:p w14:paraId="63148369" w14:textId="77777777" w:rsidR="000B1366" w:rsidRPr="00FD6FF2" w:rsidRDefault="000B1366" w:rsidP="000B1366">
      <w:pPr>
        <w:pStyle w:val="HTMLconformatoprevio"/>
        <w:shd w:val="clear" w:color="auto" w:fill="F7F7F7"/>
        <w:wordWrap w:val="0"/>
        <w:rPr>
          <w:noProof/>
          <w:color w:val="333333"/>
          <w:sz w:val="21"/>
          <w:szCs w:val="21"/>
          <w:lang w:val="en-US"/>
          <w:rPrChange w:id="1841" w:author="Edwin Villanueva Talavera" w:date="2019-06-02T11:17:00Z">
            <w:rPr>
              <w:noProof/>
              <w:color w:val="333333"/>
              <w:sz w:val="21"/>
              <w:szCs w:val="21"/>
            </w:rPr>
          </w:rPrChange>
        </w:rPr>
      </w:pPr>
      <w:r w:rsidRPr="00FD6FF2">
        <w:rPr>
          <w:noProof/>
          <w:color w:val="333333"/>
          <w:sz w:val="21"/>
          <w:szCs w:val="21"/>
          <w:lang w:val="en-US"/>
          <w:rPrChange w:id="184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43"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1844"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45"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846" w:author="Edwin Villanueva Talavera" w:date="2019-06-02T11:17:00Z">
            <w:rPr>
              <w:rStyle w:val="p"/>
              <w:noProof/>
              <w:color w:val="333333"/>
              <w:sz w:val="21"/>
              <w:szCs w:val="21"/>
            </w:rPr>
          </w:rPrChange>
        </w:rPr>
        <w:t>,</w:t>
      </w:r>
    </w:p>
    <w:p w14:paraId="25022F29" w14:textId="77777777" w:rsidR="000B1366" w:rsidRPr="00FD6FF2" w:rsidRDefault="000B1366" w:rsidP="000B1366">
      <w:pPr>
        <w:pStyle w:val="HTMLconformatoprevio"/>
        <w:shd w:val="clear" w:color="auto" w:fill="F7F7F7"/>
        <w:wordWrap w:val="0"/>
        <w:rPr>
          <w:noProof/>
          <w:color w:val="333333"/>
          <w:sz w:val="21"/>
          <w:szCs w:val="21"/>
          <w:lang w:val="en-US"/>
          <w:rPrChange w:id="1847" w:author="Edwin Villanueva Talavera" w:date="2019-06-02T11:17:00Z">
            <w:rPr>
              <w:noProof/>
              <w:color w:val="333333"/>
              <w:sz w:val="21"/>
              <w:szCs w:val="21"/>
            </w:rPr>
          </w:rPrChange>
        </w:rPr>
      </w:pPr>
      <w:r w:rsidRPr="00FD6FF2">
        <w:rPr>
          <w:noProof/>
          <w:color w:val="333333"/>
          <w:sz w:val="21"/>
          <w:szCs w:val="21"/>
          <w:lang w:val="en-US"/>
          <w:rPrChange w:id="184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49"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1850"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51"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1852" w:author="Edwin Villanueva Talavera" w:date="2019-06-02T11:17:00Z">
            <w:rPr>
              <w:rStyle w:val="p"/>
              <w:noProof/>
              <w:color w:val="333333"/>
              <w:sz w:val="21"/>
              <w:szCs w:val="21"/>
            </w:rPr>
          </w:rPrChange>
        </w:rPr>
        <w:t>,</w:t>
      </w:r>
    </w:p>
    <w:p w14:paraId="5FD7ED77" w14:textId="77777777" w:rsidR="000B1366" w:rsidRPr="00FD6FF2" w:rsidRDefault="000B1366" w:rsidP="000B1366">
      <w:pPr>
        <w:pStyle w:val="HTMLconformatoprevio"/>
        <w:shd w:val="clear" w:color="auto" w:fill="F7F7F7"/>
        <w:wordWrap w:val="0"/>
        <w:rPr>
          <w:noProof/>
          <w:color w:val="333333"/>
          <w:sz w:val="21"/>
          <w:szCs w:val="21"/>
          <w:lang w:val="en-US"/>
          <w:rPrChange w:id="1853" w:author="Edwin Villanueva Talavera" w:date="2019-06-02T11:17:00Z">
            <w:rPr>
              <w:noProof/>
              <w:color w:val="333333"/>
              <w:sz w:val="21"/>
              <w:szCs w:val="21"/>
            </w:rPr>
          </w:rPrChange>
        </w:rPr>
      </w:pPr>
      <w:r w:rsidRPr="00FD6FF2">
        <w:rPr>
          <w:noProof/>
          <w:color w:val="333333"/>
          <w:sz w:val="21"/>
          <w:szCs w:val="21"/>
          <w:lang w:val="en-US"/>
          <w:rPrChange w:id="1854"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55"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1856"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1857" w:author="Edwin Villanueva Talavera" w:date="2019-06-02T11:17:00Z">
            <w:rPr>
              <w:rStyle w:val="s2"/>
              <w:noProof/>
              <w:color w:val="BA2121"/>
              <w:sz w:val="21"/>
              <w:szCs w:val="21"/>
            </w:rPr>
          </w:rPrChange>
        </w:rPr>
        <w:t>"tesis2"</w:t>
      </w:r>
    </w:p>
    <w:p w14:paraId="79BDE98F" w14:textId="77777777" w:rsidR="000B1366" w:rsidRPr="00FD6FF2" w:rsidRDefault="000B1366" w:rsidP="000B1366">
      <w:pPr>
        <w:pStyle w:val="HTMLconformatoprevio"/>
        <w:shd w:val="clear" w:color="auto" w:fill="F7F7F7"/>
        <w:wordWrap w:val="0"/>
        <w:rPr>
          <w:noProof/>
          <w:color w:val="333333"/>
          <w:sz w:val="21"/>
          <w:szCs w:val="21"/>
          <w:lang w:val="en-US"/>
          <w:rPrChange w:id="1858" w:author="Edwin Villanueva Talavera" w:date="2019-06-02T11:17:00Z">
            <w:rPr>
              <w:noProof/>
              <w:color w:val="333333"/>
              <w:sz w:val="21"/>
              <w:szCs w:val="21"/>
            </w:rPr>
          </w:rPrChange>
        </w:rPr>
      </w:pPr>
      <w:r w:rsidRPr="00FD6FF2">
        <w:rPr>
          <w:rStyle w:val="p"/>
          <w:noProof/>
          <w:color w:val="333333"/>
          <w:sz w:val="21"/>
          <w:szCs w:val="21"/>
          <w:lang w:val="en-US"/>
          <w:rPrChange w:id="1859" w:author="Edwin Villanueva Talavera" w:date="2019-06-02T11:17:00Z">
            <w:rPr>
              <w:rStyle w:val="p"/>
              <w:noProof/>
              <w:color w:val="333333"/>
              <w:sz w:val="21"/>
              <w:szCs w:val="21"/>
            </w:rPr>
          </w:rPrChange>
        </w:rPr>
        <w:t>)</w:t>
      </w:r>
    </w:p>
    <w:p w14:paraId="05B61268" w14:textId="77777777" w:rsidR="000B1366" w:rsidRPr="00FD6FF2" w:rsidRDefault="000B1366" w:rsidP="000B1366">
      <w:pPr>
        <w:pStyle w:val="HTMLconformatoprevio"/>
        <w:shd w:val="clear" w:color="auto" w:fill="F7F7F7"/>
        <w:wordWrap w:val="0"/>
        <w:rPr>
          <w:noProof/>
          <w:color w:val="333333"/>
          <w:sz w:val="21"/>
          <w:szCs w:val="21"/>
          <w:lang w:val="en-US"/>
          <w:rPrChange w:id="1860" w:author="Edwin Villanueva Talavera" w:date="2019-06-02T11:17:00Z">
            <w:rPr>
              <w:noProof/>
              <w:color w:val="333333"/>
              <w:sz w:val="21"/>
              <w:szCs w:val="21"/>
            </w:rPr>
          </w:rPrChange>
        </w:rPr>
      </w:pPr>
    </w:p>
    <w:p w14:paraId="34ECD236" w14:textId="77777777" w:rsidR="000B1366" w:rsidRPr="00FD6FF2" w:rsidRDefault="000B1366" w:rsidP="000B1366">
      <w:pPr>
        <w:pStyle w:val="HTMLconformatoprevio"/>
        <w:shd w:val="clear" w:color="auto" w:fill="F7F7F7"/>
        <w:wordWrap w:val="0"/>
        <w:rPr>
          <w:noProof/>
          <w:color w:val="333333"/>
          <w:sz w:val="21"/>
          <w:szCs w:val="21"/>
          <w:lang w:val="en-US"/>
          <w:rPrChange w:id="1861" w:author="Edwin Villanueva Talavera" w:date="2019-06-02T11:17:00Z">
            <w:rPr>
              <w:noProof/>
              <w:color w:val="333333"/>
              <w:sz w:val="21"/>
              <w:szCs w:val="21"/>
            </w:rPr>
          </w:rPrChange>
        </w:rPr>
      </w:pPr>
      <w:r w:rsidRPr="00FD6FF2">
        <w:rPr>
          <w:rStyle w:val="nb"/>
          <w:noProof/>
          <w:color w:val="008000"/>
          <w:sz w:val="21"/>
          <w:szCs w:val="21"/>
          <w:lang w:val="en-US"/>
          <w:rPrChange w:id="1862"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1863" w:author="Edwin Villanueva Talavera" w:date="2019-06-02T11:17:00Z">
            <w:rPr>
              <w:rStyle w:val="p"/>
              <w:noProof/>
              <w:color w:val="333333"/>
              <w:sz w:val="21"/>
              <w:szCs w:val="21"/>
            </w:rPr>
          </w:rPrChange>
        </w:rPr>
        <w:t>(</w:t>
      </w:r>
      <w:r w:rsidRPr="00FD6FF2">
        <w:rPr>
          <w:rStyle w:val="s2"/>
          <w:noProof/>
          <w:color w:val="BA2121"/>
          <w:sz w:val="21"/>
          <w:szCs w:val="21"/>
          <w:lang w:val="en-US"/>
          <w:rPrChange w:id="1864"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1865" w:author="Edwin Villanueva Talavera" w:date="2019-06-02T11:17:00Z">
            <w:rPr>
              <w:rStyle w:val="p"/>
              <w:noProof/>
              <w:color w:val="333333"/>
              <w:sz w:val="21"/>
              <w:szCs w:val="21"/>
            </w:rPr>
          </w:rPrChange>
        </w:rPr>
        <w:t>)</w:t>
      </w:r>
      <w:r w:rsidRPr="00FD6FF2">
        <w:rPr>
          <w:noProof/>
          <w:color w:val="333333"/>
          <w:sz w:val="21"/>
          <w:szCs w:val="21"/>
          <w:lang w:val="en-US"/>
          <w:rPrChange w:id="1866" w:author="Edwin Villanueva Talavera" w:date="2019-06-02T11:17:00Z">
            <w:rPr>
              <w:noProof/>
              <w:color w:val="333333"/>
              <w:sz w:val="21"/>
              <w:szCs w:val="21"/>
            </w:rPr>
          </w:rPrChange>
        </w:rPr>
        <w:t xml:space="preserve"> </w:t>
      </w:r>
    </w:p>
    <w:p w14:paraId="7C491E75" w14:textId="77777777" w:rsidR="000B1366" w:rsidRPr="00FD6FF2" w:rsidRDefault="000B1366" w:rsidP="000B1366">
      <w:pPr>
        <w:pStyle w:val="HTMLconformatoprevio"/>
        <w:shd w:val="clear" w:color="auto" w:fill="F7F7F7"/>
        <w:wordWrap w:val="0"/>
        <w:rPr>
          <w:noProof/>
          <w:color w:val="333333"/>
          <w:sz w:val="21"/>
          <w:szCs w:val="21"/>
          <w:lang w:val="en-US"/>
          <w:rPrChange w:id="1867" w:author="Edwin Villanueva Talavera" w:date="2019-06-02T11:17:00Z">
            <w:rPr>
              <w:noProof/>
              <w:color w:val="333333"/>
              <w:sz w:val="21"/>
              <w:szCs w:val="21"/>
            </w:rPr>
          </w:rPrChange>
        </w:rPr>
      </w:pPr>
    </w:p>
    <w:p w14:paraId="1C225B3A" w14:textId="77777777" w:rsidR="000B1366" w:rsidRPr="00FD6FF2" w:rsidRDefault="000B1366" w:rsidP="000B1366">
      <w:pPr>
        <w:pStyle w:val="HTMLconformatoprevio"/>
        <w:shd w:val="clear" w:color="auto" w:fill="F7F7F7"/>
        <w:wordWrap w:val="0"/>
        <w:rPr>
          <w:noProof/>
          <w:color w:val="333333"/>
          <w:sz w:val="21"/>
          <w:szCs w:val="21"/>
          <w:lang w:val="en-US"/>
          <w:rPrChange w:id="1868" w:author="Edwin Villanueva Talavera" w:date="2019-06-02T11:17:00Z">
            <w:rPr>
              <w:noProof/>
              <w:color w:val="333333"/>
              <w:sz w:val="21"/>
              <w:szCs w:val="21"/>
            </w:rPr>
          </w:rPrChange>
        </w:rPr>
      </w:pPr>
      <w:r w:rsidRPr="00FD6FF2">
        <w:rPr>
          <w:rStyle w:val="n"/>
          <w:noProof/>
          <w:color w:val="333333"/>
          <w:sz w:val="21"/>
          <w:szCs w:val="21"/>
          <w:lang w:val="en-US"/>
          <w:rPrChange w:id="1869" w:author="Edwin Villanueva Talavera" w:date="2019-06-02T11:17:00Z">
            <w:rPr>
              <w:rStyle w:val="n"/>
              <w:noProof/>
              <w:color w:val="333333"/>
              <w:sz w:val="21"/>
              <w:szCs w:val="21"/>
            </w:rPr>
          </w:rPrChange>
        </w:rPr>
        <w:t>cursor</w:t>
      </w:r>
      <w:r w:rsidRPr="00FD6FF2">
        <w:rPr>
          <w:noProof/>
          <w:color w:val="333333"/>
          <w:sz w:val="21"/>
          <w:szCs w:val="21"/>
          <w:lang w:val="en-US"/>
          <w:rPrChange w:id="187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7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72"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73"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187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875"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1876" w:author="Edwin Villanueva Talavera" w:date="2019-06-02T11:17:00Z">
            <w:rPr>
              <w:rStyle w:val="p"/>
              <w:noProof/>
              <w:color w:val="333333"/>
              <w:sz w:val="21"/>
              <w:szCs w:val="21"/>
            </w:rPr>
          </w:rPrChange>
        </w:rPr>
        <w:t>()</w:t>
      </w:r>
    </w:p>
    <w:p w14:paraId="6D12891F" w14:textId="77777777" w:rsidR="000B1366" w:rsidRPr="00FD6FF2" w:rsidRDefault="000B1366" w:rsidP="000B1366">
      <w:pPr>
        <w:pStyle w:val="HTMLconformatoprevio"/>
        <w:shd w:val="clear" w:color="auto" w:fill="F7F7F7"/>
        <w:wordWrap w:val="0"/>
        <w:rPr>
          <w:noProof/>
          <w:color w:val="333333"/>
          <w:sz w:val="21"/>
          <w:szCs w:val="21"/>
          <w:lang w:val="en-US"/>
          <w:rPrChange w:id="1877" w:author="Edwin Villanueva Talavera" w:date="2019-06-02T11:17:00Z">
            <w:rPr>
              <w:noProof/>
              <w:color w:val="333333"/>
              <w:sz w:val="21"/>
              <w:szCs w:val="21"/>
            </w:rPr>
          </w:rPrChange>
        </w:rPr>
      </w:pPr>
    </w:p>
    <w:p w14:paraId="7B236E48" w14:textId="77777777" w:rsidR="000B1366" w:rsidRPr="00FD6FF2" w:rsidRDefault="000B1366" w:rsidP="000B1366">
      <w:pPr>
        <w:pStyle w:val="HTMLconformatoprevio"/>
        <w:shd w:val="clear" w:color="auto" w:fill="F7F7F7"/>
        <w:wordWrap w:val="0"/>
        <w:rPr>
          <w:noProof/>
          <w:color w:val="333333"/>
          <w:sz w:val="21"/>
          <w:szCs w:val="21"/>
          <w:lang w:val="en-US"/>
          <w:rPrChange w:id="1878" w:author="Edwin Villanueva Talavera" w:date="2019-06-02T11:17:00Z">
            <w:rPr>
              <w:noProof/>
              <w:color w:val="333333"/>
              <w:sz w:val="21"/>
              <w:szCs w:val="21"/>
            </w:rPr>
          </w:rPrChange>
        </w:rPr>
      </w:pPr>
      <w:r w:rsidRPr="00FD6FF2">
        <w:rPr>
          <w:rStyle w:val="n"/>
          <w:noProof/>
          <w:color w:val="333333"/>
          <w:sz w:val="21"/>
          <w:szCs w:val="21"/>
          <w:lang w:val="en-US"/>
          <w:rPrChange w:id="1879" w:author="Edwin Villanueva Talavera" w:date="2019-06-02T11:17:00Z">
            <w:rPr>
              <w:rStyle w:val="n"/>
              <w:noProof/>
              <w:color w:val="333333"/>
              <w:sz w:val="21"/>
              <w:szCs w:val="21"/>
            </w:rPr>
          </w:rPrChange>
        </w:rPr>
        <w:t>input_directory</w:t>
      </w:r>
      <w:r w:rsidRPr="00FD6FF2">
        <w:rPr>
          <w:noProof/>
          <w:color w:val="333333"/>
          <w:sz w:val="21"/>
          <w:szCs w:val="21"/>
          <w:lang w:val="en-US"/>
          <w:rPrChange w:id="188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8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82"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883" w:author="Edwin Villanueva Talavera" w:date="2019-06-02T11:17:00Z">
            <w:rPr>
              <w:rStyle w:val="s1"/>
              <w:noProof/>
              <w:color w:val="BA2121"/>
              <w:sz w:val="21"/>
              <w:szCs w:val="21"/>
            </w:rPr>
          </w:rPrChange>
        </w:rPr>
        <w:t>'../Semana 05/fasta_para_hexamer/'</w:t>
      </w:r>
    </w:p>
    <w:p w14:paraId="194AC276" w14:textId="77777777" w:rsidR="000B1366" w:rsidRPr="00FD6FF2" w:rsidRDefault="000B1366" w:rsidP="000B1366">
      <w:pPr>
        <w:pStyle w:val="HTMLconformatoprevio"/>
        <w:shd w:val="clear" w:color="auto" w:fill="F7F7F7"/>
        <w:wordWrap w:val="0"/>
        <w:rPr>
          <w:noProof/>
          <w:color w:val="333333"/>
          <w:sz w:val="21"/>
          <w:szCs w:val="21"/>
          <w:lang w:val="en-US"/>
          <w:rPrChange w:id="1884" w:author="Edwin Villanueva Talavera" w:date="2019-06-02T11:17:00Z">
            <w:rPr>
              <w:noProof/>
              <w:color w:val="333333"/>
              <w:sz w:val="21"/>
              <w:szCs w:val="21"/>
            </w:rPr>
          </w:rPrChange>
        </w:rPr>
      </w:pPr>
      <w:r w:rsidRPr="00FD6FF2">
        <w:rPr>
          <w:rStyle w:val="n"/>
          <w:noProof/>
          <w:color w:val="333333"/>
          <w:sz w:val="21"/>
          <w:szCs w:val="21"/>
          <w:lang w:val="en-US"/>
          <w:rPrChange w:id="1885" w:author="Edwin Villanueva Talavera" w:date="2019-06-02T11:17:00Z">
            <w:rPr>
              <w:rStyle w:val="n"/>
              <w:noProof/>
              <w:color w:val="333333"/>
              <w:sz w:val="21"/>
              <w:szCs w:val="21"/>
            </w:rPr>
          </w:rPrChange>
        </w:rPr>
        <w:t>output_directory</w:t>
      </w:r>
      <w:r w:rsidRPr="00FD6FF2">
        <w:rPr>
          <w:noProof/>
          <w:color w:val="333333"/>
          <w:sz w:val="21"/>
          <w:szCs w:val="21"/>
          <w:lang w:val="en-US"/>
          <w:rPrChange w:id="188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8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88" w:author="Edwin Villanueva Talavera" w:date="2019-06-02T11:17:00Z">
            <w:rPr>
              <w:noProof/>
              <w:color w:val="333333"/>
              <w:sz w:val="21"/>
              <w:szCs w:val="21"/>
            </w:rPr>
          </w:rPrChange>
        </w:rPr>
        <w:t xml:space="preserve"> </w:t>
      </w:r>
      <w:r w:rsidRPr="00FD6FF2">
        <w:rPr>
          <w:rStyle w:val="s1"/>
          <w:noProof/>
          <w:color w:val="BA2121"/>
          <w:sz w:val="21"/>
          <w:szCs w:val="21"/>
          <w:lang w:val="en-US"/>
          <w:rPrChange w:id="1889" w:author="Edwin Villanueva Talavera" w:date="2019-06-02T11:17:00Z">
            <w:rPr>
              <w:rStyle w:val="s1"/>
              <w:noProof/>
              <w:color w:val="BA2121"/>
              <w:sz w:val="21"/>
              <w:szCs w:val="21"/>
            </w:rPr>
          </w:rPrChange>
        </w:rPr>
        <w:t>'../Semana 05/tablas_hexamer/'</w:t>
      </w:r>
    </w:p>
    <w:p w14:paraId="6412D78C" w14:textId="77777777" w:rsidR="000B1366" w:rsidRPr="00FD6FF2" w:rsidRDefault="000B1366" w:rsidP="000B1366">
      <w:pPr>
        <w:pStyle w:val="HTMLconformatoprevio"/>
        <w:shd w:val="clear" w:color="auto" w:fill="F7F7F7"/>
        <w:wordWrap w:val="0"/>
        <w:rPr>
          <w:noProof/>
          <w:color w:val="333333"/>
          <w:sz w:val="21"/>
          <w:szCs w:val="21"/>
          <w:lang w:val="en-US"/>
          <w:rPrChange w:id="1890" w:author="Edwin Villanueva Talavera" w:date="2019-06-02T11:17:00Z">
            <w:rPr>
              <w:noProof/>
              <w:color w:val="333333"/>
              <w:sz w:val="21"/>
              <w:szCs w:val="21"/>
            </w:rPr>
          </w:rPrChange>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FD6FF2" w:rsidRDefault="000B1366" w:rsidP="000B1366">
      <w:pPr>
        <w:pStyle w:val="HTMLconformatoprevio"/>
        <w:shd w:val="clear" w:color="auto" w:fill="F7F7F7"/>
        <w:wordWrap w:val="0"/>
        <w:rPr>
          <w:noProof/>
          <w:color w:val="333333"/>
          <w:sz w:val="21"/>
          <w:szCs w:val="21"/>
          <w:lang w:val="en-US"/>
          <w:rPrChange w:id="1891"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1892" w:author="Edwin Villanueva Talavera" w:date="2019-06-02T11:17:00Z">
            <w:rPr>
              <w:rStyle w:val="n"/>
              <w:noProof/>
              <w:color w:val="333333"/>
              <w:sz w:val="21"/>
              <w:szCs w:val="21"/>
            </w:rPr>
          </w:rPrChange>
        </w:rPr>
        <w:t>script</w:t>
      </w:r>
      <w:r w:rsidRPr="00FD6FF2">
        <w:rPr>
          <w:noProof/>
          <w:color w:val="333333"/>
          <w:sz w:val="21"/>
          <w:szCs w:val="21"/>
          <w:lang w:val="en-US"/>
          <w:rPrChange w:id="189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89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89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896" w:author="Edwin Villanueva Talavera" w:date="2019-06-02T11:17:00Z">
            <w:rPr>
              <w:rStyle w:val="s2"/>
              <w:noProof/>
              <w:color w:val="BA2121"/>
              <w:sz w:val="21"/>
              <w:szCs w:val="21"/>
            </w:rPr>
          </w:rPrChange>
        </w:rPr>
        <w:t>"~/anaconda3/bin/make_hexamer_tab.py"</w:t>
      </w:r>
    </w:p>
    <w:p w14:paraId="4FD69770" w14:textId="77777777" w:rsidR="000B1366" w:rsidRPr="00FD6FF2" w:rsidRDefault="000B1366" w:rsidP="000B1366">
      <w:pPr>
        <w:pStyle w:val="HTMLconformatoprevio"/>
        <w:shd w:val="clear" w:color="auto" w:fill="F7F7F7"/>
        <w:wordWrap w:val="0"/>
        <w:rPr>
          <w:noProof/>
          <w:color w:val="333333"/>
          <w:sz w:val="21"/>
          <w:szCs w:val="21"/>
          <w:lang w:val="en-US"/>
          <w:rPrChange w:id="1897" w:author="Edwin Villanueva Talavera" w:date="2019-06-02T11:17:00Z">
            <w:rPr>
              <w:noProof/>
              <w:color w:val="333333"/>
              <w:sz w:val="21"/>
              <w:szCs w:val="21"/>
            </w:rPr>
          </w:rPrChange>
        </w:rPr>
      </w:pPr>
      <w:r w:rsidRPr="00FD6FF2">
        <w:rPr>
          <w:noProof/>
          <w:color w:val="333333"/>
          <w:sz w:val="21"/>
          <w:szCs w:val="21"/>
          <w:lang w:val="en-US"/>
          <w:rPrChange w:id="189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899" w:author="Edwin Villanueva Talavera" w:date="2019-06-02T11:17:00Z">
            <w:rPr>
              <w:rStyle w:val="n"/>
              <w:noProof/>
              <w:color w:val="333333"/>
              <w:sz w:val="21"/>
              <w:szCs w:val="21"/>
            </w:rPr>
          </w:rPrChange>
        </w:rPr>
        <w:t>fasta_cds</w:t>
      </w:r>
      <w:r w:rsidRPr="00FD6FF2">
        <w:rPr>
          <w:noProof/>
          <w:color w:val="333333"/>
          <w:sz w:val="21"/>
          <w:szCs w:val="21"/>
          <w:lang w:val="en-US"/>
          <w:rPrChange w:id="190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0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0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03" w:author="Edwin Villanueva Talavera" w:date="2019-06-02T11:17:00Z">
            <w:rPr>
              <w:rStyle w:val="s2"/>
              <w:noProof/>
              <w:color w:val="BA2121"/>
              <w:sz w:val="21"/>
              <w:szCs w:val="21"/>
            </w:rPr>
          </w:rPrChange>
        </w:rPr>
        <w:t>"'"</w:t>
      </w:r>
      <w:r w:rsidRPr="00FD6FF2">
        <w:rPr>
          <w:noProof/>
          <w:color w:val="333333"/>
          <w:sz w:val="21"/>
          <w:szCs w:val="21"/>
          <w:lang w:val="en-US"/>
          <w:rPrChange w:id="19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0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06"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07" w:author="Edwin Villanueva Talavera" w:date="2019-06-02T11:17:00Z">
            <w:rPr>
              <w:rStyle w:val="n"/>
              <w:noProof/>
              <w:color w:val="333333"/>
              <w:sz w:val="21"/>
              <w:szCs w:val="21"/>
            </w:rPr>
          </w:rPrChange>
        </w:rPr>
        <w:t>input_directory</w:t>
      </w:r>
      <w:r w:rsidRPr="00FD6FF2">
        <w:rPr>
          <w:noProof/>
          <w:color w:val="333333"/>
          <w:sz w:val="21"/>
          <w:szCs w:val="21"/>
          <w:lang w:val="en-US"/>
          <w:rPrChange w:id="190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0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10"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11"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912" w:author="Edwin Villanueva Talavera" w:date="2019-06-02T11:17:00Z">
            <w:rPr>
              <w:rStyle w:val="p"/>
              <w:noProof/>
              <w:color w:val="333333"/>
              <w:sz w:val="21"/>
              <w:szCs w:val="21"/>
            </w:rPr>
          </w:rPrChange>
        </w:rPr>
        <w:t>[</w:t>
      </w:r>
      <w:r w:rsidRPr="00FD6FF2">
        <w:rPr>
          <w:rStyle w:val="mi"/>
          <w:noProof/>
          <w:color w:val="666666"/>
          <w:sz w:val="21"/>
          <w:szCs w:val="21"/>
          <w:lang w:val="en-US"/>
          <w:rPrChange w:id="1913" w:author="Edwin Villanueva Talavera" w:date="2019-06-02T11:17:00Z">
            <w:rPr>
              <w:rStyle w:val="mi"/>
              <w:noProof/>
              <w:color w:val="666666"/>
              <w:sz w:val="21"/>
              <w:szCs w:val="21"/>
            </w:rPr>
          </w:rPrChange>
        </w:rPr>
        <w:t>1</w:t>
      </w:r>
      <w:r w:rsidRPr="00FD6FF2">
        <w:rPr>
          <w:rStyle w:val="p"/>
          <w:noProof/>
          <w:color w:val="333333"/>
          <w:sz w:val="21"/>
          <w:szCs w:val="21"/>
          <w:lang w:val="en-US"/>
          <w:rPrChange w:id="1914" w:author="Edwin Villanueva Talavera" w:date="2019-06-02T11:17:00Z">
            <w:rPr>
              <w:rStyle w:val="p"/>
              <w:noProof/>
              <w:color w:val="333333"/>
              <w:sz w:val="21"/>
              <w:szCs w:val="21"/>
            </w:rPr>
          </w:rPrChange>
        </w:rPr>
        <w:t>]</w:t>
      </w:r>
      <w:r w:rsidRPr="00FD6FF2">
        <w:rPr>
          <w:noProof/>
          <w:color w:val="333333"/>
          <w:sz w:val="21"/>
          <w:szCs w:val="21"/>
          <w:lang w:val="en-US"/>
          <w:rPrChange w:id="191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1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17"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18" w:author="Edwin Villanueva Talavera" w:date="2019-06-02T11:17:00Z">
            <w:rPr>
              <w:rStyle w:val="s2"/>
              <w:noProof/>
              <w:color w:val="BA2121"/>
              <w:sz w:val="21"/>
              <w:szCs w:val="21"/>
            </w:rPr>
          </w:rPrChange>
        </w:rPr>
        <w:t>".CDS.fasta"</w:t>
      </w:r>
      <w:r w:rsidRPr="00FD6FF2">
        <w:rPr>
          <w:noProof/>
          <w:color w:val="333333"/>
          <w:sz w:val="21"/>
          <w:szCs w:val="21"/>
          <w:lang w:val="en-US"/>
          <w:rPrChange w:id="191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2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21"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22" w:author="Edwin Villanueva Talavera" w:date="2019-06-02T11:17:00Z">
            <w:rPr>
              <w:rStyle w:val="s2"/>
              <w:noProof/>
              <w:color w:val="BA2121"/>
              <w:sz w:val="21"/>
              <w:szCs w:val="21"/>
            </w:rPr>
          </w:rPrChange>
        </w:rPr>
        <w:t>"'"</w:t>
      </w:r>
      <w:r w:rsidRPr="00FD6FF2">
        <w:rPr>
          <w:noProof/>
          <w:color w:val="333333"/>
          <w:sz w:val="21"/>
          <w:szCs w:val="21"/>
          <w:lang w:val="en-US"/>
          <w:rPrChange w:id="1923" w:author="Edwin Villanueva Talavera" w:date="2019-06-02T11:17:00Z">
            <w:rPr>
              <w:noProof/>
              <w:color w:val="333333"/>
              <w:sz w:val="21"/>
              <w:szCs w:val="21"/>
            </w:rPr>
          </w:rPrChange>
        </w:rPr>
        <w:t xml:space="preserve"> </w:t>
      </w:r>
    </w:p>
    <w:p w14:paraId="767C74E8" w14:textId="77777777" w:rsidR="000B1366" w:rsidRPr="00FD6FF2" w:rsidRDefault="000B1366" w:rsidP="000B1366">
      <w:pPr>
        <w:pStyle w:val="HTMLconformatoprevio"/>
        <w:shd w:val="clear" w:color="auto" w:fill="F7F7F7"/>
        <w:wordWrap w:val="0"/>
        <w:rPr>
          <w:noProof/>
          <w:color w:val="333333"/>
          <w:sz w:val="21"/>
          <w:szCs w:val="21"/>
          <w:lang w:val="en-US"/>
          <w:rPrChange w:id="1924" w:author="Edwin Villanueva Talavera" w:date="2019-06-02T11:17:00Z">
            <w:rPr>
              <w:noProof/>
              <w:color w:val="333333"/>
              <w:sz w:val="21"/>
              <w:szCs w:val="21"/>
            </w:rPr>
          </w:rPrChange>
        </w:rPr>
      </w:pPr>
      <w:r w:rsidRPr="00FD6FF2">
        <w:rPr>
          <w:noProof/>
          <w:color w:val="333333"/>
          <w:sz w:val="21"/>
          <w:szCs w:val="21"/>
          <w:lang w:val="en-US"/>
          <w:rPrChange w:id="192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26" w:author="Edwin Villanueva Talavera" w:date="2019-06-02T11:17:00Z">
            <w:rPr>
              <w:rStyle w:val="n"/>
              <w:noProof/>
              <w:color w:val="333333"/>
              <w:sz w:val="21"/>
              <w:szCs w:val="21"/>
            </w:rPr>
          </w:rPrChange>
        </w:rPr>
        <w:t>lncRNA_cds</w:t>
      </w:r>
      <w:r w:rsidRPr="00FD6FF2">
        <w:rPr>
          <w:noProof/>
          <w:color w:val="333333"/>
          <w:sz w:val="21"/>
          <w:szCs w:val="21"/>
          <w:lang w:val="en-US"/>
          <w:rPrChange w:id="192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2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29"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30" w:author="Edwin Villanueva Talavera" w:date="2019-06-02T11:17:00Z">
            <w:rPr>
              <w:rStyle w:val="s2"/>
              <w:noProof/>
              <w:color w:val="BA2121"/>
              <w:sz w:val="21"/>
              <w:szCs w:val="21"/>
            </w:rPr>
          </w:rPrChange>
        </w:rPr>
        <w:t>"'"</w:t>
      </w:r>
      <w:r w:rsidRPr="00FD6FF2">
        <w:rPr>
          <w:noProof/>
          <w:color w:val="333333"/>
          <w:sz w:val="21"/>
          <w:szCs w:val="21"/>
          <w:lang w:val="en-US"/>
          <w:rPrChange w:id="193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3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33"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34" w:author="Edwin Villanueva Talavera" w:date="2019-06-02T11:17:00Z">
            <w:rPr>
              <w:rStyle w:val="n"/>
              <w:noProof/>
              <w:color w:val="333333"/>
              <w:sz w:val="21"/>
              <w:szCs w:val="21"/>
            </w:rPr>
          </w:rPrChange>
        </w:rPr>
        <w:t>input_directory</w:t>
      </w:r>
      <w:r w:rsidRPr="00FD6FF2">
        <w:rPr>
          <w:noProof/>
          <w:color w:val="333333"/>
          <w:sz w:val="21"/>
          <w:szCs w:val="21"/>
          <w:lang w:val="en-US"/>
          <w:rPrChange w:id="193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3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37"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38"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939" w:author="Edwin Villanueva Talavera" w:date="2019-06-02T11:17:00Z">
            <w:rPr>
              <w:rStyle w:val="p"/>
              <w:noProof/>
              <w:color w:val="333333"/>
              <w:sz w:val="21"/>
              <w:szCs w:val="21"/>
            </w:rPr>
          </w:rPrChange>
        </w:rPr>
        <w:t>[</w:t>
      </w:r>
      <w:r w:rsidRPr="00FD6FF2">
        <w:rPr>
          <w:rStyle w:val="mi"/>
          <w:noProof/>
          <w:color w:val="666666"/>
          <w:sz w:val="21"/>
          <w:szCs w:val="21"/>
          <w:lang w:val="en-US"/>
          <w:rPrChange w:id="1940" w:author="Edwin Villanueva Talavera" w:date="2019-06-02T11:17:00Z">
            <w:rPr>
              <w:rStyle w:val="mi"/>
              <w:noProof/>
              <w:color w:val="666666"/>
              <w:sz w:val="21"/>
              <w:szCs w:val="21"/>
            </w:rPr>
          </w:rPrChange>
        </w:rPr>
        <w:t>1</w:t>
      </w:r>
      <w:r w:rsidRPr="00FD6FF2">
        <w:rPr>
          <w:rStyle w:val="p"/>
          <w:noProof/>
          <w:color w:val="333333"/>
          <w:sz w:val="21"/>
          <w:szCs w:val="21"/>
          <w:lang w:val="en-US"/>
          <w:rPrChange w:id="1941" w:author="Edwin Villanueva Talavera" w:date="2019-06-02T11:17:00Z">
            <w:rPr>
              <w:rStyle w:val="p"/>
              <w:noProof/>
              <w:color w:val="333333"/>
              <w:sz w:val="21"/>
              <w:szCs w:val="21"/>
            </w:rPr>
          </w:rPrChange>
        </w:rPr>
        <w:t>]</w:t>
      </w:r>
      <w:r w:rsidRPr="00FD6FF2">
        <w:rPr>
          <w:noProof/>
          <w:color w:val="333333"/>
          <w:sz w:val="21"/>
          <w:szCs w:val="21"/>
          <w:lang w:val="en-US"/>
          <w:rPrChange w:id="194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4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4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45" w:author="Edwin Villanueva Talavera" w:date="2019-06-02T11:17:00Z">
            <w:rPr>
              <w:rStyle w:val="s2"/>
              <w:noProof/>
              <w:color w:val="BA2121"/>
              <w:sz w:val="21"/>
              <w:szCs w:val="21"/>
            </w:rPr>
          </w:rPrChange>
        </w:rPr>
        <w:t>".lncRNA.fasta"</w:t>
      </w:r>
      <w:r w:rsidRPr="00FD6FF2">
        <w:rPr>
          <w:noProof/>
          <w:color w:val="333333"/>
          <w:sz w:val="21"/>
          <w:szCs w:val="21"/>
          <w:lang w:val="en-US"/>
          <w:rPrChange w:id="194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4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4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49" w:author="Edwin Villanueva Talavera" w:date="2019-06-02T11:17:00Z">
            <w:rPr>
              <w:rStyle w:val="s2"/>
              <w:noProof/>
              <w:color w:val="BA2121"/>
              <w:sz w:val="21"/>
              <w:szCs w:val="21"/>
            </w:rPr>
          </w:rPrChange>
        </w:rPr>
        <w:t>"'"</w:t>
      </w:r>
    </w:p>
    <w:p w14:paraId="1F9DE497" w14:textId="77777777" w:rsidR="000B1366" w:rsidRPr="00FD6FF2" w:rsidRDefault="000B1366" w:rsidP="000B1366">
      <w:pPr>
        <w:pStyle w:val="HTMLconformatoprevio"/>
        <w:shd w:val="clear" w:color="auto" w:fill="F7F7F7"/>
        <w:wordWrap w:val="0"/>
        <w:rPr>
          <w:noProof/>
          <w:color w:val="333333"/>
          <w:sz w:val="21"/>
          <w:szCs w:val="21"/>
          <w:lang w:val="en-US"/>
          <w:rPrChange w:id="1950" w:author="Edwin Villanueva Talavera" w:date="2019-06-02T11:17:00Z">
            <w:rPr>
              <w:noProof/>
              <w:color w:val="333333"/>
              <w:sz w:val="21"/>
              <w:szCs w:val="21"/>
            </w:rPr>
          </w:rPrChange>
        </w:rPr>
      </w:pPr>
      <w:r w:rsidRPr="00FD6FF2">
        <w:rPr>
          <w:noProof/>
          <w:color w:val="333333"/>
          <w:sz w:val="21"/>
          <w:szCs w:val="21"/>
          <w:lang w:val="en-US"/>
          <w:rPrChange w:id="195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52" w:author="Edwin Villanueva Talavera" w:date="2019-06-02T11:17:00Z">
            <w:rPr>
              <w:rStyle w:val="n"/>
              <w:noProof/>
              <w:color w:val="333333"/>
              <w:sz w:val="21"/>
              <w:szCs w:val="21"/>
            </w:rPr>
          </w:rPrChange>
        </w:rPr>
        <w:t>salida</w:t>
      </w:r>
      <w:r w:rsidRPr="00FD6FF2">
        <w:rPr>
          <w:noProof/>
          <w:color w:val="333333"/>
          <w:sz w:val="21"/>
          <w:szCs w:val="21"/>
          <w:lang w:val="en-US"/>
          <w:rPrChange w:id="195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5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55"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56" w:author="Edwin Villanueva Talavera" w:date="2019-06-02T11:17:00Z">
            <w:rPr>
              <w:rStyle w:val="n"/>
              <w:noProof/>
              <w:color w:val="333333"/>
              <w:sz w:val="21"/>
              <w:szCs w:val="21"/>
            </w:rPr>
          </w:rPrChange>
        </w:rPr>
        <w:t>output_directory</w:t>
      </w:r>
      <w:r w:rsidRPr="00FD6FF2">
        <w:rPr>
          <w:noProof/>
          <w:color w:val="333333"/>
          <w:sz w:val="21"/>
          <w:szCs w:val="21"/>
          <w:lang w:val="en-US"/>
          <w:rPrChange w:id="195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5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59"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60"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1961" w:author="Edwin Villanueva Talavera" w:date="2019-06-02T11:17:00Z">
            <w:rPr>
              <w:rStyle w:val="p"/>
              <w:noProof/>
              <w:color w:val="333333"/>
              <w:sz w:val="21"/>
              <w:szCs w:val="21"/>
            </w:rPr>
          </w:rPrChange>
        </w:rPr>
        <w:t>[</w:t>
      </w:r>
      <w:r w:rsidRPr="00FD6FF2">
        <w:rPr>
          <w:rStyle w:val="mi"/>
          <w:noProof/>
          <w:color w:val="666666"/>
          <w:sz w:val="21"/>
          <w:szCs w:val="21"/>
          <w:lang w:val="en-US"/>
          <w:rPrChange w:id="1962" w:author="Edwin Villanueva Talavera" w:date="2019-06-02T11:17:00Z">
            <w:rPr>
              <w:rStyle w:val="mi"/>
              <w:noProof/>
              <w:color w:val="666666"/>
              <w:sz w:val="21"/>
              <w:szCs w:val="21"/>
            </w:rPr>
          </w:rPrChange>
        </w:rPr>
        <w:t>1</w:t>
      </w:r>
      <w:r w:rsidRPr="00FD6FF2">
        <w:rPr>
          <w:rStyle w:val="p"/>
          <w:noProof/>
          <w:color w:val="333333"/>
          <w:sz w:val="21"/>
          <w:szCs w:val="21"/>
          <w:lang w:val="en-US"/>
          <w:rPrChange w:id="1963" w:author="Edwin Villanueva Talavera" w:date="2019-06-02T11:17:00Z">
            <w:rPr>
              <w:rStyle w:val="p"/>
              <w:noProof/>
              <w:color w:val="333333"/>
              <w:sz w:val="21"/>
              <w:szCs w:val="21"/>
            </w:rPr>
          </w:rPrChange>
        </w:rPr>
        <w:t>]</w:t>
      </w:r>
      <w:r w:rsidRPr="00FD6FF2">
        <w:rPr>
          <w:noProof/>
          <w:color w:val="333333"/>
          <w:sz w:val="21"/>
          <w:szCs w:val="21"/>
          <w:lang w:val="en-US"/>
          <w:rPrChange w:id="196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6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196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1967" w:author="Edwin Villanueva Talavera" w:date="2019-06-02T11:17:00Z">
            <w:rPr>
              <w:rStyle w:val="s2"/>
              <w:noProof/>
              <w:color w:val="BA2121"/>
              <w:sz w:val="21"/>
              <w:szCs w:val="21"/>
            </w:rPr>
          </w:rPrChange>
        </w:rPr>
        <w:t>".tsv"</w:t>
      </w:r>
    </w:p>
    <w:p w14:paraId="07573586" w14:textId="77777777" w:rsidR="000B1366" w:rsidRPr="00FD6FF2" w:rsidRDefault="000B1366" w:rsidP="000B1366">
      <w:pPr>
        <w:pStyle w:val="HTMLconformatoprevio"/>
        <w:shd w:val="clear" w:color="auto" w:fill="F7F7F7"/>
        <w:wordWrap w:val="0"/>
        <w:rPr>
          <w:noProof/>
          <w:color w:val="333333"/>
          <w:sz w:val="21"/>
          <w:szCs w:val="21"/>
          <w:lang w:val="en-US"/>
          <w:rPrChange w:id="1968" w:author="Edwin Villanueva Talavera" w:date="2019-06-02T11:17:00Z">
            <w:rPr>
              <w:noProof/>
              <w:color w:val="333333"/>
              <w:sz w:val="21"/>
              <w:szCs w:val="21"/>
            </w:rPr>
          </w:rPrChange>
        </w:rPr>
      </w:pPr>
      <w:r w:rsidRPr="00FD6FF2">
        <w:rPr>
          <w:noProof/>
          <w:color w:val="333333"/>
          <w:sz w:val="21"/>
          <w:szCs w:val="21"/>
          <w:lang w:val="en-US"/>
          <w:rPrChange w:id="1969"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970" w:author="Edwin Villanueva Talavera" w:date="2019-06-02T11:17:00Z">
            <w:rPr>
              <w:rStyle w:val="k"/>
              <w:b/>
              <w:bCs/>
              <w:noProof/>
              <w:color w:val="008000"/>
              <w:sz w:val="21"/>
              <w:szCs w:val="21"/>
            </w:rPr>
          </w:rPrChange>
        </w:rPr>
        <w:t>with</w:t>
      </w:r>
      <w:r w:rsidRPr="00FD6FF2">
        <w:rPr>
          <w:noProof/>
          <w:color w:val="333333"/>
          <w:sz w:val="21"/>
          <w:szCs w:val="21"/>
          <w:lang w:val="en-US"/>
          <w:rPrChange w:id="19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72" w:author="Edwin Villanueva Talavera" w:date="2019-06-02T11:17:00Z">
            <w:rPr>
              <w:rStyle w:val="n"/>
              <w:noProof/>
              <w:color w:val="333333"/>
              <w:sz w:val="21"/>
              <w:szCs w:val="21"/>
            </w:rPr>
          </w:rPrChange>
        </w:rPr>
        <w:t>io</w:t>
      </w:r>
      <w:r w:rsidRPr="00FD6FF2">
        <w:rPr>
          <w:rStyle w:val="o"/>
          <w:rFonts w:eastAsiaTheme="majorEastAsia"/>
          <w:noProof/>
          <w:color w:val="666666"/>
          <w:sz w:val="21"/>
          <w:szCs w:val="21"/>
          <w:lang w:val="en-US"/>
          <w:rPrChange w:id="197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74" w:author="Edwin Villanueva Talavera" w:date="2019-06-02T11:17:00Z">
            <w:rPr>
              <w:rStyle w:val="n"/>
              <w:noProof/>
              <w:color w:val="333333"/>
              <w:sz w:val="21"/>
              <w:szCs w:val="21"/>
            </w:rPr>
          </w:rPrChange>
        </w:rPr>
        <w:t>capture_output</w:t>
      </w:r>
      <w:r w:rsidRPr="00FD6FF2">
        <w:rPr>
          <w:rStyle w:val="p"/>
          <w:noProof/>
          <w:color w:val="333333"/>
          <w:sz w:val="21"/>
          <w:szCs w:val="21"/>
          <w:lang w:val="en-US"/>
          <w:rPrChange w:id="1975" w:author="Edwin Villanueva Talavera" w:date="2019-06-02T11:17:00Z">
            <w:rPr>
              <w:rStyle w:val="p"/>
              <w:noProof/>
              <w:color w:val="333333"/>
              <w:sz w:val="21"/>
              <w:szCs w:val="21"/>
            </w:rPr>
          </w:rPrChange>
        </w:rPr>
        <w:t>()</w:t>
      </w:r>
      <w:r w:rsidRPr="00FD6FF2">
        <w:rPr>
          <w:noProof/>
          <w:color w:val="333333"/>
          <w:sz w:val="21"/>
          <w:szCs w:val="21"/>
          <w:lang w:val="en-US"/>
          <w:rPrChange w:id="197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1977" w:author="Edwin Villanueva Talavera" w:date="2019-06-02T11:17:00Z">
            <w:rPr>
              <w:rStyle w:val="k"/>
              <w:b/>
              <w:bCs/>
              <w:noProof/>
              <w:color w:val="008000"/>
              <w:sz w:val="21"/>
              <w:szCs w:val="21"/>
            </w:rPr>
          </w:rPrChange>
        </w:rPr>
        <w:t>as</w:t>
      </w:r>
      <w:r w:rsidRPr="00FD6FF2">
        <w:rPr>
          <w:noProof/>
          <w:color w:val="333333"/>
          <w:sz w:val="21"/>
          <w:szCs w:val="21"/>
          <w:lang w:val="en-US"/>
          <w:rPrChange w:id="1978" w:author="Edwin Villanueva Talavera" w:date="2019-06-02T11:17:00Z">
            <w:rPr>
              <w:noProof/>
              <w:color w:val="333333"/>
              <w:sz w:val="21"/>
              <w:szCs w:val="21"/>
            </w:rPr>
          </w:rPrChange>
        </w:rPr>
        <w:t xml:space="preserve"> </w:t>
      </w:r>
      <w:r w:rsidRPr="00FD6FF2">
        <w:rPr>
          <w:rStyle w:val="n"/>
          <w:noProof/>
          <w:color w:val="333333"/>
          <w:sz w:val="21"/>
          <w:szCs w:val="21"/>
          <w:lang w:val="en-US"/>
          <w:rPrChange w:id="1979" w:author="Edwin Villanueva Talavera" w:date="2019-06-02T11:17:00Z">
            <w:rPr>
              <w:rStyle w:val="n"/>
              <w:noProof/>
              <w:color w:val="333333"/>
              <w:sz w:val="21"/>
              <w:szCs w:val="21"/>
            </w:rPr>
          </w:rPrChange>
        </w:rPr>
        <w:t>captured</w:t>
      </w:r>
      <w:r w:rsidRPr="00FD6FF2">
        <w:rPr>
          <w:rStyle w:val="p"/>
          <w:noProof/>
          <w:color w:val="333333"/>
          <w:sz w:val="21"/>
          <w:szCs w:val="21"/>
          <w:lang w:val="en-US"/>
          <w:rPrChange w:id="1980" w:author="Edwin Villanueva Talavera" w:date="2019-06-02T11:17:00Z">
            <w:rPr>
              <w:rStyle w:val="p"/>
              <w:noProof/>
              <w:color w:val="333333"/>
              <w:sz w:val="21"/>
              <w:szCs w:val="21"/>
            </w:rPr>
          </w:rPrChange>
        </w:rPr>
        <w:t>:</w:t>
      </w:r>
    </w:p>
    <w:p w14:paraId="37ACFFCA" w14:textId="77777777" w:rsidR="000B1366" w:rsidRPr="00FD6FF2" w:rsidRDefault="000B1366" w:rsidP="000B1366">
      <w:pPr>
        <w:pStyle w:val="HTMLconformatoprevio"/>
        <w:shd w:val="clear" w:color="auto" w:fill="F7F7F7"/>
        <w:wordWrap w:val="0"/>
        <w:rPr>
          <w:noProof/>
          <w:color w:val="333333"/>
          <w:sz w:val="21"/>
          <w:szCs w:val="21"/>
          <w:lang w:val="en-US"/>
          <w:rPrChange w:id="1981" w:author="Edwin Villanueva Talavera" w:date="2019-06-02T11:17:00Z">
            <w:rPr>
              <w:noProof/>
              <w:color w:val="333333"/>
              <w:sz w:val="21"/>
              <w:szCs w:val="21"/>
            </w:rPr>
          </w:rPrChange>
        </w:rPr>
      </w:pPr>
      <w:r w:rsidRPr="00FD6FF2">
        <w:rPr>
          <w:noProof/>
          <w:color w:val="333333"/>
          <w:sz w:val="21"/>
          <w:szCs w:val="21"/>
          <w:lang w:val="en-US"/>
          <w:rPrChange w:id="198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8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84" w:author="Edwin Villanueva Talavera" w:date="2019-06-02T11:17:00Z">
            <w:rPr>
              <w:rStyle w:val="n"/>
              <w:noProof/>
              <w:color w:val="333333"/>
              <w:sz w:val="21"/>
              <w:szCs w:val="21"/>
            </w:rPr>
          </w:rPrChange>
        </w:rPr>
        <w:t>run</w:t>
      </w:r>
      <w:r w:rsidRPr="00FD6FF2">
        <w:rPr>
          <w:noProof/>
          <w:color w:val="333333"/>
          <w:sz w:val="21"/>
          <w:szCs w:val="21"/>
          <w:lang w:val="en-US"/>
          <w:rPrChange w:id="1985" w:author="Edwin Villanueva Talavera" w:date="2019-06-02T11:17:00Z">
            <w:rPr>
              <w:noProof/>
              <w:color w:val="333333"/>
              <w:sz w:val="21"/>
              <w:szCs w:val="21"/>
            </w:rPr>
          </w:rPrChange>
        </w:rPr>
        <w:t xml:space="preserve"> </w:t>
      </w:r>
      <w:r w:rsidRPr="00FD6FF2">
        <w:rPr>
          <w:rStyle w:val="err"/>
          <w:noProof/>
          <w:color w:val="333333"/>
          <w:sz w:val="21"/>
          <w:szCs w:val="21"/>
          <w:bdr w:val="single" w:sz="6" w:space="0" w:color="FF0000" w:frame="1"/>
          <w:lang w:val="en-US"/>
          <w:rPrChange w:id="1986"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1987" w:author="Edwin Villanueva Talavera" w:date="2019-06-02T11:17:00Z">
            <w:rPr>
              <w:rStyle w:val="n"/>
              <w:noProof/>
              <w:color w:val="333333"/>
              <w:sz w:val="21"/>
              <w:szCs w:val="21"/>
            </w:rPr>
          </w:rPrChange>
        </w:rPr>
        <w:t>script</w:t>
      </w:r>
      <w:r w:rsidRPr="00FD6FF2">
        <w:rPr>
          <w:noProof/>
          <w:color w:val="333333"/>
          <w:sz w:val="21"/>
          <w:szCs w:val="21"/>
          <w:lang w:val="en-US"/>
          <w:rPrChange w:id="198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8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90" w:author="Edwin Villanueva Talavera" w:date="2019-06-02T11:17:00Z">
            <w:rPr>
              <w:rStyle w:val="n"/>
              <w:noProof/>
              <w:color w:val="333333"/>
              <w:sz w:val="21"/>
              <w:szCs w:val="21"/>
            </w:rPr>
          </w:rPrChange>
        </w:rPr>
        <w:t>c</w:t>
      </w:r>
      <w:r w:rsidRPr="00FD6FF2">
        <w:rPr>
          <w:noProof/>
          <w:color w:val="333333"/>
          <w:sz w:val="21"/>
          <w:szCs w:val="21"/>
          <w:lang w:val="en-US"/>
          <w:rPrChange w:id="1991" w:author="Edwin Villanueva Talavera" w:date="2019-06-02T11:17:00Z">
            <w:rPr>
              <w:noProof/>
              <w:color w:val="333333"/>
              <w:sz w:val="21"/>
              <w:szCs w:val="21"/>
            </w:rPr>
          </w:rPrChange>
        </w:rPr>
        <w:t xml:space="preserve"> </w:t>
      </w:r>
      <w:r w:rsidRPr="00FD6FF2">
        <w:rPr>
          <w:rStyle w:val="err"/>
          <w:noProof/>
          <w:color w:val="333333"/>
          <w:sz w:val="21"/>
          <w:szCs w:val="21"/>
          <w:bdr w:val="single" w:sz="6" w:space="0" w:color="FF0000" w:frame="1"/>
          <w:lang w:val="en-US"/>
          <w:rPrChange w:id="1992"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1993" w:author="Edwin Villanueva Talavera" w:date="2019-06-02T11:17:00Z">
            <w:rPr>
              <w:rStyle w:val="n"/>
              <w:noProof/>
              <w:color w:val="333333"/>
              <w:sz w:val="21"/>
              <w:szCs w:val="21"/>
            </w:rPr>
          </w:rPrChange>
        </w:rPr>
        <w:t>fasta_cds</w:t>
      </w:r>
      <w:r w:rsidRPr="00FD6FF2">
        <w:rPr>
          <w:noProof/>
          <w:color w:val="333333"/>
          <w:sz w:val="21"/>
          <w:szCs w:val="21"/>
          <w:lang w:val="en-US"/>
          <w:rPrChange w:id="199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199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1996" w:author="Edwin Villanueva Talavera" w:date="2019-06-02T11:17:00Z">
            <w:rPr>
              <w:rStyle w:val="n"/>
              <w:noProof/>
              <w:color w:val="333333"/>
              <w:sz w:val="21"/>
              <w:szCs w:val="21"/>
            </w:rPr>
          </w:rPrChange>
        </w:rPr>
        <w:t>n</w:t>
      </w:r>
      <w:r w:rsidRPr="00FD6FF2">
        <w:rPr>
          <w:noProof/>
          <w:color w:val="333333"/>
          <w:sz w:val="21"/>
          <w:szCs w:val="21"/>
          <w:lang w:val="en-US"/>
          <w:rPrChange w:id="1997" w:author="Edwin Villanueva Talavera" w:date="2019-06-02T11:17:00Z">
            <w:rPr>
              <w:noProof/>
              <w:color w:val="333333"/>
              <w:sz w:val="21"/>
              <w:szCs w:val="21"/>
            </w:rPr>
          </w:rPrChange>
        </w:rPr>
        <w:t xml:space="preserve"> </w:t>
      </w:r>
      <w:r w:rsidRPr="00FD6FF2">
        <w:rPr>
          <w:rStyle w:val="err"/>
          <w:noProof/>
          <w:color w:val="333333"/>
          <w:sz w:val="21"/>
          <w:szCs w:val="21"/>
          <w:bdr w:val="single" w:sz="6" w:space="0" w:color="FF0000" w:frame="1"/>
          <w:lang w:val="en-US"/>
          <w:rPrChange w:id="1998" w:author="Edwin Villanueva Talavera" w:date="2019-06-02T11:17:00Z">
            <w:rPr>
              <w:rStyle w:val="err"/>
              <w:noProof/>
              <w:color w:val="333333"/>
              <w:sz w:val="21"/>
              <w:szCs w:val="21"/>
              <w:bdr w:val="single" w:sz="6" w:space="0" w:color="FF0000" w:frame="1"/>
            </w:rPr>
          </w:rPrChange>
        </w:rPr>
        <w:t>$</w:t>
      </w:r>
      <w:r w:rsidRPr="00FD6FF2">
        <w:rPr>
          <w:rStyle w:val="n"/>
          <w:noProof/>
          <w:color w:val="333333"/>
          <w:sz w:val="21"/>
          <w:szCs w:val="21"/>
          <w:lang w:val="en-US"/>
          <w:rPrChange w:id="1999" w:author="Edwin Villanueva Talavera" w:date="2019-06-02T11:17:00Z">
            <w:rPr>
              <w:rStyle w:val="n"/>
              <w:noProof/>
              <w:color w:val="333333"/>
              <w:sz w:val="21"/>
              <w:szCs w:val="21"/>
            </w:rPr>
          </w:rPrChange>
        </w:rPr>
        <w:t>lncRNA_cds</w:t>
      </w:r>
    </w:p>
    <w:p w14:paraId="02DDC55F" w14:textId="77777777" w:rsidR="000B1366" w:rsidRPr="00FD6FF2" w:rsidRDefault="000B1366" w:rsidP="000B1366">
      <w:pPr>
        <w:pStyle w:val="HTMLconformatoprevio"/>
        <w:shd w:val="clear" w:color="auto" w:fill="F7F7F7"/>
        <w:wordWrap w:val="0"/>
        <w:rPr>
          <w:noProof/>
          <w:color w:val="333333"/>
          <w:sz w:val="21"/>
          <w:szCs w:val="21"/>
          <w:lang w:val="en-US"/>
          <w:rPrChange w:id="2000" w:author="Edwin Villanueva Talavera" w:date="2019-06-02T11:17:00Z">
            <w:rPr>
              <w:noProof/>
              <w:color w:val="333333"/>
              <w:sz w:val="21"/>
              <w:szCs w:val="21"/>
            </w:rPr>
          </w:rPrChange>
        </w:rPr>
      </w:pPr>
      <w:r w:rsidRPr="00FD6FF2">
        <w:rPr>
          <w:noProof/>
          <w:color w:val="333333"/>
          <w:sz w:val="21"/>
          <w:szCs w:val="21"/>
          <w:lang w:val="en-US"/>
          <w:rPrChange w:id="200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02" w:author="Edwin Villanueva Talavera" w:date="2019-06-02T11:17:00Z">
            <w:rPr>
              <w:rStyle w:val="n"/>
              <w:noProof/>
              <w:color w:val="333333"/>
              <w:sz w:val="21"/>
              <w:szCs w:val="21"/>
            </w:rPr>
          </w:rPrChange>
        </w:rPr>
        <w:t>f</w:t>
      </w:r>
      <w:r w:rsidRPr="00FD6FF2">
        <w:rPr>
          <w:noProof/>
          <w:color w:val="333333"/>
          <w:sz w:val="21"/>
          <w:szCs w:val="21"/>
          <w:lang w:val="en-US"/>
          <w:rPrChange w:id="200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00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005"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006" w:author="Edwin Villanueva Talavera" w:date="2019-06-02T11:17:00Z">
            <w:rPr>
              <w:rStyle w:val="nb"/>
              <w:noProof/>
              <w:color w:val="008000"/>
              <w:sz w:val="21"/>
              <w:szCs w:val="21"/>
            </w:rPr>
          </w:rPrChange>
        </w:rPr>
        <w:t>open</w:t>
      </w:r>
      <w:r w:rsidRPr="00FD6FF2">
        <w:rPr>
          <w:rStyle w:val="p"/>
          <w:noProof/>
          <w:color w:val="333333"/>
          <w:sz w:val="21"/>
          <w:szCs w:val="21"/>
          <w:lang w:val="en-US"/>
          <w:rPrChange w:id="2007" w:author="Edwin Villanueva Talavera" w:date="2019-06-02T11:17:00Z">
            <w:rPr>
              <w:rStyle w:val="p"/>
              <w:noProof/>
              <w:color w:val="333333"/>
              <w:sz w:val="21"/>
              <w:szCs w:val="21"/>
            </w:rPr>
          </w:rPrChange>
        </w:rPr>
        <w:t>(</w:t>
      </w:r>
      <w:r w:rsidRPr="00FD6FF2">
        <w:rPr>
          <w:rStyle w:val="n"/>
          <w:noProof/>
          <w:color w:val="333333"/>
          <w:sz w:val="21"/>
          <w:szCs w:val="21"/>
          <w:lang w:val="en-US"/>
          <w:rPrChange w:id="2008" w:author="Edwin Villanueva Talavera" w:date="2019-06-02T11:17:00Z">
            <w:rPr>
              <w:rStyle w:val="n"/>
              <w:noProof/>
              <w:color w:val="333333"/>
              <w:sz w:val="21"/>
              <w:szCs w:val="21"/>
            </w:rPr>
          </w:rPrChange>
        </w:rPr>
        <w:t>salida</w:t>
      </w:r>
      <w:r w:rsidRPr="00FD6FF2">
        <w:rPr>
          <w:noProof/>
          <w:color w:val="333333"/>
          <w:sz w:val="21"/>
          <w:szCs w:val="21"/>
          <w:lang w:val="en-US"/>
          <w:rPrChange w:id="2009" w:author="Edwin Villanueva Talavera" w:date="2019-06-02T11:17:00Z">
            <w:rPr>
              <w:noProof/>
              <w:color w:val="333333"/>
              <w:sz w:val="21"/>
              <w:szCs w:val="21"/>
            </w:rPr>
          </w:rPrChange>
        </w:rPr>
        <w:t xml:space="preserve"> </w:t>
      </w:r>
      <w:r w:rsidRPr="00FD6FF2">
        <w:rPr>
          <w:rStyle w:val="p"/>
          <w:noProof/>
          <w:color w:val="333333"/>
          <w:sz w:val="21"/>
          <w:szCs w:val="21"/>
          <w:lang w:val="en-US"/>
          <w:rPrChange w:id="2010" w:author="Edwin Villanueva Talavera" w:date="2019-06-02T11:17:00Z">
            <w:rPr>
              <w:rStyle w:val="p"/>
              <w:noProof/>
              <w:color w:val="333333"/>
              <w:sz w:val="21"/>
              <w:szCs w:val="21"/>
            </w:rPr>
          </w:rPrChange>
        </w:rPr>
        <w:t>,</w:t>
      </w:r>
      <w:r w:rsidRPr="00FD6FF2">
        <w:rPr>
          <w:rStyle w:val="s2"/>
          <w:noProof/>
          <w:color w:val="BA2121"/>
          <w:sz w:val="21"/>
          <w:szCs w:val="21"/>
          <w:lang w:val="en-US"/>
          <w:rPrChange w:id="2011" w:author="Edwin Villanueva Talavera" w:date="2019-06-02T11:17:00Z">
            <w:rPr>
              <w:rStyle w:val="s2"/>
              <w:noProof/>
              <w:color w:val="BA2121"/>
              <w:sz w:val="21"/>
              <w:szCs w:val="21"/>
            </w:rPr>
          </w:rPrChange>
        </w:rPr>
        <w:t>"w+"</w:t>
      </w:r>
      <w:r w:rsidRPr="00FD6FF2">
        <w:rPr>
          <w:rStyle w:val="p"/>
          <w:noProof/>
          <w:color w:val="333333"/>
          <w:sz w:val="21"/>
          <w:szCs w:val="21"/>
          <w:lang w:val="en-US"/>
          <w:rPrChange w:id="2012" w:author="Edwin Villanueva Talavera" w:date="2019-06-02T11:17:00Z">
            <w:rPr>
              <w:rStyle w:val="p"/>
              <w:noProof/>
              <w:color w:val="333333"/>
              <w:sz w:val="21"/>
              <w:szCs w:val="21"/>
            </w:rPr>
          </w:rPrChange>
        </w:rPr>
        <w:t>)</w:t>
      </w:r>
    </w:p>
    <w:p w14:paraId="10E990F3" w14:textId="77777777" w:rsidR="000B1366" w:rsidRPr="00FD6FF2" w:rsidRDefault="000B1366" w:rsidP="000B1366">
      <w:pPr>
        <w:pStyle w:val="HTMLconformatoprevio"/>
        <w:shd w:val="clear" w:color="auto" w:fill="F7F7F7"/>
        <w:wordWrap w:val="0"/>
        <w:rPr>
          <w:noProof/>
          <w:color w:val="333333"/>
          <w:sz w:val="21"/>
          <w:szCs w:val="21"/>
          <w:lang w:val="en-US"/>
          <w:rPrChange w:id="2013" w:author="Edwin Villanueva Talavera" w:date="2019-06-02T11:17:00Z">
            <w:rPr>
              <w:noProof/>
              <w:color w:val="333333"/>
              <w:sz w:val="21"/>
              <w:szCs w:val="21"/>
            </w:rPr>
          </w:rPrChange>
        </w:rPr>
      </w:pPr>
      <w:r w:rsidRPr="00FD6FF2">
        <w:rPr>
          <w:noProof/>
          <w:color w:val="333333"/>
          <w:sz w:val="21"/>
          <w:szCs w:val="21"/>
          <w:lang w:val="en-US"/>
          <w:rPrChange w:id="201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15"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en-US"/>
          <w:rPrChange w:id="201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17" w:author="Edwin Villanueva Talavera" w:date="2019-06-02T11:17:00Z">
            <w:rPr>
              <w:rStyle w:val="n"/>
              <w:noProof/>
              <w:color w:val="333333"/>
              <w:sz w:val="21"/>
              <w:szCs w:val="21"/>
            </w:rPr>
          </w:rPrChange>
        </w:rPr>
        <w:t>write</w:t>
      </w:r>
      <w:r w:rsidRPr="00FD6FF2">
        <w:rPr>
          <w:rStyle w:val="p"/>
          <w:noProof/>
          <w:color w:val="333333"/>
          <w:sz w:val="21"/>
          <w:szCs w:val="21"/>
          <w:lang w:val="en-US"/>
          <w:rPrChange w:id="2018" w:author="Edwin Villanueva Talavera" w:date="2019-06-02T11:17:00Z">
            <w:rPr>
              <w:rStyle w:val="p"/>
              <w:noProof/>
              <w:color w:val="333333"/>
              <w:sz w:val="21"/>
              <w:szCs w:val="21"/>
            </w:rPr>
          </w:rPrChange>
        </w:rPr>
        <w:t>(</w:t>
      </w:r>
      <w:r w:rsidRPr="00FD6FF2">
        <w:rPr>
          <w:rStyle w:val="n"/>
          <w:noProof/>
          <w:color w:val="333333"/>
          <w:sz w:val="21"/>
          <w:szCs w:val="21"/>
          <w:lang w:val="en-US"/>
          <w:rPrChange w:id="2019" w:author="Edwin Villanueva Talavera" w:date="2019-06-02T11:17:00Z">
            <w:rPr>
              <w:rStyle w:val="n"/>
              <w:noProof/>
              <w:color w:val="333333"/>
              <w:sz w:val="21"/>
              <w:szCs w:val="21"/>
            </w:rPr>
          </w:rPrChange>
        </w:rPr>
        <w:t>captured</w:t>
      </w:r>
      <w:r w:rsidRPr="00FD6FF2">
        <w:rPr>
          <w:rStyle w:val="o"/>
          <w:rFonts w:eastAsiaTheme="majorEastAsia"/>
          <w:noProof/>
          <w:color w:val="666666"/>
          <w:sz w:val="21"/>
          <w:szCs w:val="21"/>
          <w:lang w:val="en-US"/>
          <w:rPrChange w:id="202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21" w:author="Edwin Villanueva Talavera" w:date="2019-06-02T11:17:00Z">
            <w:rPr>
              <w:rStyle w:val="n"/>
              <w:noProof/>
              <w:color w:val="333333"/>
              <w:sz w:val="21"/>
              <w:szCs w:val="21"/>
            </w:rPr>
          </w:rPrChange>
        </w:rPr>
        <w:t>stdout</w:t>
      </w:r>
      <w:r w:rsidRPr="00FD6FF2">
        <w:rPr>
          <w:rStyle w:val="p"/>
          <w:noProof/>
          <w:color w:val="333333"/>
          <w:sz w:val="21"/>
          <w:szCs w:val="21"/>
          <w:lang w:val="en-US"/>
          <w:rPrChange w:id="2022" w:author="Edwin Villanueva Talavera" w:date="2019-06-02T11:17:00Z">
            <w:rPr>
              <w:rStyle w:val="p"/>
              <w:noProof/>
              <w:color w:val="333333"/>
              <w:sz w:val="21"/>
              <w:szCs w:val="21"/>
            </w:rPr>
          </w:rPrChange>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FD6FF2">
        <w:rPr>
          <w:noProof/>
          <w:color w:val="333333"/>
          <w:sz w:val="21"/>
          <w:szCs w:val="21"/>
          <w:lang w:val="en-US"/>
          <w:rPrChange w:id="2023" w:author="Edwin Villanueva Talavera" w:date="2019-06-02T11:17:00Z">
            <w:rPr>
              <w:noProof/>
              <w:color w:val="333333"/>
              <w:sz w:val="21"/>
              <w:szCs w:val="21"/>
            </w:rPr>
          </w:rPrChange>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3E05CB4A" w:rsidR="000B1366" w:rsidRPr="00E16EF8" w:rsidRDefault="008B043A" w:rsidP="003B0E11">
      <w:pPr>
        <w:pStyle w:val="Ttulo2"/>
        <w:numPr>
          <w:ilvl w:val="0"/>
          <w:numId w:val="21"/>
        </w:numPr>
        <w:rPr>
          <w:noProof/>
        </w:rPr>
      </w:pPr>
      <w:bookmarkStart w:id="2024" w:name="_Ref6586143"/>
      <w:bookmarkStart w:id="2025" w:name="_Toc10327583"/>
      <w:r w:rsidRPr="00E16EF8">
        <w:rPr>
          <w:noProof/>
        </w:rPr>
        <w:t xml:space="preserve">: Generación de archivos </w:t>
      </w:r>
      <w:r w:rsidR="00052AB5">
        <w:rPr>
          <w:noProof/>
        </w:rPr>
        <w:t xml:space="preserve">en formato </w:t>
      </w:r>
      <w:r w:rsidRPr="00E16EF8">
        <w:rPr>
          <w:noProof/>
        </w:rPr>
        <w:t>fasta para ARN codificantes</w:t>
      </w:r>
      <w:bookmarkEnd w:id="2024"/>
      <w:bookmarkEnd w:id="2025"/>
      <w:r w:rsidRPr="00E16EF8">
        <w:rPr>
          <w:noProof/>
        </w:rPr>
        <w:t xml:space="preserve"> </w:t>
      </w:r>
    </w:p>
    <w:p w14:paraId="7A0ADA07" w14:textId="77777777" w:rsidR="008B043A" w:rsidRPr="00FD6FF2" w:rsidRDefault="008B043A" w:rsidP="008B043A">
      <w:pPr>
        <w:pStyle w:val="HTMLconformatoprevio"/>
        <w:shd w:val="clear" w:color="auto" w:fill="F7F7F7"/>
        <w:wordWrap w:val="0"/>
        <w:rPr>
          <w:noProof/>
          <w:color w:val="333333"/>
          <w:sz w:val="21"/>
          <w:szCs w:val="21"/>
          <w:lang w:val="en-US"/>
          <w:rPrChange w:id="2026"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202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28" w:author="Edwin Villanueva Talavera" w:date="2019-06-02T11:17:00Z">
            <w:rPr>
              <w:rStyle w:val="n"/>
              <w:noProof/>
              <w:color w:val="333333"/>
              <w:sz w:val="21"/>
              <w:szCs w:val="21"/>
            </w:rPr>
          </w:rPrChange>
        </w:rPr>
        <w:t>time</w:t>
      </w:r>
    </w:p>
    <w:p w14:paraId="0D5B468B" w14:textId="77777777" w:rsidR="008B043A" w:rsidRPr="00FD6FF2" w:rsidRDefault="008B043A" w:rsidP="008B043A">
      <w:pPr>
        <w:pStyle w:val="HTMLconformatoprevio"/>
        <w:shd w:val="clear" w:color="auto" w:fill="F7F7F7"/>
        <w:wordWrap w:val="0"/>
        <w:rPr>
          <w:noProof/>
          <w:color w:val="333333"/>
          <w:sz w:val="21"/>
          <w:szCs w:val="21"/>
          <w:lang w:val="en-US"/>
          <w:rPrChange w:id="2029" w:author="Edwin Villanueva Talavera" w:date="2019-06-02T11:17:00Z">
            <w:rPr>
              <w:noProof/>
              <w:color w:val="333333"/>
              <w:sz w:val="21"/>
              <w:szCs w:val="21"/>
            </w:rPr>
          </w:rPrChange>
        </w:rPr>
      </w:pPr>
      <w:r w:rsidRPr="00FD6FF2">
        <w:rPr>
          <w:rStyle w:val="kn"/>
          <w:b/>
          <w:bCs/>
          <w:noProof/>
          <w:color w:val="008000"/>
          <w:sz w:val="21"/>
          <w:szCs w:val="21"/>
          <w:lang w:val="en-US"/>
          <w:rPrChange w:id="2030" w:author="Edwin Villanueva Talavera" w:date="2019-06-02T11:17:00Z">
            <w:rPr>
              <w:rStyle w:val="kn"/>
              <w:b/>
              <w:bCs/>
              <w:noProof/>
              <w:color w:val="008000"/>
              <w:sz w:val="21"/>
              <w:szCs w:val="21"/>
            </w:rPr>
          </w:rPrChange>
        </w:rPr>
        <w:t>import</w:t>
      </w:r>
      <w:r w:rsidRPr="00FD6FF2">
        <w:rPr>
          <w:noProof/>
          <w:color w:val="333333"/>
          <w:sz w:val="21"/>
          <w:szCs w:val="21"/>
          <w:lang w:val="en-US"/>
          <w:rPrChange w:id="2031"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032" w:author="Edwin Villanueva Talavera" w:date="2019-06-02T11:17:00Z">
            <w:rPr>
              <w:rStyle w:val="nn"/>
              <w:b/>
              <w:bCs/>
              <w:noProof/>
              <w:color w:val="0000FF"/>
              <w:sz w:val="21"/>
              <w:szCs w:val="21"/>
            </w:rPr>
          </w:rPrChange>
        </w:rPr>
        <w:t>mysql.connector</w:t>
      </w:r>
    </w:p>
    <w:p w14:paraId="01ADE9B0" w14:textId="77777777" w:rsidR="008B043A" w:rsidRPr="00FD6FF2" w:rsidRDefault="008B043A" w:rsidP="008B043A">
      <w:pPr>
        <w:pStyle w:val="HTMLconformatoprevio"/>
        <w:shd w:val="clear" w:color="auto" w:fill="F7F7F7"/>
        <w:wordWrap w:val="0"/>
        <w:rPr>
          <w:noProof/>
          <w:color w:val="333333"/>
          <w:sz w:val="21"/>
          <w:szCs w:val="21"/>
          <w:lang w:val="en-US"/>
          <w:rPrChange w:id="2033" w:author="Edwin Villanueva Talavera" w:date="2019-06-02T11:17:00Z">
            <w:rPr>
              <w:noProof/>
              <w:color w:val="333333"/>
              <w:sz w:val="21"/>
              <w:szCs w:val="21"/>
            </w:rPr>
          </w:rPrChange>
        </w:rPr>
      </w:pPr>
      <w:r w:rsidRPr="00FD6FF2">
        <w:rPr>
          <w:rStyle w:val="kn"/>
          <w:b/>
          <w:bCs/>
          <w:noProof/>
          <w:color w:val="008000"/>
          <w:sz w:val="21"/>
          <w:szCs w:val="21"/>
          <w:lang w:val="en-US"/>
          <w:rPrChange w:id="2034" w:author="Edwin Villanueva Talavera" w:date="2019-06-02T11:17:00Z">
            <w:rPr>
              <w:rStyle w:val="kn"/>
              <w:b/>
              <w:bCs/>
              <w:noProof/>
              <w:color w:val="008000"/>
              <w:sz w:val="21"/>
              <w:szCs w:val="21"/>
            </w:rPr>
          </w:rPrChange>
        </w:rPr>
        <w:t>import</w:t>
      </w:r>
      <w:r w:rsidRPr="00FD6FF2">
        <w:rPr>
          <w:noProof/>
          <w:color w:val="333333"/>
          <w:sz w:val="21"/>
          <w:szCs w:val="21"/>
          <w:lang w:val="en-US"/>
          <w:rPrChange w:id="2035"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036" w:author="Edwin Villanueva Talavera" w:date="2019-06-02T11:17:00Z">
            <w:rPr>
              <w:rStyle w:val="nn"/>
              <w:b/>
              <w:bCs/>
              <w:noProof/>
              <w:color w:val="0000FF"/>
              <w:sz w:val="21"/>
              <w:szCs w:val="21"/>
            </w:rPr>
          </w:rPrChange>
        </w:rPr>
        <w:t>os</w:t>
      </w:r>
    </w:p>
    <w:p w14:paraId="07EAB858" w14:textId="77777777" w:rsidR="008B043A" w:rsidRPr="00FD6FF2" w:rsidRDefault="008B043A" w:rsidP="008B043A">
      <w:pPr>
        <w:pStyle w:val="HTMLconformatoprevio"/>
        <w:shd w:val="clear" w:color="auto" w:fill="F7F7F7"/>
        <w:wordWrap w:val="0"/>
        <w:rPr>
          <w:noProof/>
          <w:color w:val="333333"/>
          <w:sz w:val="21"/>
          <w:szCs w:val="21"/>
          <w:lang w:val="en-US"/>
          <w:rPrChange w:id="2037" w:author="Edwin Villanueva Talavera" w:date="2019-06-02T11:17:00Z">
            <w:rPr>
              <w:noProof/>
              <w:color w:val="333333"/>
              <w:sz w:val="21"/>
              <w:szCs w:val="21"/>
            </w:rPr>
          </w:rPrChange>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FD6FF2" w:rsidRDefault="008B043A" w:rsidP="008B043A">
      <w:pPr>
        <w:pStyle w:val="HTMLconformatoprevio"/>
        <w:shd w:val="clear" w:color="auto" w:fill="F7F7F7"/>
        <w:wordWrap w:val="0"/>
        <w:rPr>
          <w:noProof/>
          <w:color w:val="333333"/>
          <w:sz w:val="21"/>
          <w:szCs w:val="21"/>
          <w:lang w:val="en-US"/>
          <w:rPrChange w:id="2038"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k"/>
          <w:b/>
          <w:bCs/>
          <w:noProof/>
          <w:color w:val="008000"/>
          <w:sz w:val="21"/>
          <w:szCs w:val="21"/>
          <w:lang w:val="en-US"/>
          <w:rPrChange w:id="2039" w:author="Edwin Villanueva Talavera" w:date="2019-06-02T11:17:00Z">
            <w:rPr>
              <w:rStyle w:val="k"/>
              <w:b/>
              <w:bCs/>
              <w:noProof/>
              <w:color w:val="008000"/>
              <w:sz w:val="21"/>
              <w:szCs w:val="21"/>
            </w:rPr>
          </w:rPrChange>
        </w:rPr>
        <w:t>for</w:t>
      </w:r>
      <w:r w:rsidRPr="00FD6FF2">
        <w:rPr>
          <w:noProof/>
          <w:color w:val="333333"/>
          <w:sz w:val="21"/>
          <w:szCs w:val="21"/>
          <w:lang w:val="en-US"/>
          <w:rPrChange w:id="204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41" w:author="Edwin Villanueva Talavera" w:date="2019-06-02T11:17:00Z">
            <w:rPr>
              <w:rStyle w:val="n"/>
              <w:noProof/>
              <w:color w:val="333333"/>
              <w:sz w:val="21"/>
              <w:szCs w:val="21"/>
            </w:rPr>
          </w:rPrChange>
        </w:rPr>
        <w:t>t_parte</w:t>
      </w:r>
      <w:r w:rsidRPr="00FD6FF2">
        <w:rPr>
          <w:noProof/>
          <w:color w:val="333333"/>
          <w:sz w:val="21"/>
          <w:szCs w:val="21"/>
          <w:lang w:val="en-US"/>
          <w:rPrChange w:id="2042"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2043" w:author="Edwin Villanueva Talavera" w:date="2019-06-02T11:17:00Z">
            <w:rPr>
              <w:rStyle w:val="ow"/>
              <w:b/>
              <w:bCs/>
              <w:noProof/>
              <w:color w:val="AA22FF"/>
              <w:sz w:val="21"/>
              <w:szCs w:val="21"/>
            </w:rPr>
          </w:rPrChange>
        </w:rPr>
        <w:t>in</w:t>
      </w:r>
      <w:r w:rsidRPr="00FD6FF2">
        <w:rPr>
          <w:noProof/>
          <w:color w:val="333333"/>
          <w:sz w:val="21"/>
          <w:szCs w:val="21"/>
          <w:lang w:val="en-US"/>
          <w:rPrChange w:id="20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45" w:author="Edwin Villanueva Talavera" w:date="2019-06-02T11:17:00Z">
            <w:rPr>
              <w:rStyle w:val="n"/>
              <w:noProof/>
              <w:color w:val="333333"/>
              <w:sz w:val="21"/>
              <w:szCs w:val="21"/>
            </w:rPr>
          </w:rPrChange>
        </w:rPr>
        <w:t>t_partes</w:t>
      </w:r>
      <w:r w:rsidRPr="00FD6FF2">
        <w:rPr>
          <w:rStyle w:val="p"/>
          <w:noProof/>
          <w:color w:val="333333"/>
          <w:sz w:val="21"/>
          <w:szCs w:val="21"/>
          <w:lang w:val="en-US"/>
          <w:rPrChange w:id="2046" w:author="Edwin Villanueva Talavera" w:date="2019-06-02T11:17:00Z">
            <w:rPr>
              <w:rStyle w:val="p"/>
              <w:noProof/>
              <w:color w:val="333333"/>
              <w:sz w:val="21"/>
              <w:szCs w:val="21"/>
            </w:rPr>
          </w:rPrChange>
        </w:rPr>
        <w:t>:</w:t>
      </w:r>
    </w:p>
    <w:p w14:paraId="37AE25AE" w14:textId="77777777" w:rsidR="008B043A" w:rsidRPr="00FD6FF2" w:rsidRDefault="008B043A" w:rsidP="008B043A">
      <w:pPr>
        <w:pStyle w:val="HTMLconformatoprevio"/>
        <w:shd w:val="clear" w:color="auto" w:fill="F7F7F7"/>
        <w:wordWrap w:val="0"/>
        <w:rPr>
          <w:noProof/>
          <w:color w:val="333333"/>
          <w:sz w:val="21"/>
          <w:szCs w:val="21"/>
          <w:lang w:val="pt-BR"/>
          <w:rPrChange w:id="2047" w:author="Edwin Villanueva Talavera" w:date="2019-06-02T11:17:00Z">
            <w:rPr>
              <w:noProof/>
              <w:color w:val="333333"/>
              <w:sz w:val="21"/>
              <w:szCs w:val="21"/>
            </w:rPr>
          </w:rPrChange>
        </w:rPr>
      </w:pPr>
      <w:r w:rsidRPr="00FD6FF2">
        <w:rPr>
          <w:noProof/>
          <w:color w:val="333333"/>
          <w:sz w:val="21"/>
          <w:szCs w:val="21"/>
          <w:lang w:val="en-US"/>
          <w:rPrChange w:id="2048" w:author="Edwin Villanueva Talavera" w:date="2019-06-02T11:17:00Z">
            <w:rPr>
              <w:noProof/>
              <w:color w:val="333333"/>
              <w:sz w:val="21"/>
              <w:szCs w:val="21"/>
            </w:rPr>
          </w:rPrChange>
        </w:rPr>
        <w:t xml:space="preserve">            </w:t>
      </w:r>
      <w:r w:rsidRPr="00FD6FF2">
        <w:rPr>
          <w:rStyle w:val="n"/>
          <w:noProof/>
          <w:color w:val="333333"/>
          <w:sz w:val="21"/>
          <w:szCs w:val="21"/>
          <w:lang w:val="pt-BR"/>
          <w:rPrChange w:id="2049"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pt-BR"/>
          <w:rPrChange w:id="205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pt-BR"/>
          <w:rPrChange w:id="2051" w:author="Edwin Villanueva Talavera" w:date="2019-06-02T11:17:00Z">
            <w:rPr>
              <w:rStyle w:val="n"/>
              <w:noProof/>
              <w:color w:val="333333"/>
              <w:sz w:val="21"/>
              <w:szCs w:val="21"/>
            </w:rPr>
          </w:rPrChange>
        </w:rPr>
        <w:t>write</w:t>
      </w:r>
      <w:r w:rsidRPr="00FD6FF2">
        <w:rPr>
          <w:rStyle w:val="p"/>
          <w:noProof/>
          <w:color w:val="333333"/>
          <w:sz w:val="21"/>
          <w:szCs w:val="21"/>
          <w:lang w:val="pt-BR"/>
          <w:rPrChange w:id="2052" w:author="Edwin Villanueva Talavera" w:date="2019-06-02T11:17:00Z">
            <w:rPr>
              <w:rStyle w:val="p"/>
              <w:noProof/>
              <w:color w:val="333333"/>
              <w:sz w:val="21"/>
              <w:szCs w:val="21"/>
            </w:rPr>
          </w:rPrChange>
        </w:rPr>
        <w:t>(</w:t>
      </w:r>
      <w:r w:rsidRPr="00FD6FF2">
        <w:rPr>
          <w:rStyle w:val="s2"/>
          <w:rFonts w:eastAsiaTheme="majorEastAsia"/>
          <w:noProof/>
          <w:color w:val="BA2121"/>
          <w:sz w:val="21"/>
          <w:szCs w:val="21"/>
          <w:lang w:val="pt-BR"/>
          <w:rPrChange w:id="2053" w:author="Edwin Villanueva Talavera" w:date="2019-06-02T11:17:00Z">
            <w:rPr>
              <w:rStyle w:val="s2"/>
              <w:rFonts w:eastAsiaTheme="majorEastAsia"/>
              <w:noProof/>
              <w:color w:val="BA2121"/>
              <w:sz w:val="21"/>
              <w:szCs w:val="21"/>
            </w:rPr>
          </w:rPrChange>
        </w:rPr>
        <w:t>"</w:t>
      </w:r>
      <w:r w:rsidRPr="00FD6FF2">
        <w:rPr>
          <w:rStyle w:val="si"/>
          <w:b/>
          <w:bCs/>
          <w:noProof/>
          <w:color w:val="BB6688"/>
          <w:sz w:val="21"/>
          <w:szCs w:val="21"/>
          <w:lang w:val="pt-BR"/>
          <w:rPrChange w:id="2054" w:author="Edwin Villanueva Talavera" w:date="2019-06-02T11:17:00Z">
            <w:rPr>
              <w:rStyle w:val="si"/>
              <w:b/>
              <w:bCs/>
              <w:noProof/>
              <w:color w:val="BB6688"/>
              <w:sz w:val="21"/>
              <w:szCs w:val="21"/>
            </w:rPr>
          </w:rPrChange>
        </w:rPr>
        <w:t>%s</w:t>
      </w:r>
      <w:r w:rsidRPr="00FD6FF2">
        <w:rPr>
          <w:rStyle w:val="se"/>
          <w:b/>
          <w:bCs/>
          <w:noProof/>
          <w:color w:val="BB6622"/>
          <w:sz w:val="21"/>
          <w:szCs w:val="21"/>
          <w:lang w:val="pt-BR"/>
          <w:rPrChange w:id="2055" w:author="Edwin Villanueva Talavera" w:date="2019-06-02T11:17:00Z">
            <w:rPr>
              <w:rStyle w:val="se"/>
              <w:b/>
              <w:bCs/>
              <w:noProof/>
              <w:color w:val="BB6622"/>
              <w:sz w:val="21"/>
              <w:szCs w:val="21"/>
            </w:rPr>
          </w:rPrChange>
        </w:rPr>
        <w:t>\n</w:t>
      </w:r>
      <w:r w:rsidRPr="00FD6FF2">
        <w:rPr>
          <w:rStyle w:val="s2"/>
          <w:rFonts w:eastAsiaTheme="majorEastAsia"/>
          <w:noProof/>
          <w:color w:val="BA2121"/>
          <w:sz w:val="21"/>
          <w:szCs w:val="21"/>
          <w:lang w:val="pt-BR"/>
          <w:rPrChange w:id="2056" w:author="Edwin Villanueva Talavera" w:date="2019-06-02T11:17:00Z">
            <w:rPr>
              <w:rStyle w:val="s2"/>
              <w:rFonts w:eastAsiaTheme="majorEastAsia"/>
              <w:noProof/>
              <w:color w:val="BA2121"/>
              <w:sz w:val="21"/>
              <w:szCs w:val="21"/>
            </w:rPr>
          </w:rPrChange>
        </w:rPr>
        <w:t>"</w:t>
      </w:r>
      <w:r w:rsidRPr="00FD6FF2">
        <w:rPr>
          <w:noProof/>
          <w:color w:val="333333"/>
          <w:sz w:val="21"/>
          <w:szCs w:val="21"/>
          <w:lang w:val="pt-BR"/>
          <w:rPrChange w:id="205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pt-BR"/>
          <w:rPrChange w:id="2058" w:author="Edwin Villanueva Talavera" w:date="2019-06-02T11:17:00Z">
            <w:rPr>
              <w:rStyle w:val="o"/>
              <w:rFonts w:eastAsiaTheme="majorEastAsia"/>
              <w:noProof/>
              <w:color w:val="666666"/>
              <w:sz w:val="21"/>
              <w:szCs w:val="21"/>
            </w:rPr>
          </w:rPrChange>
        </w:rPr>
        <w:t>%</w:t>
      </w:r>
      <w:r w:rsidRPr="00FD6FF2">
        <w:rPr>
          <w:noProof/>
          <w:color w:val="333333"/>
          <w:sz w:val="21"/>
          <w:szCs w:val="21"/>
          <w:lang w:val="pt-BR"/>
          <w:rPrChange w:id="2059" w:author="Edwin Villanueva Talavera" w:date="2019-06-02T11:17:00Z">
            <w:rPr>
              <w:noProof/>
              <w:color w:val="333333"/>
              <w:sz w:val="21"/>
              <w:szCs w:val="21"/>
            </w:rPr>
          </w:rPrChange>
        </w:rPr>
        <w:t xml:space="preserve"> </w:t>
      </w:r>
      <w:r w:rsidRPr="00FD6FF2">
        <w:rPr>
          <w:rStyle w:val="p"/>
          <w:noProof/>
          <w:color w:val="333333"/>
          <w:sz w:val="21"/>
          <w:szCs w:val="21"/>
          <w:lang w:val="pt-BR"/>
          <w:rPrChange w:id="2060" w:author="Edwin Villanueva Talavera" w:date="2019-06-02T11:17:00Z">
            <w:rPr>
              <w:rStyle w:val="p"/>
              <w:noProof/>
              <w:color w:val="333333"/>
              <w:sz w:val="21"/>
              <w:szCs w:val="21"/>
            </w:rPr>
          </w:rPrChange>
        </w:rPr>
        <w:t>(</w:t>
      </w:r>
      <w:r w:rsidRPr="00FD6FF2">
        <w:rPr>
          <w:rStyle w:val="n"/>
          <w:noProof/>
          <w:color w:val="333333"/>
          <w:sz w:val="21"/>
          <w:szCs w:val="21"/>
          <w:lang w:val="pt-BR"/>
          <w:rPrChange w:id="2061" w:author="Edwin Villanueva Talavera" w:date="2019-06-02T11:17:00Z">
            <w:rPr>
              <w:rStyle w:val="n"/>
              <w:noProof/>
              <w:color w:val="333333"/>
              <w:sz w:val="21"/>
              <w:szCs w:val="21"/>
            </w:rPr>
          </w:rPrChange>
        </w:rPr>
        <w:t>t_parte</w:t>
      </w:r>
      <w:r w:rsidRPr="00FD6FF2">
        <w:rPr>
          <w:rStyle w:val="p"/>
          <w:noProof/>
          <w:color w:val="333333"/>
          <w:sz w:val="21"/>
          <w:szCs w:val="21"/>
          <w:lang w:val="pt-BR"/>
          <w:rPrChange w:id="2062" w:author="Edwin Villanueva Talavera" w:date="2019-06-02T11:17:00Z">
            <w:rPr>
              <w:rStyle w:val="p"/>
              <w:noProof/>
              <w:color w:val="333333"/>
              <w:sz w:val="21"/>
              <w:szCs w:val="21"/>
            </w:rPr>
          </w:rPrChange>
        </w:rPr>
        <w:t>))</w:t>
      </w:r>
    </w:p>
    <w:p w14:paraId="2EE849AC" w14:textId="77777777" w:rsidR="008B043A" w:rsidRPr="00FD6FF2" w:rsidRDefault="008B043A" w:rsidP="008B043A">
      <w:pPr>
        <w:pStyle w:val="HTMLconformatoprevio"/>
        <w:shd w:val="clear" w:color="auto" w:fill="F7F7F7"/>
        <w:wordWrap w:val="0"/>
        <w:rPr>
          <w:noProof/>
          <w:color w:val="333333"/>
          <w:sz w:val="21"/>
          <w:szCs w:val="21"/>
          <w:lang w:val="en-US"/>
          <w:rPrChange w:id="2063" w:author="Edwin Villanueva Talavera" w:date="2019-06-02T11:17:00Z">
            <w:rPr>
              <w:noProof/>
              <w:color w:val="333333"/>
              <w:sz w:val="21"/>
              <w:szCs w:val="21"/>
            </w:rPr>
          </w:rPrChange>
        </w:rPr>
      </w:pPr>
      <w:r w:rsidRPr="00FD6FF2">
        <w:rPr>
          <w:noProof/>
          <w:color w:val="333333"/>
          <w:sz w:val="21"/>
          <w:szCs w:val="21"/>
          <w:lang w:val="pt-BR"/>
          <w:rPrChange w:id="206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65" w:author="Edwin Villanueva Talavera" w:date="2019-06-02T11:17:00Z">
            <w:rPr>
              <w:rStyle w:val="n"/>
              <w:noProof/>
              <w:color w:val="333333"/>
              <w:sz w:val="21"/>
              <w:szCs w:val="21"/>
            </w:rPr>
          </w:rPrChange>
        </w:rPr>
        <w:t>f</w:t>
      </w:r>
      <w:r w:rsidRPr="00FD6FF2">
        <w:rPr>
          <w:rStyle w:val="o"/>
          <w:rFonts w:eastAsiaTheme="majorEastAsia"/>
          <w:noProof/>
          <w:color w:val="666666"/>
          <w:sz w:val="21"/>
          <w:szCs w:val="21"/>
          <w:lang w:val="en-US"/>
          <w:rPrChange w:id="206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67" w:author="Edwin Villanueva Talavera" w:date="2019-06-02T11:17:00Z">
            <w:rPr>
              <w:rStyle w:val="n"/>
              <w:noProof/>
              <w:color w:val="333333"/>
              <w:sz w:val="21"/>
              <w:szCs w:val="21"/>
            </w:rPr>
          </w:rPrChange>
        </w:rPr>
        <w:t>close</w:t>
      </w:r>
      <w:r w:rsidRPr="00FD6FF2">
        <w:rPr>
          <w:rStyle w:val="p"/>
          <w:noProof/>
          <w:color w:val="333333"/>
          <w:sz w:val="21"/>
          <w:szCs w:val="21"/>
          <w:lang w:val="en-US"/>
          <w:rPrChange w:id="2068" w:author="Edwin Villanueva Talavera" w:date="2019-06-02T11:17:00Z">
            <w:rPr>
              <w:rStyle w:val="p"/>
              <w:noProof/>
              <w:color w:val="333333"/>
              <w:sz w:val="21"/>
              <w:szCs w:val="21"/>
            </w:rPr>
          </w:rPrChange>
        </w:rPr>
        <w:t>()</w:t>
      </w:r>
    </w:p>
    <w:p w14:paraId="205F0D93" w14:textId="77777777" w:rsidR="008B043A" w:rsidRPr="00FD6FF2" w:rsidRDefault="008B043A" w:rsidP="008B043A">
      <w:pPr>
        <w:pStyle w:val="HTMLconformatoprevio"/>
        <w:shd w:val="clear" w:color="auto" w:fill="F7F7F7"/>
        <w:wordWrap w:val="0"/>
        <w:rPr>
          <w:noProof/>
          <w:color w:val="333333"/>
          <w:sz w:val="21"/>
          <w:szCs w:val="21"/>
          <w:lang w:val="en-US"/>
          <w:rPrChange w:id="2069" w:author="Edwin Villanueva Talavera" w:date="2019-06-02T11:17:00Z">
            <w:rPr>
              <w:noProof/>
              <w:color w:val="333333"/>
              <w:sz w:val="21"/>
              <w:szCs w:val="21"/>
            </w:rPr>
          </w:rPrChange>
        </w:rPr>
      </w:pPr>
    </w:p>
    <w:p w14:paraId="79987BD1" w14:textId="77777777" w:rsidR="008B043A" w:rsidRPr="00FD6FF2" w:rsidRDefault="008B043A" w:rsidP="008B043A">
      <w:pPr>
        <w:pStyle w:val="HTMLconformatoprevio"/>
        <w:shd w:val="clear" w:color="auto" w:fill="F7F7F7"/>
        <w:wordWrap w:val="0"/>
        <w:rPr>
          <w:noProof/>
          <w:color w:val="333333"/>
          <w:sz w:val="21"/>
          <w:szCs w:val="21"/>
          <w:lang w:val="en-US"/>
          <w:rPrChange w:id="2070" w:author="Edwin Villanueva Talavera" w:date="2019-06-02T11:17:00Z">
            <w:rPr>
              <w:noProof/>
              <w:color w:val="333333"/>
              <w:sz w:val="21"/>
              <w:szCs w:val="21"/>
            </w:rPr>
          </w:rPrChange>
        </w:rPr>
      </w:pPr>
      <w:r w:rsidRPr="00FD6FF2">
        <w:rPr>
          <w:rStyle w:val="n"/>
          <w:noProof/>
          <w:color w:val="333333"/>
          <w:sz w:val="21"/>
          <w:szCs w:val="21"/>
          <w:lang w:val="en-US"/>
          <w:rPrChange w:id="2071" w:author="Edwin Villanueva Talavera" w:date="2019-06-02T11:17:00Z">
            <w:rPr>
              <w:rStyle w:val="n"/>
              <w:noProof/>
              <w:color w:val="333333"/>
              <w:sz w:val="21"/>
              <w:szCs w:val="21"/>
            </w:rPr>
          </w:rPrChange>
        </w:rPr>
        <w:t>conn</w:t>
      </w:r>
      <w:r w:rsidRPr="00FD6FF2">
        <w:rPr>
          <w:noProof/>
          <w:color w:val="333333"/>
          <w:sz w:val="21"/>
          <w:szCs w:val="21"/>
          <w:lang w:val="en-US"/>
          <w:rPrChange w:id="207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07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07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75"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207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77"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207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079"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2080" w:author="Edwin Villanueva Talavera" w:date="2019-06-02T11:17:00Z">
            <w:rPr>
              <w:rStyle w:val="p"/>
              <w:noProof/>
              <w:color w:val="333333"/>
              <w:sz w:val="21"/>
              <w:szCs w:val="21"/>
            </w:rPr>
          </w:rPrChange>
        </w:rPr>
        <w:t>(</w:t>
      </w:r>
    </w:p>
    <w:p w14:paraId="69D302B3" w14:textId="77777777" w:rsidR="008B043A" w:rsidRPr="00FD6FF2" w:rsidRDefault="008B043A" w:rsidP="008B043A">
      <w:pPr>
        <w:pStyle w:val="HTMLconformatoprevio"/>
        <w:shd w:val="clear" w:color="auto" w:fill="F7F7F7"/>
        <w:wordWrap w:val="0"/>
        <w:rPr>
          <w:noProof/>
          <w:color w:val="333333"/>
          <w:sz w:val="21"/>
          <w:szCs w:val="21"/>
          <w:lang w:val="en-US"/>
          <w:rPrChange w:id="2081" w:author="Edwin Villanueva Talavera" w:date="2019-06-02T11:17:00Z">
            <w:rPr>
              <w:noProof/>
              <w:color w:val="333333"/>
              <w:sz w:val="21"/>
              <w:szCs w:val="21"/>
            </w:rPr>
          </w:rPrChange>
        </w:rPr>
      </w:pPr>
      <w:r w:rsidRPr="00FD6FF2">
        <w:rPr>
          <w:noProof/>
          <w:color w:val="333333"/>
          <w:sz w:val="21"/>
          <w:szCs w:val="21"/>
          <w:lang w:val="en-US"/>
          <w:rPrChange w:id="20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83"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2084"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2085" w:author="Edwin Villanueva Talavera" w:date="2019-06-02T11:17:00Z">
            <w:rPr>
              <w:rStyle w:val="s2"/>
              <w:rFonts w:eastAsiaTheme="majorEastAsia"/>
              <w:noProof/>
              <w:color w:val="BA2121"/>
              <w:sz w:val="21"/>
              <w:szCs w:val="21"/>
            </w:rPr>
          </w:rPrChange>
        </w:rPr>
        <w:t>"localhost"</w:t>
      </w:r>
      <w:r w:rsidRPr="00FD6FF2">
        <w:rPr>
          <w:rStyle w:val="p"/>
          <w:noProof/>
          <w:color w:val="333333"/>
          <w:sz w:val="21"/>
          <w:szCs w:val="21"/>
          <w:lang w:val="en-US"/>
          <w:rPrChange w:id="2086" w:author="Edwin Villanueva Talavera" w:date="2019-06-02T11:17:00Z">
            <w:rPr>
              <w:rStyle w:val="p"/>
              <w:noProof/>
              <w:color w:val="333333"/>
              <w:sz w:val="21"/>
              <w:szCs w:val="21"/>
            </w:rPr>
          </w:rPrChange>
        </w:rPr>
        <w:t>,</w:t>
      </w:r>
    </w:p>
    <w:p w14:paraId="5F1B7DF1" w14:textId="77777777" w:rsidR="008B043A" w:rsidRPr="00FD6FF2" w:rsidRDefault="008B043A" w:rsidP="008B043A">
      <w:pPr>
        <w:pStyle w:val="HTMLconformatoprevio"/>
        <w:shd w:val="clear" w:color="auto" w:fill="F7F7F7"/>
        <w:wordWrap w:val="0"/>
        <w:rPr>
          <w:noProof/>
          <w:color w:val="333333"/>
          <w:sz w:val="21"/>
          <w:szCs w:val="21"/>
          <w:lang w:val="en-US"/>
          <w:rPrChange w:id="2087" w:author="Edwin Villanueva Talavera" w:date="2019-06-02T11:17:00Z">
            <w:rPr>
              <w:noProof/>
              <w:color w:val="333333"/>
              <w:sz w:val="21"/>
              <w:szCs w:val="21"/>
            </w:rPr>
          </w:rPrChange>
        </w:rPr>
      </w:pPr>
      <w:r w:rsidRPr="00FD6FF2">
        <w:rPr>
          <w:noProof/>
          <w:color w:val="333333"/>
          <w:sz w:val="21"/>
          <w:szCs w:val="21"/>
          <w:lang w:val="en-US"/>
          <w:rPrChange w:id="208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89"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2090"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2091"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2092" w:author="Edwin Villanueva Talavera" w:date="2019-06-02T11:17:00Z">
            <w:rPr>
              <w:rStyle w:val="p"/>
              <w:noProof/>
              <w:color w:val="333333"/>
              <w:sz w:val="21"/>
              <w:szCs w:val="21"/>
            </w:rPr>
          </w:rPrChange>
        </w:rPr>
        <w:t>,</w:t>
      </w:r>
    </w:p>
    <w:p w14:paraId="3CBB7C7D" w14:textId="77777777" w:rsidR="008B043A" w:rsidRPr="00FD6FF2" w:rsidRDefault="008B043A" w:rsidP="008B043A">
      <w:pPr>
        <w:pStyle w:val="HTMLconformatoprevio"/>
        <w:shd w:val="clear" w:color="auto" w:fill="F7F7F7"/>
        <w:wordWrap w:val="0"/>
        <w:rPr>
          <w:noProof/>
          <w:color w:val="333333"/>
          <w:sz w:val="21"/>
          <w:szCs w:val="21"/>
          <w:lang w:val="en-US"/>
          <w:rPrChange w:id="2093" w:author="Edwin Villanueva Talavera" w:date="2019-06-02T11:17:00Z">
            <w:rPr>
              <w:noProof/>
              <w:color w:val="333333"/>
              <w:sz w:val="21"/>
              <w:szCs w:val="21"/>
            </w:rPr>
          </w:rPrChange>
        </w:rPr>
      </w:pPr>
      <w:r w:rsidRPr="00FD6FF2">
        <w:rPr>
          <w:noProof/>
          <w:color w:val="333333"/>
          <w:sz w:val="21"/>
          <w:szCs w:val="21"/>
          <w:lang w:val="en-US"/>
          <w:rPrChange w:id="209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095"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2096" w:author="Edwin Villanueva Talavera" w:date="2019-06-02T11:17:00Z">
            <w:rPr>
              <w:rStyle w:val="o"/>
              <w:rFonts w:eastAsiaTheme="majorEastAsia"/>
              <w:noProof/>
              <w:color w:val="666666"/>
              <w:sz w:val="21"/>
              <w:szCs w:val="21"/>
            </w:rPr>
          </w:rPrChange>
        </w:rPr>
        <w:t>=</w:t>
      </w:r>
      <w:r w:rsidRPr="00FD6FF2">
        <w:rPr>
          <w:rStyle w:val="s2"/>
          <w:rFonts w:eastAsiaTheme="majorEastAsia"/>
          <w:noProof/>
          <w:color w:val="BA2121"/>
          <w:sz w:val="21"/>
          <w:szCs w:val="21"/>
          <w:lang w:val="en-US"/>
          <w:rPrChange w:id="2097" w:author="Edwin Villanueva Talavera" w:date="2019-06-02T11:17:00Z">
            <w:rPr>
              <w:rStyle w:val="s2"/>
              <w:rFonts w:eastAsiaTheme="majorEastAsia"/>
              <w:noProof/>
              <w:color w:val="BA2121"/>
              <w:sz w:val="21"/>
              <w:szCs w:val="21"/>
            </w:rPr>
          </w:rPrChange>
        </w:rPr>
        <w:t>"tesis2"</w:t>
      </w:r>
      <w:r w:rsidRPr="00FD6FF2">
        <w:rPr>
          <w:rStyle w:val="p"/>
          <w:noProof/>
          <w:color w:val="333333"/>
          <w:sz w:val="21"/>
          <w:szCs w:val="21"/>
          <w:lang w:val="en-US"/>
          <w:rPrChange w:id="2098" w:author="Edwin Villanueva Talavera" w:date="2019-06-02T11:17:00Z">
            <w:rPr>
              <w:rStyle w:val="p"/>
              <w:noProof/>
              <w:color w:val="333333"/>
              <w:sz w:val="21"/>
              <w:szCs w:val="21"/>
            </w:rPr>
          </w:rPrChange>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FD6FF2">
        <w:rPr>
          <w:noProof/>
          <w:color w:val="333333"/>
          <w:sz w:val="21"/>
          <w:szCs w:val="21"/>
          <w:lang w:val="en-US"/>
          <w:rPrChange w:id="2099" w:author="Edwin Villanueva Talavera" w:date="2019-06-02T11:17:00Z">
            <w:rPr>
              <w:noProof/>
              <w:color w:val="333333"/>
              <w:sz w:val="21"/>
              <w:szCs w:val="21"/>
            </w:rPr>
          </w:rPrChange>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2100" w:name="_Ref6586349"/>
      <w:bookmarkStart w:id="2101" w:name="_Toc10327584"/>
      <w:r w:rsidRPr="00E16EF8">
        <w:rPr>
          <w:noProof/>
        </w:rPr>
        <w:t>: CPAT – Generación de regresión logística</w:t>
      </w:r>
      <w:bookmarkEnd w:id="2100"/>
      <w:bookmarkEnd w:id="2101"/>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FD6FF2" w:rsidRDefault="008B043A" w:rsidP="008B043A">
      <w:pPr>
        <w:pStyle w:val="HTMLconformatoprevio"/>
        <w:shd w:val="clear" w:color="auto" w:fill="F7F7F7"/>
        <w:wordWrap w:val="0"/>
        <w:rPr>
          <w:noProof/>
          <w:color w:val="333333"/>
          <w:sz w:val="21"/>
          <w:szCs w:val="21"/>
          <w:lang w:val="en-US"/>
          <w:rPrChange w:id="2102"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2103" w:author="Edwin Villanueva Talavera" w:date="2019-06-02T11:17:00Z">
            <w:rPr>
              <w:rStyle w:val="n"/>
              <w:noProof/>
              <w:color w:val="333333"/>
              <w:sz w:val="21"/>
              <w:szCs w:val="21"/>
            </w:rPr>
          </w:rPrChange>
        </w:rPr>
        <w:t>script</w:t>
      </w:r>
      <w:r w:rsidRPr="00FD6FF2">
        <w:rPr>
          <w:noProof/>
          <w:color w:val="333333"/>
          <w:sz w:val="21"/>
          <w:szCs w:val="21"/>
          <w:lang w:val="en-US"/>
          <w:rPrChange w:id="21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0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0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07" w:author="Edwin Villanueva Talavera" w:date="2019-06-02T11:17:00Z">
            <w:rPr>
              <w:rStyle w:val="s2"/>
              <w:noProof/>
              <w:color w:val="BA2121"/>
              <w:sz w:val="21"/>
              <w:szCs w:val="21"/>
            </w:rPr>
          </w:rPrChange>
        </w:rPr>
        <w:t>"~/anaconda3/bin/make_logitModel.py"</w:t>
      </w:r>
    </w:p>
    <w:p w14:paraId="240286CE" w14:textId="77777777" w:rsidR="008B043A" w:rsidRPr="00FD6FF2" w:rsidRDefault="008B043A" w:rsidP="008B043A">
      <w:pPr>
        <w:pStyle w:val="HTMLconformatoprevio"/>
        <w:shd w:val="clear" w:color="auto" w:fill="F7F7F7"/>
        <w:wordWrap w:val="0"/>
        <w:rPr>
          <w:noProof/>
          <w:color w:val="333333"/>
          <w:sz w:val="21"/>
          <w:szCs w:val="21"/>
          <w:lang w:val="en-US"/>
          <w:rPrChange w:id="2108" w:author="Edwin Villanueva Talavera" w:date="2019-06-02T11:17:00Z">
            <w:rPr>
              <w:noProof/>
              <w:color w:val="333333"/>
              <w:sz w:val="21"/>
              <w:szCs w:val="21"/>
            </w:rPr>
          </w:rPrChange>
        </w:rPr>
      </w:pPr>
      <w:r w:rsidRPr="00FD6FF2">
        <w:rPr>
          <w:noProof/>
          <w:color w:val="333333"/>
          <w:sz w:val="21"/>
          <w:szCs w:val="21"/>
          <w:lang w:val="en-US"/>
          <w:rPrChange w:id="210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10" w:author="Edwin Villanueva Talavera" w:date="2019-06-02T11:17:00Z">
            <w:rPr>
              <w:rStyle w:val="n"/>
              <w:noProof/>
              <w:color w:val="333333"/>
              <w:sz w:val="21"/>
              <w:szCs w:val="21"/>
            </w:rPr>
          </w:rPrChange>
        </w:rPr>
        <w:t>archivo_hexamer</w:t>
      </w:r>
      <w:r w:rsidRPr="00FD6FF2">
        <w:rPr>
          <w:noProof/>
          <w:color w:val="333333"/>
          <w:sz w:val="21"/>
          <w:szCs w:val="21"/>
          <w:lang w:val="en-US"/>
          <w:rPrChange w:id="211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1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13"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14" w:author="Edwin Villanueva Talavera" w:date="2019-06-02T11:17:00Z">
            <w:rPr>
              <w:rStyle w:val="s2"/>
              <w:noProof/>
              <w:color w:val="BA2121"/>
              <w:sz w:val="21"/>
              <w:szCs w:val="21"/>
            </w:rPr>
          </w:rPrChange>
        </w:rPr>
        <w:t>"'"</w:t>
      </w:r>
      <w:r w:rsidRPr="00FD6FF2">
        <w:rPr>
          <w:noProof/>
          <w:color w:val="333333"/>
          <w:sz w:val="21"/>
          <w:szCs w:val="21"/>
          <w:lang w:val="en-US"/>
          <w:rPrChange w:id="211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1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1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18" w:author="Edwin Villanueva Talavera" w:date="2019-06-02T11:17:00Z">
            <w:rPr>
              <w:rStyle w:val="n"/>
              <w:noProof/>
              <w:color w:val="333333"/>
              <w:sz w:val="21"/>
              <w:szCs w:val="21"/>
            </w:rPr>
          </w:rPrChange>
        </w:rPr>
        <w:t>input_directory</w:t>
      </w:r>
      <w:r w:rsidRPr="00FD6FF2">
        <w:rPr>
          <w:noProof/>
          <w:color w:val="333333"/>
          <w:sz w:val="21"/>
          <w:szCs w:val="21"/>
          <w:lang w:val="en-US"/>
          <w:rPrChange w:id="211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2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2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22"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123" w:author="Edwin Villanueva Talavera" w:date="2019-06-02T11:17:00Z">
            <w:rPr>
              <w:rStyle w:val="p"/>
              <w:noProof/>
              <w:color w:val="333333"/>
              <w:sz w:val="21"/>
              <w:szCs w:val="21"/>
            </w:rPr>
          </w:rPrChange>
        </w:rPr>
        <w:t>[</w:t>
      </w:r>
      <w:r w:rsidRPr="00FD6FF2">
        <w:rPr>
          <w:rStyle w:val="mi"/>
          <w:noProof/>
          <w:color w:val="666666"/>
          <w:sz w:val="21"/>
          <w:szCs w:val="21"/>
          <w:lang w:val="en-US"/>
          <w:rPrChange w:id="2124" w:author="Edwin Villanueva Talavera" w:date="2019-06-02T11:17:00Z">
            <w:rPr>
              <w:rStyle w:val="mi"/>
              <w:noProof/>
              <w:color w:val="666666"/>
              <w:sz w:val="21"/>
              <w:szCs w:val="21"/>
            </w:rPr>
          </w:rPrChange>
        </w:rPr>
        <w:t>1</w:t>
      </w:r>
      <w:r w:rsidRPr="00FD6FF2">
        <w:rPr>
          <w:rStyle w:val="p"/>
          <w:noProof/>
          <w:color w:val="333333"/>
          <w:sz w:val="21"/>
          <w:szCs w:val="21"/>
          <w:lang w:val="en-US"/>
          <w:rPrChange w:id="2125" w:author="Edwin Villanueva Talavera" w:date="2019-06-02T11:17:00Z">
            <w:rPr>
              <w:rStyle w:val="p"/>
              <w:noProof/>
              <w:color w:val="333333"/>
              <w:sz w:val="21"/>
              <w:szCs w:val="21"/>
            </w:rPr>
          </w:rPrChange>
        </w:rPr>
        <w:t>]</w:t>
      </w:r>
      <w:r w:rsidRPr="00FD6FF2">
        <w:rPr>
          <w:noProof/>
          <w:color w:val="333333"/>
          <w:sz w:val="21"/>
          <w:szCs w:val="21"/>
          <w:lang w:val="en-US"/>
          <w:rPrChange w:id="212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2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2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29" w:author="Edwin Villanueva Talavera" w:date="2019-06-02T11:17:00Z">
            <w:rPr>
              <w:rStyle w:val="s2"/>
              <w:noProof/>
              <w:color w:val="BA2121"/>
              <w:sz w:val="21"/>
              <w:szCs w:val="21"/>
            </w:rPr>
          </w:rPrChange>
        </w:rPr>
        <w:t>".tsv"</w:t>
      </w:r>
      <w:r w:rsidRPr="00FD6FF2">
        <w:rPr>
          <w:noProof/>
          <w:color w:val="333333"/>
          <w:sz w:val="21"/>
          <w:szCs w:val="21"/>
          <w:lang w:val="en-US"/>
          <w:rPrChange w:id="213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3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3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33" w:author="Edwin Villanueva Talavera" w:date="2019-06-02T11:17:00Z">
            <w:rPr>
              <w:rStyle w:val="s2"/>
              <w:noProof/>
              <w:color w:val="BA2121"/>
              <w:sz w:val="21"/>
              <w:szCs w:val="21"/>
            </w:rPr>
          </w:rPrChange>
        </w:rPr>
        <w:t>"'"</w:t>
      </w:r>
    </w:p>
    <w:p w14:paraId="0FFA44A9" w14:textId="77777777" w:rsidR="008B043A" w:rsidRPr="00FD6FF2" w:rsidRDefault="008B043A" w:rsidP="008B043A">
      <w:pPr>
        <w:pStyle w:val="HTMLconformatoprevio"/>
        <w:shd w:val="clear" w:color="auto" w:fill="F7F7F7"/>
        <w:wordWrap w:val="0"/>
        <w:rPr>
          <w:noProof/>
          <w:color w:val="333333"/>
          <w:sz w:val="21"/>
          <w:szCs w:val="21"/>
          <w:lang w:val="en-US"/>
          <w:rPrChange w:id="2134" w:author="Edwin Villanueva Talavera" w:date="2019-06-02T11:17:00Z">
            <w:rPr>
              <w:noProof/>
              <w:color w:val="333333"/>
              <w:sz w:val="21"/>
              <w:szCs w:val="21"/>
            </w:rPr>
          </w:rPrChange>
        </w:rPr>
      </w:pPr>
      <w:r w:rsidRPr="00FD6FF2">
        <w:rPr>
          <w:noProof/>
          <w:color w:val="333333"/>
          <w:sz w:val="21"/>
          <w:szCs w:val="21"/>
          <w:lang w:val="en-US"/>
          <w:rPrChange w:id="213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36" w:author="Edwin Villanueva Talavera" w:date="2019-06-02T11:17:00Z">
            <w:rPr>
              <w:rStyle w:val="n"/>
              <w:noProof/>
              <w:color w:val="333333"/>
              <w:sz w:val="21"/>
              <w:szCs w:val="21"/>
            </w:rPr>
          </w:rPrChange>
        </w:rPr>
        <w:t>fasta_pct</w:t>
      </w:r>
      <w:r w:rsidRPr="00FD6FF2">
        <w:rPr>
          <w:noProof/>
          <w:color w:val="333333"/>
          <w:sz w:val="21"/>
          <w:szCs w:val="21"/>
          <w:lang w:val="en-US"/>
          <w:rPrChange w:id="213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3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39"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40" w:author="Edwin Villanueva Talavera" w:date="2019-06-02T11:17:00Z">
            <w:rPr>
              <w:rStyle w:val="s2"/>
              <w:noProof/>
              <w:color w:val="BA2121"/>
              <w:sz w:val="21"/>
              <w:szCs w:val="21"/>
            </w:rPr>
          </w:rPrChange>
        </w:rPr>
        <w:t>"'"</w:t>
      </w:r>
      <w:r w:rsidRPr="00FD6FF2">
        <w:rPr>
          <w:noProof/>
          <w:color w:val="333333"/>
          <w:sz w:val="21"/>
          <w:szCs w:val="21"/>
          <w:lang w:val="en-US"/>
          <w:rPrChange w:id="214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4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4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44" w:author="Edwin Villanueva Talavera" w:date="2019-06-02T11:17:00Z">
            <w:rPr>
              <w:rStyle w:val="n"/>
              <w:noProof/>
              <w:color w:val="333333"/>
              <w:sz w:val="21"/>
              <w:szCs w:val="21"/>
            </w:rPr>
          </w:rPrChange>
        </w:rPr>
        <w:t>input_directory_pct</w:t>
      </w:r>
      <w:r w:rsidRPr="00FD6FF2">
        <w:rPr>
          <w:noProof/>
          <w:color w:val="333333"/>
          <w:sz w:val="21"/>
          <w:szCs w:val="21"/>
          <w:lang w:val="en-US"/>
          <w:rPrChange w:id="214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4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4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48"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149" w:author="Edwin Villanueva Talavera" w:date="2019-06-02T11:17:00Z">
            <w:rPr>
              <w:rStyle w:val="p"/>
              <w:noProof/>
              <w:color w:val="333333"/>
              <w:sz w:val="21"/>
              <w:szCs w:val="21"/>
            </w:rPr>
          </w:rPrChange>
        </w:rPr>
        <w:t>[</w:t>
      </w:r>
      <w:r w:rsidRPr="00FD6FF2">
        <w:rPr>
          <w:rStyle w:val="mi"/>
          <w:noProof/>
          <w:color w:val="666666"/>
          <w:sz w:val="21"/>
          <w:szCs w:val="21"/>
          <w:lang w:val="en-US"/>
          <w:rPrChange w:id="2150" w:author="Edwin Villanueva Talavera" w:date="2019-06-02T11:17:00Z">
            <w:rPr>
              <w:rStyle w:val="mi"/>
              <w:noProof/>
              <w:color w:val="666666"/>
              <w:sz w:val="21"/>
              <w:szCs w:val="21"/>
            </w:rPr>
          </w:rPrChange>
        </w:rPr>
        <w:t>1</w:t>
      </w:r>
      <w:r w:rsidRPr="00FD6FF2">
        <w:rPr>
          <w:rStyle w:val="p"/>
          <w:noProof/>
          <w:color w:val="333333"/>
          <w:sz w:val="21"/>
          <w:szCs w:val="21"/>
          <w:lang w:val="en-US"/>
          <w:rPrChange w:id="2151" w:author="Edwin Villanueva Talavera" w:date="2019-06-02T11:17:00Z">
            <w:rPr>
              <w:rStyle w:val="p"/>
              <w:noProof/>
              <w:color w:val="333333"/>
              <w:sz w:val="21"/>
              <w:szCs w:val="21"/>
            </w:rPr>
          </w:rPrChange>
        </w:rPr>
        <w:t>]</w:t>
      </w:r>
      <w:r w:rsidRPr="00FD6FF2">
        <w:rPr>
          <w:noProof/>
          <w:color w:val="333333"/>
          <w:sz w:val="21"/>
          <w:szCs w:val="21"/>
          <w:lang w:val="en-US"/>
          <w:rPrChange w:id="215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5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5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55" w:author="Edwin Villanueva Talavera" w:date="2019-06-02T11:17:00Z">
            <w:rPr>
              <w:rStyle w:val="s2"/>
              <w:noProof/>
              <w:color w:val="BA2121"/>
              <w:sz w:val="21"/>
              <w:szCs w:val="21"/>
            </w:rPr>
          </w:rPrChange>
        </w:rPr>
        <w:t>".PCT.fasta"</w:t>
      </w:r>
      <w:r w:rsidRPr="00FD6FF2">
        <w:rPr>
          <w:noProof/>
          <w:color w:val="333333"/>
          <w:sz w:val="21"/>
          <w:szCs w:val="21"/>
          <w:lang w:val="en-US"/>
          <w:rPrChange w:id="2156"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57"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58"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59" w:author="Edwin Villanueva Talavera" w:date="2019-06-02T11:17:00Z">
            <w:rPr>
              <w:rStyle w:val="s2"/>
              <w:noProof/>
              <w:color w:val="BA2121"/>
              <w:sz w:val="21"/>
              <w:szCs w:val="21"/>
            </w:rPr>
          </w:rPrChange>
        </w:rPr>
        <w:t>"'"</w:t>
      </w:r>
    </w:p>
    <w:p w14:paraId="0F28C73D" w14:textId="77777777" w:rsidR="008B043A" w:rsidRPr="00FD6FF2" w:rsidRDefault="008B043A" w:rsidP="008B043A">
      <w:pPr>
        <w:pStyle w:val="HTMLconformatoprevio"/>
        <w:shd w:val="clear" w:color="auto" w:fill="F7F7F7"/>
        <w:wordWrap w:val="0"/>
        <w:rPr>
          <w:noProof/>
          <w:color w:val="333333"/>
          <w:sz w:val="21"/>
          <w:szCs w:val="21"/>
          <w:lang w:val="en-US"/>
          <w:rPrChange w:id="2160" w:author="Edwin Villanueva Talavera" w:date="2019-06-02T11:17:00Z">
            <w:rPr>
              <w:noProof/>
              <w:color w:val="333333"/>
              <w:sz w:val="21"/>
              <w:szCs w:val="21"/>
            </w:rPr>
          </w:rPrChange>
        </w:rPr>
      </w:pPr>
      <w:r w:rsidRPr="00FD6FF2">
        <w:rPr>
          <w:noProof/>
          <w:color w:val="333333"/>
          <w:sz w:val="21"/>
          <w:szCs w:val="21"/>
          <w:lang w:val="en-US"/>
          <w:rPrChange w:id="216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62" w:author="Edwin Villanueva Talavera" w:date="2019-06-02T11:17:00Z">
            <w:rPr>
              <w:rStyle w:val="n"/>
              <w:noProof/>
              <w:color w:val="333333"/>
              <w:sz w:val="21"/>
              <w:szCs w:val="21"/>
            </w:rPr>
          </w:rPrChange>
        </w:rPr>
        <w:t>lncRNA_cds</w:t>
      </w:r>
      <w:r w:rsidRPr="00FD6FF2">
        <w:rPr>
          <w:noProof/>
          <w:color w:val="333333"/>
          <w:sz w:val="21"/>
          <w:szCs w:val="21"/>
          <w:lang w:val="en-US"/>
          <w:rPrChange w:id="216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6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6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66" w:author="Edwin Villanueva Talavera" w:date="2019-06-02T11:17:00Z">
            <w:rPr>
              <w:rStyle w:val="s2"/>
              <w:noProof/>
              <w:color w:val="BA2121"/>
              <w:sz w:val="21"/>
              <w:szCs w:val="21"/>
            </w:rPr>
          </w:rPrChange>
        </w:rPr>
        <w:t>"'"</w:t>
      </w:r>
      <w:r w:rsidRPr="00FD6FF2">
        <w:rPr>
          <w:noProof/>
          <w:color w:val="333333"/>
          <w:sz w:val="21"/>
          <w:szCs w:val="21"/>
          <w:lang w:val="en-US"/>
          <w:rPrChange w:id="216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6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6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70" w:author="Edwin Villanueva Talavera" w:date="2019-06-02T11:17:00Z">
            <w:rPr>
              <w:rStyle w:val="n"/>
              <w:noProof/>
              <w:color w:val="333333"/>
              <w:sz w:val="21"/>
              <w:szCs w:val="21"/>
            </w:rPr>
          </w:rPrChange>
        </w:rPr>
        <w:t>input_directory_lncRNA</w:t>
      </w:r>
      <w:r w:rsidRPr="00FD6FF2">
        <w:rPr>
          <w:noProof/>
          <w:color w:val="333333"/>
          <w:sz w:val="21"/>
          <w:szCs w:val="21"/>
          <w:lang w:val="en-US"/>
          <w:rPrChange w:id="217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7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7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74"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175" w:author="Edwin Villanueva Talavera" w:date="2019-06-02T11:17:00Z">
            <w:rPr>
              <w:rStyle w:val="p"/>
              <w:noProof/>
              <w:color w:val="333333"/>
              <w:sz w:val="21"/>
              <w:szCs w:val="21"/>
            </w:rPr>
          </w:rPrChange>
        </w:rPr>
        <w:t>[</w:t>
      </w:r>
      <w:r w:rsidRPr="00FD6FF2">
        <w:rPr>
          <w:rStyle w:val="mi"/>
          <w:noProof/>
          <w:color w:val="666666"/>
          <w:sz w:val="21"/>
          <w:szCs w:val="21"/>
          <w:lang w:val="en-US"/>
          <w:rPrChange w:id="2176" w:author="Edwin Villanueva Talavera" w:date="2019-06-02T11:17:00Z">
            <w:rPr>
              <w:rStyle w:val="mi"/>
              <w:noProof/>
              <w:color w:val="666666"/>
              <w:sz w:val="21"/>
              <w:szCs w:val="21"/>
            </w:rPr>
          </w:rPrChange>
        </w:rPr>
        <w:t>1</w:t>
      </w:r>
      <w:r w:rsidRPr="00FD6FF2">
        <w:rPr>
          <w:rStyle w:val="p"/>
          <w:noProof/>
          <w:color w:val="333333"/>
          <w:sz w:val="21"/>
          <w:szCs w:val="21"/>
          <w:lang w:val="en-US"/>
          <w:rPrChange w:id="2177" w:author="Edwin Villanueva Talavera" w:date="2019-06-02T11:17:00Z">
            <w:rPr>
              <w:rStyle w:val="p"/>
              <w:noProof/>
              <w:color w:val="333333"/>
              <w:sz w:val="21"/>
              <w:szCs w:val="21"/>
            </w:rPr>
          </w:rPrChange>
        </w:rPr>
        <w:t>]</w:t>
      </w:r>
      <w:r w:rsidRPr="00FD6FF2">
        <w:rPr>
          <w:noProof/>
          <w:color w:val="333333"/>
          <w:sz w:val="21"/>
          <w:szCs w:val="21"/>
          <w:lang w:val="en-US"/>
          <w:rPrChange w:id="217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7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80"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81" w:author="Edwin Villanueva Talavera" w:date="2019-06-02T11:17:00Z">
            <w:rPr>
              <w:rStyle w:val="s2"/>
              <w:noProof/>
              <w:color w:val="BA2121"/>
              <w:sz w:val="21"/>
              <w:szCs w:val="21"/>
            </w:rPr>
          </w:rPrChange>
        </w:rPr>
        <w:t>".lncRNA.fasta"</w:t>
      </w:r>
      <w:r w:rsidRPr="00FD6FF2">
        <w:rPr>
          <w:noProof/>
          <w:color w:val="333333"/>
          <w:sz w:val="21"/>
          <w:szCs w:val="21"/>
          <w:lang w:val="en-US"/>
          <w:rPrChange w:id="2182"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83"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84"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85" w:author="Edwin Villanueva Talavera" w:date="2019-06-02T11:17:00Z">
            <w:rPr>
              <w:rStyle w:val="s2"/>
              <w:noProof/>
              <w:color w:val="BA2121"/>
              <w:sz w:val="21"/>
              <w:szCs w:val="21"/>
            </w:rPr>
          </w:rPrChange>
        </w:rPr>
        <w:t>"'"</w:t>
      </w:r>
    </w:p>
    <w:p w14:paraId="2A701959" w14:textId="77777777" w:rsidR="008B043A" w:rsidRPr="00FD6FF2" w:rsidRDefault="008B043A" w:rsidP="008B043A">
      <w:pPr>
        <w:pStyle w:val="HTMLconformatoprevio"/>
        <w:shd w:val="clear" w:color="auto" w:fill="F7F7F7"/>
        <w:wordWrap w:val="0"/>
        <w:rPr>
          <w:noProof/>
          <w:color w:val="333333"/>
          <w:sz w:val="21"/>
          <w:szCs w:val="21"/>
          <w:lang w:val="en-US"/>
          <w:rPrChange w:id="2186" w:author="Edwin Villanueva Talavera" w:date="2019-06-02T11:17:00Z">
            <w:rPr>
              <w:noProof/>
              <w:color w:val="333333"/>
              <w:sz w:val="21"/>
              <w:szCs w:val="21"/>
            </w:rPr>
          </w:rPrChange>
        </w:rPr>
      </w:pPr>
      <w:r w:rsidRPr="00FD6FF2">
        <w:rPr>
          <w:noProof/>
          <w:color w:val="333333"/>
          <w:sz w:val="21"/>
          <w:szCs w:val="21"/>
          <w:lang w:val="en-US"/>
          <w:rPrChange w:id="218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88" w:author="Edwin Villanueva Talavera" w:date="2019-06-02T11:17:00Z">
            <w:rPr>
              <w:rStyle w:val="n"/>
              <w:noProof/>
              <w:color w:val="333333"/>
              <w:sz w:val="21"/>
              <w:szCs w:val="21"/>
            </w:rPr>
          </w:rPrChange>
        </w:rPr>
        <w:t>salida</w:t>
      </w:r>
      <w:r w:rsidRPr="00FD6FF2">
        <w:rPr>
          <w:noProof/>
          <w:color w:val="333333"/>
          <w:sz w:val="21"/>
          <w:szCs w:val="21"/>
          <w:lang w:val="en-US"/>
          <w:rPrChange w:id="218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9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91"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192" w:author="Edwin Villanueva Talavera" w:date="2019-06-02T11:17:00Z">
            <w:rPr>
              <w:rStyle w:val="s2"/>
              <w:noProof/>
              <w:color w:val="BA2121"/>
              <w:sz w:val="21"/>
              <w:szCs w:val="21"/>
            </w:rPr>
          </w:rPrChange>
        </w:rPr>
        <w:t>"'"</w:t>
      </w:r>
      <w:r w:rsidRPr="00FD6FF2">
        <w:rPr>
          <w:noProof/>
          <w:color w:val="333333"/>
          <w:sz w:val="21"/>
          <w:szCs w:val="21"/>
          <w:lang w:val="en-US"/>
          <w:rPrChange w:id="219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9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9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196" w:author="Edwin Villanueva Talavera" w:date="2019-06-02T11:17:00Z">
            <w:rPr>
              <w:rStyle w:val="n"/>
              <w:noProof/>
              <w:color w:val="333333"/>
              <w:sz w:val="21"/>
              <w:szCs w:val="21"/>
            </w:rPr>
          </w:rPrChange>
        </w:rPr>
        <w:t>output_directory_logit</w:t>
      </w:r>
      <w:r w:rsidRPr="00FD6FF2">
        <w:rPr>
          <w:noProof/>
          <w:color w:val="333333"/>
          <w:sz w:val="21"/>
          <w:szCs w:val="21"/>
          <w:lang w:val="en-US"/>
          <w:rPrChange w:id="219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19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19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00"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201" w:author="Edwin Villanueva Talavera" w:date="2019-06-02T11:17:00Z">
            <w:rPr>
              <w:rStyle w:val="p"/>
              <w:noProof/>
              <w:color w:val="333333"/>
              <w:sz w:val="21"/>
              <w:szCs w:val="21"/>
            </w:rPr>
          </w:rPrChange>
        </w:rPr>
        <w:t>[</w:t>
      </w:r>
      <w:r w:rsidRPr="00FD6FF2">
        <w:rPr>
          <w:rStyle w:val="mi"/>
          <w:noProof/>
          <w:color w:val="666666"/>
          <w:sz w:val="21"/>
          <w:szCs w:val="21"/>
          <w:lang w:val="en-US"/>
          <w:rPrChange w:id="2202" w:author="Edwin Villanueva Talavera" w:date="2019-06-02T11:17:00Z">
            <w:rPr>
              <w:rStyle w:val="mi"/>
              <w:noProof/>
              <w:color w:val="666666"/>
              <w:sz w:val="21"/>
              <w:szCs w:val="21"/>
            </w:rPr>
          </w:rPrChange>
        </w:rPr>
        <w:t>1</w:t>
      </w:r>
      <w:r w:rsidRPr="00FD6FF2">
        <w:rPr>
          <w:rStyle w:val="p"/>
          <w:noProof/>
          <w:color w:val="333333"/>
          <w:sz w:val="21"/>
          <w:szCs w:val="21"/>
          <w:lang w:val="en-US"/>
          <w:rPrChange w:id="2203" w:author="Edwin Villanueva Talavera" w:date="2019-06-02T11:17:00Z">
            <w:rPr>
              <w:rStyle w:val="p"/>
              <w:noProof/>
              <w:color w:val="333333"/>
              <w:sz w:val="21"/>
              <w:szCs w:val="21"/>
            </w:rPr>
          </w:rPrChange>
        </w:rPr>
        <w:t>]</w:t>
      </w:r>
      <w:r w:rsidRPr="00FD6FF2">
        <w:rPr>
          <w:noProof/>
          <w:color w:val="333333"/>
          <w:sz w:val="21"/>
          <w:szCs w:val="21"/>
          <w:lang w:val="en-US"/>
          <w:rPrChange w:id="220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20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20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207" w:author="Edwin Villanueva Talavera" w:date="2019-06-02T11:17:00Z">
            <w:rPr>
              <w:rStyle w:val="s2"/>
              <w:noProof/>
              <w:color w:val="BA2121"/>
              <w:sz w:val="21"/>
              <w:szCs w:val="21"/>
            </w:rPr>
          </w:rPrChange>
        </w:rPr>
        <w:t>"'"</w:t>
      </w:r>
    </w:p>
    <w:p w14:paraId="298928ED" w14:textId="77777777" w:rsidR="008B043A" w:rsidRPr="00FD6FF2" w:rsidRDefault="008B043A" w:rsidP="008B043A">
      <w:pPr>
        <w:pStyle w:val="HTMLconformatoprevio"/>
        <w:shd w:val="clear" w:color="auto" w:fill="F7F7F7"/>
        <w:wordWrap w:val="0"/>
        <w:rPr>
          <w:noProof/>
          <w:color w:val="333333"/>
          <w:sz w:val="21"/>
          <w:szCs w:val="21"/>
          <w:lang w:val="en-US"/>
          <w:rPrChange w:id="2208" w:author="Edwin Villanueva Talavera" w:date="2019-06-02T11:17:00Z">
            <w:rPr>
              <w:noProof/>
              <w:color w:val="333333"/>
              <w:sz w:val="21"/>
              <w:szCs w:val="21"/>
            </w:rPr>
          </w:rPrChange>
        </w:rPr>
      </w:pPr>
      <w:r w:rsidRPr="00FD6FF2">
        <w:rPr>
          <w:noProof/>
          <w:color w:val="333333"/>
          <w:sz w:val="21"/>
          <w:szCs w:val="21"/>
          <w:lang w:val="en-US"/>
          <w:rPrChange w:id="2209"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10" w:author="Edwin Villanueva Talavera" w:date="2019-06-02T11:17:00Z">
            <w:rPr>
              <w:rStyle w:val="k"/>
              <w:b/>
              <w:bCs/>
              <w:noProof/>
              <w:color w:val="008000"/>
              <w:sz w:val="21"/>
              <w:szCs w:val="21"/>
            </w:rPr>
          </w:rPrChange>
        </w:rPr>
        <w:t>with</w:t>
      </w:r>
      <w:r w:rsidRPr="00FD6FF2">
        <w:rPr>
          <w:noProof/>
          <w:color w:val="333333"/>
          <w:sz w:val="21"/>
          <w:szCs w:val="21"/>
          <w:lang w:val="en-US"/>
          <w:rPrChange w:id="221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12" w:author="Edwin Villanueva Talavera" w:date="2019-06-02T11:17:00Z">
            <w:rPr>
              <w:rStyle w:val="n"/>
              <w:noProof/>
              <w:color w:val="333333"/>
              <w:sz w:val="21"/>
              <w:szCs w:val="21"/>
            </w:rPr>
          </w:rPrChange>
        </w:rPr>
        <w:t>io</w:t>
      </w:r>
      <w:r w:rsidRPr="00FD6FF2">
        <w:rPr>
          <w:rStyle w:val="o"/>
          <w:rFonts w:eastAsiaTheme="majorEastAsia"/>
          <w:noProof/>
          <w:color w:val="666666"/>
          <w:sz w:val="21"/>
          <w:szCs w:val="21"/>
          <w:lang w:val="en-US"/>
          <w:rPrChange w:id="221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214" w:author="Edwin Villanueva Talavera" w:date="2019-06-02T11:17:00Z">
            <w:rPr>
              <w:rStyle w:val="n"/>
              <w:noProof/>
              <w:color w:val="333333"/>
              <w:sz w:val="21"/>
              <w:szCs w:val="21"/>
            </w:rPr>
          </w:rPrChange>
        </w:rPr>
        <w:t>capture_output</w:t>
      </w:r>
      <w:r w:rsidRPr="00FD6FF2">
        <w:rPr>
          <w:rStyle w:val="p"/>
          <w:noProof/>
          <w:color w:val="333333"/>
          <w:sz w:val="21"/>
          <w:szCs w:val="21"/>
          <w:lang w:val="en-US"/>
          <w:rPrChange w:id="2215" w:author="Edwin Villanueva Talavera" w:date="2019-06-02T11:17:00Z">
            <w:rPr>
              <w:rStyle w:val="p"/>
              <w:noProof/>
              <w:color w:val="333333"/>
              <w:sz w:val="21"/>
              <w:szCs w:val="21"/>
            </w:rPr>
          </w:rPrChange>
        </w:rPr>
        <w:t>()</w:t>
      </w:r>
      <w:r w:rsidRPr="00FD6FF2">
        <w:rPr>
          <w:noProof/>
          <w:color w:val="333333"/>
          <w:sz w:val="21"/>
          <w:szCs w:val="21"/>
          <w:lang w:val="en-US"/>
          <w:rPrChange w:id="2216"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17" w:author="Edwin Villanueva Talavera" w:date="2019-06-02T11:17:00Z">
            <w:rPr>
              <w:rStyle w:val="k"/>
              <w:b/>
              <w:bCs/>
              <w:noProof/>
              <w:color w:val="008000"/>
              <w:sz w:val="21"/>
              <w:szCs w:val="21"/>
            </w:rPr>
          </w:rPrChange>
        </w:rPr>
        <w:t>as</w:t>
      </w:r>
      <w:r w:rsidRPr="00FD6FF2">
        <w:rPr>
          <w:noProof/>
          <w:color w:val="333333"/>
          <w:sz w:val="21"/>
          <w:szCs w:val="21"/>
          <w:lang w:val="en-US"/>
          <w:rPrChange w:id="221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19" w:author="Edwin Villanueva Talavera" w:date="2019-06-02T11:17:00Z">
            <w:rPr>
              <w:rStyle w:val="n"/>
              <w:noProof/>
              <w:color w:val="333333"/>
              <w:sz w:val="21"/>
              <w:szCs w:val="21"/>
            </w:rPr>
          </w:rPrChange>
        </w:rPr>
        <w:t>captured</w:t>
      </w:r>
      <w:r w:rsidRPr="00FD6FF2">
        <w:rPr>
          <w:rStyle w:val="p"/>
          <w:noProof/>
          <w:color w:val="333333"/>
          <w:sz w:val="21"/>
          <w:szCs w:val="21"/>
          <w:lang w:val="en-US"/>
          <w:rPrChange w:id="2220" w:author="Edwin Villanueva Talavera" w:date="2019-06-02T11:17:00Z">
            <w:rPr>
              <w:rStyle w:val="p"/>
              <w:noProof/>
              <w:color w:val="333333"/>
              <w:sz w:val="21"/>
              <w:szCs w:val="21"/>
            </w:rPr>
          </w:rPrChange>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FD6FF2">
        <w:rPr>
          <w:noProof/>
          <w:color w:val="333333"/>
          <w:sz w:val="21"/>
          <w:szCs w:val="21"/>
          <w:lang w:val="en-US"/>
          <w:rPrChange w:id="2221" w:author="Edwin Villanueva Talavera" w:date="2019-06-02T11:17:00Z">
            <w:rPr>
              <w:noProof/>
              <w:color w:val="333333"/>
              <w:sz w:val="21"/>
              <w:szCs w:val="21"/>
            </w:rPr>
          </w:rPrChange>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6D7CA3B2" w:rsidR="008B043A" w:rsidRPr="00E16EF8" w:rsidRDefault="00F4403F" w:rsidP="003B0E11">
      <w:pPr>
        <w:pStyle w:val="Ttulo2"/>
        <w:numPr>
          <w:ilvl w:val="0"/>
          <w:numId w:val="21"/>
        </w:numPr>
        <w:rPr>
          <w:noProof/>
        </w:rPr>
      </w:pPr>
      <w:bookmarkStart w:id="2222" w:name="_Ref6586573"/>
      <w:bookmarkStart w:id="2223" w:name="_Toc10327585"/>
      <w:r w:rsidRPr="00E16EF8">
        <w:rPr>
          <w:noProof/>
        </w:rPr>
        <w:t>: CPAT – Ejecución de CPAT</w:t>
      </w:r>
      <w:bookmarkEnd w:id="2222"/>
      <w:r w:rsidRPr="00E16EF8">
        <w:rPr>
          <w:noProof/>
        </w:rPr>
        <w:t xml:space="preserve"> </w:t>
      </w:r>
      <w:r w:rsidR="005D0936">
        <w:rPr>
          <w:noProof/>
        </w:rPr>
        <w:t>y exportación a la base de datos</w:t>
      </w:r>
      <w:bookmarkEnd w:id="2223"/>
    </w:p>
    <w:p w14:paraId="6C564CB4" w14:textId="77777777" w:rsidR="00F4403F" w:rsidRPr="00FD6FF2" w:rsidRDefault="00F4403F" w:rsidP="00F4403F">
      <w:pPr>
        <w:pStyle w:val="HTMLconformatoprevio"/>
        <w:shd w:val="clear" w:color="auto" w:fill="F7F7F7"/>
        <w:wordWrap w:val="0"/>
        <w:rPr>
          <w:noProof/>
          <w:color w:val="333333"/>
          <w:sz w:val="21"/>
          <w:szCs w:val="21"/>
          <w:lang w:val="en-US"/>
          <w:rPrChange w:id="2224" w:author="Edwin Villanueva Talavera" w:date="2019-06-02T11:17:00Z">
            <w:rPr>
              <w:noProof/>
              <w:color w:val="333333"/>
              <w:sz w:val="21"/>
              <w:szCs w:val="21"/>
            </w:rPr>
          </w:rPrChange>
        </w:rPr>
      </w:pPr>
      <w:r w:rsidRPr="00FD6FF2">
        <w:rPr>
          <w:rStyle w:val="o"/>
          <w:rFonts w:eastAsiaTheme="majorEastAsia"/>
          <w:noProof/>
          <w:color w:val="666666"/>
          <w:sz w:val="21"/>
          <w:szCs w:val="21"/>
          <w:lang w:val="en-US"/>
          <w:rPrChange w:id="222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226" w:author="Edwin Villanueva Talavera" w:date="2019-06-02T11:17:00Z">
            <w:rPr>
              <w:rStyle w:val="n"/>
              <w:noProof/>
              <w:color w:val="333333"/>
              <w:sz w:val="21"/>
              <w:szCs w:val="21"/>
            </w:rPr>
          </w:rPrChange>
        </w:rPr>
        <w:t>time</w:t>
      </w:r>
      <w:r w:rsidRPr="00FD6FF2">
        <w:rPr>
          <w:noProof/>
          <w:color w:val="333333"/>
          <w:sz w:val="21"/>
          <w:szCs w:val="21"/>
          <w:lang w:val="en-US"/>
          <w:rPrChange w:id="2227" w:author="Edwin Villanueva Talavera" w:date="2019-06-02T11:17:00Z">
            <w:rPr>
              <w:noProof/>
              <w:color w:val="333333"/>
              <w:sz w:val="21"/>
              <w:szCs w:val="21"/>
            </w:rPr>
          </w:rPrChange>
        </w:rPr>
        <w:t xml:space="preserve"> </w:t>
      </w:r>
    </w:p>
    <w:p w14:paraId="45C97F90" w14:textId="77777777" w:rsidR="00F4403F" w:rsidRPr="00FD6FF2" w:rsidRDefault="00F4403F" w:rsidP="00F4403F">
      <w:pPr>
        <w:pStyle w:val="HTMLconformatoprevio"/>
        <w:shd w:val="clear" w:color="auto" w:fill="F7F7F7"/>
        <w:wordWrap w:val="0"/>
        <w:rPr>
          <w:noProof/>
          <w:color w:val="333333"/>
          <w:sz w:val="21"/>
          <w:szCs w:val="21"/>
          <w:lang w:val="en-US"/>
          <w:rPrChange w:id="2228" w:author="Edwin Villanueva Talavera" w:date="2019-06-02T11:17:00Z">
            <w:rPr>
              <w:noProof/>
              <w:color w:val="333333"/>
              <w:sz w:val="21"/>
              <w:szCs w:val="21"/>
            </w:rPr>
          </w:rPrChange>
        </w:rPr>
      </w:pPr>
      <w:r w:rsidRPr="00FD6FF2">
        <w:rPr>
          <w:rStyle w:val="kn"/>
          <w:b/>
          <w:bCs/>
          <w:noProof/>
          <w:color w:val="008000"/>
          <w:sz w:val="21"/>
          <w:szCs w:val="21"/>
          <w:lang w:val="en-US"/>
          <w:rPrChange w:id="2229" w:author="Edwin Villanueva Talavera" w:date="2019-06-02T11:17:00Z">
            <w:rPr>
              <w:rStyle w:val="kn"/>
              <w:b/>
              <w:bCs/>
              <w:noProof/>
              <w:color w:val="008000"/>
              <w:sz w:val="21"/>
              <w:szCs w:val="21"/>
            </w:rPr>
          </w:rPrChange>
        </w:rPr>
        <w:t>import</w:t>
      </w:r>
      <w:r w:rsidRPr="00FD6FF2">
        <w:rPr>
          <w:noProof/>
          <w:color w:val="333333"/>
          <w:sz w:val="21"/>
          <w:szCs w:val="21"/>
          <w:lang w:val="en-US"/>
          <w:rPrChange w:id="2230"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231" w:author="Edwin Villanueva Talavera" w:date="2019-06-02T11:17:00Z">
            <w:rPr>
              <w:rStyle w:val="nn"/>
              <w:b/>
              <w:bCs/>
              <w:noProof/>
              <w:color w:val="0000FF"/>
              <w:sz w:val="21"/>
              <w:szCs w:val="21"/>
            </w:rPr>
          </w:rPrChange>
        </w:rPr>
        <w:t>mysql.connector</w:t>
      </w:r>
    </w:p>
    <w:p w14:paraId="5E2F9FFC" w14:textId="77777777" w:rsidR="00F4403F" w:rsidRPr="00FD6FF2" w:rsidRDefault="00F4403F" w:rsidP="00F4403F">
      <w:pPr>
        <w:pStyle w:val="HTMLconformatoprevio"/>
        <w:shd w:val="clear" w:color="auto" w:fill="F7F7F7"/>
        <w:wordWrap w:val="0"/>
        <w:rPr>
          <w:noProof/>
          <w:color w:val="333333"/>
          <w:sz w:val="21"/>
          <w:szCs w:val="21"/>
          <w:lang w:val="en-US"/>
          <w:rPrChange w:id="2232" w:author="Edwin Villanueva Talavera" w:date="2019-06-02T11:17:00Z">
            <w:rPr>
              <w:noProof/>
              <w:color w:val="333333"/>
              <w:sz w:val="21"/>
              <w:szCs w:val="21"/>
            </w:rPr>
          </w:rPrChange>
        </w:rPr>
      </w:pPr>
      <w:r w:rsidRPr="00FD6FF2">
        <w:rPr>
          <w:rStyle w:val="kn"/>
          <w:b/>
          <w:bCs/>
          <w:noProof/>
          <w:color w:val="008000"/>
          <w:sz w:val="21"/>
          <w:szCs w:val="21"/>
          <w:lang w:val="en-US"/>
          <w:rPrChange w:id="2233" w:author="Edwin Villanueva Talavera" w:date="2019-06-02T11:17:00Z">
            <w:rPr>
              <w:rStyle w:val="kn"/>
              <w:b/>
              <w:bCs/>
              <w:noProof/>
              <w:color w:val="008000"/>
              <w:sz w:val="21"/>
              <w:szCs w:val="21"/>
            </w:rPr>
          </w:rPrChange>
        </w:rPr>
        <w:t>import</w:t>
      </w:r>
      <w:r w:rsidRPr="00FD6FF2">
        <w:rPr>
          <w:noProof/>
          <w:color w:val="333333"/>
          <w:sz w:val="21"/>
          <w:szCs w:val="21"/>
          <w:lang w:val="en-US"/>
          <w:rPrChange w:id="2234"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235" w:author="Edwin Villanueva Talavera" w:date="2019-06-02T11:17:00Z">
            <w:rPr>
              <w:rStyle w:val="nn"/>
              <w:b/>
              <w:bCs/>
              <w:noProof/>
              <w:color w:val="0000FF"/>
              <w:sz w:val="21"/>
              <w:szCs w:val="21"/>
            </w:rPr>
          </w:rPrChange>
        </w:rPr>
        <w:t>os</w:t>
      </w:r>
    </w:p>
    <w:p w14:paraId="64197D3B" w14:textId="77777777" w:rsidR="00F4403F" w:rsidRPr="00FD6FF2" w:rsidRDefault="00F4403F" w:rsidP="00F4403F">
      <w:pPr>
        <w:pStyle w:val="HTMLconformatoprevio"/>
        <w:shd w:val="clear" w:color="auto" w:fill="F7F7F7"/>
        <w:wordWrap w:val="0"/>
        <w:rPr>
          <w:noProof/>
          <w:color w:val="333333"/>
          <w:sz w:val="21"/>
          <w:szCs w:val="21"/>
          <w:lang w:val="en-US"/>
          <w:rPrChange w:id="2236" w:author="Edwin Villanueva Talavera" w:date="2019-06-02T11:17:00Z">
            <w:rPr>
              <w:noProof/>
              <w:color w:val="333333"/>
              <w:sz w:val="21"/>
              <w:szCs w:val="21"/>
            </w:rPr>
          </w:rPrChange>
        </w:rPr>
      </w:pPr>
      <w:r w:rsidRPr="00FD6FF2">
        <w:rPr>
          <w:rStyle w:val="kn"/>
          <w:b/>
          <w:bCs/>
          <w:noProof/>
          <w:color w:val="008000"/>
          <w:sz w:val="21"/>
          <w:szCs w:val="21"/>
          <w:lang w:val="en-US"/>
          <w:rPrChange w:id="2237" w:author="Edwin Villanueva Talavera" w:date="2019-06-02T11:17:00Z">
            <w:rPr>
              <w:rStyle w:val="kn"/>
              <w:b/>
              <w:bCs/>
              <w:noProof/>
              <w:color w:val="008000"/>
              <w:sz w:val="21"/>
              <w:szCs w:val="21"/>
            </w:rPr>
          </w:rPrChange>
        </w:rPr>
        <w:t>import</w:t>
      </w:r>
      <w:r w:rsidRPr="00FD6FF2">
        <w:rPr>
          <w:noProof/>
          <w:color w:val="333333"/>
          <w:sz w:val="21"/>
          <w:szCs w:val="21"/>
          <w:lang w:val="en-US"/>
          <w:rPrChange w:id="2238" w:author="Edwin Villanueva Talavera" w:date="2019-06-02T11:17:00Z">
            <w:rPr>
              <w:noProof/>
              <w:color w:val="333333"/>
              <w:sz w:val="21"/>
              <w:szCs w:val="21"/>
            </w:rPr>
          </w:rPrChange>
        </w:rPr>
        <w:t xml:space="preserve"> </w:t>
      </w:r>
      <w:r w:rsidRPr="00FD6FF2">
        <w:rPr>
          <w:rStyle w:val="nn"/>
          <w:b/>
          <w:bCs/>
          <w:noProof/>
          <w:color w:val="0000FF"/>
          <w:sz w:val="21"/>
          <w:szCs w:val="21"/>
          <w:lang w:val="en-US"/>
          <w:rPrChange w:id="2239" w:author="Edwin Villanueva Talavera" w:date="2019-06-02T11:17:00Z">
            <w:rPr>
              <w:rStyle w:val="nn"/>
              <w:b/>
              <w:bCs/>
              <w:noProof/>
              <w:color w:val="0000FF"/>
              <w:sz w:val="21"/>
              <w:szCs w:val="21"/>
            </w:rPr>
          </w:rPrChange>
        </w:rPr>
        <w:t>csv</w:t>
      </w:r>
    </w:p>
    <w:p w14:paraId="40E635D9" w14:textId="77777777" w:rsidR="00F4403F" w:rsidRPr="00FD6FF2" w:rsidRDefault="00F4403F" w:rsidP="00F4403F">
      <w:pPr>
        <w:pStyle w:val="HTMLconformatoprevio"/>
        <w:shd w:val="clear" w:color="auto" w:fill="F7F7F7"/>
        <w:wordWrap w:val="0"/>
        <w:rPr>
          <w:noProof/>
          <w:color w:val="333333"/>
          <w:sz w:val="21"/>
          <w:szCs w:val="21"/>
          <w:lang w:val="en-US"/>
          <w:rPrChange w:id="2240" w:author="Edwin Villanueva Talavera" w:date="2019-06-02T11:17:00Z">
            <w:rPr>
              <w:noProof/>
              <w:color w:val="333333"/>
              <w:sz w:val="21"/>
              <w:szCs w:val="21"/>
            </w:rPr>
          </w:rPrChange>
        </w:rPr>
      </w:pPr>
    </w:p>
    <w:p w14:paraId="5AAC9182" w14:textId="77777777" w:rsidR="00F4403F" w:rsidRPr="00FD6FF2" w:rsidRDefault="00F4403F" w:rsidP="00F4403F">
      <w:pPr>
        <w:pStyle w:val="HTMLconformatoprevio"/>
        <w:shd w:val="clear" w:color="auto" w:fill="F7F7F7"/>
        <w:wordWrap w:val="0"/>
        <w:rPr>
          <w:noProof/>
          <w:color w:val="333333"/>
          <w:sz w:val="21"/>
          <w:szCs w:val="21"/>
          <w:lang w:val="en-US"/>
          <w:rPrChange w:id="2241" w:author="Edwin Villanueva Talavera" w:date="2019-06-02T11:17:00Z">
            <w:rPr>
              <w:noProof/>
              <w:color w:val="333333"/>
              <w:sz w:val="21"/>
              <w:szCs w:val="21"/>
            </w:rPr>
          </w:rPrChange>
        </w:rPr>
      </w:pPr>
      <w:r w:rsidRPr="00FD6FF2">
        <w:rPr>
          <w:rStyle w:val="k"/>
          <w:b/>
          <w:bCs/>
          <w:noProof/>
          <w:color w:val="008000"/>
          <w:sz w:val="21"/>
          <w:szCs w:val="21"/>
          <w:lang w:val="en-US"/>
          <w:rPrChange w:id="2242" w:author="Edwin Villanueva Talavera" w:date="2019-06-02T11:17:00Z">
            <w:rPr>
              <w:rStyle w:val="k"/>
              <w:b/>
              <w:bCs/>
              <w:noProof/>
              <w:color w:val="008000"/>
              <w:sz w:val="21"/>
              <w:szCs w:val="21"/>
            </w:rPr>
          </w:rPrChange>
        </w:rPr>
        <w:t>def</w:t>
      </w:r>
      <w:r w:rsidRPr="00FD6FF2">
        <w:rPr>
          <w:noProof/>
          <w:color w:val="333333"/>
          <w:sz w:val="21"/>
          <w:szCs w:val="21"/>
          <w:lang w:val="en-US"/>
          <w:rPrChange w:id="2243" w:author="Edwin Villanueva Talavera" w:date="2019-06-02T11:17:00Z">
            <w:rPr>
              <w:noProof/>
              <w:color w:val="333333"/>
              <w:sz w:val="21"/>
              <w:szCs w:val="21"/>
            </w:rPr>
          </w:rPrChange>
        </w:rPr>
        <w:t xml:space="preserve"> </w:t>
      </w:r>
      <w:r w:rsidRPr="00FD6FF2">
        <w:rPr>
          <w:rStyle w:val="nf"/>
          <w:noProof/>
          <w:color w:val="0000FF"/>
          <w:sz w:val="21"/>
          <w:szCs w:val="21"/>
          <w:lang w:val="en-US"/>
          <w:rPrChange w:id="2244" w:author="Edwin Villanueva Talavera" w:date="2019-06-02T11:17:00Z">
            <w:rPr>
              <w:rStyle w:val="nf"/>
              <w:noProof/>
              <w:color w:val="0000FF"/>
              <w:sz w:val="21"/>
              <w:szCs w:val="21"/>
            </w:rPr>
          </w:rPrChange>
        </w:rPr>
        <w:t>procesar_features_cpat</w:t>
      </w:r>
      <w:r w:rsidRPr="00FD6FF2">
        <w:rPr>
          <w:rStyle w:val="p"/>
          <w:noProof/>
          <w:color w:val="333333"/>
          <w:sz w:val="21"/>
          <w:szCs w:val="21"/>
          <w:lang w:val="en-US"/>
          <w:rPrChange w:id="2245" w:author="Edwin Villanueva Talavera" w:date="2019-06-02T11:17:00Z">
            <w:rPr>
              <w:rStyle w:val="p"/>
              <w:noProof/>
              <w:color w:val="333333"/>
              <w:sz w:val="21"/>
              <w:szCs w:val="21"/>
            </w:rPr>
          </w:rPrChange>
        </w:rPr>
        <w:t>(</w:t>
      </w:r>
      <w:r w:rsidRPr="00FD6FF2">
        <w:rPr>
          <w:rStyle w:val="n"/>
          <w:noProof/>
          <w:color w:val="333333"/>
          <w:sz w:val="21"/>
          <w:szCs w:val="21"/>
          <w:lang w:val="en-US"/>
          <w:rPrChange w:id="2246"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2247" w:author="Edwin Villanueva Talavera" w:date="2019-06-02T11:17:00Z">
            <w:rPr>
              <w:rStyle w:val="p"/>
              <w:noProof/>
              <w:color w:val="333333"/>
              <w:sz w:val="21"/>
              <w:szCs w:val="21"/>
            </w:rPr>
          </w:rPrChange>
        </w:rPr>
        <w:t>,</w:t>
      </w:r>
      <w:r w:rsidRPr="00FD6FF2">
        <w:rPr>
          <w:noProof/>
          <w:color w:val="333333"/>
          <w:sz w:val="21"/>
          <w:szCs w:val="21"/>
          <w:lang w:val="en-US"/>
          <w:rPrChange w:id="224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49" w:author="Edwin Villanueva Talavera" w:date="2019-06-02T11:17:00Z">
            <w:rPr>
              <w:rStyle w:val="n"/>
              <w:noProof/>
              <w:color w:val="333333"/>
              <w:sz w:val="21"/>
              <w:szCs w:val="21"/>
            </w:rPr>
          </w:rPrChange>
        </w:rPr>
        <w:t>cur</w:t>
      </w:r>
      <w:r w:rsidRPr="00FD6FF2">
        <w:rPr>
          <w:rStyle w:val="p"/>
          <w:noProof/>
          <w:color w:val="333333"/>
          <w:sz w:val="21"/>
          <w:szCs w:val="21"/>
          <w:lang w:val="en-US"/>
          <w:rPrChange w:id="2250" w:author="Edwin Villanueva Talavera" w:date="2019-06-02T11:17:00Z">
            <w:rPr>
              <w:rStyle w:val="p"/>
              <w:noProof/>
              <w:color w:val="333333"/>
              <w:sz w:val="21"/>
              <w:szCs w:val="21"/>
            </w:rPr>
          </w:rPrChange>
        </w:rPr>
        <w:t>,</w:t>
      </w:r>
      <w:r w:rsidRPr="00FD6FF2">
        <w:rPr>
          <w:noProof/>
          <w:color w:val="333333"/>
          <w:sz w:val="21"/>
          <w:szCs w:val="21"/>
          <w:lang w:val="en-US"/>
          <w:rPrChange w:id="225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52"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2253" w:author="Edwin Villanueva Talavera" w:date="2019-06-02T11:17:00Z">
            <w:rPr>
              <w:rStyle w:val="p"/>
              <w:noProof/>
              <w:color w:val="333333"/>
              <w:sz w:val="21"/>
              <w:szCs w:val="21"/>
            </w:rPr>
          </w:rPrChange>
        </w:rPr>
        <w:t>):</w:t>
      </w:r>
    </w:p>
    <w:p w14:paraId="2957139A" w14:textId="77777777" w:rsidR="00F4403F" w:rsidRPr="00FD6FF2" w:rsidRDefault="00F4403F" w:rsidP="00F4403F">
      <w:pPr>
        <w:pStyle w:val="HTMLconformatoprevio"/>
        <w:shd w:val="clear" w:color="auto" w:fill="F7F7F7"/>
        <w:wordWrap w:val="0"/>
        <w:rPr>
          <w:noProof/>
          <w:color w:val="333333"/>
          <w:sz w:val="21"/>
          <w:szCs w:val="21"/>
          <w:lang w:val="en-US"/>
          <w:rPrChange w:id="2254" w:author="Edwin Villanueva Talavera" w:date="2019-06-02T11:17:00Z">
            <w:rPr>
              <w:noProof/>
              <w:color w:val="333333"/>
              <w:sz w:val="21"/>
              <w:szCs w:val="21"/>
            </w:rPr>
          </w:rPrChange>
        </w:rPr>
      </w:pPr>
      <w:r w:rsidRPr="00FD6FF2">
        <w:rPr>
          <w:noProof/>
          <w:color w:val="333333"/>
          <w:sz w:val="21"/>
          <w:szCs w:val="21"/>
          <w:lang w:val="en-US"/>
          <w:rPrChange w:id="2255"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56" w:author="Edwin Villanueva Talavera" w:date="2019-06-02T11:17:00Z">
            <w:rPr>
              <w:rStyle w:val="k"/>
              <w:b/>
              <w:bCs/>
              <w:noProof/>
              <w:color w:val="008000"/>
              <w:sz w:val="21"/>
              <w:szCs w:val="21"/>
            </w:rPr>
          </w:rPrChange>
        </w:rPr>
        <w:t>with</w:t>
      </w:r>
      <w:r w:rsidRPr="00FD6FF2">
        <w:rPr>
          <w:noProof/>
          <w:color w:val="333333"/>
          <w:sz w:val="21"/>
          <w:szCs w:val="21"/>
          <w:lang w:val="en-US"/>
          <w:rPrChange w:id="2257"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258" w:author="Edwin Villanueva Talavera" w:date="2019-06-02T11:17:00Z">
            <w:rPr>
              <w:rStyle w:val="nb"/>
              <w:noProof/>
              <w:color w:val="008000"/>
              <w:sz w:val="21"/>
              <w:szCs w:val="21"/>
            </w:rPr>
          </w:rPrChange>
        </w:rPr>
        <w:t>open</w:t>
      </w:r>
      <w:r w:rsidRPr="00FD6FF2">
        <w:rPr>
          <w:rStyle w:val="p"/>
          <w:noProof/>
          <w:color w:val="333333"/>
          <w:sz w:val="21"/>
          <w:szCs w:val="21"/>
          <w:lang w:val="en-US"/>
          <w:rPrChange w:id="2259" w:author="Edwin Villanueva Talavera" w:date="2019-06-02T11:17:00Z">
            <w:rPr>
              <w:rStyle w:val="p"/>
              <w:noProof/>
              <w:color w:val="333333"/>
              <w:sz w:val="21"/>
              <w:szCs w:val="21"/>
            </w:rPr>
          </w:rPrChange>
        </w:rPr>
        <w:t>(</w:t>
      </w:r>
      <w:r w:rsidRPr="00FD6FF2">
        <w:rPr>
          <w:rStyle w:val="n"/>
          <w:noProof/>
          <w:color w:val="333333"/>
          <w:sz w:val="21"/>
          <w:szCs w:val="21"/>
          <w:lang w:val="en-US"/>
          <w:rPrChange w:id="2260" w:author="Edwin Villanueva Talavera" w:date="2019-06-02T11:17:00Z">
            <w:rPr>
              <w:rStyle w:val="n"/>
              <w:noProof/>
              <w:color w:val="333333"/>
              <w:sz w:val="21"/>
              <w:szCs w:val="21"/>
            </w:rPr>
          </w:rPrChange>
        </w:rPr>
        <w:t>archivo</w:t>
      </w:r>
      <w:r w:rsidRPr="00FD6FF2">
        <w:rPr>
          <w:rStyle w:val="p"/>
          <w:noProof/>
          <w:color w:val="333333"/>
          <w:sz w:val="21"/>
          <w:szCs w:val="21"/>
          <w:lang w:val="en-US"/>
          <w:rPrChange w:id="2261" w:author="Edwin Villanueva Talavera" w:date="2019-06-02T11:17:00Z">
            <w:rPr>
              <w:rStyle w:val="p"/>
              <w:noProof/>
              <w:color w:val="333333"/>
              <w:sz w:val="21"/>
              <w:szCs w:val="21"/>
            </w:rPr>
          </w:rPrChange>
        </w:rPr>
        <w:t>,</w:t>
      </w:r>
      <w:r w:rsidRPr="00FD6FF2">
        <w:rPr>
          <w:noProof/>
          <w:color w:val="333333"/>
          <w:sz w:val="21"/>
          <w:szCs w:val="21"/>
          <w:lang w:val="en-US"/>
          <w:rPrChange w:id="2262"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263" w:author="Edwin Villanueva Talavera" w:date="2019-06-02T11:17:00Z">
            <w:rPr>
              <w:rStyle w:val="s2"/>
              <w:noProof/>
              <w:color w:val="BA2121"/>
              <w:sz w:val="21"/>
              <w:szCs w:val="21"/>
            </w:rPr>
          </w:rPrChange>
        </w:rPr>
        <w:t>"r"</w:t>
      </w:r>
      <w:r w:rsidRPr="00FD6FF2">
        <w:rPr>
          <w:rStyle w:val="p"/>
          <w:noProof/>
          <w:color w:val="333333"/>
          <w:sz w:val="21"/>
          <w:szCs w:val="21"/>
          <w:lang w:val="en-US"/>
          <w:rPrChange w:id="2264" w:author="Edwin Villanueva Talavera" w:date="2019-06-02T11:17:00Z">
            <w:rPr>
              <w:rStyle w:val="p"/>
              <w:noProof/>
              <w:color w:val="333333"/>
              <w:sz w:val="21"/>
              <w:szCs w:val="21"/>
            </w:rPr>
          </w:rPrChange>
        </w:rPr>
        <w:t>)</w:t>
      </w:r>
      <w:r w:rsidRPr="00FD6FF2">
        <w:rPr>
          <w:noProof/>
          <w:color w:val="333333"/>
          <w:sz w:val="21"/>
          <w:szCs w:val="21"/>
          <w:lang w:val="en-US"/>
          <w:rPrChange w:id="2265"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66" w:author="Edwin Villanueva Talavera" w:date="2019-06-02T11:17:00Z">
            <w:rPr>
              <w:rStyle w:val="k"/>
              <w:b/>
              <w:bCs/>
              <w:noProof/>
              <w:color w:val="008000"/>
              <w:sz w:val="21"/>
              <w:szCs w:val="21"/>
            </w:rPr>
          </w:rPrChange>
        </w:rPr>
        <w:t>as</w:t>
      </w:r>
      <w:r w:rsidRPr="00FD6FF2">
        <w:rPr>
          <w:noProof/>
          <w:color w:val="333333"/>
          <w:sz w:val="21"/>
          <w:szCs w:val="21"/>
          <w:lang w:val="en-US"/>
          <w:rPrChange w:id="22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68" w:author="Edwin Villanueva Talavera" w:date="2019-06-02T11:17:00Z">
            <w:rPr>
              <w:rStyle w:val="n"/>
              <w:noProof/>
              <w:color w:val="333333"/>
              <w:sz w:val="21"/>
              <w:szCs w:val="21"/>
            </w:rPr>
          </w:rPrChange>
        </w:rPr>
        <w:t>tabular</w:t>
      </w:r>
      <w:r w:rsidRPr="00FD6FF2">
        <w:rPr>
          <w:rStyle w:val="p"/>
          <w:noProof/>
          <w:color w:val="333333"/>
          <w:sz w:val="21"/>
          <w:szCs w:val="21"/>
          <w:lang w:val="en-US"/>
          <w:rPrChange w:id="2269" w:author="Edwin Villanueva Talavera" w:date="2019-06-02T11:17:00Z">
            <w:rPr>
              <w:rStyle w:val="p"/>
              <w:noProof/>
              <w:color w:val="333333"/>
              <w:sz w:val="21"/>
              <w:szCs w:val="21"/>
            </w:rPr>
          </w:rPrChange>
        </w:rPr>
        <w:t>:</w:t>
      </w:r>
    </w:p>
    <w:p w14:paraId="0C97B997" w14:textId="77777777" w:rsidR="00F4403F" w:rsidRPr="00FD6FF2" w:rsidRDefault="00F4403F" w:rsidP="00F4403F">
      <w:pPr>
        <w:pStyle w:val="HTMLconformatoprevio"/>
        <w:shd w:val="clear" w:color="auto" w:fill="F7F7F7"/>
        <w:wordWrap w:val="0"/>
        <w:rPr>
          <w:noProof/>
          <w:color w:val="333333"/>
          <w:sz w:val="21"/>
          <w:szCs w:val="21"/>
          <w:lang w:val="en-US"/>
          <w:rPrChange w:id="2270" w:author="Edwin Villanueva Talavera" w:date="2019-06-02T11:17:00Z">
            <w:rPr>
              <w:noProof/>
              <w:color w:val="333333"/>
              <w:sz w:val="21"/>
              <w:szCs w:val="21"/>
            </w:rPr>
          </w:rPrChange>
        </w:rPr>
      </w:pPr>
      <w:r w:rsidRPr="00FD6FF2">
        <w:rPr>
          <w:noProof/>
          <w:color w:val="333333"/>
          <w:sz w:val="21"/>
          <w:szCs w:val="21"/>
          <w:lang w:val="en-US"/>
          <w:rPrChange w:id="22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72" w:author="Edwin Villanueva Talavera" w:date="2019-06-02T11:17:00Z">
            <w:rPr>
              <w:rStyle w:val="n"/>
              <w:noProof/>
              <w:color w:val="333333"/>
              <w:sz w:val="21"/>
              <w:szCs w:val="21"/>
            </w:rPr>
          </w:rPrChange>
        </w:rPr>
        <w:t>cpat_reader</w:t>
      </w:r>
      <w:r w:rsidRPr="00FD6FF2">
        <w:rPr>
          <w:noProof/>
          <w:color w:val="333333"/>
          <w:sz w:val="21"/>
          <w:szCs w:val="21"/>
          <w:lang w:val="en-US"/>
          <w:rPrChange w:id="227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27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27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76" w:author="Edwin Villanueva Talavera" w:date="2019-06-02T11:17:00Z">
            <w:rPr>
              <w:rStyle w:val="n"/>
              <w:noProof/>
              <w:color w:val="333333"/>
              <w:sz w:val="21"/>
              <w:szCs w:val="21"/>
            </w:rPr>
          </w:rPrChange>
        </w:rPr>
        <w:t>csv</w:t>
      </w:r>
      <w:r w:rsidRPr="00FD6FF2">
        <w:rPr>
          <w:rStyle w:val="o"/>
          <w:rFonts w:eastAsiaTheme="majorEastAsia"/>
          <w:noProof/>
          <w:color w:val="666666"/>
          <w:sz w:val="21"/>
          <w:szCs w:val="21"/>
          <w:lang w:val="en-US"/>
          <w:rPrChange w:id="227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278" w:author="Edwin Villanueva Talavera" w:date="2019-06-02T11:17:00Z">
            <w:rPr>
              <w:rStyle w:val="n"/>
              <w:noProof/>
              <w:color w:val="333333"/>
              <w:sz w:val="21"/>
              <w:szCs w:val="21"/>
            </w:rPr>
          </w:rPrChange>
        </w:rPr>
        <w:t>reader</w:t>
      </w:r>
      <w:r w:rsidRPr="00FD6FF2">
        <w:rPr>
          <w:rStyle w:val="p"/>
          <w:noProof/>
          <w:color w:val="333333"/>
          <w:sz w:val="21"/>
          <w:szCs w:val="21"/>
          <w:lang w:val="en-US"/>
          <w:rPrChange w:id="2279" w:author="Edwin Villanueva Talavera" w:date="2019-06-02T11:17:00Z">
            <w:rPr>
              <w:rStyle w:val="p"/>
              <w:noProof/>
              <w:color w:val="333333"/>
              <w:sz w:val="21"/>
              <w:szCs w:val="21"/>
            </w:rPr>
          </w:rPrChange>
        </w:rPr>
        <w:t>(</w:t>
      </w:r>
      <w:r w:rsidRPr="00FD6FF2">
        <w:rPr>
          <w:rStyle w:val="n"/>
          <w:noProof/>
          <w:color w:val="333333"/>
          <w:sz w:val="21"/>
          <w:szCs w:val="21"/>
          <w:lang w:val="en-US"/>
          <w:rPrChange w:id="2280" w:author="Edwin Villanueva Talavera" w:date="2019-06-02T11:17:00Z">
            <w:rPr>
              <w:rStyle w:val="n"/>
              <w:noProof/>
              <w:color w:val="333333"/>
              <w:sz w:val="21"/>
              <w:szCs w:val="21"/>
            </w:rPr>
          </w:rPrChange>
        </w:rPr>
        <w:t>tabular</w:t>
      </w:r>
      <w:r w:rsidRPr="00FD6FF2">
        <w:rPr>
          <w:rStyle w:val="p"/>
          <w:noProof/>
          <w:color w:val="333333"/>
          <w:sz w:val="21"/>
          <w:szCs w:val="21"/>
          <w:lang w:val="en-US"/>
          <w:rPrChange w:id="2281" w:author="Edwin Villanueva Talavera" w:date="2019-06-02T11:17:00Z">
            <w:rPr>
              <w:rStyle w:val="p"/>
              <w:noProof/>
              <w:color w:val="333333"/>
              <w:sz w:val="21"/>
              <w:szCs w:val="21"/>
            </w:rPr>
          </w:rPrChange>
        </w:rPr>
        <w:t>,</w:t>
      </w:r>
      <w:r w:rsidRPr="00FD6FF2">
        <w:rPr>
          <w:noProof/>
          <w:color w:val="333333"/>
          <w:sz w:val="21"/>
          <w:szCs w:val="21"/>
          <w:lang w:val="en-US"/>
          <w:rPrChange w:id="22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83" w:author="Edwin Villanueva Talavera" w:date="2019-06-02T11:17:00Z">
            <w:rPr>
              <w:rStyle w:val="n"/>
              <w:noProof/>
              <w:color w:val="333333"/>
              <w:sz w:val="21"/>
              <w:szCs w:val="21"/>
            </w:rPr>
          </w:rPrChange>
        </w:rPr>
        <w:t>delimiter</w:t>
      </w:r>
      <w:r w:rsidRPr="00FD6FF2">
        <w:rPr>
          <w:rStyle w:val="o"/>
          <w:rFonts w:eastAsiaTheme="majorEastAsia"/>
          <w:noProof/>
          <w:color w:val="666666"/>
          <w:sz w:val="21"/>
          <w:szCs w:val="21"/>
          <w:lang w:val="en-US"/>
          <w:rPrChange w:id="2284" w:author="Edwin Villanueva Talavera" w:date="2019-06-02T11:17:00Z">
            <w:rPr>
              <w:rStyle w:val="o"/>
              <w:rFonts w:eastAsiaTheme="majorEastAsia"/>
              <w:noProof/>
              <w:color w:val="666666"/>
              <w:sz w:val="21"/>
              <w:szCs w:val="21"/>
            </w:rPr>
          </w:rPrChange>
        </w:rPr>
        <w:t>=</w:t>
      </w:r>
      <w:r w:rsidRPr="00FD6FF2">
        <w:rPr>
          <w:rStyle w:val="p"/>
          <w:noProof/>
          <w:color w:val="333333"/>
          <w:sz w:val="21"/>
          <w:szCs w:val="21"/>
          <w:lang w:val="en-US"/>
          <w:rPrChange w:id="2285" w:author="Edwin Villanueva Talavera" w:date="2019-06-02T11:17:00Z">
            <w:rPr>
              <w:rStyle w:val="p"/>
              <w:noProof/>
              <w:color w:val="333333"/>
              <w:sz w:val="21"/>
              <w:szCs w:val="21"/>
            </w:rPr>
          </w:rPrChange>
        </w:rPr>
        <w:t>(</w:t>
      </w:r>
      <w:r w:rsidRPr="00FD6FF2">
        <w:rPr>
          <w:rStyle w:val="s2"/>
          <w:noProof/>
          <w:color w:val="BA2121"/>
          <w:sz w:val="21"/>
          <w:szCs w:val="21"/>
          <w:lang w:val="en-US"/>
          <w:rPrChange w:id="2286" w:author="Edwin Villanueva Talavera" w:date="2019-06-02T11:17:00Z">
            <w:rPr>
              <w:rStyle w:val="s2"/>
              <w:noProof/>
              <w:color w:val="BA2121"/>
              <w:sz w:val="21"/>
              <w:szCs w:val="21"/>
            </w:rPr>
          </w:rPrChange>
        </w:rPr>
        <w:t>"</w:t>
      </w:r>
      <w:r w:rsidRPr="00FD6FF2">
        <w:rPr>
          <w:rStyle w:val="se"/>
          <w:rFonts w:eastAsiaTheme="majorEastAsia"/>
          <w:b/>
          <w:bCs/>
          <w:noProof/>
          <w:color w:val="BB6622"/>
          <w:sz w:val="21"/>
          <w:szCs w:val="21"/>
          <w:lang w:val="en-US"/>
          <w:rPrChange w:id="2287" w:author="Edwin Villanueva Talavera" w:date="2019-06-02T11:17:00Z">
            <w:rPr>
              <w:rStyle w:val="se"/>
              <w:rFonts w:eastAsiaTheme="majorEastAsia"/>
              <w:b/>
              <w:bCs/>
              <w:noProof/>
              <w:color w:val="BB6622"/>
              <w:sz w:val="21"/>
              <w:szCs w:val="21"/>
            </w:rPr>
          </w:rPrChange>
        </w:rPr>
        <w:t>\t</w:t>
      </w:r>
      <w:r w:rsidRPr="00FD6FF2">
        <w:rPr>
          <w:rStyle w:val="s2"/>
          <w:noProof/>
          <w:color w:val="BA2121"/>
          <w:sz w:val="21"/>
          <w:szCs w:val="21"/>
          <w:lang w:val="en-US"/>
          <w:rPrChange w:id="2288" w:author="Edwin Villanueva Talavera" w:date="2019-06-02T11:17:00Z">
            <w:rPr>
              <w:rStyle w:val="s2"/>
              <w:noProof/>
              <w:color w:val="BA2121"/>
              <w:sz w:val="21"/>
              <w:szCs w:val="21"/>
            </w:rPr>
          </w:rPrChange>
        </w:rPr>
        <w:t>"</w:t>
      </w:r>
      <w:r w:rsidRPr="00FD6FF2">
        <w:rPr>
          <w:rStyle w:val="p"/>
          <w:noProof/>
          <w:color w:val="333333"/>
          <w:sz w:val="21"/>
          <w:szCs w:val="21"/>
          <w:lang w:val="en-US"/>
          <w:rPrChange w:id="2289" w:author="Edwin Villanueva Talavera" w:date="2019-06-02T11:17:00Z">
            <w:rPr>
              <w:rStyle w:val="p"/>
              <w:noProof/>
              <w:color w:val="333333"/>
              <w:sz w:val="21"/>
              <w:szCs w:val="21"/>
            </w:rPr>
          </w:rPrChange>
        </w:rPr>
        <w:t>))</w:t>
      </w:r>
    </w:p>
    <w:p w14:paraId="33B783A3" w14:textId="77777777" w:rsidR="00F4403F" w:rsidRPr="00FD6FF2" w:rsidRDefault="00F4403F" w:rsidP="00F4403F">
      <w:pPr>
        <w:pStyle w:val="HTMLconformatoprevio"/>
        <w:shd w:val="clear" w:color="auto" w:fill="F7F7F7"/>
        <w:wordWrap w:val="0"/>
        <w:rPr>
          <w:noProof/>
          <w:color w:val="333333"/>
          <w:sz w:val="21"/>
          <w:szCs w:val="21"/>
          <w:lang w:val="en-US"/>
          <w:rPrChange w:id="2290" w:author="Edwin Villanueva Talavera" w:date="2019-06-02T11:17:00Z">
            <w:rPr>
              <w:noProof/>
              <w:color w:val="333333"/>
              <w:sz w:val="21"/>
              <w:szCs w:val="21"/>
            </w:rPr>
          </w:rPrChange>
        </w:rPr>
      </w:pPr>
      <w:r w:rsidRPr="00FD6FF2">
        <w:rPr>
          <w:noProof/>
          <w:color w:val="333333"/>
          <w:sz w:val="21"/>
          <w:szCs w:val="21"/>
          <w:lang w:val="en-US"/>
          <w:rPrChange w:id="2291"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292" w:author="Edwin Villanueva Talavera" w:date="2019-06-02T11:17:00Z">
            <w:rPr>
              <w:rStyle w:val="k"/>
              <w:b/>
              <w:bCs/>
              <w:noProof/>
              <w:color w:val="008000"/>
              <w:sz w:val="21"/>
              <w:szCs w:val="21"/>
            </w:rPr>
          </w:rPrChange>
        </w:rPr>
        <w:t>for</w:t>
      </w:r>
      <w:r w:rsidRPr="00FD6FF2">
        <w:rPr>
          <w:noProof/>
          <w:color w:val="333333"/>
          <w:sz w:val="21"/>
          <w:szCs w:val="21"/>
          <w:lang w:val="en-US"/>
          <w:rPrChange w:id="229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94" w:author="Edwin Villanueva Talavera" w:date="2019-06-02T11:17:00Z">
            <w:rPr>
              <w:rStyle w:val="n"/>
              <w:noProof/>
              <w:color w:val="333333"/>
              <w:sz w:val="21"/>
              <w:szCs w:val="21"/>
            </w:rPr>
          </w:rPrChange>
        </w:rPr>
        <w:t>row</w:t>
      </w:r>
      <w:r w:rsidRPr="00FD6FF2">
        <w:rPr>
          <w:noProof/>
          <w:color w:val="333333"/>
          <w:sz w:val="21"/>
          <w:szCs w:val="21"/>
          <w:lang w:val="en-US"/>
          <w:rPrChange w:id="2295"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2296" w:author="Edwin Villanueva Talavera" w:date="2019-06-02T11:17:00Z">
            <w:rPr>
              <w:rStyle w:val="ow"/>
              <w:b/>
              <w:bCs/>
              <w:noProof/>
              <w:color w:val="AA22FF"/>
              <w:sz w:val="21"/>
              <w:szCs w:val="21"/>
            </w:rPr>
          </w:rPrChange>
        </w:rPr>
        <w:t>in</w:t>
      </w:r>
      <w:r w:rsidRPr="00FD6FF2">
        <w:rPr>
          <w:noProof/>
          <w:color w:val="333333"/>
          <w:sz w:val="21"/>
          <w:szCs w:val="21"/>
          <w:lang w:val="en-US"/>
          <w:rPrChange w:id="229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298" w:author="Edwin Villanueva Talavera" w:date="2019-06-02T11:17:00Z">
            <w:rPr>
              <w:rStyle w:val="n"/>
              <w:noProof/>
              <w:color w:val="333333"/>
              <w:sz w:val="21"/>
              <w:szCs w:val="21"/>
            </w:rPr>
          </w:rPrChange>
        </w:rPr>
        <w:t>cpat_reader</w:t>
      </w:r>
      <w:r w:rsidRPr="00FD6FF2">
        <w:rPr>
          <w:rStyle w:val="p"/>
          <w:noProof/>
          <w:color w:val="333333"/>
          <w:sz w:val="21"/>
          <w:szCs w:val="21"/>
          <w:lang w:val="en-US"/>
          <w:rPrChange w:id="2299" w:author="Edwin Villanueva Talavera" w:date="2019-06-02T11:17:00Z">
            <w:rPr>
              <w:rStyle w:val="p"/>
              <w:noProof/>
              <w:color w:val="333333"/>
              <w:sz w:val="21"/>
              <w:szCs w:val="21"/>
            </w:rPr>
          </w:rPrChange>
        </w:rPr>
        <w:t>:</w:t>
      </w:r>
    </w:p>
    <w:p w14:paraId="2241DD62" w14:textId="77777777" w:rsidR="00F4403F" w:rsidRPr="00FD6FF2" w:rsidRDefault="00F4403F" w:rsidP="00F4403F">
      <w:pPr>
        <w:pStyle w:val="HTMLconformatoprevio"/>
        <w:shd w:val="clear" w:color="auto" w:fill="F7F7F7"/>
        <w:wordWrap w:val="0"/>
        <w:rPr>
          <w:noProof/>
          <w:color w:val="333333"/>
          <w:sz w:val="21"/>
          <w:szCs w:val="21"/>
          <w:lang w:val="en-US"/>
          <w:rPrChange w:id="2300" w:author="Edwin Villanueva Talavera" w:date="2019-06-02T11:17:00Z">
            <w:rPr>
              <w:noProof/>
              <w:color w:val="333333"/>
              <w:sz w:val="21"/>
              <w:szCs w:val="21"/>
            </w:rPr>
          </w:rPrChange>
        </w:rPr>
      </w:pPr>
      <w:r w:rsidRPr="00FD6FF2">
        <w:rPr>
          <w:noProof/>
          <w:color w:val="333333"/>
          <w:sz w:val="21"/>
          <w:szCs w:val="21"/>
          <w:lang w:val="en-US"/>
          <w:rPrChange w:id="230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02" w:author="Edwin Villanueva Talavera" w:date="2019-06-02T11:17:00Z">
            <w:rPr>
              <w:rStyle w:val="n"/>
              <w:noProof/>
              <w:color w:val="333333"/>
              <w:sz w:val="21"/>
              <w:szCs w:val="21"/>
            </w:rPr>
          </w:rPrChange>
        </w:rPr>
        <w:t>cod_secuencia</w:t>
      </w:r>
      <w:r w:rsidRPr="00FD6FF2">
        <w:rPr>
          <w:noProof/>
          <w:color w:val="333333"/>
          <w:sz w:val="21"/>
          <w:szCs w:val="21"/>
          <w:lang w:val="en-US"/>
          <w:rPrChange w:id="230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0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0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06" w:author="Edwin Villanueva Talavera" w:date="2019-06-02T11:17:00Z">
            <w:rPr>
              <w:rStyle w:val="n"/>
              <w:noProof/>
              <w:color w:val="333333"/>
              <w:sz w:val="21"/>
              <w:szCs w:val="21"/>
            </w:rPr>
          </w:rPrChange>
        </w:rPr>
        <w:t>row</w:t>
      </w:r>
      <w:r w:rsidRPr="00FD6FF2">
        <w:rPr>
          <w:rStyle w:val="p"/>
          <w:noProof/>
          <w:color w:val="333333"/>
          <w:sz w:val="21"/>
          <w:szCs w:val="21"/>
          <w:lang w:val="en-US"/>
          <w:rPrChange w:id="2307" w:author="Edwin Villanueva Talavera" w:date="2019-06-02T11:17:00Z">
            <w:rPr>
              <w:rStyle w:val="p"/>
              <w:noProof/>
              <w:color w:val="333333"/>
              <w:sz w:val="21"/>
              <w:szCs w:val="21"/>
            </w:rPr>
          </w:rPrChange>
        </w:rPr>
        <w:t>[</w:t>
      </w:r>
      <w:r w:rsidRPr="00FD6FF2">
        <w:rPr>
          <w:rStyle w:val="mi"/>
          <w:noProof/>
          <w:color w:val="666666"/>
          <w:sz w:val="21"/>
          <w:szCs w:val="21"/>
          <w:lang w:val="en-US"/>
          <w:rPrChange w:id="2308" w:author="Edwin Villanueva Talavera" w:date="2019-06-02T11:17:00Z">
            <w:rPr>
              <w:rStyle w:val="mi"/>
              <w:noProof/>
              <w:color w:val="666666"/>
              <w:sz w:val="21"/>
              <w:szCs w:val="21"/>
            </w:rPr>
          </w:rPrChange>
        </w:rPr>
        <w:t>0</w:t>
      </w:r>
      <w:r w:rsidRPr="00FD6FF2">
        <w:rPr>
          <w:rStyle w:val="p"/>
          <w:noProof/>
          <w:color w:val="333333"/>
          <w:sz w:val="21"/>
          <w:szCs w:val="21"/>
          <w:lang w:val="en-US"/>
          <w:rPrChange w:id="2309" w:author="Edwin Villanueva Talavera" w:date="2019-06-02T11:17:00Z">
            <w:rPr>
              <w:rStyle w:val="p"/>
              <w:noProof/>
              <w:color w:val="333333"/>
              <w:sz w:val="21"/>
              <w:szCs w:val="21"/>
            </w:rPr>
          </w:rPrChange>
        </w:rPr>
        <w:t>]</w:t>
      </w:r>
    </w:p>
    <w:p w14:paraId="53D6B1EC" w14:textId="77777777" w:rsidR="00F4403F" w:rsidRPr="00FD6FF2" w:rsidRDefault="00F4403F" w:rsidP="00F4403F">
      <w:pPr>
        <w:pStyle w:val="HTMLconformatoprevio"/>
        <w:shd w:val="clear" w:color="auto" w:fill="F7F7F7"/>
        <w:wordWrap w:val="0"/>
        <w:rPr>
          <w:noProof/>
          <w:color w:val="333333"/>
          <w:sz w:val="21"/>
          <w:szCs w:val="21"/>
          <w:lang w:val="en-US"/>
          <w:rPrChange w:id="2310" w:author="Edwin Villanueva Talavera" w:date="2019-06-02T11:17:00Z">
            <w:rPr>
              <w:noProof/>
              <w:color w:val="333333"/>
              <w:sz w:val="21"/>
              <w:szCs w:val="21"/>
            </w:rPr>
          </w:rPrChange>
        </w:rPr>
      </w:pPr>
      <w:r w:rsidRPr="00FD6FF2">
        <w:rPr>
          <w:noProof/>
          <w:color w:val="333333"/>
          <w:sz w:val="21"/>
          <w:szCs w:val="21"/>
          <w:lang w:val="en-US"/>
          <w:rPrChange w:id="231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12" w:author="Edwin Villanueva Talavera" w:date="2019-06-02T11:17:00Z">
            <w:rPr>
              <w:rStyle w:val="n"/>
              <w:noProof/>
              <w:color w:val="333333"/>
              <w:sz w:val="21"/>
              <w:szCs w:val="21"/>
            </w:rPr>
          </w:rPrChange>
        </w:rPr>
        <w:t>orf_length</w:t>
      </w:r>
      <w:r w:rsidRPr="00FD6FF2">
        <w:rPr>
          <w:noProof/>
          <w:color w:val="333333"/>
          <w:sz w:val="21"/>
          <w:szCs w:val="21"/>
          <w:lang w:val="en-US"/>
          <w:rPrChange w:id="231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1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15"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316" w:author="Edwin Villanueva Talavera" w:date="2019-06-02T11:17:00Z">
            <w:rPr>
              <w:rStyle w:val="nb"/>
              <w:noProof/>
              <w:color w:val="008000"/>
              <w:sz w:val="21"/>
              <w:szCs w:val="21"/>
            </w:rPr>
          </w:rPrChange>
        </w:rPr>
        <w:t>float</w:t>
      </w:r>
      <w:r w:rsidRPr="00FD6FF2">
        <w:rPr>
          <w:rStyle w:val="p"/>
          <w:noProof/>
          <w:color w:val="333333"/>
          <w:sz w:val="21"/>
          <w:szCs w:val="21"/>
          <w:lang w:val="en-US"/>
          <w:rPrChange w:id="2317" w:author="Edwin Villanueva Talavera" w:date="2019-06-02T11:17:00Z">
            <w:rPr>
              <w:rStyle w:val="p"/>
              <w:noProof/>
              <w:color w:val="333333"/>
              <w:sz w:val="21"/>
              <w:szCs w:val="21"/>
            </w:rPr>
          </w:rPrChange>
        </w:rPr>
        <w:t>(</w:t>
      </w:r>
      <w:r w:rsidRPr="00FD6FF2">
        <w:rPr>
          <w:rStyle w:val="n"/>
          <w:noProof/>
          <w:color w:val="333333"/>
          <w:sz w:val="21"/>
          <w:szCs w:val="21"/>
          <w:lang w:val="en-US"/>
          <w:rPrChange w:id="2318" w:author="Edwin Villanueva Talavera" w:date="2019-06-02T11:17:00Z">
            <w:rPr>
              <w:rStyle w:val="n"/>
              <w:noProof/>
              <w:color w:val="333333"/>
              <w:sz w:val="21"/>
              <w:szCs w:val="21"/>
            </w:rPr>
          </w:rPrChange>
        </w:rPr>
        <w:t>row</w:t>
      </w:r>
      <w:r w:rsidRPr="00FD6FF2">
        <w:rPr>
          <w:rStyle w:val="p"/>
          <w:noProof/>
          <w:color w:val="333333"/>
          <w:sz w:val="21"/>
          <w:szCs w:val="21"/>
          <w:lang w:val="en-US"/>
          <w:rPrChange w:id="2319" w:author="Edwin Villanueva Talavera" w:date="2019-06-02T11:17:00Z">
            <w:rPr>
              <w:rStyle w:val="p"/>
              <w:noProof/>
              <w:color w:val="333333"/>
              <w:sz w:val="21"/>
              <w:szCs w:val="21"/>
            </w:rPr>
          </w:rPrChange>
        </w:rPr>
        <w:t>[</w:t>
      </w:r>
      <w:r w:rsidRPr="00FD6FF2">
        <w:rPr>
          <w:rStyle w:val="mi"/>
          <w:noProof/>
          <w:color w:val="666666"/>
          <w:sz w:val="21"/>
          <w:szCs w:val="21"/>
          <w:lang w:val="en-US"/>
          <w:rPrChange w:id="2320" w:author="Edwin Villanueva Talavera" w:date="2019-06-02T11:17:00Z">
            <w:rPr>
              <w:rStyle w:val="mi"/>
              <w:noProof/>
              <w:color w:val="666666"/>
              <w:sz w:val="21"/>
              <w:szCs w:val="21"/>
            </w:rPr>
          </w:rPrChange>
        </w:rPr>
        <w:t>2</w:t>
      </w:r>
      <w:r w:rsidRPr="00FD6FF2">
        <w:rPr>
          <w:rStyle w:val="p"/>
          <w:noProof/>
          <w:color w:val="333333"/>
          <w:sz w:val="21"/>
          <w:szCs w:val="21"/>
          <w:lang w:val="en-US"/>
          <w:rPrChange w:id="2321" w:author="Edwin Villanueva Talavera" w:date="2019-06-02T11:17:00Z">
            <w:rPr>
              <w:rStyle w:val="p"/>
              <w:noProof/>
              <w:color w:val="333333"/>
              <w:sz w:val="21"/>
              <w:szCs w:val="21"/>
            </w:rPr>
          </w:rPrChange>
        </w:rPr>
        <w:t>])</w:t>
      </w:r>
    </w:p>
    <w:p w14:paraId="6E7482D9" w14:textId="77777777" w:rsidR="00F4403F" w:rsidRPr="00FD6FF2" w:rsidRDefault="00F4403F" w:rsidP="00F4403F">
      <w:pPr>
        <w:pStyle w:val="HTMLconformatoprevio"/>
        <w:shd w:val="clear" w:color="auto" w:fill="F7F7F7"/>
        <w:wordWrap w:val="0"/>
        <w:rPr>
          <w:noProof/>
          <w:color w:val="333333"/>
          <w:sz w:val="21"/>
          <w:szCs w:val="21"/>
          <w:lang w:val="en-US"/>
          <w:rPrChange w:id="2322" w:author="Edwin Villanueva Talavera" w:date="2019-06-02T11:17:00Z">
            <w:rPr>
              <w:noProof/>
              <w:color w:val="333333"/>
              <w:sz w:val="21"/>
              <w:szCs w:val="21"/>
            </w:rPr>
          </w:rPrChange>
        </w:rPr>
      </w:pPr>
      <w:r w:rsidRPr="00FD6FF2">
        <w:rPr>
          <w:noProof/>
          <w:color w:val="333333"/>
          <w:sz w:val="21"/>
          <w:szCs w:val="21"/>
          <w:lang w:val="en-US"/>
          <w:rPrChange w:id="232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24" w:author="Edwin Villanueva Talavera" w:date="2019-06-02T11:17:00Z">
            <w:rPr>
              <w:rStyle w:val="n"/>
              <w:noProof/>
              <w:color w:val="333333"/>
              <w:sz w:val="21"/>
              <w:szCs w:val="21"/>
            </w:rPr>
          </w:rPrChange>
        </w:rPr>
        <w:t>fickett</w:t>
      </w:r>
      <w:r w:rsidRPr="00FD6FF2">
        <w:rPr>
          <w:noProof/>
          <w:color w:val="333333"/>
          <w:sz w:val="21"/>
          <w:szCs w:val="21"/>
          <w:lang w:val="en-US"/>
          <w:rPrChange w:id="232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2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27"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328" w:author="Edwin Villanueva Talavera" w:date="2019-06-02T11:17:00Z">
            <w:rPr>
              <w:rStyle w:val="nb"/>
              <w:noProof/>
              <w:color w:val="008000"/>
              <w:sz w:val="21"/>
              <w:szCs w:val="21"/>
            </w:rPr>
          </w:rPrChange>
        </w:rPr>
        <w:t>float</w:t>
      </w:r>
      <w:r w:rsidRPr="00FD6FF2">
        <w:rPr>
          <w:rStyle w:val="p"/>
          <w:noProof/>
          <w:color w:val="333333"/>
          <w:sz w:val="21"/>
          <w:szCs w:val="21"/>
          <w:lang w:val="en-US"/>
          <w:rPrChange w:id="2329" w:author="Edwin Villanueva Talavera" w:date="2019-06-02T11:17:00Z">
            <w:rPr>
              <w:rStyle w:val="p"/>
              <w:noProof/>
              <w:color w:val="333333"/>
              <w:sz w:val="21"/>
              <w:szCs w:val="21"/>
            </w:rPr>
          </w:rPrChange>
        </w:rPr>
        <w:t>(</w:t>
      </w:r>
      <w:r w:rsidRPr="00FD6FF2">
        <w:rPr>
          <w:rStyle w:val="n"/>
          <w:noProof/>
          <w:color w:val="333333"/>
          <w:sz w:val="21"/>
          <w:szCs w:val="21"/>
          <w:lang w:val="en-US"/>
          <w:rPrChange w:id="2330" w:author="Edwin Villanueva Talavera" w:date="2019-06-02T11:17:00Z">
            <w:rPr>
              <w:rStyle w:val="n"/>
              <w:noProof/>
              <w:color w:val="333333"/>
              <w:sz w:val="21"/>
              <w:szCs w:val="21"/>
            </w:rPr>
          </w:rPrChange>
        </w:rPr>
        <w:t>row</w:t>
      </w:r>
      <w:r w:rsidRPr="00FD6FF2">
        <w:rPr>
          <w:rStyle w:val="p"/>
          <w:noProof/>
          <w:color w:val="333333"/>
          <w:sz w:val="21"/>
          <w:szCs w:val="21"/>
          <w:lang w:val="en-US"/>
          <w:rPrChange w:id="2331" w:author="Edwin Villanueva Talavera" w:date="2019-06-02T11:17:00Z">
            <w:rPr>
              <w:rStyle w:val="p"/>
              <w:noProof/>
              <w:color w:val="333333"/>
              <w:sz w:val="21"/>
              <w:szCs w:val="21"/>
            </w:rPr>
          </w:rPrChange>
        </w:rPr>
        <w:t>[</w:t>
      </w:r>
      <w:r w:rsidRPr="00FD6FF2">
        <w:rPr>
          <w:rStyle w:val="mi"/>
          <w:noProof/>
          <w:color w:val="666666"/>
          <w:sz w:val="21"/>
          <w:szCs w:val="21"/>
          <w:lang w:val="en-US"/>
          <w:rPrChange w:id="2332" w:author="Edwin Villanueva Talavera" w:date="2019-06-02T11:17:00Z">
            <w:rPr>
              <w:rStyle w:val="mi"/>
              <w:noProof/>
              <w:color w:val="666666"/>
              <w:sz w:val="21"/>
              <w:szCs w:val="21"/>
            </w:rPr>
          </w:rPrChange>
        </w:rPr>
        <w:t>3</w:t>
      </w:r>
      <w:r w:rsidRPr="00FD6FF2">
        <w:rPr>
          <w:rStyle w:val="p"/>
          <w:noProof/>
          <w:color w:val="333333"/>
          <w:sz w:val="21"/>
          <w:szCs w:val="21"/>
          <w:lang w:val="en-US"/>
          <w:rPrChange w:id="2333" w:author="Edwin Villanueva Talavera" w:date="2019-06-02T11:17:00Z">
            <w:rPr>
              <w:rStyle w:val="p"/>
              <w:noProof/>
              <w:color w:val="333333"/>
              <w:sz w:val="21"/>
              <w:szCs w:val="21"/>
            </w:rPr>
          </w:rPrChange>
        </w:rPr>
        <w:t>])</w:t>
      </w:r>
    </w:p>
    <w:p w14:paraId="06CCB00D" w14:textId="77777777" w:rsidR="00F4403F" w:rsidRPr="00FD6FF2" w:rsidRDefault="00F4403F" w:rsidP="00F4403F">
      <w:pPr>
        <w:pStyle w:val="HTMLconformatoprevio"/>
        <w:shd w:val="clear" w:color="auto" w:fill="F7F7F7"/>
        <w:wordWrap w:val="0"/>
        <w:rPr>
          <w:noProof/>
          <w:color w:val="333333"/>
          <w:sz w:val="21"/>
          <w:szCs w:val="21"/>
          <w:lang w:val="en-US"/>
          <w:rPrChange w:id="2334" w:author="Edwin Villanueva Talavera" w:date="2019-06-02T11:17:00Z">
            <w:rPr>
              <w:noProof/>
              <w:color w:val="333333"/>
              <w:sz w:val="21"/>
              <w:szCs w:val="21"/>
            </w:rPr>
          </w:rPrChange>
        </w:rPr>
      </w:pPr>
      <w:r w:rsidRPr="00FD6FF2">
        <w:rPr>
          <w:noProof/>
          <w:color w:val="333333"/>
          <w:sz w:val="21"/>
          <w:szCs w:val="21"/>
          <w:lang w:val="en-US"/>
          <w:rPrChange w:id="233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36" w:author="Edwin Villanueva Talavera" w:date="2019-06-02T11:17:00Z">
            <w:rPr>
              <w:rStyle w:val="n"/>
              <w:noProof/>
              <w:color w:val="333333"/>
              <w:sz w:val="21"/>
              <w:szCs w:val="21"/>
            </w:rPr>
          </w:rPrChange>
        </w:rPr>
        <w:t>hexamer</w:t>
      </w:r>
      <w:r w:rsidRPr="00FD6FF2">
        <w:rPr>
          <w:noProof/>
          <w:color w:val="333333"/>
          <w:sz w:val="21"/>
          <w:szCs w:val="21"/>
          <w:lang w:val="en-US"/>
          <w:rPrChange w:id="2337"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38"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39"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340" w:author="Edwin Villanueva Talavera" w:date="2019-06-02T11:17:00Z">
            <w:rPr>
              <w:rStyle w:val="nb"/>
              <w:noProof/>
              <w:color w:val="008000"/>
              <w:sz w:val="21"/>
              <w:szCs w:val="21"/>
            </w:rPr>
          </w:rPrChange>
        </w:rPr>
        <w:t>float</w:t>
      </w:r>
      <w:r w:rsidRPr="00FD6FF2">
        <w:rPr>
          <w:rStyle w:val="p"/>
          <w:noProof/>
          <w:color w:val="333333"/>
          <w:sz w:val="21"/>
          <w:szCs w:val="21"/>
          <w:lang w:val="en-US"/>
          <w:rPrChange w:id="2341" w:author="Edwin Villanueva Talavera" w:date="2019-06-02T11:17:00Z">
            <w:rPr>
              <w:rStyle w:val="p"/>
              <w:noProof/>
              <w:color w:val="333333"/>
              <w:sz w:val="21"/>
              <w:szCs w:val="21"/>
            </w:rPr>
          </w:rPrChange>
        </w:rPr>
        <w:t>(</w:t>
      </w:r>
      <w:r w:rsidRPr="00FD6FF2">
        <w:rPr>
          <w:rStyle w:val="n"/>
          <w:noProof/>
          <w:color w:val="333333"/>
          <w:sz w:val="21"/>
          <w:szCs w:val="21"/>
          <w:lang w:val="en-US"/>
          <w:rPrChange w:id="2342" w:author="Edwin Villanueva Talavera" w:date="2019-06-02T11:17:00Z">
            <w:rPr>
              <w:rStyle w:val="n"/>
              <w:noProof/>
              <w:color w:val="333333"/>
              <w:sz w:val="21"/>
              <w:szCs w:val="21"/>
            </w:rPr>
          </w:rPrChange>
        </w:rPr>
        <w:t>row</w:t>
      </w:r>
      <w:r w:rsidRPr="00FD6FF2">
        <w:rPr>
          <w:rStyle w:val="p"/>
          <w:noProof/>
          <w:color w:val="333333"/>
          <w:sz w:val="21"/>
          <w:szCs w:val="21"/>
          <w:lang w:val="en-US"/>
          <w:rPrChange w:id="2343" w:author="Edwin Villanueva Talavera" w:date="2019-06-02T11:17:00Z">
            <w:rPr>
              <w:rStyle w:val="p"/>
              <w:noProof/>
              <w:color w:val="333333"/>
              <w:sz w:val="21"/>
              <w:szCs w:val="21"/>
            </w:rPr>
          </w:rPrChange>
        </w:rPr>
        <w:t>[</w:t>
      </w:r>
      <w:r w:rsidRPr="00FD6FF2">
        <w:rPr>
          <w:rStyle w:val="mi"/>
          <w:noProof/>
          <w:color w:val="666666"/>
          <w:sz w:val="21"/>
          <w:szCs w:val="21"/>
          <w:lang w:val="en-US"/>
          <w:rPrChange w:id="2344" w:author="Edwin Villanueva Talavera" w:date="2019-06-02T11:17:00Z">
            <w:rPr>
              <w:rStyle w:val="mi"/>
              <w:noProof/>
              <w:color w:val="666666"/>
              <w:sz w:val="21"/>
              <w:szCs w:val="21"/>
            </w:rPr>
          </w:rPrChange>
        </w:rPr>
        <w:t>4</w:t>
      </w:r>
      <w:r w:rsidRPr="00FD6FF2">
        <w:rPr>
          <w:rStyle w:val="p"/>
          <w:noProof/>
          <w:color w:val="333333"/>
          <w:sz w:val="21"/>
          <w:szCs w:val="21"/>
          <w:lang w:val="en-US"/>
          <w:rPrChange w:id="2345" w:author="Edwin Villanueva Talavera" w:date="2019-06-02T11:17:00Z">
            <w:rPr>
              <w:rStyle w:val="p"/>
              <w:noProof/>
              <w:color w:val="333333"/>
              <w:sz w:val="21"/>
              <w:szCs w:val="21"/>
            </w:rPr>
          </w:rPrChange>
        </w:rPr>
        <w:t>])</w:t>
      </w:r>
    </w:p>
    <w:p w14:paraId="758AA7E1" w14:textId="77777777" w:rsidR="00F4403F" w:rsidRPr="00FD6FF2" w:rsidRDefault="00F4403F" w:rsidP="00F4403F">
      <w:pPr>
        <w:pStyle w:val="HTMLconformatoprevio"/>
        <w:shd w:val="clear" w:color="auto" w:fill="F7F7F7"/>
        <w:wordWrap w:val="0"/>
        <w:rPr>
          <w:noProof/>
          <w:color w:val="333333"/>
          <w:sz w:val="21"/>
          <w:szCs w:val="21"/>
          <w:lang w:val="en-US"/>
          <w:rPrChange w:id="2346" w:author="Edwin Villanueva Talavera" w:date="2019-06-02T11:17:00Z">
            <w:rPr>
              <w:noProof/>
              <w:color w:val="333333"/>
              <w:sz w:val="21"/>
              <w:szCs w:val="21"/>
            </w:rPr>
          </w:rPrChange>
        </w:rPr>
      </w:pPr>
      <w:r w:rsidRPr="00FD6FF2">
        <w:rPr>
          <w:noProof/>
          <w:color w:val="333333"/>
          <w:sz w:val="21"/>
          <w:szCs w:val="21"/>
          <w:lang w:val="en-US"/>
          <w:rPrChange w:id="234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48" w:author="Edwin Villanueva Talavera" w:date="2019-06-02T11:17:00Z">
            <w:rPr>
              <w:rStyle w:val="n"/>
              <w:noProof/>
              <w:color w:val="333333"/>
              <w:sz w:val="21"/>
              <w:szCs w:val="21"/>
            </w:rPr>
          </w:rPrChange>
        </w:rPr>
        <w:t>query</w:t>
      </w:r>
      <w:r w:rsidRPr="00FD6FF2">
        <w:rPr>
          <w:noProof/>
          <w:color w:val="333333"/>
          <w:sz w:val="21"/>
          <w:szCs w:val="21"/>
          <w:lang w:val="en-US"/>
          <w:rPrChange w:id="234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5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51"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352" w:author="Edwin Villanueva Talavera" w:date="2019-06-02T11:17:00Z">
            <w:rPr>
              <w:rStyle w:val="s2"/>
              <w:noProof/>
              <w:color w:val="BA2121"/>
              <w:sz w:val="21"/>
              <w:szCs w:val="21"/>
            </w:rPr>
          </w:rPrChange>
        </w:rPr>
        <w:t xml:space="preserve">"UPDATE secuencias_features SET orf_length = </w:t>
      </w:r>
      <w:r w:rsidRPr="00FD6FF2">
        <w:rPr>
          <w:rStyle w:val="si"/>
          <w:b/>
          <w:bCs/>
          <w:noProof/>
          <w:color w:val="BB6688"/>
          <w:sz w:val="21"/>
          <w:szCs w:val="21"/>
          <w:lang w:val="en-US"/>
          <w:rPrChange w:id="2353"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54" w:author="Edwin Villanueva Talavera" w:date="2019-06-02T11:17:00Z">
            <w:rPr>
              <w:rStyle w:val="s2"/>
              <w:noProof/>
              <w:color w:val="BA2121"/>
              <w:sz w:val="21"/>
              <w:szCs w:val="21"/>
            </w:rPr>
          </w:rPrChange>
        </w:rPr>
        <w:t xml:space="preserve">, orf_coverage = </w:t>
      </w:r>
      <w:r w:rsidRPr="00FD6FF2">
        <w:rPr>
          <w:rStyle w:val="si"/>
          <w:b/>
          <w:bCs/>
          <w:noProof/>
          <w:color w:val="BB6688"/>
          <w:sz w:val="21"/>
          <w:szCs w:val="21"/>
          <w:lang w:val="en-US"/>
          <w:rPrChange w:id="2355"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56" w:author="Edwin Villanueva Talavera" w:date="2019-06-02T11:17:00Z">
            <w:rPr>
              <w:rStyle w:val="s2"/>
              <w:noProof/>
              <w:color w:val="BA2121"/>
              <w:sz w:val="21"/>
              <w:szCs w:val="21"/>
            </w:rPr>
          </w:rPrChange>
        </w:rPr>
        <w:t xml:space="preserve">/longitud, ficket_score = </w:t>
      </w:r>
      <w:r w:rsidRPr="00FD6FF2">
        <w:rPr>
          <w:rStyle w:val="si"/>
          <w:b/>
          <w:bCs/>
          <w:noProof/>
          <w:color w:val="BB6688"/>
          <w:sz w:val="21"/>
          <w:szCs w:val="21"/>
          <w:lang w:val="en-US"/>
          <w:rPrChange w:id="2357"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58" w:author="Edwin Villanueva Talavera" w:date="2019-06-02T11:17:00Z">
            <w:rPr>
              <w:rStyle w:val="s2"/>
              <w:noProof/>
              <w:color w:val="BA2121"/>
              <w:sz w:val="21"/>
              <w:szCs w:val="21"/>
            </w:rPr>
          </w:rPrChange>
        </w:rPr>
        <w:t xml:space="preserve">, hexamer_score = </w:t>
      </w:r>
      <w:r w:rsidRPr="00FD6FF2">
        <w:rPr>
          <w:rStyle w:val="si"/>
          <w:b/>
          <w:bCs/>
          <w:noProof/>
          <w:color w:val="BB6688"/>
          <w:sz w:val="21"/>
          <w:szCs w:val="21"/>
          <w:lang w:val="en-US"/>
          <w:rPrChange w:id="2359"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60" w:author="Edwin Villanueva Talavera" w:date="2019-06-02T11:17:00Z">
            <w:rPr>
              <w:rStyle w:val="s2"/>
              <w:noProof/>
              <w:color w:val="BA2121"/>
              <w:sz w:val="21"/>
              <w:szCs w:val="21"/>
            </w:rPr>
          </w:rPrChange>
        </w:rPr>
        <w:t xml:space="preserve"> WHERE id_especie = </w:t>
      </w:r>
      <w:r w:rsidRPr="00FD6FF2">
        <w:rPr>
          <w:rStyle w:val="si"/>
          <w:b/>
          <w:bCs/>
          <w:noProof/>
          <w:color w:val="BB6688"/>
          <w:sz w:val="21"/>
          <w:szCs w:val="21"/>
          <w:lang w:val="en-US"/>
          <w:rPrChange w:id="2361"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62" w:author="Edwin Villanueva Talavera" w:date="2019-06-02T11:17:00Z">
            <w:rPr>
              <w:rStyle w:val="s2"/>
              <w:noProof/>
              <w:color w:val="BA2121"/>
              <w:sz w:val="21"/>
              <w:szCs w:val="21"/>
            </w:rPr>
          </w:rPrChange>
        </w:rPr>
        <w:t xml:space="preserve"> and cod_secuencia = </w:t>
      </w:r>
      <w:r w:rsidRPr="00FD6FF2">
        <w:rPr>
          <w:rStyle w:val="si"/>
          <w:b/>
          <w:bCs/>
          <w:noProof/>
          <w:color w:val="BB6688"/>
          <w:sz w:val="21"/>
          <w:szCs w:val="21"/>
          <w:lang w:val="en-US"/>
          <w:rPrChange w:id="2363"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364" w:author="Edwin Villanueva Talavera" w:date="2019-06-02T11:17:00Z">
            <w:rPr>
              <w:rStyle w:val="s2"/>
              <w:noProof/>
              <w:color w:val="BA2121"/>
              <w:sz w:val="21"/>
              <w:szCs w:val="21"/>
            </w:rPr>
          </w:rPrChange>
        </w:rPr>
        <w:t>"</w:t>
      </w:r>
    </w:p>
    <w:p w14:paraId="635755AD" w14:textId="77777777" w:rsidR="00F4403F" w:rsidRPr="00FD6FF2" w:rsidRDefault="00F4403F" w:rsidP="00F4403F">
      <w:pPr>
        <w:pStyle w:val="HTMLconformatoprevio"/>
        <w:shd w:val="clear" w:color="auto" w:fill="F7F7F7"/>
        <w:wordWrap w:val="0"/>
        <w:rPr>
          <w:noProof/>
          <w:color w:val="333333"/>
          <w:sz w:val="21"/>
          <w:szCs w:val="21"/>
          <w:lang w:val="en-US"/>
          <w:rPrChange w:id="2365" w:author="Edwin Villanueva Talavera" w:date="2019-06-02T11:17:00Z">
            <w:rPr>
              <w:noProof/>
              <w:color w:val="333333"/>
              <w:sz w:val="21"/>
              <w:szCs w:val="21"/>
            </w:rPr>
          </w:rPrChange>
        </w:rPr>
      </w:pPr>
      <w:r w:rsidRPr="00FD6FF2">
        <w:rPr>
          <w:noProof/>
          <w:color w:val="333333"/>
          <w:sz w:val="21"/>
          <w:szCs w:val="21"/>
          <w:lang w:val="en-US"/>
          <w:rPrChange w:id="236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67"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236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369"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2370" w:author="Edwin Villanueva Talavera" w:date="2019-06-02T11:17:00Z">
            <w:rPr>
              <w:rStyle w:val="p"/>
              <w:noProof/>
              <w:color w:val="333333"/>
              <w:sz w:val="21"/>
              <w:szCs w:val="21"/>
            </w:rPr>
          </w:rPrChange>
        </w:rPr>
        <w:t>(</w:t>
      </w:r>
      <w:r w:rsidRPr="00FD6FF2">
        <w:rPr>
          <w:rStyle w:val="n"/>
          <w:noProof/>
          <w:color w:val="333333"/>
          <w:sz w:val="21"/>
          <w:szCs w:val="21"/>
          <w:lang w:val="en-US"/>
          <w:rPrChange w:id="2371" w:author="Edwin Villanueva Talavera" w:date="2019-06-02T11:17:00Z">
            <w:rPr>
              <w:rStyle w:val="n"/>
              <w:noProof/>
              <w:color w:val="333333"/>
              <w:sz w:val="21"/>
              <w:szCs w:val="21"/>
            </w:rPr>
          </w:rPrChange>
        </w:rPr>
        <w:t>query</w:t>
      </w:r>
      <w:r w:rsidRPr="00FD6FF2">
        <w:rPr>
          <w:rStyle w:val="p"/>
          <w:noProof/>
          <w:color w:val="333333"/>
          <w:sz w:val="21"/>
          <w:szCs w:val="21"/>
          <w:lang w:val="en-US"/>
          <w:rPrChange w:id="2372" w:author="Edwin Villanueva Talavera" w:date="2019-06-02T11:17:00Z">
            <w:rPr>
              <w:rStyle w:val="p"/>
              <w:noProof/>
              <w:color w:val="333333"/>
              <w:sz w:val="21"/>
              <w:szCs w:val="21"/>
            </w:rPr>
          </w:rPrChange>
        </w:rPr>
        <w:t>,</w:t>
      </w:r>
      <w:r w:rsidRPr="00FD6FF2">
        <w:rPr>
          <w:noProof/>
          <w:color w:val="333333"/>
          <w:sz w:val="21"/>
          <w:szCs w:val="21"/>
          <w:lang w:val="en-US"/>
          <w:rPrChange w:id="2373" w:author="Edwin Villanueva Talavera" w:date="2019-06-02T11:17:00Z">
            <w:rPr>
              <w:noProof/>
              <w:color w:val="333333"/>
              <w:sz w:val="21"/>
              <w:szCs w:val="21"/>
            </w:rPr>
          </w:rPrChange>
        </w:rPr>
        <w:t xml:space="preserve"> </w:t>
      </w:r>
      <w:r w:rsidRPr="00FD6FF2">
        <w:rPr>
          <w:rStyle w:val="p"/>
          <w:noProof/>
          <w:color w:val="333333"/>
          <w:sz w:val="21"/>
          <w:szCs w:val="21"/>
          <w:lang w:val="en-US"/>
          <w:rPrChange w:id="2374" w:author="Edwin Villanueva Talavera" w:date="2019-06-02T11:17:00Z">
            <w:rPr>
              <w:rStyle w:val="p"/>
              <w:noProof/>
              <w:color w:val="333333"/>
              <w:sz w:val="21"/>
              <w:szCs w:val="21"/>
            </w:rPr>
          </w:rPrChange>
        </w:rPr>
        <w:t>(</w:t>
      </w:r>
      <w:r w:rsidRPr="00FD6FF2">
        <w:rPr>
          <w:rStyle w:val="n"/>
          <w:noProof/>
          <w:color w:val="333333"/>
          <w:sz w:val="21"/>
          <w:szCs w:val="21"/>
          <w:lang w:val="en-US"/>
          <w:rPrChange w:id="2375" w:author="Edwin Villanueva Talavera" w:date="2019-06-02T11:17:00Z">
            <w:rPr>
              <w:rStyle w:val="n"/>
              <w:noProof/>
              <w:color w:val="333333"/>
              <w:sz w:val="21"/>
              <w:szCs w:val="21"/>
            </w:rPr>
          </w:rPrChange>
        </w:rPr>
        <w:t>orf_length</w:t>
      </w:r>
      <w:r w:rsidRPr="00FD6FF2">
        <w:rPr>
          <w:rStyle w:val="p"/>
          <w:noProof/>
          <w:color w:val="333333"/>
          <w:sz w:val="21"/>
          <w:szCs w:val="21"/>
          <w:lang w:val="en-US"/>
          <w:rPrChange w:id="2376" w:author="Edwin Villanueva Talavera" w:date="2019-06-02T11:17:00Z">
            <w:rPr>
              <w:rStyle w:val="p"/>
              <w:noProof/>
              <w:color w:val="333333"/>
              <w:sz w:val="21"/>
              <w:szCs w:val="21"/>
            </w:rPr>
          </w:rPrChange>
        </w:rPr>
        <w:t>,</w:t>
      </w:r>
      <w:r w:rsidRPr="00FD6FF2">
        <w:rPr>
          <w:noProof/>
          <w:color w:val="333333"/>
          <w:sz w:val="21"/>
          <w:szCs w:val="21"/>
          <w:lang w:val="en-US"/>
          <w:rPrChange w:id="237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78" w:author="Edwin Villanueva Talavera" w:date="2019-06-02T11:17:00Z">
            <w:rPr>
              <w:rStyle w:val="n"/>
              <w:noProof/>
              <w:color w:val="333333"/>
              <w:sz w:val="21"/>
              <w:szCs w:val="21"/>
            </w:rPr>
          </w:rPrChange>
        </w:rPr>
        <w:t>orf_length</w:t>
      </w:r>
      <w:r w:rsidRPr="00FD6FF2">
        <w:rPr>
          <w:rStyle w:val="p"/>
          <w:noProof/>
          <w:color w:val="333333"/>
          <w:sz w:val="21"/>
          <w:szCs w:val="21"/>
          <w:lang w:val="en-US"/>
          <w:rPrChange w:id="2379" w:author="Edwin Villanueva Talavera" w:date="2019-06-02T11:17:00Z">
            <w:rPr>
              <w:rStyle w:val="p"/>
              <w:noProof/>
              <w:color w:val="333333"/>
              <w:sz w:val="21"/>
              <w:szCs w:val="21"/>
            </w:rPr>
          </w:rPrChange>
        </w:rPr>
        <w:t>,</w:t>
      </w:r>
      <w:r w:rsidRPr="00FD6FF2">
        <w:rPr>
          <w:noProof/>
          <w:color w:val="333333"/>
          <w:sz w:val="21"/>
          <w:szCs w:val="21"/>
          <w:lang w:val="en-US"/>
          <w:rPrChange w:id="238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81" w:author="Edwin Villanueva Talavera" w:date="2019-06-02T11:17:00Z">
            <w:rPr>
              <w:rStyle w:val="n"/>
              <w:noProof/>
              <w:color w:val="333333"/>
              <w:sz w:val="21"/>
              <w:szCs w:val="21"/>
            </w:rPr>
          </w:rPrChange>
        </w:rPr>
        <w:t>fickett</w:t>
      </w:r>
      <w:r w:rsidRPr="00FD6FF2">
        <w:rPr>
          <w:rStyle w:val="p"/>
          <w:noProof/>
          <w:color w:val="333333"/>
          <w:sz w:val="21"/>
          <w:szCs w:val="21"/>
          <w:lang w:val="en-US"/>
          <w:rPrChange w:id="2382" w:author="Edwin Villanueva Talavera" w:date="2019-06-02T11:17:00Z">
            <w:rPr>
              <w:rStyle w:val="p"/>
              <w:noProof/>
              <w:color w:val="333333"/>
              <w:sz w:val="21"/>
              <w:szCs w:val="21"/>
            </w:rPr>
          </w:rPrChange>
        </w:rPr>
        <w:t>,</w:t>
      </w:r>
      <w:r w:rsidRPr="00FD6FF2">
        <w:rPr>
          <w:noProof/>
          <w:color w:val="333333"/>
          <w:sz w:val="21"/>
          <w:szCs w:val="21"/>
          <w:lang w:val="en-US"/>
          <w:rPrChange w:id="238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84" w:author="Edwin Villanueva Talavera" w:date="2019-06-02T11:17:00Z">
            <w:rPr>
              <w:rStyle w:val="n"/>
              <w:noProof/>
              <w:color w:val="333333"/>
              <w:sz w:val="21"/>
              <w:szCs w:val="21"/>
            </w:rPr>
          </w:rPrChange>
        </w:rPr>
        <w:t>hexamer</w:t>
      </w:r>
      <w:r w:rsidRPr="00FD6FF2">
        <w:rPr>
          <w:rStyle w:val="p"/>
          <w:noProof/>
          <w:color w:val="333333"/>
          <w:sz w:val="21"/>
          <w:szCs w:val="21"/>
          <w:lang w:val="en-US"/>
          <w:rPrChange w:id="2385" w:author="Edwin Villanueva Talavera" w:date="2019-06-02T11:17:00Z">
            <w:rPr>
              <w:rStyle w:val="p"/>
              <w:noProof/>
              <w:color w:val="333333"/>
              <w:sz w:val="21"/>
              <w:szCs w:val="21"/>
            </w:rPr>
          </w:rPrChange>
        </w:rPr>
        <w:t>,</w:t>
      </w:r>
      <w:r w:rsidRPr="00FD6FF2">
        <w:rPr>
          <w:noProof/>
          <w:color w:val="333333"/>
          <w:sz w:val="21"/>
          <w:szCs w:val="21"/>
          <w:lang w:val="en-US"/>
          <w:rPrChange w:id="238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87"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2388" w:author="Edwin Villanueva Talavera" w:date="2019-06-02T11:17:00Z">
            <w:rPr>
              <w:rStyle w:val="p"/>
              <w:noProof/>
              <w:color w:val="333333"/>
              <w:sz w:val="21"/>
              <w:szCs w:val="21"/>
            </w:rPr>
          </w:rPrChange>
        </w:rPr>
        <w:t>,</w:t>
      </w:r>
      <w:r w:rsidRPr="00FD6FF2">
        <w:rPr>
          <w:noProof/>
          <w:color w:val="333333"/>
          <w:sz w:val="21"/>
          <w:szCs w:val="21"/>
          <w:lang w:val="en-US"/>
          <w:rPrChange w:id="2389"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90" w:author="Edwin Villanueva Talavera" w:date="2019-06-02T11:17:00Z">
            <w:rPr>
              <w:rStyle w:val="n"/>
              <w:noProof/>
              <w:color w:val="333333"/>
              <w:sz w:val="21"/>
              <w:szCs w:val="21"/>
            </w:rPr>
          </w:rPrChange>
        </w:rPr>
        <w:t>cod_secuencia</w:t>
      </w:r>
      <w:r w:rsidRPr="00FD6FF2">
        <w:rPr>
          <w:rStyle w:val="p"/>
          <w:noProof/>
          <w:color w:val="333333"/>
          <w:sz w:val="21"/>
          <w:szCs w:val="21"/>
          <w:lang w:val="en-US"/>
          <w:rPrChange w:id="2391" w:author="Edwin Villanueva Talavera" w:date="2019-06-02T11:17:00Z">
            <w:rPr>
              <w:rStyle w:val="p"/>
              <w:noProof/>
              <w:color w:val="333333"/>
              <w:sz w:val="21"/>
              <w:szCs w:val="21"/>
            </w:rPr>
          </w:rPrChange>
        </w:rPr>
        <w:t>))</w:t>
      </w:r>
    </w:p>
    <w:p w14:paraId="287EC044" w14:textId="77777777" w:rsidR="00F4403F" w:rsidRPr="00FD6FF2" w:rsidRDefault="00F4403F" w:rsidP="00F4403F">
      <w:pPr>
        <w:pStyle w:val="HTMLconformatoprevio"/>
        <w:shd w:val="clear" w:color="auto" w:fill="F7F7F7"/>
        <w:wordWrap w:val="0"/>
        <w:rPr>
          <w:noProof/>
          <w:color w:val="333333"/>
          <w:sz w:val="21"/>
          <w:szCs w:val="21"/>
          <w:lang w:val="en-US"/>
          <w:rPrChange w:id="2392" w:author="Edwin Villanueva Talavera" w:date="2019-06-02T11:17:00Z">
            <w:rPr>
              <w:noProof/>
              <w:color w:val="333333"/>
              <w:sz w:val="21"/>
              <w:szCs w:val="21"/>
            </w:rPr>
          </w:rPrChange>
        </w:rPr>
      </w:pPr>
    </w:p>
    <w:p w14:paraId="21A2B231" w14:textId="77777777" w:rsidR="00F4403F" w:rsidRPr="00FD6FF2" w:rsidRDefault="00F4403F" w:rsidP="00F4403F">
      <w:pPr>
        <w:pStyle w:val="HTMLconformatoprevio"/>
        <w:shd w:val="clear" w:color="auto" w:fill="F7F7F7"/>
        <w:wordWrap w:val="0"/>
        <w:rPr>
          <w:noProof/>
          <w:color w:val="333333"/>
          <w:sz w:val="21"/>
          <w:szCs w:val="21"/>
          <w:lang w:val="en-US"/>
          <w:rPrChange w:id="2393" w:author="Edwin Villanueva Talavera" w:date="2019-06-02T11:17:00Z">
            <w:rPr>
              <w:noProof/>
              <w:color w:val="333333"/>
              <w:sz w:val="21"/>
              <w:szCs w:val="21"/>
            </w:rPr>
          </w:rPrChange>
        </w:rPr>
      </w:pPr>
      <w:r w:rsidRPr="00FD6FF2">
        <w:rPr>
          <w:rStyle w:val="n"/>
          <w:noProof/>
          <w:color w:val="333333"/>
          <w:sz w:val="21"/>
          <w:szCs w:val="21"/>
          <w:lang w:val="en-US"/>
          <w:rPrChange w:id="2394" w:author="Edwin Villanueva Talavera" w:date="2019-06-02T11:17:00Z">
            <w:rPr>
              <w:rStyle w:val="n"/>
              <w:noProof/>
              <w:color w:val="333333"/>
              <w:sz w:val="21"/>
              <w:szCs w:val="21"/>
            </w:rPr>
          </w:rPrChange>
        </w:rPr>
        <w:t>conn</w:t>
      </w:r>
      <w:r w:rsidRPr="00FD6FF2">
        <w:rPr>
          <w:noProof/>
          <w:color w:val="333333"/>
          <w:sz w:val="21"/>
          <w:szCs w:val="21"/>
          <w:lang w:val="en-US"/>
          <w:rPrChange w:id="2395"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396"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39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398"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239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00"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2401"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02"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2403" w:author="Edwin Villanueva Talavera" w:date="2019-06-02T11:17:00Z">
            <w:rPr>
              <w:rStyle w:val="p"/>
              <w:noProof/>
              <w:color w:val="333333"/>
              <w:sz w:val="21"/>
              <w:szCs w:val="21"/>
            </w:rPr>
          </w:rPrChange>
        </w:rPr>
        <w:t>(</w:t>
      </w:r>
    </w:p>
    <w:p w14:paraId="799AD232" w14:textId="77777777" w:rsidR="00F4403F" w:rsidRPr="00FD6FF2" w:rsidRDefault="00F4403F" w:rsidP="00F4403F">
      <w:pPr>
        <w:pStyle w:val="HTMLconformatoprevio"/>
        <w:shd w:val="clear" w:color="auto" w:fill="F7F7F7"/>
        <w:wordWrap w:val="0"/>
        <w:rPr>
          <w:noProof/>
          <w:color w:val="333333"/>
          <w:sz w:val="21"/>
          <w:szCs w:val="21"/>
          <w:lang w:val="en-US"/>
          <w:rPrChange w:id="2404" w:author="Edwin Villanueva Talavera" w:date="2019-06-02T11:17:00Z">
            <w:rPr>
              <w:noProof/>
              <w:color w:val="333333"/>
              <w:sz w:val="21"/>
              <w:szCs w:val="21"/>
            </w:rPr>
          </w:rPrChange>
        </w:rPr>
      </w:pPr>
      <w:r w:rsidRPr="00FD6FF2">
        <w:rPr>
          <w:noProof/>
          <w:color w:val="333333"/>
          <w:sz w:val="21"/>
          <w:szCs w:val="21"/>
          <w:lang w:val="en-US"/>
          <w:rPrChange w:id="240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06" w:author="Edwin Villanueva Talavera" w:date="2019-06-02T11:17:00Z">
            <w:rPr>
              <w:rStyle w:val="n"/>
              <w:noProof/>
              <w:color w:val="333333"/>
              <w:sz w:val="21"/>
              <w:szCs w:val="21"/>
            </w:rPr>
          </w:rPrChange>
        </w:rPr>
        <w:t>host</w:t>
      </w:r>
      <w:r w:rsidRPr="00FD6FF2">
        <w:rPr>
          <w:rStyle w:val="o"/>
          <w:rFonts w:eastAsiaTheme="majorEastAsia"/>
          <w:noProof/>
          <w:color w:val="666666"/>
          <w:sz w:val="21"/>
          <w:szCs w:val="21"/>
          <w:lang w:val="en-US"/>
          <w:rPrChange w:id="2407"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08" w:author="Edwin Villanueva Talavera" w:date="2019-06-02T11:17:00Z">
            <w:rPr>
              <w:rStyle w:val="s2"/>
              <w:noProof/>
              <w:color w:val="BA2121"/>
              <w:sz w:val="21"/>
              <w:szCs w:val="21"/>
            </w:rPr>
          </w:rPrChange>
        </w:rPr>
        <w:t>"localhost"</w:t>
      </w:r>
      <w:r w:rsidRPr="00FD6FF2">
        <w:rPr>
          <w:rStyle w:val="p"/>
          <w:noProof/>
          <w:color w:val="333333"/>
          <w:sz w:val="21"/>
          <w:szCs w:val="21"/>
          <w:lang w:val="en-US"/>
          <w:rPrChange w:id="2409" w:author="Edwin Villanueva Talavera" w:date="2019-06-02T11:17:00Z">
            <w:rPr>
              <w:rStyle w:val="p"/>
              <w:noProof/>
              <w:color w:val="333333"/>
              <w:sz w:val="21"/>
              <w:szCs w:val="21"/>
            </w:rPr>
          </w:rPrChange>
        </w:rPr>
        <w:t>,</w:t>
      </w:r>
    </w:p>
    <w:p w14:paraId="437EC48C" w14:textId="77777777" w:rsidR="00F4403F" w:rsidRPr="00FD6FF2" w:rsidRDefault="00F4403F" w:rsidP="00F4403F">
      <w:pPr>
        <w:pStyle w:val="HTMLconformatoprevio"/>
        <w:shd w:val="clear" w:color="auto" w:fill="F7F7F7"/>
        <w:wordWrap w:val="0"/>
        <w:rPr>
          <w:noProof/>
          <w:color w:val="333333"/>
          <w:sz w:val="21"/>
          <w:szCs w:val="21"/>
          <w:lang w:val="en-US"/>
          <w:rPrChange w:id="2410" w:author="Edwin Villanueva Talavera" w:date="2019-06-02T11:17:00Z">
            <w:rPr>
              <w:noProof/>
              <w:color w:val="333333"/>
              <w:sz w:val="21"/>
              <w:szCs w:val="21"/>
            </w:rPr>
          </w:rPrChange>
        </w:rPr>
      </w:pPr>
      <w:r w:rsidRPr="00FD6FF2">
        <w:rPr>
          <w:noProof/>
          <w:color w:val="333333"/>
          <w:sz w:val="21"/>
          <w:szCs w:val="21"/>
          <w:lang w:val="en-US"/>
          <w:rPrChange w:id="241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12" w:author="Edwin Villanueva Talavera" w:date="2019-06-02T11:17:00Z">
            <w:rPr>
              <w:rStyle w:val="n"/>
              <w:noProof/>
              <w:color w:val="333333"/>
              <w:sz w:val="21"/>
              <w:szCs w:val="21"/>
            </w:rPr>
          </w:rPrChange>
        </w:rPr>
        <w:t>database</w:t>
      </w:r>
      <w:r w:rsidRPr="00FD6FF2">
        <w:rPr>
          <w:rStyle w:val="o"/>
          <w:rFonts w:eastAsiaTheme="majorEastAsia"/>
          <w:noProof/>
          <w:color w:val="666666"/>
          <w:sz w:val="21"/>
          <w:szCs w:val="21"/>
          <w:lang w:val="en-US"/>
          <w:rPrChange w:id="2413"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14"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2415" w:author="Edwin Villanueva Talavera" w:date="2019-06-02T11:17:00Z">
            <w:rPr>
              <w:rStyle w:val="p"/>
              <w:noProof/>
              <w:color w:val="333333"/>
              <w:sz w:val="21"/>
              <w:szCs w:val="21"/>
            </w:rPr>
          </w:rPrChange>
        </w:rPr>
        <w:t>,</w:t>
      </w:r>
    </w:p>
    <w:p w14:paraId="7146F66A" w14:textId="77777777" w:rsidR="00F4403F" w:rsidRPr="00FD6FF2" w:rsidRDefault="00F4403F" w:rsidP="00F4403F">
      <w:pPr>
        <w:pStyle w:val="HTMLconformatoprevio"/>
        <w:shd w:val="clear" w:color="auto" w:fill="F7F7F7"/>
        <w:wordWrap w:val="0"/>
        <w:rPr>
          <w:noProof/>
          <w:color w:val="333333"/>
          <w:sz w:val="21"/>
          <w:szCs w:val="21"/>
          <w:lang w:val="en-US"/>
          <w:rPrChange w:id="2416" w:author="Edwin Villanueva Talavera" w:date="2019-06-02T11:17:00Z">
            <w:rPr>
              <w:noProof/>
              <w:color w:val="333333"/>
              <w:sz w:val="21"/>
              <w:szCs w:val="21"/>
            </w:rPr>
          </w:rPrChange>
        </w:rPr>
      </w:pPr>
      <w:r w:rsidRPr="00FD6FF2">
        <w:rPr>
          <w:noProof/>
          <w:color w:val="333333"/>
          <w:sz w:val="21"/>
          <w:szCs w:val="21"/>
          <w:lang w:val="en-US"/>
          <w:rPrChange w:id="2417"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18" w:author="Edwin Villanueva Talavera" w:date="2019-06-02T11:17:00Z">
            <w:rPr>
              <w:rStyle w:val="n"/>
              <w:noProof/>
              <w:color w:val="333333"/>
              <w:sz w:val="21"/>
              <w:szCs w:val="21"/>
            </w:rPr>
          </w:rPrChange>
        </w:rPr>
        <w:t>user</w:t>
      </w:r>
      <w:r w:rsidRPr="00FD6FF2">
        <w:rPr>
          <w:rStyle w:val="o"/>
          <w:rFonts w:eastAsiaTheme="majorEastAsia"/>
          <w:noProof/>
          <w:color w:val="666666"/>
          <w:sz w:val="21"/>
          <w:szCs w:val="21"/>
          <w:lang w:val="en-US"/>
          <w:rPrChange w:id="2419"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20"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2421" w:author="Edwin Villanueva Talavera" w:date="2019-06-02T11:17:00Z">
            <w:rPr>
              <w:rStyle w:val="p"/>
              <w:noProof/>
              <w:color w:val="333333"/>
              <w:sz w:val="21"/>
              <w:szCs w:val="21"/>
            </w:rPr>
          </w:rPrChange>
        </w:rPr>
        <w:t>,</w:t>
      </w:r>
    </w:p>
    <w:p w14:paraId="4A682C41" w14:textId="77777777" w:rsidR="00F4403F" w:rsidRPr="00FD6FF2" w:rsidRDefault="00F4403F" w:rsidP="00F4403F">
      <w:pPr>
        <w:pStyle w:val="HTMLconformatoprevio"/>
        <w:shd w:val="clear" w:color="auto" w:fill="F7F7F7"/>
        <w:wordWrap w:val="0"/>
        <w:rPr>
          <w:noProof/>
          <w:color w:val="333333"/>
          <w:sz w:val="21"/>
          <w:szCs w:val="21"/>
          <w:lang w:val="en-US"/>
          <w:rPrChange w:id="2422" w:author="Edwin Villanueva Talavera" w:date="2019-06-02T11:17:00Z">
            <w:rPr>
              <w:noProof/>
              <w:color w:val="333333"/>
              <w:sz w:val="21"/>
              <w:szCs w:val="21"/>
            </w:rPr>
          </w:rPrChange>
        </w:rPr>
      </w:pPr>
      <w:r w:rsidRPr="00FD6FF2">
        <w:rPr>
          <w:noProof/>
          <w:color w:val="333333"/>
          <w:sz w:val="21"/>
          <w:szCs w:val="21"/>
          <w:lang w:val="en-US"/>
          <w:rPrChange w:id="242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24" w:author="Edwin Villanueva Talavera" w:date="2019-06-02T11:17:00Z">
            <w:rPr>
              <w:rStyle w:val="n"/>
              <w:noProof/>
              <w:color w:val="333333"/>
              <w:sz w:val="21"/>
              <w:szCs w:val="21"/>
            </w:rPr>
          </w:rPrChange>
        </w:rPr>
        <w:t>passwd</w:t>
      </w:r>
      <w:r w:rsidRPr="00FD6FF2">
        <w:rPr>
          <w:rStyle w:val="o"/>
          <w:rFonts w:eastAsiaTheme="majorEastAsia"/>
          <w:noProof/>
          <w:color w:val="666666"/>
          <w:sz w:val="21"/>
          <w:szCs w:val="21"/>
          <w:lang w:val="en-US"/>
          <w:rPrChange w:id="2425"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426" w:author="Edwin Villanueva Talavera" w:date="2019-06-02T11:17:00Z">
            <w:rPr>
              <w:rStyle w:val="s2"/>
              <w:noProof/>
              <w:color w:val="BA2121"/>
              <w:sz w:val="21"/>
              <w:szCs w:val="21"/>
            </w:rPr>
          </w:rPrChange>
        </w:rPr>
        <w:t>"tesis2"</w:t>
      </w:r>
    </w:p>
    <w:p w14:paraId="19769B3F" w14:textId="77777777" w:rsidR="00F4403F" w:rsidRPr="00FD6FF2" w:rsidRDefault="00F4403F" w:rsidP="00F4403F">
      <w:pPr>
        <w:pStyle w:val="HTMLconformatoprevio"/>
        <w:shd w:val="clear" w:color="auto" w:fill="F7F7F7"/>
        <w:wordWrap w:val="0"/>
        <w:rPr>
          <w:noProof/>
          <w:color w:val="333333"/>
          <w:sz w:val="21"/>
          <w:szCs w:val="21"/>
          <w:lang w:val="en-US"/>
          <w:rPrChange w:id="2427" w:author="Edwin Villanueva Talavera" w:date="2019-06-02T11:17:00Z">
            <w:rPr>
              <w:noProof/>
              <w:color w:val="333333"/>
              <w:sz w:val="21"/>
              <w:szCs w:val="21"/>
            </w:rPr>
          </w:rPrChange>
        </w:rPr>
      </w:pPr>
      <w:r w:rsidRPr="00FD6FF2">
        <w:rPr>
          <w:rStyle w:val="p"/>
          <w:noProof/>
          <w:color w:val="333333"/>
          <w:sz w:val="21"/>
          <w:szCs w:val="21"/>
          <w:lang w:val="en-US"/>
          <w:rPrChange w:id="2428" w:author="Edwin Villanueva Talavera" w:date="2019-06-02T11:17:00Z">
            <w:rPr>
              <w:rStyle w:val="p"/>
              <w:noProof/>
              <w:color w:val="333333"/>
              <w:sz w:val="21"/>
              <w:szCs w:val="21"/>
            </w:rPr>
          </w:rPrChange>
        </w:rPr>
        <w:t>)</w:t>
      </w:r>
    </w:p>
    <w:p w14:paraId="762E8D5C" w14:textId="77777777" w:rsidR="00F4403F" w:rsidRPr="00FD6FF2" w:rsidRDefault="00F4403F" w:rsidP="00F4403F">
      <w:pPr>
        <w:pStyle w:val="HTMLconformatoprevio"/>
        <w:shd w:val="clear" w:color="auto" w:fill="F7F7F7"/>
        <w:wordWrap w:val="0"/>
        <w:rPr>
          <w:noProof/>
          <w:color w:val="333333"/>
          <w:sz w:val="21"/>
          <w:szCs w:val="21"/>
          <w:lang w:val="en-US"/>
          <w:rPrChange w:id="2429" w:author="Edwin Villanueva Talavera" w:date="2019-06-02T11:17:00Z">
            <w:rPr>
              <w:noProof/>
              <w:color w:val="333333"/>
              <w:sz w:val="21"/>
              <w:szCs w:val="21"/>
            </w:rPr>
          </w:rPrChange>
        </w:rPr>
      </w:pPr>
    </w:p>
    <w:p w14:paraId="72F1FB94" w14:textId="77777777" w:rsidR="00F4403F" w:rsidRPr="00FD6FF2" w:rsidRDefault="00F4403F" w:rsidP="00F4403F">
      <w:pPr>
        <w:pStyle w:val="HTMLconformatoprevio"/>
        <w:shd w:val="clear" w:color="auto" w:fill="F7F7F7"/>
        <w:wordWrap w:val="0"/>
        <w:rPr>
          <w:noProof/>
          <w:color w:val="333333"/>
          <w:sz w:val="21"/>
          <w:szCs w:val="21"/>
          <w:lang w:val="en-US"/>
          <w:rPrChange w:id="2430" w:author="Edwin Villanueva Talavera" w:date="2019-06-02T11:17:00Z">
            <w:rPr>
              <w:noProof/>
              <w:color w:val="333333"/>
              <w:sz w:val="21"/>
              <w:szCs w:val="21"/>
            </w:rPr>
          </w:rPrChange>
        </w:rPr>
      </w:pPr>
      <w:r w:rsidRPr="00FD6FF2">
        <w:rPr>
          <w:rStyle w:val="nb"/>
          <w:noProof/>
          <w:color w:val="008000"/>
          <w:sz w:val="21"/>
          <w:szCs w:val="21"/>
          <w:lang w:val="en-US"/>
          <w:rPrChange w:id="2431"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2432" w:author="Edwin Villanueva Talavera" w:date="2019-06-02T11:17:00Z">
            <w:rPr>
              <w:rStyle w:val="p"/>
              <w:noProof/>
              <w:color w:val="333333"/>
              <w:sz w:val="21"/>
              <w:szCs w:val="21"/>
            </w:rPr>
          </w:rPrChange>
        </w:rPr>
        <w:t>(</w:t>
      </w:r>
      <w:r w:rsidRPr="00FD6FF2">
        <w:rPr>
          <w:rStyle w:val="s2"/>
          <w:noProof/>
          <w:color w:val="BA2121"/>
          <w:sz w:val="21"/>
          <w:szCs w:val="21"/>
          <w:lang w:val="en-US"/>
          <w:rPrChange w:id="2433" w:author="Edwin Villanueva Talavera" w:date="2019-06-02T11:17:00Z">
            <w:rPr>
              <w:rStyle w:val="s2"/>
              <w:noProof/>
              <w:color w:val="BA2121"/>
              <w:sz w:val="21"/>
              <w:szCs w:val="21"/>
            </w:rPr>
          </w:rPrChange>
        </w:rPr>
        <w:t>"Iniciando proceso..."</w:t>
      </w:r>
      <w:r w:rsidRPr="00FD6FF2">
        <w:rPr>
          <w:rStyle w:val="p"/>
          <w:noProof/>
          <w:color w:val="333333"/>
          <w:sz w:val="21"/>
          <w:szCs w:val="21"/>
          <w:lang w:val="en-US"/>
          <w:rPrChange w:id="2434" w:author="Edwin Villanueva Talavera" w:date="2019-06-02T11:17:00Z">
            <w:rPr>
              <w:rStyle w:val="p"/>
              <w:noProof/>
              <w:color w:val="333333"/>
              <w:sz w:val="21"/>
              <w:szCs w:val="21"/>
            </w:rPr>
          </w:rPrChange>
        </w:rPr>
        <w:t>)</w:t>
      </w:r>
      <w:r w:rsidRPr="00FD6FF2">
        <w:rPr>
          <w:noProof/>
          <w:color w:val="333333"/>
          <w:sz w:val="21"/>
          <w:szCs w:val="21"/>
          <w:lang w:val="en-US"/>
          <w:rPrChange w:id="2435" w:author="Edwin Villanueva Talavera" w:date="2019-06-02T11:17:00Z">
            <w:rPr>
              <w:noProof/>
              <w:color w:val="333333"/>
              <w:sz w:val="21"/>
              <w:szCs w:val="21"/>
            </w:rPr>
          </w:rPrChange>
        </w:rPr>
        <w:t xml:space="preserve"> </w:t>
      </w:r>
    </w:p>
    <w:p w14:paraId="484D5207" w14:textId="77777777" w:rsidR="00F4403F" w:rsidRPr="00FD6FF2" w:rsidRDefault="00F4403F" w:rsidP="00F4403F">
      <w:pPr>
        <w:pStyle w:val="HTMLconformatoprevio"/>
        <w:shd w:val="clear" w:color="auto" w:fill="F7F7F7"/>
        <w:wordWrap w:val="0"/>
        <w:rPr>
          <w:noProof/>
          <w:color w:val="333333"/>
          <w:sz w:val="21"/>
          <w:szCs w:val="21"/>
          <w:lang w:val="en-US"/>
          <w:rPrChange w:id="2436" w:author="Edwin Villanueva Talavera" w:date="2019-06-02T11:17:00Z">
            <w:rPr>
              <w:noProof/>
              <w:color w:val="333333"/>
              <w:sz w:val="21"/>
              <w:szCs w:val="21"/>
            </w:rPr>
          </w:rPrChange>
        </w:rPr>
      </w:pPr>
    </w:p>
    <w:p w14:paraId="5950BAB9" w14:textId="77777777" w:rsidR="00F4403F" w:rsidRPr="00FD6FF2" w:rsidRDefault="00F4403F" w:rsidP="00F4403F">
      <w:pPr>
        <w:pStyle w:val="HTMLconformatoprevio"/>
        <w:shd w:val="clear" w:color="auto" w:fill="F7F7F7"/>
        <w:wordWrap w:val="0"/>
        <w:rPr>
          <w:noProof/>
          <w:color w:val="333333"/>
          <w:sz w:val="21"/>
          <w:szCs w:val="21"/>
          <w:lang w:val="en-US"/>
          <w:rPrChange w:id="2437" w:author="Edwin Villanueva Talavera" w:date="2019-06-02T11:17:00Z">
            <w:rPr>
              <w:noProof/>
              <w:color w:val="333333"/>
              <w:sz w:val="21"/>
              <w:szCs w:val="21"/>
            </w:rPr>
          </w:rPrChange>
        </w:rPr>
      </w:pPr>
      <w:r w:rsidRPr="00FD6FF2">
        <w:rPr>
          <w:rStyle w:val="n"/>
          <w:noProof/>
          <w:color w:val="333333"/>
          <w:sz w:val="21"/>
          <w:szCs w:val="21"/>
          <w:lang w:val="en-US"/>
          <w:rPrChange w:id="2438" w:author="Edwin Villanueva Talavera" w:date="2019-06-02T11:17:00Z">
            <w:rPr>
              <w:rStyle w:val="n"/>
              <w:noProof/>
              <w:color w:val="333333"/>
              <w:sz w:val="21"/>
              <w:szCs w:val="21"/>
            </w:rPr>
          </w:rPrChange>
        </w:rPr>
        <w:t>cur</w:t>
      </w:r>
      <w:r w:rsidRPr="00FD6FF2">
        <w:rPr>
          <w:noProof/>
          <w:color w:val="333333"/>
          <w:sz w:val="21"/>
          <w:szCs w:val="21"/>
          <w:lang w:val="en-US"/>
          <w:rPrChange w:id="243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4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4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42"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244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44"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2445" w:author="Edwin Villanueva Talavera" w:date="2019-06-02T11:17:00Z">
            <w:rPr>
              <w:rStyle w:val="p"/>
              <w:noProof/>
              <w:color w:val="333333"/>
              <w:sz w:val="21"/>
              <w:szCs w:val="21"/>
            </w:rPr>
          </w:rPrChange>
        </w:rPr>
        <w:t>()</w:t>
      </w:r>
    </w:p>
    <w:p w14:paraId="09181F6E" w14:textId="77777777" w:rsidR="00F4403F" w:rsidRPr="00FD6FF2" w:rsidRDefault="00F4403F" w:rsidP="00F4403F">
      <w:pPr>
        <w:pStyle w:val="HTMLconformatoprevio"/>
        <w:shd w:val="clear" w:color="auto" w:fill="F7F7F7"/>
        <w:wordWrap w:val="0"/>
        <w:rPr>
          <w:noProof/>
          <w:color w:val="333333"/>
          <w:sz w:val="21"/>
          <w:szCs w:val="21"/>
          <w:lang w:val="en-US"/>
          <w:rPrChange w:id="2446" w:author="Edwin Villanueva Talavera" w:date="2019-06-02T11:17:00Z">
            <w:rPr>
              <w:noProof/>
              <w:color w:val="333333"/>
              <w:sz w:val="21"/>
              <w:szCs w:val="21"/>
            </w:rPr>
          </w:rPrChange>
        </w:rPr>
      </w:pPr>
    </w:p>
    <w:p w14:paraId="7D7A78BA" w14:textId="77777777" w:rsidR="00F4403F" w:rsidRPr="00FD6FF2" w:rsidRDefault="00F4403F" w:rsidP="00F4403F">
      <w:pPr>
        <w:pStyle w:val="HTMLconformatoprevio"/>
        <w:shd w:val="clear" w:color="auto" w:fill="F7F7F7"/>
        <w:wordWrap w:val="0"/>
        <w:rPr>
          <w:noProof/>
          <w:color w:val="333333"/>
          <w:sz w:val="21"/>
          <w:szCs w:val="21"/>
          <w:lang w:val="en-US"/>
          <w:rPrChange w:id="2447" w:author="Edwin Villanueva Talavera" w:date="2019-06-02T11:17:00Z">
            <w:rPr>
              <w:noProof/>
              <w:color w:val="333333"/>
              <w:sz w:val="21"/>
              <w:szCs w:val="21"/>
            </w:rPr>
          </w:rPrChange>
        </w:rPr>
      </w:pPr>
      <w:r w:rsidRPr="00FD6FF2">
        <w:rPr>
          <w:rStyle w:val="n"/>
          <w:noProof/>
          <w:color w:val="333333"/>
          <w:sz w:val="21"/>
          <w:szCs w:val="21"/>
          <w:lang w:val="en-US"/>
          <w:rPrChange w:id="2448" w:author="Edwin Villanueva Talavera" w:date="2019-06-02T11:17:00Z">
            <w:rPr>
              <w:rStyle w:val="n"/>
              <w:noProof/>
              <w:color w:val="333333"/>
              <w:sz w:val="21"/>
              <w:szCs w:val="21"/>
            </w:rPr>
          </w:rPrChange>
        </w:rPr>
        <w:t>directory</w:t>
      </w:r>
      <w:r w:rsidRPr="00FD6FF2">
        <w:rPr>
          <w:noProof/>
          <w:color w:val="333333"/>
          <w:sz w:val="21"/>
          <w:szCs w:val="21"/>
          <w:lang w:val="en-US"/>
          <w:rPrChange w:id="244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5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51" w:author="Edwin Villanueva Talavera" w:date="2019-06-02T11:17:00Z">
            <w:rPr>
              <w:noProof/>
              <w:color w:val="333333"/>
              <w:sz w:val="21"/>
              <w:szCs w:val="21"/>
            </w:rPr>
          </w:rPrChange>
        </w:rPr>
        <w:t xml:space="preserve"> </w:t>
      </w:r>
      <w:r w:rsidRPr="00FD6FF2">
        <w:rPr>
          <w:rStyle w:val="s1"/>
          <w:noProof/>
          <w:color w:val="BA2121"/>
          <w:sz w:val="21"/>
          <w:szCs w:val="21"/>
          <w:lang w:val="en-US"/>
          <w:rPrChange w:id="2452" w:author="Edwin Villanueva Talavera" w:date="2019-06-02T11:17:00Z">
            <w:rPr>
              <w:rStyle w:val="s1"/>
              <w:noProof/>
              <w:color w:val="BA2121"/>
              <w:sz w:val="21"/>
              <w:szCs w:val="21"/>
            </w:rPr>
          </w:rPrChange>
        </w:rPr>
        <w:t>'../Semana 05/cpat_features'</w:t>
      </w:r>
    </w:p>
    <w:p w14:paraId="5E76797F" w14:textId="77777777" w:rsidR="00F4403F" w:rsidRPr="00FD6FF2" w:rsidRDefault="00F4403F" w:rsidP="00F4403F">
      <w:pPr>
        <w:pStyle w:val="HTMLconformatoprevio"/>
        <w:shd w:val="clear" w:color="auto" w:fill="F7F7F7"/>
        <w:wordWrap w:val="0"/>
        <w:rPr>
          <w:noProof/>
          <w:color w:val="333333"/>
          <w:sz w:val="21"/>
          <w:szCs w:val="21"/>
          <w:lang w:val="en-US"/>
          <w:rPrChange w:id="2453" w:author="Edwin Villanueva Talavera" w:date="2019-06-02T11:17:00Z">
            <w:rPr>
              <w:noProof/>
              <w:color w:val="333333"/>
              <w:sz w:val="21"/>
              <w:szCs w:val="21"/>
            </w:rPr>
          </w:rPrChange>
        </w:rPr>
      </w:pPr>
    </w:p>
    <w:p w14:paraId="021FD5C8" w14:textId="77777777" w:rsidR="00F4403F" w:rsidRPr="00FD6FF2" w:rsidRDefault="00F4403F" w:rsidP="00F4403F">
      <w:pPr>
        <w:pStyle w:val="HTMLconformatoprevio"/>
        <w:shd w:val="clear" w:color="auto" w:fill="F7F7F7"/>
        <w:wordWrap w:val="0"/>
        <w:rPr>
          <w:noProof/>
          <w:color w:val="333333"/>
          <w:sz w:val="21"/>
          <w:szCs w:val="21"/>
          <w:lang w:val="en-US"/>
          <w:rPrChange w:id="2454" w:author="Edwin Villanueva Talavera" w:date="2019-06-02T11:17:00Z">
            <w:rPr>
              <w:noProof/>
              <w:color w:val="333333"/>
              <w:sz w:val="21"/>
              <w:szCs w:val="21"/>
            </w:rPr>
          </w:rPrChange>
        </w:rPr>
      </w:pPr>
      <w:r w:rsidRPr="00FD6FF2">
        <w:rPr>
          <w:rStyle w:val="k"/>
          <w:b/>
          <w:bCs/>
          <w:noProof/>
          <w:color w:val="008000"/>
          <w:sz w:val="21"/>
          <w:szCs w:val="21"/>
          <w:lang w:val="en-US"/>
          <w:rPrChange w:id="2455" w:author="Edwin Villanueva Talavera" w:date="2019-06-02T11:17:00Z">
            <w:rPr>
              <w:rStyle w:val="k"/>
              <w:b/>
              <w:bCs/>
              <w:noProof/>
              <w:color w:val="008000"/>
              <w:sz w:val="21"/>
              <w:szCs w:val="21"/>
            </w:rPr>
          </w:rPrChange>
        </w:rPr>
        <w:t>for</w:t>
      </w:r>
      <w:r w:rsidRPr="00FD6FF2">
        <w:rPr>
          <w:noProof/>
          <w:color w:val="333333"/>
          <w:sz w:val="21"/>
          <w:szCs w:val="21"/>
          <w:lang w:val="en-US"/>
          <w:rPrChange w:id="245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57" w:author="Edwin Villanueva Talavera" w:date="2019-06-02T11:17:00Z">
            <w:rPr>
              <w:rStyle w:val="n"/>
              <w:noProof/>
              <w:color w:val="333333"/>
              <w:sz w:val="21"/>
              <w:szCs w:val="21"/>
            </w:rPr>
          </w:rPrChange>
        </w:rPr>
        <w:t>filename</w:t>
      </w:r>
      <w:r w:rsidRPr="00FD6FF2">
        <w:rPr>
          <w:noProof/>
          <w:color w:val="333333"/>
          <w:sz w:val="21"/>
          <w:szCs w:val="21"/>
          <w:lang w:val="en-US"/>
          <w:rPrChange w:id="2458" w:author="Edwin Villanueva Talavera" w:date="2019-06-02T11:17:00Z">
            <w:rPr>
              <w:noProof/>
              <w:color w:val="333333"/>
              <w:sz w:val="21"/>
              <w:szCs w:val="21"/>
            </w:rPr>
          </w:rPrChange>
        </w:rPr>
        <w:t xml:space="preserve"> </w:t>
      </w:r>
      <w:r w:rsidRPr="00FD6FF2">
        <w:rPr>
          <w:rStyle w:val="ow"/>
          <w:b/>
          <w:bCs/>
          <w:noProof/>
          <w:color w:val="AA22FF"/>
          <w:sz w:val="21"/>
          <w:szCs w:val="21"/>
          <w:lang w:val="en-US"/>
          <w:rPrChange w:id="2459" w:author="Edwin Villanueva Talavera" w:date="2019-06-02T11:17:00Z">
            <w:rPr>
              <w:rStyle w:val="ow"/>
              <w:b/>
              <w:bCs/>
              <w:noProof/>
              <w:color w:val="AA22FF"/>
              <w:sz w:val="21"/>
              <w:szCs w:val="21"/>
            </w:rPr>
          </w:rPrChange>
        </w:rPr>
        <w:t>in</w:t>
      </w:r>
      <w:r w:rsidRPr="00FD6FF2">
        <w:rPr>
          <w:noProof/>
          <w:color w:val="333333"/>
          <w:sz w:val="21"/>
          <w:szCs w:val="21"/>
          <w:lang w:val="en-US"/>
          <w:rPrChange w:id="246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61" w:author="Edwin Villanueva Talavera" w:date="2019-06-02T11:17:00Z">
            <w:rPr>
              <w:rStyle w:val="n"/>
              <w:noProof/>
              <w:color w:val="333333"/>
              <w:sz w:val="21"/>
              <w:szCs w:val="21"/>
            </w:rPr>
          </w:rPrChange>
        </w:rPr>
        <w:t>os</w:t>
      </w:r>
      <w:r w:rsidRPr="00FD6FF2">
        <w:rPr>
          <w:rStyle w:val="o"/>
          <w:rFonts w:eastAsiaTheme="majorEastAsia"/>
          <w:noProof/>
          <w:color w:val="666666"/>
          <w:sz w:val="21"/>
          <w:szCs w:val="21"/>
          <w:lang w:val="en-US"/>
          <w:rPrChange w:id="246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63" w:author="Edwin Villanueva Talavera" w:date="2019-06-02T11:17:00Z">
            <w:rPr>
              <w:rStyle w:val="n"/>
              <w:noProof/>
              <w:color w:val="333333"/>
              <w:sz w:val="21"/>
              <w:szCs w:val="21"/>
            </w:rPr>
          </w:rPrChange>
        </w:rPr>
        <w:t>listdir</w:t>
      </w:r>
      <w:r w:rsidRPr="00FD6FF2">
        <w:rPr>
          <w:rStyle w:val="p"/>
          <w:noProof/>
          <w:color w:val="333333"/>
          <w:sz w:val="21"/>
          <w:szCs w:val="21"/>
          <w:lang w:val="en-US"/>
          <w:rPrChange w:id="2464" w:author="Edwin Villanueva Talavera" w:date="2019-06-02T11:17:00Z">
            <w:rPr>
              <w:rStyle w:val="p"/>
              <w:noProof/>
              <w:color w:val="333333"/>
              <w:sz w:val="21"/>
              <w:szCs w:val="21"/>
            </w:rPr>
          </w:rPrChange>
        </w:rPr>
        <w:t>(</w:t>
      </w:r>
      <w:r w:rsidRPr="00FD6FF2">
        <w:rPr>
          <w:rStyle w:val="n"/>
          <w:noProof/>
          <w:color w:val="333333"/>
          <w:sz w:val="21"/>
          <w:szCs w:val="21"/>
          <w:lang w:val="en-US"/>
          <w:rPrChange w:id="2465" w:author="Edwin Villanueva Talavera" w:date="2019-06-02T11:17:00Z">
            <w:rPr>
              <w:rStyle w:val="n"/>
              <w:noProof/>
              <w:color w:val="333333"/>
              <w:sz w:val="21"/>
              <w:szCs w:val="21"/>
            </w:rPr>
          </w:rPrChange>
        </w:rPr>
        <w:t>directory</w:t>
      </w:r>
      <w:r w:rsidRPr="00FD6FF2">
        <w:rPr>
          <w:rStyle w:val="p"/>
          <w:noProof/>
          <w:color w:val="333333"/>
          <w:sz w:val="21"/>
          <w:szCs w:val="21"/>
          <w:lang w:val="en-US"/>
          <w:rPrChange w:id="2466" w:author="Edwin Villanueva Talavera" w:date="2019-06-02T11:17:00Z">
            <w:rPr>
              <w:rStyle w:val="p"/>
              <w:noProof/>
              <w:color w:val="333333"/>
              <w:sz w:val="21"/>
              <w:szCs w:val="21"/>
            </w:rPr>
          </w:rPrChange>
        </w:rPr>
        <w:t>):</w:t>
      </w:r>
    </w:p>
    <w:p w14:paraId="1A590890" w14:textId="77777777" w:rsidR="00F4403F" w:rsidRPr="00FD6FF2" w:rsidRDefault="00F4403F" w:rsidP="00F4403F">
      <w:pPr>
        <w:pStyle w:val="HTMLconformatoprevio"/>
        <w:shd w:val="clear" w:color="auto" w:fill="F7F7F7"/>
        <w:wordWrap w:val="0"/>
        <w:rPr>
          <w:noProof/>
          <w:color w:val="333333"/>
          <w:sz w:val="21"/>
          <w:szCs w:val="21"/>
          <w:lang w:val="en-US"/>
          <w:rPrChange w:id="2467" w:author="Edwin Villanueva Talavera" w:date="2019-06-02T11:17:00Z">
            <w:rPr>
              <w:noProof/>
              <w:color w:val="333333"/>
              <w:sz w:val="21"/>
              <w:szCs w:val="21"/>
            </w:rPr>
          </w:rPrChange>
        </w:rPr>
      </w:pPr>
      <w:r w:rsidRPr="00FD6FF2">
        <w:rPr>
          <w:noProof/>
          <w:color w:val="333333"/>
          <w:sz w:val="21"/>
          <w:szCs w:val="21"/>
          <w:lang w:val="en-US"/>
          <w:rPrChange w:id="2468"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469" w:author="Edwin Villanueva Talavera" w:date="2019-06-02T11:17:00Z">
            <w:rPr>
              <w:rStyle w:val="k"/>
              <w:b/>
              <w:bCs/>
              <w:noProof/>
              <w:color w:val="008000"/>
              <w:sz w:val="21"/>
              <w:szCs w:val="21"/>
            </w:rPr>
          </w:rPrChange>
        </w:rPr>
        <w:t>if</w:t>
      </w:r>
      <w:r w:rsidRPr="00FD6FF2">
        <w:rPr>
          <w:noProof/>
          <w:color w:val="333333"/>
          <w:sz w:val="21"/>
          <w:szCs w:val="21"/>
          <w:lang w:val="en-US"/>
          <w:rPrChange w:id="247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71"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247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73" w:author="Edwin Villanueva Talavera" w:date="2019-06-02T11:17:00Z">
            <w:rPr>
              <w:rStyle w:val="n"/>
              <w:noProof/>
              <w:color w:val="333333"/>
              <w:sz w:val="21"/>
              <w:szCs w:val="21"/>
            </w:rPr>
          </w:rPrChange>
        </w:rPr>
        <w:t>endswith</w:t>
      </w:r>
      <w:r w:rsidRPr="00FD6FF2">
        <w:rPr>
          <w:rStyle w:val="p"/>
          <w:noProof/>
          <w:color w:val="333333"/>
          <w:sz w:val="21"/>
          <w:szCs w:val="21"/>
          <w:lang w:val="en-US"/>
          <w:rPrChange w:id="2474" w:author="Edwin Villanueva Talavera" w:date="2019-06-02T11:17:00Z">
            <w:rPr>
              <w:rStyle w:val="p"/>
              <w:noProof/>
              <w:color w:val="333333"/>
              <w:sz w:val="21"/>
              <w:szCs w:val="21"/>
            </w:rPr>
          </w:rPrChange>
        </w:rPr>
        <w:t>(</w:t>
      </w:r>
      <w:r w:rsidRPr="00FD6FF2">
        <w:rPr>
          <w:rStyle w:val="s2"/>
          <w:noProof/>
          <w:color w:val="BA2121"/>
          <w:sz w:val="21"/>
          <w:szCs w:val="21"/>
          <w:lang w:val="en-US"/>
          <w:rPrChange w:id="2475" w:author="Edwin Villanueva Talavera" w:date="2019-06-02T11:17:00Z">
            <w:rPr>
              <w:rStyle w:val="s2"/>
              <w:noProof/>
              <w:color w:val="BA2121"/>
              <w:sz w:val="21"/>
              <w:szCs w:val="21"/>
            </w:rPr>
          </w:rPrChange>
        </w:rPr>
        <w:t>".dat"</w:t>
      </w:r>
      <w:r w:rsidRPr="00FD6FF2">
        <w:rPr>
          <w:rStyle w:val="p"/>
          <w:noProof/>
          <w:color w:val="333333"/>
          <w:sz w:val="21"/>
          <w:szCs w:val="21"/>
          <w:lang w:val="en-US"/>
          <w:rPrChange w:id="2476" w:author="Edwin Villanueva Talavera" w:date="2019-06-02T11:17:00Z">
            <w:rPr>
              <w:rStyle w:val="p"/>
              <w:noProof/>
              <w:color w:val="333333"/>
              <w:sz w:val="21"/>
              <w:szCs w:val="21"/>
            </w:rPr>
          </w:rPrChange>
        </w:rPr>
        <w:t>):</w:t>
      </w:r>
    </w:p>
    <w:p w14:paraId="64AA4AEA" w14:textId="77777777" w:rsidR="00F4403F" w:rsidRPr="00FD6FF2" w:rsidRDefault="00F4403F" w:rsidP="00F4403F">
      <w:pPr>
        <w:pStyle w:val="HTMLconformatoprevio"/>
        <w:shd w:val="clear" w:color="auto" w:fill="F7F7F7"/>
        <w:wordWrap w:val="0"/>
        <w:rPr>
          <w:noProof/>
          <w:color w:val="333333"/>
          <w:sz w:val="21"/>
          <w:szCs w:val="21"/>
          <w:lang w:val="en-US"/>
          <w:rPrChange w:id="2477" w:author="Edwin Villanueva Talavera" w:date="2019-06-02T11:17:00Z">
            <w:rPr>
              <w:noProof/>
              <w:color w:val="333333"/>
              <w:sz w:val="21"/>
              <w:szCs w:val="21"/>
            </w:rPr>
          </w:rPrChange>
        </w:rPr>
      </w:pPr>
      <w:r w:rsidRPr="00FD6FF2">
        <w:rPr>
          <w:noProof/>
          <w:color w:val="333333"/>
          <w:sz w:val="21"/>
          <w:szCs w:val="21"/>
          <w:lang w:val="en-US"/>
          <w:rPrChange w:id="2478"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79" w:author="Edwin Villanueva Talavera" w:date="2019-06-02T11:17:00Z">
            <w:rPr>
              <w:rStyle w:val="n"/>
              <w:noProof/>
              <w:color w:val="333333"/>
              <w:sz w:val="21"/>
              <w:szCs w:val="21"/>
            </w:rPr>
          </w:rPrChange>
        </w:rPr>
        <w:t>especie</w:t>
      </w:r>
      <w:r w:rsidRPr="00FD6FF2">
        <w:rPr>
          <w:noProof/>
          <w:color w:val="333333"/>
          <w:sz w:val="21"/>
          <w:szCs w:val="21"/>
          <w:lang w:val="en-US"/>
          <w:rPrChange w:id="2480"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81"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83"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248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485" w:author="Edwin Villanueva Talavera" w:date="2019-06-02T11:17:00Z">
            <w:rPr>
              <w:rStyle w:val="n"/>
              <w:noProof/>
              <w:color w:val="333333"/>
              <w:sz w:val="21"/>
              <w:szCs w:val="21"/>
            </w:rPr>
          </w:rPrChange>
        </w:rPr>
        <w:t>split</w:t>
      </w:r>
      <w:r w:rsidRPr="00FD6FF2">
        <w:rPr>
          <w:rStyle w:val="p"/>
          <w:noProof/>
          <w:color w:val="333333"/>
          <w:sz w:val="21"/>
          <w:szCs w:val="21"/>
          <w:lang w:val="en-US"/>
          <w:rPrChange w:id="2486" w:author="Edwin Villanueva Talavera" w:date="2019-06-02T11:17:00Z">
            <w:rPr>
              <w:rStyle w:val="p"/>
              <w:noProof/>
              <w:color w:val="333333"/>
              <w:sz w:val="21"/>
              <w:szCs w:val="21"/>
            </w:rPr>
          </w:rPrChange>
        </w:rPr>
        <w:t>(</w:t>
      </w:r>
      <w:r w:rsidRPr="00FD6FF2">
        <w:rPr>
          <w:rStyle w:val="s2"/>
          <w:noProof/>
          <w:color w:val="BA2121"/>
          <w:sz w:val="21"/>
          <w:szCs w:val="21"/>
          <w:lang w:val="en-US"/>
          <w:rPrChange w:id="2487" w:author="Edwin Villanueva Talavera" w:date="2019-06-02T11:17:00Z">
            <w:rPr>
              <w:rStyle w:val="s2"/>
              <w:noProof/>
              <w:color w:val="BA2121"/>
              <w:sz w:val="21"/>
              <w:szCs w:val="21"/>
            </w:rPr>
          </w:rPrChange>
        </w:rPr>
        <w:t>"."</w:t>
      </w:r>
      <w:r w:rsidRPr="00FD6FF2">
        <w:rPr>
          <w:rStyle w:val="p"/>
          <w:noProof/>
          <w:color w:val="333333"/>
          <w:sz w:val="21"/>
          <w:szCs w:val="21"/>
          <w:lang w:val="en-US"/>
          <w:rPrChange w:id="2488" w:author="Edwin Villanueva Talavera" w:date="2019-06-02T11:17:00Z">
            <w:rPr>
              <w:rStyle w:val="p"/>
              <w:noProof/>
              <w:color w:val="333333"/>
              <w:sz w:val="21"/>
              <w:szCs w:val="21"/>
            </w:rPr>
          </w:rPrChange>
        </w:rPr>
        <w:t>)[</w:t>
      </w:r>
      <w:r w:rsidRPr="00FD6FF2">
        <w:rPr>
          <w:rStyle w:val="mi"/>
          <w:noProof/>
          <w:color w:val="666666"/>
          <w:sz w:val="21"/>
          <w:szCs w:val="21"/>
          <w:lang w:val="en-US"/>
          <w:rPrChange w:id="2489" w:author="Edwin Villanueva Talavera" w:date="2019-06-02T11:17:00Z">
            <w:rPr>
              <w:rStyle w:val="mi"/>
              <w:noProof/>
              <w:color w:val="666666"/>
              <w:sz w:val="21"/>
              <w:szCs w:val="21"/>
            </w:rPr>
          </w:rPrChange>
        </w:rPr>
        <w:t>0</w:t>
      </w:r>
      <w:r w:rsidRPr="00FD6FF2">
        <w:rPr>
          <w:rStyle w:val="p"/>
          <w:noProof/>
          <w:color w:val="333333"/>
          <w:sz w:val="21"/>
          <w:szCs w:val="21"/>
          <w:lang w:val="en-US"/>
          <w:rPrChange w:id="2490" w:author="Edwin Villanueva Talavera" w:date="2019-06-02T11:17:00Z">
            <w:rPr>
              <w:rStyle w:val="p"/>
              <w:noProof/>
              <w:color w:val="333333"/>
              <w:sz w:val="21"/>
              <w:szCs w:val="21"/>
            </w:rPr>
          </w:rPrChange>
        </w:rPr>
        <w:t>]</w:t>
      </w:r>
    </w:p>
    <w:p w14:paraId="7408D23D" w14:textId="77777777" w:rsidR="00F4403F" w:rsidRPr="00FD6FF2" w:rsidRDefault="00F4403F" w:rsidP="00F4403F">
      <w:pPr>
        <w:pStyle w:val="HTMLconformatoprevio"/>
        <w:shd w:val="clear" w:color="auto" w:fill="F7F7F7"/>
        <w:wordWrap w:val="0"/>
        <w:rPr>
          <w:noProof/>
          <w:color w:val="333333"/>
          <w:sz w:val="21"/>
          <w:szCs w:val="21"/>
          <w:lang w:val="en-US"/>
          <w:rPrChange w:id="2491" w:author="Edwin Villanueva Talavera" w:date="2019-06-02T11:17:00Z">
            <w:rPr>
              <w:noProof/>
              <w:color w:val="333333"/>
              <w:sz w:val="21"/>
              <w:szCs w:val="21"/>
            </w:rPr>
          </w:rPrChange>
        </w:rPr>
      </w:pPr>
      <w:r w:rsidRPr="00FD6FF2">
        <w:rPr>
          <w:noProof/>
          <w:color w:val="333333"/>
          <w:sz w:val="21"/>
          <w:szCs w:val="21"/>
          <w:lang w:val="en-US"/>
          <w:rPrChange w:id="24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493" w:author="Edwin Villanueva Talavera" w:date="2019-06-02T11:17:00Z">
            <w:rPr>
              <w:rStyle w:val="n"/>
              <w:noProof/>
              <w:color w:val="333333"/>
              <w:sz w:val="21"/>
              <w:szCs w:val="21"/>
            </w:rPr>
          </w:rPrChange>
        </w:rPr>
        <w:t>query</w:t>
      </w:r>
      <w:r w:rsidRPr="00FD6FF2">
        <w:rPr>
          <w:noProof/>
          <w:color w:val="333333"/>
          <w:sz w:val="21"/>
          <w:szCs w:val="21"/>
          <w:lang w:val="en-US"/>
          <w:rPrChange w:id="249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49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49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497" w:author="Edwin Villanueva Talavera" w:date="2019-06-02T11:17:00Z">
            <w:rPr>
              <w:rStyle w:val="s2"/>
              <w:noProof/>
              <w:color w:val="BA2121"/>
              <w:sz w:val="21"/>
              <w:szCs w:val="21"/>
            </w:rPr>
          </w:rPrChange>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FD6FF2">
        <w:rPr>
          <w:rStyle w:val="si"/>
          <w:b/>
          <w:bCs/>
          <w:noProof/>
          <w:color w:val="BB6688"/>
          <w:sz w:val="21"/>
          <w:szCs w:val="21"/>
          <w:lang w:val="en-US"/>
          <w:rPrChange w:id="2498"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499" w:author="Edwin Villanueva Talavera" w:date="2019-06-02T11:17:00Z">
            <w:rPr>
              <w:rStyle w:val="s2"/>
              <w:noProof/>
              <w:color w:val="BA2121"/>
              <w:sz w:val="21"/>
              <w:szCs w:val="21"/>
            </w:rPr>
          </w:rPrChange>
        </w:rPr>
        <w:t>, '_', ' ')"</w:t>
      </w:r>
    </w:p>
    <w:p w14:paraId="11766932" w14:textId="77777777" w:rsidR="00F4403F" w:rsidRPr="00FD6FF2" w:rsidRDefault="00F4403F" w:rsidP="00F4403F">
      <w:pPr>
        <w:pStyle w:val="HTMLconformatoprevio"/>
        <w:shd w:val="clear" w:color="auto" w:fill="F7F7F7"/>
        <w:wordWrap w:val="0"/>
        <w:rPr>
          <w:noProof/>
          <w:color w:val="333333"/>
          <w:sz w:val="21"/>
          <w:szCs w:val="21"/>
          <w:lang w:val="en-US"/>
          <w:rPrChange w:id="2500" w:author="Edwin Villanueva Talavera" w:date="2019-06-02T11:17:00Z">
            <w:rPr>
              <w:noProof/>
              <w:color w:val="333333"/>
              <w:sz w:val="21"/>
              <w:szCs w:val="21"/>
            </w:rPr>
          </w:rPrChange>
        </w:rPr>
      </w:pPr>
      <w:r w:rsidRPr="00FD6FF2">
        <w:rPr>
          <w:noProof/>
          <w:color w:val="333333"/>
          <w:sz w:val="21"/>
          <w:szCs w:val="21"/>
          <w:lang w:val="en-US"/>
          <w:rPrChange w:id="250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02"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250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04"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2505" w:author="Edwin Villanueva Talavera" w:date="2019-06-02T11:17:00Z">
            <w:rPr>
              <w:rStyle w:val="p"/>
              <w:noProof/>
              <w:color w:val="333333"/>
              <w:sz w:val="21"/>
              <w:szCs w:val="21"/>
            </w:rPr>
          </w:rPrChange>
        </w:rPr>
        <w:t>(</w:t>
      </w:r>
      <w:r w:rsidRPr="00FD6FF2">
        <w:rPr>
          <w:rStyle w:val="n"/>
          <w:noProof/>
          <w:color w:val="333333"/>
          <w:sz w:val="21"/>
          <w:szCs w:val="21"/>
          <w:lang w:val="en-US"/>
          <w:rPrChange w:id="2506" w:author="Edwin Villanueva Talavera" w:date="2019-06-02T11:17:00Z">
            <w:rPr>
              <w:rStyle w:val="n"/>
              <w:noProof/>
              <w:color w:val="333333"/>
              <w:sz w:val="21"/>
              <w:szCs w:val="21"/>
            </w:rPr>
          </w:rPrChange>
        </w:rPr>
        <w:t>query</w:t>
      </w:r>
      <w:r w:rsidRPr="00FD6FF2">
        <w:rPr>
          <w:rStyle w:val="p"/>
          <w:noProof/>
          <w:color w:val="333333"/>
          <w:sz w:val="21"/>
          <w:szCs w:val="21"/>
          <w:lang w:val="en-US"/>
          <w:rPrChange w:id="2507" w:author="Edwin Villanueva Talavera" w:date="2019-06-02T11:17:00Z">
            <w:rPr>
              <w:rStyle w:val="p"/>
              <w:noProof/>
              <w:color w:val="333333"/>
              <w:sz w:val="21"/>
              <w:szCs w:val="21"/>
            </w:rPr>
          </w:rPrChange>
        </w:rPr>
        <w:t>,</w:t>
      </w:r>
      <w:r w:rsidRPr="00FD6FF2">
        <w:rPr>
          <w:noProof/>
          <w:color w:val="333333"/>
          <w:sz w:val="21"/>
          <w:szCs w:val="21"/>
          <w:lang w:val="en-US"/>
          <w:rPrChange w:id="2508" w:author="Edwin Villanueva Talavera" w:date="2019-06-02T11:17:00Z">
            <w:rPr>
              <w:noProof/>
              <w:color w:val="333333"/>
              <w:sz w:val="21"/>
              <w:szCs w:val="21"/>
            </w:rPr>
          </w:rPrChange>
        </w:rPr>
        <w:t xml:space="preserve"> </w:t>
      </w:r>
      <w:r w:rsidRPr="00FD6FF2">
        <w:rPr>
          <w:rStyle w:val="p"/>
          <w:noProof/>
          <w:color w:val="333333"/>
          <w:sz w:val="21"/>
          <w:szCs w:val="21"/>
          <w:lang w:val="en-US"/>
          <w:rPrChange w:id="2509" w:author="Edwin Villanueva Talavera" w:date="2019-06-02T11:17:00Z">
            <w:rPr>
              <w:rStyle w:val="p"/>
              <w:noProof/>
              <w:color w:val="333333"/>
              <w:sz w:val="21"/>
              <w:szCs w:val="21"/>
            </w:rPr>
          </w:rPrChange>
        </w:rPr>
        <w:t>[</w:t>
      </w:r>
      <w:r w:rsidRPr="00FD6FF2">
        <w:rPr>
          <w:rStyle w:val="n"/>
          <w:noProof/>
          <w:color w:val="333333"/>
          <w:sz w:val="21"/>
          <w:szCs w:val="21"/>
          <w:lang w:val="en-US"/>
          <w:rPrChange w:id="2510"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511" w:author="Edwin Villanueva Talavera" w:date="2019-06-02T11:17:00Z">
            <w:rPr>
              <w:rStyle w:val="p"/>
              <w:noProof/>
              <w:color w:val="333333"/>
              <w:sz w:val="21"/>
              <w:szCs w:val="21"/>
            </w:rPr>
          </w:rPrChange>
        </w:rPr>
        <w:t>])</w:t>
      </w:r>
    </w:p>
    <w:p w14:paraId="06AE6089" w14:textId="77777777" w:rsidR="00F4403F" w:rsidRPr="00FD6FF2" w:rsidRDefault="00F4403F" w:rsidP="00F4403F">
      <w:pPr>
        <w:pStyle w:val="HTMLconformatoprevio"/>
        <w:shd w:val="clear" w:color="auto" w:fill="F7F7F7"/>
        <w:wordWrap w:val="0"/>
        <w:rPr>
          <w:noProof/>
          <w:color w:val="333333"/>
          <w:sz w:val="21"/>
          <w:szCs w:val="21"/>
          <w:lang w:val="en-US"/>
          <w:rPrChange w:id="2512" w:author="Edwin Villanueva Talavera" w:date="2019-06-02T11:17:00Z">
            <w:rPr>
              <w:noProof/>
              <w:color w:val="333333"/>
              <w:sz w:val="21"/>
              <w:szCs w:val="21"/>
            </w:rPr>
          </w:rPrChange>
        </w:rPr>
      </w:pPr>
      <w:r w:rsidRPr="00FD6FF2">
        <w:rPr>
          <w:noProof/>
          <w:color w:val="333333"/>
          <w:sz w:val="21"/>
          <w:szCs w:val="21"/>
          <w:lang w:val="en-US"/>
          <w:rPrChange w:id="251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14" w:author="Edwin Villanueva Talavera" w:date="2019-06-02T11:17:00Z">
            <w:rPr>
              <w:rStyle w:val="n"/>
              <w:noProof/>
              <w:color w:val="333333"/>
              <w:sz w:val="21"/>
              <w:szCs w:val="21"/>
            </w:rPr>
          </w:rPrChange>
        </w:rPr>
        <w:t>result</w:t>
      </w:r>
      <w:r w:rsidRPr="00FD6FF2">
        <w:rPr>
          <w:rStyle w:val="o"/>
          <w:rFonts w:eastAsiaTheme="majorEastAsia"/>
          <w:noProof/>
          <w:color w:val="666666"/>
          <w:sz w:val="21"/>
          <w:szCs w:val="21"/>
          <w:lang w:val="en-US"/>
          <w:rPrChange w:id="251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16" w:author="Edwin Villanueva Talavera" w:date="2019-06-02T11:17:00Z">
            <w:rPr>
              <w:rStyle w:val="n"/>
              <w:noProof/>
              <w:color w:val="333333"/>
              <w:sz w:val="21"/>
              <w:szCs w:val="21"/>
            </w:rPr>
          </w:rPrChange>
        </w:rPr>
        <w:t>cur</w:t>
      </w:r>
      <w:r w:rsidRPr="00FD6FF2">
        <w:rPr>
          <w:rStyle w:val="o"/>
          <w:rFonts w:eastAsiaTheme="majorEastAsia"/>
          <w:noProof/>
          <w:color w:val="666666"/>
          <w:sz w:val="21"/>
          <w:szCs w:val="21"/>
          <w:lang w:val="en-US"/>
          <w:rPrChange w:id="251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18" w:author="Edwin Villanueva Talavera" w:date="2019-06-02T11:17:00Z">
            <w:rPr>
              <w:rStyle w:val="n"/>
              <w:noProof/>
              <w:color w:val="333333"/>
              <w:sz w:val="21"/>
              <w:szCs w:val="21"/>
            </w:rPr>
          </w:rPrChange>
        </w:rPr>
        <w:t>fetchone</w:t>
      </w:r>
      <w:r w:rsidRPr="00FD6FF2">
        <w:rPr>
          <w:rStyle w:val="p"/>
          <w:noProof/>
          <w:color w:val="333333"/>
          <w:sz w:val="21"/>
          <w:szCs w:val="21"/>
          <w:lang w:val="en-US"/>
          <w:rPrChange w:id="2519" w:author="Edwin Villanueva Talavera" w:date="2019-06-02T11:17:00Z">
            <w:rPr>
              <w:rStyle w:val="p"/>
              <w:noProof/>
              <w:color w:val="333333"/>
              <w:sz w:val="21"/>
              <w:szCs w:val="21"/>
            </w:rPr>
          </w:rPrChange>
        </w:rPr>
        <w:t>()</w:t>
      </w:r>
    </w:p>
    <w:p w14:paraId="6ABA122D" w14:textId="77777777" w:rsidR="00F4403F" w:rsidRPr="00FD6FF2" w:rsidRDefault="00F4403F" w:rsidP="00F4403F">
      <w:pPr>
        <w:pStyle w:val="HTMLconformatoprevio"/>
        <w:shd w:val="clear" w:color="auto" w:fill="F7F7F7"/>
        <w:wordWrap w:val="0"/>
        <w:rPr>
          <w:noProof/>
          <w:color w:val="333333"/>
          <w:sz w:val="21"/>
          <w:szCs w:val="21"/>
          <w:lang w:val="en-US"/>
          <w:rPrChange w:id="2520" w:author="Edwin Villanueva Talavera" w:date="2019-06-02T11:17:00Z">
            <w:rPr>
              <w:noProof/>
              <w:color w:val="333333"/>
              <w:sz w:val="21"/>
              <w:szCs w:val="21"/>
            </w:rPr>
          </w:rPrChange>
        </w:rPr>
      </w:pPr>
      <w:r w:rsidRPr="00FD6FF2">
        <w:rPr>
          <w:noProof/>
          <w:color w:val="333333"/>
          <w:sz w:val="21"/>
          <w:szCs w:val="21"/>
          <w:lang w:val="en-US"/>
          <w:rPrChange w:id="2521" w:author="Edwin Villanueva Talavera" w:date="2019-06-02T11:17:00Z">
            <w:rPr>
              <w:noProof/>
              <w:color w:val="333333"/>
              <w:sz w:val="21"/>
              <w:szCs w:val="21"/>
            </w:rPr>
          </w:rPrChange>
        </w:rPr>
        <w:t xml:space="preserve">        </w:t>
      </w:r>
      <w:r w:rsidRPr="00FD6FF2">
        <w:rPr>
          <w:rStyle w:val="k"/>
          <w:b/>
          <w:bCs/>
          <w:noProof/>
          <w:color w:val="008000"/>
          <w:sz w:val="21"/>
          <w:szCs w:val="21"/>
          <w:lang w:val="en-US"/>
          <w:rPrChange w:id="2522" w:author="Edwin Villanueva Talavera" w:date="2019-06-02T11:17:00Z">
            <w:rPr>
              <w:rStyle w:val="k"/>
              <w:b/>
              <w:bCs/>
              <w:noProof/>
              <w:color w:val="008000"/>
              <w:sz w:val="21"/>
              <w:szCs w:val="21"/>
            </w:rPr>
          </w:rPrChange>
        </w:rPr>
        <w:t>if</w:t>
      </w:r>
      <w:r w:rsidRPr="00FD6FF2">
        <w:rPr>
          <w:noProof/>
          <w:color w:val="333333"/>
          <w:sz w:val="21"/>
          <w:szCs w:val="21"/>
          <w:lang w:val="en-US"/>
          <w:rPrChange w:id="252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24" w:author="Edwin Villanueva Talavera" w:date="2019-06-02T11:17:00Z">
            <w:rPr>
              <w:rStyle w:val="n"/>
              <w:noProof/>
              <w:color w:val="333333"/>
              <w:sz w:val="21"/>
              <w:szCs w:val="21"/>
            </w:rPr>
          </w:rPrChange>
        </w:rPr>
        <w:t>result</w:t>
      </w:r>
      <w:r w:rsidRPr="00FD6FF2">
        <w:rPr>
          <w:rStyle w:val="p"/>
          <w:noProof/>
          <w:color w:val="333333"/>
          <w:sz w:val="21"/>
          <w:szCs w:val="21"/>
          <w:lang w:val="en-US"/>
          <w:rPrChange w:id="2525" w:author="Edwin Villanueva Talavera" w:date="2019-06-02T11:17:00Z">
            <w:rPr>
              <w:rStyle w:val="p"/>
              <w:noProof/>
              <w:color w:val="333333"/>
              <w:sz w:val="21"/>
              <w:szCs w:val="21"/>
            </w:rPr>
          </w:rPrChange>
        </w:rPr>
        <w:t>[</w:t>
      </w:r>
      <w:r w:rsidRPr="00FD6FF2">
        <w:rPr>
          <w:rStyle w:val="mi"/>
          <w:noProof/>
          <w:color w:val="666666"/>
          <w:sz w:val="21"/>
          <w:szCs w:val="21"/>
          <w:lang w:val="en-US"/>
          <w:rPrChange w:id="2526" w:author="Edwin Villanueva Talavera" w:date="2019-06-02T11:17:00Z">
            <w:rPr>
              <w:rStyle w:val="mi"/>
              <w:noProof/>
              <w:color w:val="666666"/>
              <w:sz w:val="21"/>
              <w:szCs w:val="21"/>
            </w:rPr>
          </w:rPrChange>
        </w:rPr>
        <w:t>0</w:t>
      </w:r>
      <w:r w:rsidRPr="00FD6FF2">
        <w:rPr>
          <w:rStyle w:val="p"/>
          <w:noProof/>
          <w:color w:val="333333"/>
          <w:sz w:val="21"/>
          <w:szCs w:val="21"/>
          <w:lang w:val="en-US"/>
          <w:rPrChange w:id="2527" w:author="Edwin Villanueva Talavera" w:date="2019-06-02T11:17:00Z">
            <w:rPr>
              <w:rStyle w:val="p"/>
              <w:noProof/>
              <w:color w:val="333333"/>
              <w:sz w:val="21"/>
              <w:szCs w:val="21"/>
            </w:rPr>
          </w:rPrChange>
        </w:rPr>
        <w:t>]</w:t>
      </w:r>
      <w:r w:rsidRPr="00FD6FF2">
        <w:rPr>
          <w:noProof/>
          <w:color w:val="333333"/>
          <w:sz w:val="21"/>
          <w:szCs w:val="21"/>
          <w:lang w:val="en-US"/>
          <w:rPrChange w:id="252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29" w:author="Edwin Villanueva Talavera" w:date="2019-06-02T11:17:00Z">
            <w:rPr>
              <w:rStyle w:val="o"/>
              <w:rFonts w:eastAsiaTheme="majorEastAsia"/>
              <w:noProof/>
              <w:color w:val="666666"/>
              <w:sz w:val="21"/>
              <w:szCs w:val="21"/>
            </w:rPr>
          </w:rPrChange>
        </w:rPr>
        <w:t>&gt;</w:t>
      </w:r>
      <w:r w:rsidRPr="00FD6FF2">
        <w:rPr>
          <w:noProof/>
          <w:color w:val="333333"/>
          <w:sz w:val="21"/>
          <w:szCs w:val="21"/>
          <w:lang w:val="en-US"/>
          <w:rPrChange w:id="2530" w:author="Edwin Villanueva Talavera" w:date="2019-06-02T11:17:00Z">
            <w:rPr>
              <w:noProof/>
              <w:color w:val="333333"/>
              <w:sz w:val="21"/>
              <w:szCs w:val="21"/>
            </w:rPr>
          </w:rPrChange>
        </w:rPr>
        <w:t xml:space="preserve"> </w:t>
      </w:r>
      <w:r w:rsidRPr="00FD6FF2">
        <w:rPr>
          <w:rStyle w:val="mi"/>
          <w:noProof/>
          <w:color w:val="666666"/>
          <w:sz w:val="21"/>
          <w:szCs w:val="21"/>
          <w:lang w:val="en-US"/>
          <w:rPrChange w:id="2531" w:author="Edwin Villanueva Talavera" w:date="2019-06-02T11:17:00Z">
            <w:rPr>
              <w:rStyle w:val="mi"/>
              <w:noProof/>
              <w:color w:val="666666"/>
              <w:sz w:val="21"/>
              <w:szCs w:val="21"/>
            </w:rPr>
          </w:rPrChange>
        </w:rPr>
        <w:t>0</w:t>
      </w:r>
      <w:r w:rsidRPr="00FD6FF2">
        <w:rPr>
          <w:rStyle w:val="p"/>
          <w:noProof/>
          <w:color w:val="333333"/>
          <w:sz w:val="21"/>
          <w:szCs w:val="21"/>
          <w:lang w:val="en-US"/>
          <w:rPrChange w:id="2532" w:author="Edwin Villanueva Talavera" w:date="2019-06-02T11:17:00Z">
            <w:rPr>
              <w:rStyle w:val="p"/>
              <w:noProof/>
              <w:color w:val="333333"/>
              <w:sz w:val="21"/>
              <w:szCs w:val="21"/>
            </w:rPr>
          </w:rPrChange>
        </w:rPr>
        <w:t>:</w:t>
      </w:r>
    </w:p>
    <w:p w14:paraId="7F584134" w14:textId="77777777" w:rsidR="00F4403F" w:rsidRPr="00FD6FF2" w:rsidRDefault="00F4403F" w:rsidP="00F4403F">
      <w:pPr>
        <w:pStyle w:val="HTMLconformatoprevio"/>
        <w:shd w:val="clear" w:color="auto" w:fill="F7F7F7"/>
        <w:wordWrap w:val="0"/>
        <w:rPr>
          <w:noProof/>
          <w:color w:val="333333"/>
          <w:sz w:val="21"/>
          <w:szCs w:val="21"/>
          <w:lang w:val="en-US"/>
          <w:rPrChange w:id="2533" w:author="Edwin Villanueva Talavera" w:date="2019-06-02T11:17:00Z">
            <w:rPr>
              <w:noProof/>
              <w:color w:val="333333"/>
              <w:sz w:val="21"/>
              <w:szCs w:val="21"/>
            </w:rPr>
          </w:rPrChange>
        </w:rPr>
      </w:pPr>
      <w:r w:rsidRPr="00FD6FF2">
        <w:rPr>
          <w:noProof/>
          <w:color w:val="333333"/>
          <w:sz w:val="21"/>
          <w:szCs w:val="21"/>
          <w:lang w:val="en-US"/>
          <w:rPrChange w:id="2534" w:author="Edwin Villanueva Talavera" w:date="2019-06-02T11:17:00Z">
            <w:rPr>
              <w:noProof/>
              <w:color w:val="333333"/>
              <w:sz w:val="21"/>
              <w:szCs w:val="21"/>
            </w:rPr>
          </w:rPrChange>
        </w:rPr>
        <w:t xml:space="preserve">            </w:t>
      </w:r>
      <w:r w:rsidRPr="00FD6FF2">
        <w:rPr>
          <w:rStyle w:val="nb"/>
          <w:noProof/>
          <w:color w:val="008000"/>
          <w:sz w:val="21"/>
          <w:szCs w:val="21"/>
          <w:lang w:val="en-US"/>
          <w:rPrChange w:id="2535"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2536" w:author="Edwin Villanueva Talavera" w:date="2019-06-02T11:17:00Z">
            <w:rPr>
              <w:rStyle w:val="p"/>
              <w:noProof/>
              <w:color w:val="333333"/>
              <w:sz w:val="21"/>
              <w:szCs w:val="21"/>
            </w:rPr>
          </w:rPrChange>
        </w:rPr>
        <w:t>(</w:t>
      </w:r>
      <w:r w:rsidRPr="00FD6FF2">
        <w:rPr>
          <w:rStyle w:val="s2"/>
          <w:noProof/>
          <w:color w:val="BA2121"/>
          <w:sz w:val="21"/>
          <w:szCs w:val="21"/>
          <w:lang w:val="en-US"/>
          <w:rPrChange w:id="2537" w:author="Edwin Villanueva Talavera" w:date="2019-06-02T11:17:00Z">
            <w:rPr>
              <w:rStyle w:val="s2"/>
              <w:noProof/>
              <w:color w:val="BA2121"/>
              <w:sz w:val="21"/>
              <w:szCs w:val="21"/>
            </w:rPr>
          </w:rPrChange>
        </w:rPr>
        <w:t>"</w:t>
      </w:r>
      <w:r w:rsidRPr="00FD6FF2">
        <w:rPr>
          <w:rStyle w:val="se"/>
          <w:rFonts w:eastAsiaTheme="majorEastAsia"/>
          <w:b/>
          <w:bCs/>
          <w:noProof/>
          <w:color w:val="BB6622"/>
          <w:sz w:val="21"/>
          <w:szCs w:val="21"/>
          <w:lang w:val="en-US"/>
          <w:rPrChange w:id="2538" w:author="Edwin Villanueva Talavera" w:date="2019-06-02T11:17:00Z">
            <w:rPr>
              <w:rStyle w:val="se"/>
              <w:rFonts w:eastAsiaTheme="majorEastAsia"/>
              <w:b/>
              <w:bCs/>
              <w:noProof/>
              <w:color w:val="BB6622"/>
              <w:sz w:val="21"/>
              <w:szCs w:val="21"/>
            </w:rPr>
          </w:rPrChange>
        </w:rPr>
        <w:t>\r</w:t>
      </w:r>
      <w:r w:rsidRPr="00FD6FF2">
        <w:rPr>
          <w:rStyle w:val="s2"/>
          <w:noProof/>
          <w:color w:val="BA2121"/>
          <w:sz w:val="21"/>
          <w:szCs w:val="21"/>
          <w:lang w:val="en-US"/>
          <w:rPrChange w:id="2539" w:author="Edwin Villanueva Talavera" w:date="2019-06-02T11:17:00Z">
            <w:rPr>
              <w:rStyle w:val="s2"/>
              <w:noProof/>
              <w:color w:val="BA2121"/>
              <w:sz w:val="21"/>
              <w:szCs w:val="21"/>
            </w:rPr>
          </w:rPrChange>
        </w:rPr>
        <w:t>Procesando especie"</w:t>
      </w:r>
      <w:r w:rsidRPr="00FD6FF2">
        <w:rPr>
          <w:rStyle w:val="p"/>
          <w:noProof/>
          <w:color w:val="333333"/>
          <w:sz w:val="21"/>
          <w:szCs w:val="21"/>
          <w:lang w:val="en-US"/>
          <w:rPrChange w:id="2540" w:author="Edwin Villanueva Talavera" w:date="2019-06-02T11:17:00Z">
            <w:rPr>
              <w:rStyle w:val="p"/>
              <w:noProof/>
              <w:color w:val="333333"/>
              <w:sz w:val="21"/>
              <w:szCs w:val="21"/>
            </w:rPr>
          </w:rPrChange>
        </w:rPr>
        <w:t>,</w:t>
      </w:r>
      <w:r w:rsidRPr="00FD6FF2">
        <w:rPr>
          <w:noProof/>
          <w:color w:val="333333"/>
          <w:sz w:val="21"/>
          <w:szCs w:val="21"/>
          <w:lang w:val="en-US"/>
          <w:rPrChange w:id="254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42" w:author="Edwin Villanueva Talavera" w:date="2019-06-02T11:17:00Z">
            <w:rPr>
              <w:rStyle w:val="n"/>
              <w:noProof/>
              <w:color w:val="333333"/>
              <w:sz w:val="21"/>
              <w:szCs w:val="21"/>
            </w:rPr>
          </w:rPrChange>
        </w:rPr>
        <w:t>especie</w:t>
      </w:r>
      <w:r w:rsidRPr="00FD6FF2">
        <w:rPr>
          <w:rStyle w:val="p"/>
          <w:noProof/>
          <w:color w:val="333333"/>
          <w:sz w:val="21"/>
          <w:szCs w:val="21"/>
          <w:lang w:val="en-US"/>
          <w:rPrChange w:id="2543" w:author="Edwin Villanueva Talavera" w:date="2019-06-02T11:17:00Z">
            <w:rPr>
              <w:rStyle w:val="p"/>
              <w:noProof/>
              <w:color w:val="333333"/>
              <w:sz w:val="21"/>
              <w:szCs w:val="21"/>
            </w:rPr>
          </w:rPrChange>
        </w:rPr>
        <w:t>,</w:t>
      </w:r>
      <w:r w:rsidRPr="00FD6FF2">
        <w:rPr>
          <w:noProof/>
          <w:color w:val="333333"/>
          <w:sz w:val="21"/>
          <w:szCs w:val="21"/>
          <w:lang w:val="en-US"/>
          <w:rPrChange w:id="2544"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45" w:author="Edwin Villanueva Talavera" w:date="2019-06-02T11:17:00Z">
            <w:rPr>
              <w:rStyle w:val="n"/>
              <w:noProof/>
              <w:color w:val="333333"/>
              <w:sz w:val="21"/>
              <w:szCs w:val="21"/>
            </w:rPr>
          </w:rPrChange>
        </w:rPr>
        <w:t>filename</w:t>
      </w:r>
      <w:r w:rsidRPr="00FD6FF2">
        <w:rPr>
          <w:rStyle w:val="o"/>
          <w:rFonts w:eastAsiaTheme="majorEastAsia"/>
          <w:noProof/>
          <w:color w:val="666666"/>
          <w:sz w:val="21"/>
          <w:szCs w:val="21"/>
          <w:lang w:val="en-US"/>
          <w:rPrChange w:id="2546"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47" w:author="Edwin Villanueva Talavera" w:date="2019-06-02T11:17:00Z">
            <w:rPr>
              <w:rStyle w:val="n"/>
              <w:noProof/>
              <w:color w:val="333333"/>
              <w:sz w:val="21"/>
              <w:szCs w:val="21"/>
            </w:rPr>
          </w:rPrChange>
        </w:rPr>
        <w:t>split</w:t>
      </w:r>
      <w:r w:rsidRPr="00FD6FF2">
        <w:rPr>
          <w:rStyle w:val="p"/>
          <w:noProof/>
          <w:color w:val="333333"/>
          <w:sz w:val="21"/>
          <w:szCs w:val="21"/>
          <w:lang w:val="en-US"/>
          <w:rPrChange w:id="2548" w:author="Edwin Villanueva Talavera" w:date="2019-06-02T11:17:00Z">
            <w:rPr>
              <w:rStyle w:val="p"/>
              <w:noProof/>
              <w:color w:val="333333"/>
              <w:sz w:val="21"/>
              <w:szCs w:val="21"/>
            </w:rPr>
          </w:rPrChange>
        </w:rPr>
        <w:t>(</w:t>
      </w:r>
      <w:r w:rsidRPr="00FD6FF2">
        <w:rPr>
          <w:rStyle w:val="s2"/>
          <w:noProof/>
          <w:color w:val="BA2121"/>
          <w:sz w:val="21"/>
          <w:szCs w:val="21"/>
          <w:lang w:val="en-US"/>
          <w:rPrChange w:id="2549" w:author="Edwin Villanueva Talavera" w:date="2019-06-02T11:17:00Z">
            <w:rPr>
              <w:rStyle w:val="s2"/>
              <w:noProof/>
              <w:color w:val="BA2121"/>
              <w:sz w:val="21"/>
              <w:szCs w:val="21"/>
            </w:rPr>
          </w:rPrChange>
        </w:rPr>
        <w:t>"."</w:t>
      </w:r>
      <w:r w:rsidRPr="00FD6FF2">
        <w:rPr>
          <w:rStyle w:val="p"/>
          <w:noProof/>
          <w:color w:val="333333"/>
          <w:sz w:val="21"/>
          <w:szCs w:val="21"/>
          <w:lang w:val="en-US"/>
          <w:rPrChange w:id="2550" w:author="Edwin Villanueva Talavera" w:date="2019-06-02T11:17:00Z">
            <w:rPr>
              <w:rStyle w:val="p"/>
              <w:noProof/>
              <w:color w:val="333333"/>
              <w:sz w:val="21"/>
              <w:szCs w:val="21"/>
            </w:rPr>
          </w:rPrChange>
        </w:rPr>
        <w:t>)[</w:t>
      </w:r>
      <w:r w:rsidRPr="00FD6FF2">
        <w:rPr>
          <w:rStyle w:val="mi"/>
          <w:noProof/>
          <w:color w:val="666666"/>
          <w:sz w:val="21"/>
          <w:szCs w:val="21"/>
          <w:lang w:val="en-US"/>
          <w:rPrChange w:id="2551" w:author="Edwin Villanueva Talavera" w:date="2019-06-02T11:17:00Z">
            <w:rPr>
              <w:rStyle w:val="mi"/>
              <w:noProof/>
              <w:color w:val="666666"/>
              <w:sz w:val="21"/>
              <w:szCs w:val="21"/>
            </w:rPr>
          </w:rPrChange>
        </w:rPr>
        <w:t>1</w:t>
      </w:r>
      <w:r w:rsidRPr="00FD6FF2">
        <w:rPr>
          <w:rStyle w:val="p"/>
          <w:noProof/>
          <w:color w:val="333333"/>
          <w:sz w:val="21"/>
          <w:szCs w:val="21"/>
          <w:lang w:val="en-US"/>
          <w:rPrChange w:id="2552" w:author="Edwin Villanueva Talavera" w:date="2019-06-02T11:17:00Z">
            <w:rPr>
              <w:rStyle w:val="p"/>
              <w:noProof/>
              <w:color w:val="333333"/>
              <w:sz w:val="21"/>
              <w:szCs w:val="21"/>
            </w:rPr>
          </w:rPrChange>
        </w:rPr>
        <w:t>],</w:t>
      </w:r>
      <w:r w:rsidRPr="00FD6FF2">
        <w:rPr>
          <w:rStyle w:val="s2"/>
          <w:noProof/>
          <w:color w:val="BA2121"/>
          <w:sz w:val="21"/>
          <w:szCs w:val="21"/>
          <w:lang w:val="en-US"/>
          <w:rPrChange w:id="2553" w:author="Edwin Villanueva Talavera" w:date="2019-06-02T11:17:00Z">
            <w:rPr>
              <w:rStyle w:val="s2"/>
              <w:noProof/>
              <w:color w:val="BA2121"/>
              <w:sz w:val="21"/>
              <w:szCs w:val="21"/>
            </w:rPr>
          </w:rPrChange>
        </w:rPr>
        <w:t>"                         "</w:t>
      </w:r>
      <w:r w:rsidRPr="00FD6FF2">
        <w:rPr>
          <w:rStyle w:val="p"/>
          <w:noProof/>
          <w:color w:val="333333"/>
          <w:sz w:val="21"/>
          <w:szCs w:val="21"/>
          <w:lang w:val="en-US"/>
          <w:rPrChange w:id="2554" w:author="Edwin Villanueva Talavera" w:date="2019-06-02T11:17:00Z">
            <w:rPr>
              <w:rStyle w:val="p"/>
              <w:noProof/>
              <w:color w:val="333333"/>
              <w:sz w:val="21"/>
              <w:szCs w:val="21"/>
            </w:rPr>
          </w:rPrChange>
        </w:rPr>
        <w:t>,</w:t>
      </w:r>
      <w:r w:rsidRPr="00FD6FF2">
        <w:rPr>
          <w:noProof/>
          <w:color w:val="333333"/>
          <w:sz w:val="21"/>
          <w:szCs w:val="21"/>
          <w:lang w:val="en-US"/>
          <w:rPrChange w:id="2555"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56" w:author="Edwin Villanueva Talavera" w:date="2019-06-02T11:17:00Z">
            <w:rPr>
              <w:rStyle w:val="n"/>
              <w:noProof/>
              <w:color w:val="333333"/>
              <w:sz w:val="21"/>
              <w:szCs w:val="21"/>
            </w:rPr>
          </w:rPrChange>
        </w:rPr>
        <w:t>end</w:t>
      </w:r>
      <w:r w:rsidRPr="00FD6FF2">
        <w:rPr>
          <w:rStyle w:val="o"/>
          <w:rFonts w:eastAsiaTheme="majorEastAsia"/>
          <w:noProof/>
          <w:color w:val="666666"/>
          <w:sz w:val="21"/>
          <w:szCs w:val="21"/>
          <w:lang w:val="en-US"/>
          <w:rPrChange w:id="2557"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2558" w:author="Edwin Villanueva Talavera" w:date="2019-06-02T11:17:00Z">
            <w:rPr>
              <w:rStyle w:val="s2"/>
              <w:noProof/>
              <w:color w:val="BA2121"/>
              <w:sz w:val="21"/>
              <w:szCs w:val="21"/>
            </w:rPr>
          </w:rPrChange>
        </w:rPr>
        <w:t>" "</w:t>
      </w:r>
      <w:r w:rsidRPr="00FD6FF2">
        <w:rPr>
          <w:rStyle w:val="p"/>
          <w:noProof/>
          <w:color w:val="333333"/>
          <w:sz w:val="21"/>
          <w:szCs w:val="21"/>
          <w:lang w:val="en-US"/>
          <w:rPrChange w:id="2559" w:author="Edwin Villanueva Talavera" w:date="2019-06-02T11:17:00Z">
            <w:rPr>
              <w:rStyle w:val="p"/>
              <w:noProof/>
              <w:color w:val="333333"/>
              <w:sz w:val="21"/>
              <w:szCs w:val="21"/>
            </w:rPr>
          </w:rPrChange>
        </w:rPr>
        <w:t>)</w:t>
      </w:r>
    </w:p>
    <w:p w14:paraId="77CA6791" w14:textId="77777777" w:rsidR="00F4403F" w:rsidRPr="00FD6FF2" w:rsidRDefault="00F4403F" w:rsidP="00F4403F">
      <w:pPr>
        <w:pStyle w:val="HTMLconformatoprevio"/>
        <w:shd w:val="clear" w:color="auto" w:fill="F7F7F7"/>
        <w:wordWrap w:val="0"/>
        <w:rPr>
          <w:noProof/>
          <w:color w:val="333333"/>
          <w:sz w:val="21"/>
          <w:szCs w:val="21"/>
          <w:lang w:val="en-US"/>
          <w:rPrChange w:id="2560" w:author="Edwin Villanueva Talavera" w:date="2019-06-02T11:17:00Z">
            <w:rPr>
              <w:noProof/>
              <w:color w:val="333333"/>
              <w:sz w:val="21"/>
              <w:szCs w:val="21"/>
            </w:rPr>
          </w:rPrChange>
        </w:rPr>
      </w:pPr>
      <w:r w:rsidRPr="00FD6FF2">
        <w:rPr>
          <w:noProof/>
          <w:color w:val="333333"/>
          <w:sz w:val="21"/>
          <w:szCs w:val="21"/>
          <w:lang w:val="en-US"/>
          <w:rPrChange w:id="2561"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62" w:author="Edwin Villanueva Talavera" w:date="2019-06-02T11:17:00Z">
            <w:rPr>
              <w:rStyle w:val="n"/>
              <w:noProof/>
              <w:color w:val="333333"/>
              <w:sz w:val="21"/>
              <w:szCs w:val="21"/>
            </w:rPr>
          </w:rPrChange>
        </w:rPr>
        <w:t>query</w:t>
      </w:r>
      <w:r w:rsidRPr="00FD6FF2">
        <w:rPr>
          <w:noProof/>
          <w:color w:val="333333"/>
          <w:sz w:val="21"/>
          <w:szCs w:val="21"/>
          <w:lang w:val="en-US"/>
          <w:rPrChange w:id="256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6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565"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566" w:author="Edwin Villanueva Talavera" w:date="2019-06-02T11:17:00Z">
            <w:rPr>
              <w:rStyle w:val="s2"/>
              <w:noProof/>
              <w:color w:val="BA2121"/>
              <w:sz w:val="21"/>
              <w:szCs w:val="21"/>
            </w:rPr>
          </w:rPrChange>
        </w:rPr>
        <w:t>"SELECT e.id_especie FROM maestra_especies e WHERE e.especie = REPLACE(</w:t>
      </w:r>
      <w:r w:rsidRPr="00FD6FF2">
        <w:rPr>
          <w:rStyle w:val="si"/>
          <w:b/>
          <w:bCs/>
          <w:noProof/>
          <w:color w:val="BB6688"/>
          <w:sz w:val="21"/>
          <w:szCs w:val="21"/>
          <w:lang w:val="en-US"/>
          <w:rPrChange w:id="2567" w:author="Edwin Villanueva Talavera" w:date="2019-06-02T11:17:00Z">
            <w:rPr>
              <w:rStyle w:val="si"/>
              <w:b/>
              <w:bCs/>
              <w:noProof/>
              <w:color w:val="BB6688"/>
              <w:sz w:val="21"/>
              <w:szCs w:val="21"/>
            </w:rPr>
          </w:rPrChange>
        </w:rPr>
        <w:t>%s</w:t>
      </w:r>
      <w:r w:rsidRPr="00FD6FF2">
        <w:rPr>
          <w:rStyle w:val="s2"/>
          <w:noProof/>
          <w:color w:val="BA2121"/>
          <w:sz w:val="21"/>
          <w:szCs w:val="21"/>
          <w:lang w:val="en-US"/>
          <w:rPrChange w:id="2568" w:author="Edwin Villanueva Talavera" w:date="2019-06-02T11:17:00Z">
            <w:rPr>
              <w:rStyle w:val="s2"/>
              <w:noProof/>
              <w:color w:val="BA2121"/>
              <w:sz w:val="21"/>
              <w:szCs w:val="21"/>
            </w:rPr>
          </w:rPrChange>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FD6FF2">
        <w:rPr>
          <w:noProof/>
          <w:color w:val="333333"/>
          <w:sz w:val="21"/>
          <w:szCs w:val="21"/>
          <w:lang w:val="en-US"/>
          <w:rPrChange w:id="2569" w:author="Edwin Villanueva Talavera" w:date="2019-06-02T11:17:00Z">
            <w:rPr>
              <w:noProof/>
              <w:color w:val="333333"/>
              <w:sz w:val="21"/>
              <w:szCs w:val="21"/>
            </w:rPr>
          </w:rPrChange>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FD6FF2" w:rsidRDefault="00F4403F" w:rsidP="00F4403F">
      <w:pPr>
        <w:pStyle w:val="HTMLconformatoprevio"/>
        <w:shd w:val="clear" w:color="auto" w:fill="F7F7F7"/>
        <w:wordWrap w:val="0"/>
        <w:rPr>
          <w:noProof/>
          <w:color w:val="333333"/>
          <w:sz w:val="21"/>
          <w:szCs w:val="21"/>
          <w:lang w:val="en-US"/>
          <w:rPrChange w:id="2570" w:author="Edwin Villanueva Talavera" w:date="2019-06-02T11:17:00Z">
            <w:rPr>
              <w:noProof/>
              <w:color w:val="333333"/>
              <w:sz w:val="21"/>
              <w:szCs w:val="21"/>
            </w:rPr>
          </w:rPrChange>
        </w:rPr>
      </w:pPr>
      <w:r w:rsidRPr="00E16EF8">
        <w:rPr>
          <w:noProof/>
          <w:color w:val="333333"/>
          <w:sz w:val="21"/>
          <w:szCs w:val="21"/>
        </w:rPr>
        <w:t xml:space="preserve">            </w:t>
      </w:r>
      <w:r w:rsidRPr="00FD6FF2">
        <w:rPr>
          <w:rStyle w:val="n"/>
          <w:noProof/>
          <w:color w:val="333333"/>
          <w:sz w:val="21"/>
          <w:szCs w:val="21"/>
          <w:lang w:val="en-US"/>
          <w:rPrChange w:id="2571" w:author="Edwin Villanueva Talavera" w:date="2019-06-02T11:17:00Z">
            <w:rPr>
              <w:rStyle w:val="n"/>
              <w:noProof/>
              <w:color w:val="333333"/>
              <w:sz w:val="21"/>
              <w:szCs w:val="21"/>
            </w:rPr>
          </w:rPrChange>
        </w:rPr>
        <w:t>procesar_features_cpat</w:t>
      </w:r>
      <w:r w:rsidRPr="00FD6FF2">
        <w:rPr>
          <w:rStyle w:val="p"/>
          <w:noProof/>
          <w:color w:val="333333"/>
          <w:sz w:val="21"/>
          <w:szCs w:val="21"/>
          <w:lang w:val="en-US"/>
          <w:rPrChange w:id="2572" w:author="Edwin Villanueva Talavera" w:date="2019-06-02T11:17:00Z">
            <w:rPr>
              <w:rStyle w:val="p"/>
              <w:noProof/>
              <w:color w:val="333333"/>
              <w:sz w:val="21"/>
              <w:szCs w:val="21"/>
            </w:rPr>
          </w:rPrChange>
        </w:rPr>
        <w:t>(</w:t>
      </w:r>
      <w:r w:rsidRPr="00FD6FF2">
        <w:rPr>
          <w:rStyle w:val="n"/>
          <w:noProof/>
          <w:color w:val="333333"/>
          <w:sz w:val="21"/>
          <w:szCs w:val="21"/>
          <w:lang w:val="en-US"/>
          <w:rPrChange w:id="2573" w:author="Edwin Villanueva Talavera" w:date="2019-06-02T11:17:00Z">
            <w:rPr>
              <w:rStyle w:val="n"/>
              <w:noProof/>
              <w:color w:val="333333"/>
              <w:sz w:val="21"/>
              <w:szCs w:val="21"/>
            </w:rPr>
          </w:rPrChange>
        </w:rPr>
        <w:t>directory</w:t>
      </w:r>
      <w:r w:rsidRPr="00FD6FF2">
        <w:rPr>
          <w:noProof/>
          <w:color w:val="333333"/>
          <w:sz w:val="21"/>
          <w:szCs w:val="21"/>
          <w:lang w:val="en-US"/>
          <w:rPrChange w:id="2574"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75"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576" w:author="Edwin Villanueva Talavera" w:date="2019-06-02T11:17:00Z">
            <w:rPr>
              <w:noProof/>
              <w:color w:val="333333"/>
              <w:sz w:val="21"/>
              <w:szCs w:val="21"/>
            </w:rPr>
          </w:rPrChange>
        </w:rPr>
        <w:t xml:space="preserve"> </w:t>
      </w:r>
      <w:r w:rsidRPr="00FD6FF2">
        <w:rPr>
          <w:rStyle w:val="s2"/>
          <w:noProof/>
          <w:color w:val="BA2121"/>
          <w:sz w:val="21"/>
          <w:szCs w:val="21"/>
          <w:lang w:val="en-US"/>
          <w:rPrChange w:id="2577" w:author="Edwin Villanueva Talavera" w:date="2019-06-02T11:17:00Z">
            <w:rPr>
              <w:rStyle w:val="s2"/>
              <w:noProof/>
              <w:color w:val="BA2121"/>
              <w:sz w:val="21"/>
              <w:szCs w:val="21"/>
            </w:rPr>
          </w:rPrChange>
        </w:rPr>
        <w:t>"/"</w:t>
      </w:r>
      <w:r w:rsidRPr="00FD6FF2">
        <w:rPr>
          <w:noProof/>
          <w:color w:val="333333"/>
          <w:sz w:val="21"/>
          <w:szCs w:val="21"/>
          <w:lang w:val="en-US"/>
          <w:rPrChange w:id="2578"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2579"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2580"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81" w:author="Edwin Villanueva Talavera" w:date="2019-06-02T11:17:00Z">
            <w:rPr>
              <w:rStyle w:val="n"/>
              <w:noProof/>
              <w:color w:val="333333"/>
              <w:sz w:val="21"/>
              <w:szCs w:val="21"/>
            </w:rPr>
          </w:rPrChange>
        </w:rPr>
        <w:t>filename</w:t>
      </w:r>
      <w:r w:rsidRPr="00FD6FF2">
        <w:rPr>
          <w:rStyle w:val="p"/>
          <w:noProof/>
          <w:color w:val="333333"/>
          <w:sz w:val="21"/>
          <w:szCs w:val="21"/>
          <w:lang w:val="en-US"/>
          <w:rPrChange w:id="2582" w:author="Edwin Villanueva Talavera" w:date="2019-06-02T11:17:00Z">
            <w:rPr>
              <w:rStyle w:val="p"/>
              <w:noProof/>
              <w:color w:val="333333"/>
              <w:sz w:val="21"/>
              <w:szCs w:val="21"/>
            </w:rPr>
          </w:rPrChange>
        </w:rPr>
        <w:t>,</w:t>
      </w:r>
      <w:r w:rsidRPr="00FD6FF2">
        <w:rPr>
          <w:noProof/>
          <w:color w:val="333333"/>
          <w:sz w:val="21"/>
          <w:szCs w:val="21"/>
          <w:lang w:val="en-US"/>
          <w:rPrChange w:id="2583"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84" w:author="Edwin Villanueva Talavera" w:date="2019-06-02T11:17:00Z">
            <w:rPr>
              <w:rStyle w:val="n"/>
              <w:noProof/>
              <w:color w:val="333333"/>
              <w:sz w:val="21"/>
              <w:szCs w:val="21"/>
            </w:rPr>
          </w:rPrChange>
        </w:rPr>
        <w:t>cur</w:t>
      </w:r>
      <w:r w:rsidRPr="00FD6FF2">
        <w:rPr>
          <w:rStyle w:val="p"/>
          <w:noProof/>
          <w:color w:val="333333"/>
          <w:sz w:val="21"/>
          <w:szCs w:val="21"/>
          <w:lang w:val="en-US"/>
          <w:rPrChange w:id="2585" w:author="Edwin Villanueva Talavera" w:date="2019-06-02T11:17:00Z">
            <w:rPr>
              <w:rStyle w:val="p"/>
              <w:noProof/>
              <w:color w:val="333333"/>
              <w:sz w:val="21"/>
              <w:szCs w:val="21"/>
            </w:rPr>
          </w:rPrChange>
        </w:rPr>
        <w:t>,</w:t>
      </w:r>
      <w:r w:rsidRPr="00FD6FF2">
        <w:rPr>
          <w:noProof/>
          <w:color w:val="333333"/>
          <w:sz w:val="21"/>
          <w:szCs w:val="21"/>
          <w:lang w:val="en-US"/>
          <w:rPrChange w:id="2586"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87" w:author="Edwin Villanueva Talavera" w:date="2019-06-02T11:17:00Z">
            <w:rPr>
              <w:rStyle w:val="n"/>
              <w:noProof/>
              <w:color w:val="333333"/>
              <w:sz w:val="21"/>
              <w:szCs w:val="21"/>
            </w:rPr>
          </w:rPrChange>
        </w:rPr>
        <w:t>id_especie</w:t>
      </w:r>
      <w:r w:rsidRPr="00FD6FF2">
        <w:rPr>
          <w:rStyle w:val="p"/>
          <w:noProof/>
          <w:color w:val="333333"/>
          <w:sz w:val="21"/>
          <w:szCs w:val="21"/>
          <w:lang w:val="en-US"/>
          <w:rPrChange w:id="2588" w:author="Edwin Villanueva Talavera" w:date="2019-06-02T11:17:00Z">
            <w:rPr>
              <w:rStyle w:val="p"/>
              <w:noProof/>
              <w:color w:val="333333"/>
              <w:sz w:val="21"/>
              <w:szCs w:val="21"/>
            </w:rPr>
          </w:rPrChange>
        </w:rPr>
        <w:t>[</w:t>
      </w:r>
      <w:r w:rsidRPr="00FD6FF2">
        <w:rPr>
          <w:rStyle w:val="mi"/>
          <w:noProof/>
          <w:color w:val="666666"/>
          <w:sz w:val="21"/>
          <w:szCs w:val="21"/>
          <w:lang w:val="en-US"/>
          <w:rPrChange w:id="2589" w:author="Edwin Villanueva Talavera" w:date="2019-06-02T11:17:00Z">
            <w:rPr>
              <w:rStyle w:val="mi"/>
              <w:noProof/>
              <w:color w:val="666666"/>
              <w:sz w:val="21"/>
              <w:szCs w:val="21"/>
            </w:rPr>
          </w:rPrChange>
        </w:rPr>
        <w:t>0</w:t>
      </w:r>
      <w:r w:rsidRPr="00FD6FF2">
        <w:rPr>
          <w:rStyle w:val="p"/>
          <w:noProof/>
          <w:color w:val="333333"/>
          <w:sz w:val="21"/>
          <w:szCs w:val="21"/>
          <w:lang w:val="en-US"/>
          <w:rPrChange w:id="2590" w:author="Edwin Villanueva Talavera" w:date="2019-06-02T11:17:00Z">
            <w:rPr>
              <w:rStyle w:val="p"/>
              <w:noProof/>
              <w:color w:val="333333"/>
              <w:sz w:val="21"/>
              <w:szCs w:val="21"/>
            </w:rPr>
          </w:rPrChange>
        </w:rPr>
        <w:t>])</w:t>
      </w:r>
    </w:p>
    <w:p w14:paraId="6B5578BF" w14:textId="77777777" w:rsidR="00F4403F" w:rsidRPr="00FD6FF2" w:rsidRDefault="00F4403F" w:rsidP="00F4403F">
      <w:pPr>
        <w:pStyle w:val="HTMLconformatoprevio"/>
        <w:shd w:val="clear" w:color="auto" w:fill="F7F7F7"/>
        <w:wordWrap w:val="0"/>
        <w:rPr>
          <w:noProof/>
          <w:color w:val="333333"/>
          <w:sz w:val="21"/>
          <w:szCs w:val="21"/>
          <w:lang w:val="en-US"/>
          <w:rPrChange w:id="2591" w:author="Edwin Villanueva Talavera" w:date="2019-06-02T11:17:00Z">
            <w:rPr>
              <w:noProof/>
              <w:color w:val="333333"/>
              <w:sz w:val="21"/>
              <w:szCs w:val="21"/>
            </w:rPr>
          </w:rPrChange>
        </w:rPr>
      </w:pPr>
      <w:r w:rsidRPr="00FD6FF2">
        <w:rPr>
          <w:noProof/>
          <w:color w:val="333333"/>
          <w:sz w:val="21"/>
          <w:szCs w:val="21"/>
          <w:lang w:val="en-US"/>
          <w:rPrChange w:id="2592" w:author="Edwin Villanueva Talavera" w:date="2019-06-02T11:17:00Z">
            <w:rPr>
              <w:noProof/>
              <w:color w:val="333333"/>
              <w:sz w:val="21"/>
              <w:szCs w:val="21"/>
            </w:rPr>
          </w:rPrChange>
        </w:rPr>
        <w:t xml:space="preserve">            </w:t>
      </w:r>
      <w:r w:rsidRPr="00FD6FF2">
        <w:rPr>
          <w:rStyle w:val="n"/>
          <w:noProof/>
          <w:color w:val="333333"/>
          <w:sz w:val="21"/>
          <w:szCs w:val="21"/>
          <w:lang w:val="en-US"/>
          <w:rPrChange w:id="2593"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2594"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595" w:author="Edwin Villanueva Talavera" w:date="2019-06-02T11:17:00Z">
            <w:rPr>
              <w:rStyle w:val="n"/>
              <w:noProof/>
              <w:color w:val="333333"/>
              <w:sz w:val="21"/>
              <w:szCs w:val="21"/>
            </w:rPr>
          </w:rPrChange>
        </w:rPr>
        <w:t>commit</w:t>
      </w:r>
      <w:r w:rsidRPr="00FD6FF2">
        <w:rPr>
          <w:rStyle w:val="p"/>
          <w:noProof/>
          <w:color w:val="333333"/>
          <w:sz w:val="21"/>
          <w:szCs w:val="21"/>
          <w:lang w:val="en-US"/>
          <w:rPrChange w:id="2596" w:author="Edwin Villanueva Talavera" w:date="2019-06-02T11:17:00Z">
            <w:rPr>
              <w:rStyle w:val="p"/>
              <w:noProof/>
              <w:color w:val="333333"/>
              <w:sz w:val="21"/>
              <w:szCs w:val="21"/>
            </w:rPr>
          </w:rPrChange>
        </w:rPr>
        <w:t>()</w:t>
      </w:r>
    </w:p>
    <w:p w14:paraId="49062ED2" w14:textId="77777777" w:rsidR="00F4403F" w:rsidRPr="00FD6FF2" w:rsidRDefault="00F4403F" w:rsidP="00F4403F">
      <w:pPr>
        <w:pStyle w:val="HTMLconformatoprevio"/>
        <w:shd w:val="clear" w:color="auto" w:fill="F7F7F7"/>
        <w:wordWrap w:val="0"/>
        <w:rPr>
          <w:noProof/>
          <w:color w:val="333333"/>
          <w:sz w:val="21"/>
          <w:szCs w:val="21"/>
          <w:lang w:val="en-US"/>
          <w:rPrChange w:id="2597" w:author="Edwin Villanueva Talavera" w:date="2019-06-02T11:17:00Z">
            <w:rPr>
              <w:noProof/>
              <w:color w:val="333333"/>
              <w:sz w:val="21"/>
              <w:szCs w:val="21"/>
            </w:rPr>
          </w:rPrChange>
        </w:rPr>
      </w:pPr>
    </w:p>
    <w:p w14:paraId="0D3F1CD0" w14:textId="77777777" w:rsidR="00F4403F" w:rsidRPr="00FD6FF2" w:rsidRDefault="00F4403F" w:rsidP="00F4403F">
      <w:pPr>
        <w:pStyle w:val="HTMLconformatoprevio"/>
        <w:shd w:val="clear" w:color="auto" w:fill="F7F7F7"/>
        <w:wordWrap w:val="0"/>
        <w:rPr>
          <w:noProof/>
          <w:color w:val="333333"/>
          <w:sz w:val="21"/>
          <w:szCs w:val="21"/>
          <w:lang w:val="en-US"/>
          <w:rPrChange w:id="2598" w:author="Edwin Villanueva Talavera" w:date="2019-06-02T11:17:00Z">
            <w:rPr>
              <w:noProof/>
              <w:color w:val="333333"/>
              <w:sz w:val="21"/>
              <w:szCs w:val="21"/>
            </w:rPr>
          </w:rPrChange>
        </w:rPr>
      </w:pPr>
      <w:r w:rsidRPr="00FD6FF2">
        <w:rPr>
          <w:rStyle w:val="n"/>
          <w:noProof/>
          <w:color w:val="333333"/>
          <w:sz w:val="21"/>
          <w:szCs w:val="21"/>
          <w:lang w:val="en-US"/>
          <w:rPrChange w:id="2599"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2600"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2601" w:author="Edwin Villanueva Talavera" w:date="2019-06-02T11:17:00Z">
            <w:rPr>
              <w:rStyle w:val="n"/>
              <w:noProof/>
              <w:color w:val="333333"/>
              <w:sz w:val="21"/>
              <w:szCs w:val="21"/>
            </w:rPr>
          </w:rPrChange>
        </w:rPr>
        <w:t>close</w:t>
      </w:r>
      <w:r w:rsidRPr="00FD6FF2">
        <w:rPr>
          <w:rStyle w:val="p"/>
          <w:noProof/>
          <w:color w:val="333333"/>
          <w:sz w:val="21"/>
          <w:szCs w:val="21"/>
          <w:lang w:val="en-US"/>
          <w:rPrChange w:id="2602" w:author="Edwin Villanueva Talavera" w:date="2019-06-02T11:17:00Z">
            <w:rPr>
              <w:rStyle w:val="p"/>
              <w:noProof/>
              <w:color w:val="333333"/>
              <w:sz w:val="21"/>
              <w:szCs w:val="21"/>
            </w:rPr>
          </w:rPrChange>
        </w:rPr>
        <w:t>()</w:t>
      </w:r>
    </w:p>
    <w:p w14:paraId="494107F7" w14:textId="77777777" w:rsidR="00F4403F" w:rsidRPr="00FD6FF2" w:rsidRDefault="00F4403F" w:rsidP="00F4403F">
      <w:pPr>
        <w:pStyle w:val="HTMLconformatoprevio"/>
        <w:shd w:val="clear" w:color="auto" w:fill="F7F7F7"/>
        <w:wordWrap w:val="0"/>
        <w:rPr>
          <w:noProof/>
          <w:color w:val="333333"/>
          <w:sz w:val="21"/>
          <w:szCs w:val="21"/>
          <w:lang w:val="en-US"/>
          <w:rPrChange w:id="2603" w:author="Edwin Villanueva Talavera" w:date="2019-06-02T11:17:00Z">
            <w:rPr>
              <w:noProof/>
              <w:color w:val="333333"/>
              <w:sz w:val="21"/>
              <w:szCs w:val="21"/>
            </w:rPr>
          </w:rPrChange>
        </w:rPr>
      </w:pPr>
    </w:p>
    <w:p w14:paraId="7C3983F4" w14:textId="708CB8D9" w:rsidR="009551A2" w:rsidRPr="00E16EF8" w:rsidRDefault="00F4403F" w:rsidP="009551A2">
      <w:pPr>
        <w:pStyle w:val="HTMLconformatoprevio"/>
        <w:shd w:val="clear" w:color="auto" w:fill="F7F7F7"/>
        <w:wordWrap w:val="0"/>
        <w:rPr>
          <w:noProof/>
          <w:color w:val="333333"/>
          <w:sz w:val="21"/>
          <w:szCs w:val="21"/>
        </w:rPr>
      </w:pPr>
      <w:r w:rsidRPr="00FD6FF2">
        <w:rPr>
          <w:rStyle w:val="nb"/>
          <w:noProof/>
          <w:color w:val="008000"/>
          <w:sz w:val="21"/>
          <w:szCs w:val="21"/>
          <w:lang w:val="en-US"/>
          <w:rPrChange w:id="2604" w:author="Edwin Villanueva Talavera" w:date="2019-06-02T11:17:00Z">
            <w:rPr>
              <w:rStyle w:val="nb"/>
              <w:noProof/>
              <w:color w:val="008000"/>
              <w:sz w:val="21"/>
              <w:szCs w:val="21"/>
            </w:rPr>
          </w:rPrChange>
        </w:rPr>
        <w:t>print</w:t>
      </w:r>
      <w:r w:rsidRPr="00FD6FF2">
        <w:rPr>
          <w:rStyle w:val="p"/>
          <w:noProof/>
          <w:color w:val="333333"/>
          <w:sz w:val="21"/>
          <w:szCs w:val="21"/>
          <w:lang w:val="en-US"/>
          <w:rPrChange w:id="2605" w:author="Edwin Villanueva Talavera" w:date="2019-06-02T11:17:00Z">
            <w:rPr>
              <w:rStyle w:val="p"/>
              <w:noProof/>
              <w:color w:val="333333"/>
              <w:sz w:val="21"/>
              <w:szCs w:val="21"/>
            </w:rPr>
          </w:rPrChange>
        </w:rPr>
        <w:t>(</w:t>
      </w:r>
      <w:r w:rsidRPr="00FD6FF2">
        <w:rPr>
          <w:rStyle w:val="s2"/>
          <w:noProof/>
          <w:color w:val="BA2121"/>
          <w:sz w:val="21"/>
          <w:szCs w:val="21"/>
          <w:lang w:val="en-US"/>
          <w:rPrChange w:id="2606" w:author="Edwin Villanueva Talavera" w:date="2019-06-02T11:17:00Z">
            <w:rPr>
              <w:rStyle w:val="s2"/>
              <w:noProof/>
              <w:color w:val="BA2121"/>
              <w:sz w:val="21"/>
              <w:szCs w:val="21"/>
            </w:rPr>
          </w:rPrChange>
        </w:rPr>
        <w:t>"</w:t>
      </w:r>
      <w:r w:rsidRPr="00FD6FF2">
        <w:rPr>
          <w:rStyle w:val="se"/>
          <w:rFonts w:eastAsiaTheme="majorEastAsia"/>
          <w:b/>
          <w:bCs/>
          <w:noProof/>
          <w:color w:val="BB6622"/>
          <w:sz w:val="21"/>
          <w:szCs w:val="21"/>
          <w:lang w:val="en-US"/>
          <w:rPrChange w:id="2607" w:author="Edwin Villanueva Talavera" w:date="2019-06-02T11:17:00Z">
            <w:rPr>
              <w:rStyle w:val="se"/>
              <w:rFonts w:eastAsiaTheme="majorEastAsia"/>
              <w:b/>
              <w:bCs/>
              <w:noProof/>
              <w:color w:val="BB6622"/>
              <w:sz w:val="21"/>
              <w:szCs w:val="21"/>
            </w:rPr>
          </w:rPrChange>
        </w:rPr>
        <w:t>\r</w:t>
      </w:r>
      <w:r w:rsidRPr="00FD6FF2">
        <w:rPr>
          <w:rStyle w:val="s2"/>
          <w:noProof/>
          <w:color w:val="BA2121"/>
          <w:sz w:val="21"/>
          <w:szCs w:val="21"/>
          <w:lang w:val="en-US"/>
          <w:rPrChange w:id="2608" w:author="Edwin Villanueva Talavera" w:date="2019-06-02T11:17:00Z">
            <w:rPr>
              <w:rStyle w:val="s2"/>
              <w:noProof/>
              <w:color w:val="BA2121"/>
              <w:sz w:val="21"/>
              <w:szCs w:val="21"/>
            </w:rPr>
          </w:rPrChange>
        </w:rPr>
        <w:t xml:space="preserve">Proceso finalizado...                                                                                       </w:t>
      </w:r>
      <w:r w:rsidRPr="00E16EF8">
        <w:rPr>
          <w:rStyle w:val="s2"/>
          <w:noProof/>
          <w:color w:val="BA2121"/>
          <w:sz w:val="21"/>
          <w:szCs w:val="21"/>
        </w:rPr>
        <w:t>"</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2609" w:name="_Ref6604386"/>
      <w:bookmarkStart w:id="2610" w:name="_Toc10327586"/>
      <w:r w:rsidRPr="00E16EF8">
        <w:rPr>
          <w:noProof/>
        </w:rPr>
        <w:t>: Diamond – Generación de la base de datos</w:t>
      </w:r>
      <w:bookmarkEnd w:id="2609"/>
      <w:bookmarkEnd w:id="2610"/>
      <w:r w:rsidRPr="00E16EF8">
        <w:rPr>
          <w:noProof/>
        </w:rPr>
        <w:t xml:space="preserve"> </w:t>
      </w:r>
    </w:p>
    <w:p w14:paraId="42FDBA0F"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666666"/>
          <w:sz w:val="21"/>
          <w:szCs w:val="21"/>
          <w:lang w:val="en-US" w:eastAsia="es-PE"/>
          <w:rPrChange w:id="261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13" w:author="Edwin Villanueva Talavera" w:date="2019-06-02T11:17:00Z">
            <w:rPr>
              <w:rFonts w:ascii="Courier New" w:eastAsia="Times New Roman" w:hAnsi="Courier New" w:cs="Courier New"/>
              <w:noProof/>
              <w:color w:val="333333"/>
              <w:sz w:val="21"/>
              <w:szCs w:val="21"/>
              <w:lang w:eastAsia="es-PE"/>
            </w:rPr>
          </w:rPrChange>
        </w:rPr>
        <w:t>time</w:t>
      </w:r>
    </w:p>
    <w:p w14:paraId="1AD7AC31"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b/>
          <w:bCs/>
          <w:noProof/>
          <w:color w:val="008000"/>
          <w:sz w:val="21"/>
          <w:szCs w:val="21"/>
          <w:lang w:val="en-US" w:eastAsia="es-PE"/>
          <w:rPrChange w:id="2615" w:author="Edwin Villanueva Talavera" w:date="2019-06-02T11:17:00Z">
            <w:rPr>
              <w:rFonts w:ascii="Courier New" w:eastAsia="Times New Roman" w:hAnsi="Courier New" w:cs="Courier New"/>
              <w:b/>
              <w:bCs/>
              <w:noProof/>
              <w:color w:val="008000"/>
              <w:sz w:val="21"/>
              <w:szCs w:val="21"/>
              <w:lang w:eastAsia="es-PE"/>
            </w:rPr>
          </w:rPrChange>
        </w:rPr>
        <w:t>import</w:t>
      </w:r>
      <w:r w:rsidRPr="00FD6FF2">
        <w:rPr>
          <w:rFonts w:ascii="Courier New" w:eastAsia="Times New Roman" w:hAnsi="Courier New" w:cs="Courier New"/>
          <w:noProof/>
          <w:color w:val="333333"/>
          <w:sz w:val="21"/>
          <w:szCs w:val="21"/>
          <w:lang w:val="en-US" w:eastAsia="es-PE"/>
          <w:rPrChange w:id="26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00FF"/>
          <w:sz w:val="21"/>
          <w:szCs w:val="21"/>
          <w:lang w:val="en-US" w:eastAsia="es-PE"/>
          <w:rPrChange w:id="2617" w:author="Edwin Villanueva Talavera" w:date="2019-06-02T11:17:00Z">
            <w:rPr>
              <w:rFonts w:ascii="Courier New" w:eastAsia="Times New Roman" w:hAnsi="Courier New" w:cs="Courier New"/>
              <w:b/>
              <w:bCs/>
              <w:noProof/>
              <w:color w:val="0000FF"/>
              <w:sz w:val="21"/>
              <w:szCs w:val="21"/>
              <w:lang w:eastAsia="es-PE"/>
            </w:rPr>
          </w:rPrChange>
        </w:rPr>
        <w:t>os</w:t>
      </w:r>
    </w:p>
    <w:p w14:paraId="5EF59D01"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8" w:author="Edwin Villanueva Talavera" w:date="2019-06-02T11:17:00Z">
            <w:rPr>
              <w:rFonts w:ascii="Courier New" w:eastAsia="Times New Roman" w:hAnsi="Courier New" w:cs="Courier New"/>
              <w:noProof/>
              <w:color w:val="333333"/>
              <w:sz w:val="21"/>
              <w:szCs w:val="21"/>
              <w:lang w:eastAsia="es-PE"/>
            </w:rPr>
          </w:rPrChange>
        </w:rPr>
      </w:pPr>
    </w:p>
    <w:p w14:paraId="0F951AF7" w14:textId="77777777" w:rsidR="00DE6054" w:rsidRPr="00FD6FF2"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1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bdr w:val="single" w:sz="6" w:space="0" w:color="FF0000" w:frame="1"/>
          <w:lang w:val="en-US" w:eastAsia="es-PE"/>
          <w:rPrChange w:id="2620"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62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22"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62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624"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62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26" w:author="Edwin Villanueva Talavera" w:date="2019-06-02T11:17:00Z">
            <w:rPr>
              <w:rFonts w:ascii="Courier New" w:eastAsia="Times New Roman" w:hAnsi="Courier New" w:cs="Courier New"/>
              <w:noProof/>
              <w:color w:val="333333"/>
              <w:sz w:val="21"/>
              <w:szCs w:val="21"/>
              <w:lang w:eastAsia="es-PE"/>
            </w:rPr>
          </w:rPrChange>
        </w:rPr>
        <w:t xml:space="preserve">diamond makedb </w:t>
      </w:r>
      <w:r w:rsidRPr="00FD6FF2">
        <w:rPr>
          <w:rFonts w:ascii="Courier New" w:eastAsia="Times New Roman" w:hAnsi="Courier New" w:cs="Courier New"/>
          <w:noProof/>
          <w:color w:val="666666"/>
          <w:sz w:val="21"/>
          <w:szCs w:val="21"/>
          <w:lang w:val="en-US" w:eastAsia="es-PE"/>
          <w:rPrChange w:id="262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b/>
          <w:bCs/>
          <w:noProof/>
          <w:color w:val="AA22FF"/>
          <w:sz w:val="21"/>
          <w:szCs w:val="21"/>
          <w:lang w:val="en-US" w:eastAsia="es-PE"/>
          <w:rPrChange w:id="2628"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262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30"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fasta'</w:t>
      </w:r>
      <w:r w:rsidRPr="00FD6FF2">
        <w:rPr>
          <w:rFonts w:ascii="Courier New" w:eastAsia="Times New Roman" w:hAnsi="Courier New" w:cs="Courier New"/>
          <w:noProof/>
          <w:color w:val="333333"/>
          <w:sz w:val="21"/>
          <w:szCs w:val="21"/>
          <w:lang w:val="en-US" w:eastAsia="es-PE"/>
          <w:rPrChange w:id="26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3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33"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BA2121"/>
          <w:sz w:val="21"/>
          <w:szCs w:val="21"/>
          <w:lang w:val="en-US" w:eastAsia="es-PE"/>
          <w:rPrChange w:id="2634"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w:t>
      </w:r>
    </w:p>
    <w:p w14:paraId="131C209B" w14:textId="77777777" w:rsidR="00DE6054" w:rsidRPr="00FD6FF2" w:rsidRDefault="00DE6054">
      <w:pPr>
        <w:spacing w:before="0" w:after="160" w:line="259" w:lineRule="auto"/>
        <w:rPr>
          <w:noProof/>
          <w:lang w:val="en-US"/>
          <w:rPrChange w:id="2635" w:author="Edwin Villanueva Talavera" w:date="2019-06-02T11:17:00Z">
            <w:rPr>
              <w:noProof/>
            </w:rPr>
          </w:rPrChange>
        </w:rPr>
      </w:pPr>
      <w:r w:rsidRPr="00FD6FF2">
        <w:rPr>
          <w:noProof/>
          <w:lang w:val="en-US"/>
          <w:rPrChange w:id="2636" w:author="Edwin Villanueva Talavera" w:date="2019-06-02T11:17:00Z">
            <w:rPr>
              <w:noProof/>
            </w:rPr>
          </w:rPrChange>
        </w:rPr>
        <w:br w:type="page"/>
      </w:r>
    </w:p>
    <w:p w14:paraId="2B238BFE" w14:textId="4AAF03B1" w:rsidR="006714A4" w:rsidRPr="00E16EF8" w:rsidRDefault="006714A4" w:rsidP="006714A4">
      <w:pPr>
        <w:pStyle w:val="Ttulo2"/>
        <w:numPr>
          <w:ilvl w:val="0"/>
          <w:numId w:val="21"/>
        </w:numPr>
        <w:rPr>
          <w:noProof/>
        </w:rPr>
      </w:pPr>
      <w:bookmarkStart w:id="2637" w:name="_Ref6604836"/>
      <w:bookmarkStart w:id="2638" w:name="_Toc10327587"/>
      <w:r w:rsidRPr="00E16EF8">
        <w:rPr>
          <w:noProof/>
        </w:rPr>
        <w:t>: Diamond –</w:t>
      </w:r>
      <w:r w:rsidR="008E46E4" w:rsidRPr="00E16EF8">
        <w:rPr>
          <w:noProof/>
        </w:rPr>
        <w:t xml:space="preserve"> Búsqueda de alineamientos</w:t>
      </w:r>
      <w:bookmarkEnd w:id="2637"/>
      <w:bookmarkEnd w:id="2638"/>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3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40" w:author="Edwin Villanueva Talavera" w:date="2019-06-02T11:17:00Z">
            <w:rPr>
              <w:rFonts w:ascii="Courier New" w:eastAsia="Times New Roman" w:hAnsi="Courier New" w:cs="Courier New"/>
              <w:noProof/>
              <w:color w:val="333333"/>
              <w:sz w:val="21"/>
              <w:szCs w:val="21"/>
              <w:lang w:eastAsia="es-PE"/>
            </w:rPr>
          </w:rPrChange>
        </w:rPr>
        <w:t xml:space="preserve">output_directory </w:t>
      </w:r>
      <w:r w:rsidRPr="00FD6FF2">
        <w:rPr>
          <w:rFonts w:ascii="Courier New" w:eastAsia="Times New Roman" w:hAnsi="Courier New" w:cs="Courier New"/>
          <w:noProof/>
          <w:color w:val="666666"/>
          <w:sz w:val="21"/>
          <w:szCs w:val="21"/>
          <w:lang w:val="en-US" w:eastAsia="es-PE"/>
          <w:rPrChange w:id="264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4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43" w:author="Edwin Villanueva Talavera" w:date="2019-06-02T11:17:00Z">
            <w:rPr>
              <w:rFonts w:ascii="Courier New" w:eastAsia="Times New Roman" w:hAnsi="Courier New" w:cs="Courier New"/>
              <w:noProof/>
              <w:color w:val="BA2121"/>
              <w:sz w:val="21"/>
              <w:szCs w:val="21"/>
              <w:lang w:eastAsia="es-PE"/>
            </w:rPr>
          </w:rPrChange>
        </w:rPr>
        <w:t>'../Semana 05/diamond_features/'</w:t>
      </w:r>
    </w:p>
    <w:p w14:paraId="59901BA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44" w:author="Edwin Villanueva Talavera" w:date="2019-06-02T11:17:00Z">
            <w:rPr>
              <w:rFonts w:ascii="Courier New" w:eastAsia="Times New Roman" w:hAnsi="Courier New" w:cs="Courier New"/>
              <w:noProof/>
              <w:color w:val="333333"/>
              <w:sz w:val="21"/>
              <w:szCs w:val="21"/>
              <w:lang w:eastAsia="es-PE"/>
            </w:rPr>
          </w:rPrChang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45"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2646"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64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4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49"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5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53" w:author="Edwin Villanueva Talavera" w:date="2019-06-02T11:17:00Z">
            <w:rPr>
              <w:rFonts w:ascii="Courier New" w:eastAsia="Times New Roman" w:hAnsi="Courier New" w:cs="Courier New"/>
              <w:noProof/>
              <w:color w:val="BA2121"/>
              <w:sz w:val="21"/>
              <w:szCs w:val="21"/>
              <w:lang w:eastAsia="es-PE"/>
            </w:rPr>
          </w:rPrChange>
        </w:rPr>
        <w:t>'../Semana 05/diamond/uniprot-viridiplantae-reviewed.dmnd'</w:t>
      </w:r>
      <w:r w:rsidRPr="00FD6FF2">
        <w:rPr>
          <w:rFonts w:ascii="Courier New" w:eastAsia="Times New Roman" w:hAnsi="Courier New" w:cs="Courier New"/>
          <w:noProof/>
          <w:color w:val="333333"/>
          <w:sz w:val="21"/>
          <w:szCs w:val="21"/>
          <w:lang w:val="en-US" w:eastAsia="es-PE"/>
          <w:rPrChange w:id="265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5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5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57" w:author="Edwin Villanueva Talavera" w:date="2019-06-02T11:17:00Z">
            <w:rPr>
              <w:rFonts w:ascii="Courier New" w:eastAsia="Times New Roman" w:hAnsi="Courier New" w:cs="Courier New"/>
              <w:noProof/>
              <w:color w:val="BA2121"/>
              <w:sz w:val="21"/>
              <w:szCs w:val="21"/>
              <w:lang w:eastAsia="es-PE"/>
            </w:rPr>
          </w:rPrChange>
        </w:rPr>
        <w:t>"'"</w:t>
      </w:r>
    </w:p>
    <w:p w14:paraId="56DE3C2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5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59" w:author="Edwin Villanueva Talavera" w:date="2019-06-02T11:17:00Z">
            <w:rPr>
              <w:rFonts w:ascii="Courier New" w:eastAsia="Times New Roman" w:hAnsi="Courier New" w:cs="Courier New"/>
              <w:noProof/>
              <w:color w:val="333333"/>
              <w:sz w:val="21"/>
              <w:szCs w:val="21"/>
              <w:lang w:eastAsia="es-PE"/>
            </w:rPr>
          </w:rPrChange>
        </w:rPr>
        <w:t xml:space="preserve">    fasta_pct </w:t>
      </w:r>
      <w:r w:rsidRPr="00FD6FF2">
        <w:rPr>
          <w:rFonts w:ascii="Courier New" w:eastAsia="Times New Roman" w:hAnsi="Courier New" w:cs="Courier New"/>
          <w:noProof/>
          <w:color w:val="666666"/>
          <w:sz w:val="21"/>
          <w:szCs w:val="21"/>
          <w:lang w:val="en-US" w:eastAsia="es-PE"/>
          <w:rPrChange w:id="266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62"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6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5" w:author="Edwin Villanueva Talavera" w:date="2019-06-02T11:17:00Z">
            <w:rPr>
              <w:rFonts w:ascii="Courier New" w:eastAsia="Times New Roman" w:hAnsi="Courier New" w:cs="Courier New"/>
              <w:noProof/>
              <w:color w:val="333333"/>
              <w:sz w:val="21"/>
              <w:szCs w:val="21"/>
              <w:lang w:eastAsia="es-PE"/>
            </w:rPr>
          </w:rPrChange>
        </w:rPr>
        <w:t xml:space="preserve"> input_directory_pct </w:t>
      </w:r>
      <w:r w:rsidRPr="00FD6FF2">
        <w:rPr>
          <w:rFonts w:ascii="Courier New" w:eastAsia="Times New Roman" w:hAnsi="Courier New" w:cs="Courier New"/>
          <w:noProof/>
          <w:color w:val="666666"/>
          <w:sz w:val="21"/>
          <w:szCs w:val="21"/>
          <w:lang w:val="en-US" w:eastAsia="es-PE"/>
          <w:rPrChange w:id="266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67"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668"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66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7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72" w:author="Edwin Villanueva Talavera" w:date="2019-06-02T11:17:00Z">
            <w:rPr>
              <w:rFonts w:ascii="Courier New" w:eastAsia="Times New Roman" w:hAnsi="Courier New" w:cs="Courier New"/>
              <w:noProof/>
              <w:color w:val="BA2121"/>
              <w:sz w:val="21"/>
              <w:szCs w:val="21"/>
              <w:lang w:eastAsia="es-PE"/>
            </w:rPr>
          </w:rPrChange>
        </w:rPr>
        <w:t>".PCT.fasta"</w:t>
      </w:r>
      <w:r w:rsidRPr="00FD6FF2">
        <w:rPr>
          <w:rFonts w:ascii="Courier New" w:eastAsia="Times New Roman" w:hAnsi="Courier New" w:cs="Courier New"/>
          <w:noProof/>
          <w:color w:val="333333"/>
          <w:sz w:val="21"/>
          <w:szCs w:val="21"/>
          <w:lang w:val="en-US" w:eastAsia="es-PE"/>
          <w:rPrChange w:id="267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7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7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76" w:author="Edwin Villanueva Talavera" w:date="2019-06-02T11:17:00Z">
            <w:rPr>
              <w:rFonts w:ascii="Courier New" w:eastAsia="Times New Roman" w:hAnsi="Courier New" w:cs="Courier New"/>
              <w:noProof/>
              <w:color w:val="BA2121"/>
              <w:sz w:val="21"/>
              <w:szCs w:val="21"/>
              <w:lang w:eastAsia="es-PE"/>
            </w:rPr>
          </w:rPrChange>
        </w:rPr>
        <w:t>"'"</w:t>
      </w:r>
    </w:p>
    <w:p w14:paraId="26B709D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7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78" w:author="Edwin Villanueva Talavera" w:date="2019-06-02T11:17:00Z">
            <w:rPr>
              <w:rFonts w:ascii="Courier New" w:eastAsia="Times New Roman" w:hAnsi="Courier New" w:cs="Courier New"/>
              <w:noProof/>
              <w:color w:val="333333"/>
              <w:sz w:val="21"/>
              <w:szCs w:val="21"/>
              <w:lang w:eastAsia="es-PE"/>
            </w:rPr>
          </w:rPrChange>
        </w:rPr>
        <w:t xml:space="preserve">    lncRNA_cds </w:t>
      </w:r>
      <w:r w:rsidRPr="00FD6FF2">
        <w:rPr>
          <w:rFonts w:ascii="Courier New" w:eastAsia="Times New Roman" w:hAnsi="Courier New" w:cs="Courier New"/>
          <w:noProof/>
          <w:color w:val="666666"/>
          <w:sz w:val="21"/>
          <w:szCs w:val="21"/>
          <w:lang w:val="en-US" w:eastAsia="es-PE"/>
          <w:rPrChange w:id="267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81"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8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4" w:author="Edwin Villanueva Talavera" w:date="2019-06-02T11:17:00Z">
            <w:rPr>
              <w:rFonts w:ascii="Courier New" w:eastAsia="Times New Roman" w:hAnsi="Courier New" w:cs="Courier New"/>
              <w:noProof/>
              <w:color w:val="333333"/>
              <w:sz w:val="21"/>
              <w:szCs w:val="21"/>
              <w:lang w:eastAsia="es-PE"/>
            </w:rPr>
          </w:rPrChange>
        </w:rPr>
        <w:t xml:space="preserve"> input_directory_lncRNA </w:t>
      </w:r>
      <w:r w:rsidRPr="00FD6FF2">
        <w:rPr>
          <w:rFonts w:ascii="Courier New" w:eastAsia="Times New Roman" w:hAnsi="Courier New" w:cs="Courier New"/>
          <w:noProof/>
          <w:color w:val="666666"/>
          <w:sz w:val="21"/>
          <w:szCs w:val="21"/>
          <w:lang w:val="en-US" w:eastAsia="es-PE"/>
          <w:rPrChange w:id="268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86"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687"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68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8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91" w:author="Edwin Villanueva Talavera" w:date="2019-06-02T11:17:00Z">
            <w:rPr>
              <w:rFonts w:ascii="Courier New" w:eastAsia="Times New Roman" w:hAnsi="Courier New" w:cs="Courier New"/>
              <w:noProof/>
              <w:color w:val="BA2121"/>
              <w:sz w:val="21"/>
              <w:szCs w:val="21"/>
              <w:lang w:eastAsia="es-PE"/>
            </w:rPr>
          </w:rPrChange>
        </w:rPr>
        <w:t>".lncRNA.fasta"</w:t>
      </w:r>
      <w:r w:rsidRPr="00FD6FF2">
        <w:rPr>
          <w:rFonts w:ascii="Courier New" w:eastAsia="Times New Roman" w:hAnsi="Courier New" w:cs="Courier New"/>
          <w:noProof/>
          <w:color w:val="333333"/>
          <w:sz w:val="21"/>
          <w:szCs w:val="21"/>
          <w:lang w:val="en-US" w:eastAsia="es-PE"/>
          <w:rPrChange w:id="269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69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695" w:author="Edwin Villanueva Talavera" w:date="2019-06-02T11:17:00Z">
            <w:rPr>
              <w:rFonts w:ascii="Courier New" w:eastAsia="Times New Roman" w:hAnsi="Courier New" w:cs="Courier New"/>
              <w:noProof/>
              <w:color w:val="BA2121"/>
              <w:sz w:val="21"/>
              <w:szCs w:val="21"/>
              <w:lang w:eastAsia="es-PE"/>
            </w:rPr>
          </w:rPrChange>
        </w:rPr>
        <w:t>"'"</w:t>
      </w:r>
    </w:p>
    <w:p w14:paraId="5700B31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69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697" w:author="Edwin Villanueva Talavera" w:date="2019-06-02T11:17:00Z">
            <w:rPr>
              <w:rFonts w:ascii="Courier New" w:eastAsia="Times New Roman" w:hAnsi="Courier New" w:cs="Courier New"/>
              <w:noProof/>
              <w:color w:val="333333"/>
              <w:sz w:val="21"/>
              <w:szCs w:val="21"/>
              <w:lang w:eastAsia="es-PE"/>
            </w:rPr>
          </w:rPrChange>
        </w:rPr>
        <w:t xml:space="preserve">    salida </w:t>
      </w:r>
      <w:r w:rsidRPr="00FD6FF2">
        <w:rPr>
          <w:rFonts w:ascii="Courier New" w:eastAsia="Times New Roman" w:hAnsi="Courier New" w:cs="Courier New"/>
          <w:noProof/>
          <w:color w:val="666666"/>
          <w:sz w:val="21"/>
          <w:szCs w:val="21"/>
          <w:lang w:val="en-US" w:eastAsia="es-PE"/>
          <w:rPrChange w:id="269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69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00"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0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3" w:author="Edwin Villanueva Talavera" w:date="2019-06-02T11:17:00Z">
            <w:rPr>
              <w:rFonts w:ascii="Courier New" w:eastAsia="Times New Roman" w:hAnsi="Courier New" w:cs="Courier New"/>
              <w:noProof/>
              <w:color w:val="333333"/>
              <w:sz w:val="21"/>
              <w:szCs w:val="21"/>
              <w:lang w:eastAsia="es-PE"/>
            </w:rPr>
          </w:rPrChange>
        </w:rPr>
        <w:t xml:space="preserve"> output_directory </w:t>
      </w:r>
      <w:r w:rsidRPr="00FD6FF2">
        <w:rPr>
          <w:rFonts w:ascii="Courier New" w:eastAsia="Times New Roman" w:hAnsi="Courier New" w:cs="Courier New"/>
          <w:noProof/>
          <w:color w:val="666666"/>
          <w:sz w:val="21"/>
          <w:szCs w:val="21"/>
          <w:lang w:val="en-US" w:eastAsia="es-PE"/>
          <w:rPrChange w:id="270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5"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706"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0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0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0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10" w:author="Edwin Villanueva Talavera" w:date="2019-06-02T11:17:00Z">
            <w:rPr>
              <w:rFonts w:ascii="Courier New" w:eastAsia="Times New Roman" w:hAnsi="Courier New" w:cs="Courier New"/>
              <w:noProof/>
              <w:color w:val="BA2121"/>
              <w:sz w:val="21"/>
              <w:szCs w:val="21"/>
              <w:lang w:eastAsia="es-PE"/>
            </w:rPr>
          </w:rPrChange>
        </w:rPr>
        <w:t>".PCT.tsv"</w:t>
      </w:r>
      <w:r w:rsidRPr="00FD6FF2">
        <w:rPr>
          <w:rFonts w:ascii="Courier New" w:eastAsia="Times New Roman" w:hAnsi="Courier New" w:cs="Courier New"/>
          <w:noProof/>
          <w:color w:val="333333"/>
          <w:sz w:val="21"/>
          <w:szCs w:val="21"/>
          <w:lang w:val="en-US" w:eastAsia="es-PE"/>
          <w:rPrChange w:id="271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1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1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14" w:author="Edwin Villanueva Talavera" w:date="2019-06-02T11:17:00Z">
            <w:rPr>
              <w:rFonts w:ascii="Courier New" w:eastAsia="Times New Roman" w:hAnsi="Courier New" w:cs="Courier New"/>
              <w:noProof/>
              <w:color w:val="BA2121"/>
              <w:sz w:val="21"/>
              <w:szCs w:val="21"/>
              <w:lang w:eastAsia="es-PE"/>
            </w:rPr>
          </w:rPrChange>
        </w:rPr>
        <w:t>"'"</w:t>
      </w:r>
    </w:p>
    <w:p w14:paraId="50E2CE6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1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717"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718" w:author="Edwin Villanueva Talavera" w:date="2019-06-02T11:17:00Z">
            <w:rPr>
              <w:rFonts w:ascii="Courier New" w:eastAsia="Times New Roman" w:hAnsi="Courier New" w:cs="Courier New"/>
              <w:noProof/>
              <w:color w:val="333333"/>
              <w:sz w:val="21"/>
              <w:szCs w:val="21"/>
              <w:lang w:eastAsia="es-PE"/>
            </w:rPr>
          </w:rPrChange>
        </w:rPr>
        <w:t xml:space="preserve"> io</w:t>
      </w:r>
      <w:r w:rsidRPr="00FD6FF2">
        <w:rPr>
          <w:rFonts w:ascii="Courier New" w:eastAsia="Times New Roman" w:hAnsi="Courier New" w:cs="Courier New"/>
          <w:noProof/>
          <w:color w:val="666666"/>
          <w:sz w:val="21"/>
          <w:szCs w:val="21"/>
          <w:lang w:val="en-US" w:eastAsia="es-PE"/>
          <w:rPrChange w:id="271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20" w:author="Edwin Villanueva Talavera" w:date="2019-06-02T11:17:00Z">
            <w:rPr>
              <w:rFonts w:ascii="Courier New" w:eastAsia="Times New Roman" w:hAnsi="Courier New" w:cs="Courier New"/>
              <w:noProof/>
              <w:color w:val="333333"/>
              <w:sz w:val="21"/>
              <w:szCs w:val="21"/>
              <w:lang w:eastAsia="es-PE"/>
            </w:rPr>
          </w:rPrChange>
        </w:rPr>
        <w:t xml:space="preserve">capture_output() </w:t>
      </w:r>
      <w:r w:rsidRPr="00FD6FF2">
        <w:rPr>
          <w:rFonts w:ascii="Courier New" w:eastAsia="Times New Roman" w:hAnsi="Courier New" w:cs="Courier New"/>
          <w:b/>
          <w:bCs/>
          <w:noProof/>
          <w:color w:val="008000"/>
          <w:sz w:val="21"/>
          <w:szCs w:val="21"/>
          <w:lang w:val="en-US" w:eastAsia="es-PE"/>
          <w:rPrChange w:id="2721"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722" w:author="Edwin Villanueva Talavera" w:date="2019-06-02T11:17:00Z">
            <w:rPr>
              <w:rFonts w:ascii="Courier New" w:eastAsia="Times New Roman" w:hAnsi="Courier New" w:cs="Courier New"/>
              <w:noProof/>
              <w:color w:val="333333"/>
              <w:sz w:val="21"/>
              <w:szCs w:val="21"/>
              <w:lang w:eastAsia="es-PE"/>
            </w:rPr>
          </w:rPrChange>
        </w:rPr>
        <w:t xml:space="preserve"> captured:</w:t>
      </w:r>
    </w:p>
    <w:p w14:paraId="2815DC0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2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2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333333"/>
          <w:sz w:val="21"/>
          <w:szCs w:val="21"/>
          <w:bdr w:val="single" w:sz="6" w:space="0" w:color="FF0000" w:frame="1"/>
          <w:lang w:val="en-US" w:eastAsia="es-PE"/>
          <w:rPrChange w:id="2725"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72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27"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72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729"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73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1" w:author="Edwin Villanueva Talavera" w:date="2019-06-02T11:17:00Z">
            <w:rPr>
              <w:rFonts w:ascii="Courier New" w:eastAsia="Times New Roman" w:hAnsi="Courier New" w:cs="Courier New"/>
              <w:noProof/>
              <w:color w:val="333333"/>
              <w:sz w:val="21"/>
              <w:szCs w:val="21"/>
              <w:lang w:eastAsia="es-PE"/>
            </w:rPr>
          </w:rPrChange>
        </w:rPr>
        <w:t xml:space="preserve">diamond blastx </w:t>
      </w:r>
      <w:r w:rsidRPr="00FD6FF2">
        <w:rPr>
          <w:rFonts w:ascii="Courier New" w:eastAsia="Times New Roman" w:hAnsi="Courier New" w:cs="Courier New"/>
          <w:noProof/>
          <w:color w:val="666666"/>
          <w:sz w:val="21"/>
          <w:szCs w:val="21"/>
          <w:lang w:val="en-US" w:eastAsia="es-PE"/>
          <w:rPrChange w:id="273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3"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333333"/>
          <w:sz w:val="21"/>
          <w:szCs w:val="21"/>
          <w:bdr w:val="single" w:sz="6" w:space="0" w:color="FF0000" w:frame="1"/>
          <w:lang w:val="en-US" w:eastAsia="es-PE"/>
          <w:rPrChange w:id="2734"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35"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73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37" w:author="Edwin Villanueva Talavera" w:date="2019-06-02T11:17:00Z">
            <w:rPr>
              <w:rFonts w:ascii="Courier New" w:eastAsia="Times New Roman" w:hAnsi="Courier New" w:cs="Courier New"/>
              <w:noProof/>
              <w:color w:val="333333"/>
              <w:sz w:val="21"/>
              <w:szCs w:val="21"/>
              <w:lang w:eastAsia="es-PE"/>
            </w:rPr>
          </w:rPrChange>
        </w:rPr>
        <w:t xml:space="preserve">q </w:t>
      </w:r>
      <w:r w:rsidRPr="00FD6FF2">
        <w:rPr>
          <w:rFonts w:ascii="Courier New" w:eastAsia="Times New Roman" w:hAnsi="Courier New" w:cs="Courier New"/>
          <w:noProof/>
          <w:color w:val="333333"/>
          <w:sz w:val="21"/>
          <w:szCs w:val="21"/>
          <w:bdr w:val="single" w:sz="6" w:space="0" w:color="FF0000" w:frame="1"/>
          <w:lang w:val="en-US" w:eastAsia="es-PE"/>
          <w:rPrChange w:id="2738"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39" w:author="Edwin Villanueva Talavera" w:date="2019-06-02T11:17:00Z">
            <w:rPr>
              <w:rFonts w:ascii="Courier New" w:eastAsia="Times New Roman" w:hAnsi="Courier New" w:cs="Courier New"/>
              <w:noProof/>
              <w:color w:val="333333"/>
              <w:sz w:val="21"/>
              <w:szCs w:val="21"/>
              <w:lang w:eastAsia="es-PE"/>
            </w:rPr>
          </w:rPrChange>
        </w:rPr>
        <w:t xml:space="preserve">fasta_pct </w:t>
      </w:r>
      <w:r w:rsidRPr="00FD6FF2">
        <w:rPr>
          <w:rFonts w:ascii="Courier New" w:eastAsia="Times New Roman" w:hAnsi="Courier New" w:cs="Courier New"/>
          <w:noProof/>
          <w:color w:val="666666"/>
          <w:sz w:val="21"/>
          <w:szCs w:val="21"/>
          <w:lang w:val="en-US" w:eastAsia="es-PE"/>
          <w:rPrChange w:id="274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1" w:author="Edwin Villanueva Talavera" w:date="2019-06-02T11:17:00Z">
            <w:rPr>
              <w:rFonts w:ascii="Courier New" w:eastAsia="Times New Roman" w:hAnsi="Courier New" w:cs="Courier New"/>
              <w:noProof/>
              <w:color w:val="333333"/>
              <w:sz w:val="21"/>
              <w:szCs w:val="21"/>
              <w:lang w:eastAsia="es-PE"/>
            </w:rPr>
          </w:rPrChange>
        </w:rPr>
        <w:t xml:space="preserve">o </w:t>
      </w:r>
      <w:r w:rsidRPr="00FD6FF2">
        <w:rPr>
          <w:rFonts w:ascii="Courier New" w:eastAsia="Times New Roman" w:hAnsi="Courier New" w:cs="Courier New"/>
          <w:noProof/>
          <w:color w:val="333333"/>
          <w:sz w:val="21"/>
          <w:szCs w:val="21"/>
          <w:bdr w:val="single" w:sz="6" w:space="0" w:color="FF0000" w:frame="1"/>
          <w:lang w:val="en-US" w:eastAsia="es-PE"/>
          <w:rPrChange w:id="2742"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743" w:author="Edwin Villanueva Talavera" w:date="2019-06-02T11:17:00Z">
            <w:rPr>
              <w:rFonts w:ascii="Courier New" w:eastAsia="Times New Roman" w:hAnsi="Courier New" w:cs="Courier New"/>
              <w:noProof/>
              <w:color w:val="333333"/>
              <w:sz w:val="21"/>
              <w:szCs w:val="21"/>
              <w:lang w:eastAsia="es-PE"/>
            </w:rPr>
          </w:rPrChange>
        </w:rPr>
        <w:t xml:space="preserve">salida </w:t>
      </w:r>
      <w:r w:rsidRPr="00FD6FF2">
        <w:rPr>
          <w:rFonts w:ascii="Courier New" w:eastAsia="Times New Roman" w:hAnsi="Courier New" w:cs="Courier New"/>
          <w:noProof/>
          <w:color w:val="666666"/>
          <w:sz w:val="21"/>
          <w:szCs w:val="21"/>
          <w:lang w:val="en-US" w:eastAsia="es-PE"/>
          <w:rPrChange w:id="274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5" w:author="Edwin Villanueva Talavera" w:date="2019-06-02T11:17:00Z">
            <w:rPr>
              <w:rFonts w:ascii="Courier New" w:eastAsia="Times New Roman" w:hAnsi="Courier New" w:cs="Courier New"/>
              <w:noProof/>
              <w:color w:val="333333"/>
              <w:sz w:val="21"/>
              <w:szCs w:val="21"/>
              <w:lang w:eastAsia="es-PE"/>
            </w:rPr>
          </w:rPrChange>
        </w:rPr>
        <w:t xml:space="preserve">k </w:t>
      </w:r>
      <w:r w:rsidRPr="00FD6FF2">
        <w:rPr>
          <w:rFonts w:ascii="Courier New" w:eastAsia="Times New Roman" w:hAnsi="Courier New" w:cs="Courier New"/>
          <w:noProof/>
          <w:color w:val="666666"/>
          <w:sz w:val="21"/>
          <w:szCs w:val="21"/>
          <w:lang w:val="en-US" w:eastAsia="es-PE"/>
          <w:rPrChange w:id="2746" w:author="Edwin Villanueva Talavera" w:date="2019-06-02T11:17:00Z">
            <w:rPr>
              <w:rFonts w:ascii="Courier New" w:eastAsia="Times New Roman" w:hAnsi="Courier New" w:cs="Courier New"/>
              <w:noProof/>
              <w:color w:val="666666"/>
              <w:sz w:val="21"/>
              <w:szCs w:val="21"/>
              <w:lang w:eastAsia="es-PE"/>
            </w:rPr>
          </w:rPrChange>
        </w:rPr>
        <w:t>5</w:t>
      </w:r>
      <w:r w:rsidRPr="00FD6FF2">
        <w:rPr>
          <w:rFonts w:ascii="Courier New" w:eastAsia="Times New Roman" w:hAnsi="Courier New" w:cs="Courier New"/>
          <w:noProof/>
          <w:color w:val="333333"/>
          <w:sz w:val="21"/>
          <w:szCs w:val="21"/>
          <w:lang w:val="en-US" w:eastAsia="es-PE"/>
          <w:rPrChange w:id="274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4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49" w:author="Edwin Villanueva Talavera" w:date="2019-06-02T11:17:00Z">
            <w:rPr>
              <w:rFonts w:ascii="Courier New" w:eastAsia="Times New Roman" w:hAnsi="Courier New" w:cs="Courier New"/>
              <w:noProof/>
              <w:color w:val="333333"/>
              <w:sz w:val="21"/>
              <w:szCs w:val="21"/>
              <w:lang w:eastAsia="es-PE"/>
            </w:rPr>
          </w:rPrChange>
        </w:rPr>
        <w:t xml:space="preserve">gapopen </w:t>
      </w:r>
      <w:r w:rsidRPr="00FD6FF2">
        <w:rPr>
          <w:rFonts w:ascii="Courier New" w:eastAsia="Times New Roman" w:hAnsi="Courier New" w:cs="Courier New"/>
          <w:noProof/>
          <w:color w:val="666666"/>
          <w:sz w:val="21"/>
          <w:szCs w:val="21"/>
          <w:lang w:val="en-US" w:eastAsia="es-PE"/>
          <w:rPrChange w:id="2750" w:author="Edwin Villanueva Talavera" w:date="2019-06-02T11:17:00Z">
            <w:rPr>
              <w:rFonts w:ascii="Courier New" w:eastAsia="Times New Roman" w:hAnsi="Courier New" w:cs="Courier New"/>
              <w:noProof/>
              <w:color w:val="666666"/>
              <w:sz w:val="21"/>
              <w:szCs w:val="21"/>
              <w:lang w:eastAsia="es-PE"/>
            </w:rPr>
          </w:rPrChange>
        </w:rPr>
        <w:t>11</w:t>
      </w:r>
      <w:r w:rsidRPr="00FD6FF2">
        <w:rPr>
          <w:rFonts w:ascii="Courier New" w:eastAsia="Times New Roman" w:hAnsi="Courier New" w:cs="Courier New"/>
          <w:noProof/>
          <w:color w:val="333333"/>
          <w:sz w:val="21"/>
          <w:szCs w:val="21"/>
          <w:lang w:val="en-US" w:eastAsia="es-PE"/>
          <w:rPrChange w:id="275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5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3" w:author="Edwin Villanueva Talavera" w:date="2019-06-02T11:17:00Z">
            <w:rPr>
              <w:rFonts w:ascii="Courier New" w:eastAsia="Times New Roman" w:hAnsi="Courier New" w:cs="Courier New"/>
              <w:noProof/>
              <w:color w:val="333333"/>
              <w:sz w:val="21"/>
              <w:szCs w:val="21"/>
              <w:lang w:eastAsia="es-PE"/>
            </w:rPr>
          </w:rPrChange>
        </w:rPr>
        <w:t xml:space="preserve">gapextend </w:t>
      </w:r>
      <w:r w:rsidRPr="00FD6FF2">
        <w:rPr>
          <w:rFonts w:ascii="Courier New" w:eastAsia="Times New Roman" w:hAnsi="Courier New" w:cs="Courier New"/>
          <w:noProof/>
          <w:color w:val="666666"/>
          <w:sz w:val="21"/>
          <w:szCs w:val="21"/>
          <w:lang w:val="en-US" w:eastAsia="es-PE"/>
          <w:rPrChange w:id="2754"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5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5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7" w:author="Edwin Villanueva Talavera" w:date="2019-06-02T11:17:00Z">
            <w:rPr>
              <w:rFonts w:ascii="Courier New" w:eastAsia="Times New Roman" w:hAnsi="Courier New" w:cs="Courier New"/>
              <w:noProof/>
              <w:color w:val="333333"/>
              <w:sz w:val="21"/>
              <w:szCs w:val="21"/>
              <w:lang w:eastAsia="es-PE"/>
            </w:rPr>
          </w:rPrChange>
        </w:rPr>
        <w:t>more</w:t>
      </w:r>
      <w:r w:rsidRPr="00FD6FF2">
        <w:rPr>
          <w:rFonts w:ascii="Courier New" w:eastAsia="Times New Roman" w:hAnsi="Courier New" w:cs="Courier New"/>
          <w:noProof/>
          <w:color w:val="666666"/>
          <w:sz w:val="21"/>
          <w:szCs w:val="21"/>
          <w:lang w:val="en-US" w:eastAsia="es-PE"/>
          <w:rPrChange w:id="275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59" w:author="Edwin Villanueva Talavera" w:date="2019-06-02T11:17:00Z">
            <w:rPr>
              <w:rFonts w:ascii="Courier New" w:eastAsia="Times New Roman" w:hAnsi="Courier New" w:cs="Courier New"/>
              <w:noProof/>
              <w:color w:val="333333"/>
              <w:sz w:val="21"/>
              <w:szCs w:val="21"/>
              <w:lang w:eastAsia="es-PE"/>
            </w:rPr>
          </w:rPrChange>
        </w:rPr>
        <w:t xml:space="preserve">sensitive </w:t>
      </w:r>
      <w:r w:rsidRPr="00FD6FF2">
        <w:rPr>
          <w:rFonts w:ascii="Courier New" w:eastAsia="Times New Roman" w:hAnsi="Courier New" w:cs="Courier New"/>
          <w:noProof/>
          <w:color w:val="666666"/>
          <w:sz w:val="21"/>
          <w:szCs w:val="21"/>
          <w:lang w:val="en-US" w:eastAsia="es-PE"/>
          <w:rPrChange w:id="276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61" w:author="Edwin Villanueva Talavera" w:date="2019-06-02T11:17:00Z">
            <w:rPr>
              <w:rFonts w:ascii="Courier New" w:eastAsia="Times New Roman" w:hAnsi="Courier New" w:cs="Courier New"/>
              <w:noProof/>
              <w:color w:val="333333"/>
              <w:sz w:val="21"/>
              <w:szCs w:val="21"/>
              <w:lang w:eastAsia="es-PE"/>
            </w:rPr>
          </w:rPrChange>
        </w:rPr>
        <w:t xml:space="preserve">f </w:t>
      </w:r>
      <w:r w:rsidRPr="00FD6FF2">
        <w:rPr>
          <w:rFonts w:ascii="Courier New" w:eastAsia="Times New Roman" w:hAnsi="Courier New" w:cs="Courier New"/>
          <w:noProof/>
          <w:color w:val="666666"/>
          <w:sz w:val="21"/>
          <w:szCs w:val="21"/>
          <w:lang w:val="en-US" w:eastAsia="es-PE"/>
          <w:rPrChange w:id="2762" w:author="Edwin Villanueva Talavera" w:date="2019-06-02T11:17:00Z">
            <w:rPr>
              <w:rFonts w:ascii="Courier New" w:eastAsia="Times New Roman" w:hAnsi="Courier New" w:cs="Courier New"/>
              <w:noProof/>
              <w:color w:val="666666"/>
              <w:sz w:val="21"/>
              <w:szCs w:val="21"/>
              <w:lang w:eastAsia="es-PE"/>
            </w:rPr>
          </w:rPrChange>
        </w:rPr>
        <w:t>6</w:t>
      </w:r>
      <w:r w:rsidRPr="00FD6FF2">
        <w:rPr>
          <w:rFonts w:ascii="Courier New" w:eastAsia="Times New Roman" w:hAnsi="Courier New" w:cs="Courier New"/>
          <w:noProof/>
          <w:color w:val="333333"/>
          <w:sz w:val="21"/>
          <w:szCs w:val="21"/>
          <w:lang w:val="en-US" w:eastAsia="es-PE"/>
          <w:rPrChange w:id="2763" w:author="Edwin Villanueva Talavera" w:date="2019-06-02T11:17:00Z">
            <w:rPr>
              <w:rFonts w:ascii="Courier New" w:eastAsia="Times New Roman" w:hAnsi="Courier New" w:cs="Courier New"/>
              <w:noProof/>
              <w:color w:val="333333"/>
              <w:sz w:val="21"/>
              <w:szCs w:val="21"/>
              <w:lang w:eastAsia="es-PE"/>
            </w:rPr>
          </w:rPrChange>
        </w:rPr>
        <w:t xml:space="preserve"> qseqid pident length qframe qstart qend sstart send evalue bitscore</w:t>
      </w:r>
    </w:p>
    <w:p w14:paraId="69A5D2E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6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6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766"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2767"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2768"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2769"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2770" w:author="Edwin Villanueva Talavera" w:date="2019-06-02T11:17:00Z">
            <w:rPr>
              <w:rFonts w:ascii="Courier New" w:eastAsia="Times New Roman" w:hAnsi="Courier New" w:cs="Courier New"/>
              <w:noProof/>
              <w:color w:val="BA2121"/>
              <w:sz w:val="21"/>
              <w:szCs w:val="21"/>
              <w:lang w:eastAsia="es-PE"/>
            </w:rPr>
          </w:rPrChange>
        </w:rPr>
        <w:t>Realizando búsqueda para "</w:t>
      </w:r>
      <w:r w:rsidRPr="00FD6FF2">
        <w:rPr>
          <w:rFonts w:ascii="Courier New" w:eastAsia="Times New Roman" w:hAnsi="Courier New" w:cs="Courier New"/>
          <w:noProof/>
          <w:color w:val="333333"/>
          <w:sz w:val="21"/>
          <w:szCs w:val="21"/>
          <w:lang w:val="en-US" w:eastAsia="es-PE"/>
          <w:rPrChange w:id="277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7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7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774"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2775" w:author="Edwin Villanueva Talavera" w:date="2019-06-02T11:17:00Z">
            <w:rPr>
              <w:rFonts w:ascii="Courier New" w:eastAsia="Times New Roman" w:hAnsi="Courier New" w:cs="Courier New"/>
              <w:noProof/>
              <w:color w:val="333333"/>
              <w:sz w:val="21"/>
              <w:szCs w:val="21"/>
              <w:lang w:eastAsia="es-PE"/>
            </w:rPr>
          </w:rPrChange>
        </w:rPr>
        <w:t>(especie[</w:t>
      </w:r>
      <w:r w:rsidRPr="00FD6FF2">
        <w:rPr>
          <w:rFonts w:ascii="Courier New" w:eastAsia="Times New Roman" w:hAnsi="Courier New" w:cs="Courier New"/>
          <w:noProof/>
          <w:color w:val="666666"/>
          <w:sz w:val="21"/>
          <w:szCs w:val="21"/>
          <w:lang w:val="en-US" w:eastAsia="es-PE"/>
          <w:rPrChange w:id="2776"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77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78" w:author="Edwin Villanueva Talavera" w:date="2019-06-02T11:17:00Z">
            <w:rPr>
              <w:rFonts w:ascii="Courier New" w:eastAsia="Times New Roman" w:hAnsi="Courier New" w:cs="Courier New"/>
              <w:noProof/>
              <w:color w:val="BA2121"/>
              <w:sz w:val="21"/>
              <w:szCs w:val="21"/>
              <w:lang w:eastAsia="es-PE"/>
            </w:rPr>
          </w:rPrChange>
        </w:rPr>
        <w:t>" lncRNA                                      "</w:t>
      </w:r>
      <w:r w:rsidRPr="00FD6FF2">
        <w:rPr>
          <w:rFonts w:ascii="Courier New" w:eastAsia="Times New Roman" w:hAnsi="Courier New" w:cs="Courier New"/>
          <w:noProof/>
          <w:color w:val="333333"/>
          <w:sz w:val="21"/>
          <w:szCs w:val="21"/>
          <w:lang w:val="en-US" w:eastAsia="es-PE"/>
          <w:rPrChange w:id="2779"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278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2781"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2" w:author="Edwin Villanueva Talavera" w:date="2019-06-02T11:17:00Z">
            <w:rPr>
              <w:rFonts w:ascii="Courier New" w:eastAsia="Times New Roman" w:hAnsi="Courier New" w:cs="Courier New"/>
              <w:noProof/>
              <w:color w:val="333333"/>
              <w:sz w:val="21"/>
              <w:szCs w:val="21"/>
              <w:lang w:eastAsia="es-PE"/>
            </w:rPr>
          </w:rPrChange>
        </w:rPr>
        <w:t>)</w:t>
      </w:r>
    </w:p>
    <w:p w14:paraId="1997C44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78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784" w:author="Edwin Villanueva Talavera" w:date="2019-06-02T11:17:00Z">
            <w:rPr>
              <w:rFonts w:ascii="Courier New" w:eastAsia="Times New Roman" w:hAnsi="Courier New" w:cs="Courier New"/>
              <w:noProof/>
              <w:color w:val="333333"/>
              <w:sz w:val="21"/>
              <w:szCs w:val="21"/>
              <w:lang w:eastAsia="es-PE"/>
            </w:rPr>
          </w:rPrChange>
        </w:rPr>
        <w:t xml:space="preserve">    lncRNA_cds </w:t>
      </w:r>
      <w:r w:rsidRPr="00FD6FF2">
        <w:rPr>
          <w:rFonts w:ascii="Courier New" w:eastAsia="Times New Roman" w:hAnsi="Courier New" w:cs="Courier New"/>
          <w:noProof/>
          <w:color w:val="666666"/>
          <w:sz w:val="21"/>
          <w:szCs w:val="21"/>
          <w:lang w:val="en-US" w:eastAsia="es-PE"/>
          <w:rPrChange w:id="278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87"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78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8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0" w:author="Edwin Villanueva Talavera" w:date="2019-06-02T11:17:00Z">
            <w:rPr>
              <w:rFonts w:ascii="Courier New" w:eastAsia="Times New Roman" w:hAnsi="Courier New" w:cs="Courier New"/>
              <w:noProof/>
              <w:color w:val="333333"/>
              <w:sz w:val="21"/>
              <w:szCs w:val="21"/>
              <w:lang w:eastAsia="es-PE"/>
            </w:rPr>
          </w:rPrChange>
        </w:rPr>
        <w:t xml:space="preserve"> input_directory_lncRNA </w:t>
      </w:r>
      <w:r w:rsidRPr="00FD6FF2">
        <w:rPr>
          <w:rFonts w:ascii="Courier New" w:eastAsia="Times New Roman" w:hAnsi="Courier New" w:cs="Courier New"/>
          <w:noProof/>
          <w:color w:val="666666"/>
          <w:sz w:val="21"/>
          <w:szCs w:val="21"/>
          <w:lang w:val="en-US" w:eastAsia="es-PE"/>
          <w:rPrChange w:id="279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2"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793"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79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9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79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797" w:author="Edwin Villanueva Talavera" w:date="2019-06-02T11:17:00Z">
            <w:rPr>
              <w:rFonts w:ascii="Courier New" w:eastAsia="Times New Roman" w:hAnsi="Courier New" w:cs="Courier New"/>
              <w:noProof/>
              <w:color w:val="BA2121"/>
              <w:sz w:val="21"/>
              <w:szCs w:val="21"/>
              <w:lang w:eastAsia="es-PE"/>
            </w:rPr>
          </w:rPrChange>
        </w:rPr>
        <w:t>".lncRNA.fasta"</w:t>
      </w:r>
      <w:r w:rsidRPr="00FD6FF2">
        <w:rPr>
          <w:rFonts w:ascii="Courier New" w:eastAsia="Times New Roman" w:hAnsi="Courier New" w:cs="Courier New"/>
          <w:noProof/>
          <w:color w:val="333333"/>
          <w:sz w:val="21"/>
          <w:szCs w:val="21"/>
          <w:lang w:val="en-US" w:eastAsia="es-PE"/>
          <w:rPrChange w:id="279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79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01" w:author="Edwin Villanueva Talavera" w:date="2019-06-02T11:17:00Z">
            <w:rPr>
              <w:rFonts w:ascii="Courier New" w:eastAsia="Times New Roman" w:hAnsi="Courier New" w:cs="Courier New"/>
              <w:noProof/>
              <w:color w:val="BA2121"/>
              <w:sz w:val="21"/>
              <w:szCs w:val="21"/>
              <w:lang w:eastAsia="es-PE"/>
            </w:rPr>
          </w:rPrChange>
        </w:rPr>
        <w:t>"'"</w:t>
      </w:r>
    </w:p>
    <w:p w14:paraId="6E5196A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0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03" w:author="Edwin Villanueva Talavera" w:date="2019-06-02T11:17:00Z">
            <w:rPr>
              <w:rFonts w:ascii="Courier New" w:eastAsia="Times New Roman" w:hAnsi="Courier New" w:cs="Courier New"/>
              <w:noProof/>
              <w:color w:val="333333"/>
              <w:sz w:val="21"/>
              <w:szCs w:val="21"/>
              <w:lang w:eastAsia="es-PE"/>
            </w:rPr>
          </w:rPrChange>
        </w:rPr>
        <w:t xml:space="preserve">    salida </w:t>
      </w:r>
      <w:r w:rsidRPr="00FD6FF2">
        <w:rPr>
          <w:rFonts w:ascii="Courier New" w:eastAsia="Times New Roman" w:hAnsi="Courier New" w:cs="Courier New"/>
          <w:noProof/>
          <w:color w:val="666666"/>
          <w:sz w:val="21"/>
          <w:szCs w:val="21"/>
          <w:lang w:val="en-US" w:eastAsia="es-PE"/>
          <w:rPrChange w:id="280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06"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0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09" w:author="Edwin Villanueva Talavera" w:date="2019-06-02T11:17:00Z">
            <w:rPr>
              <w:rFonts w:ascii="Courier New" w:eastAsia="Times New Roman" w:hAnsi="Courier New" w:cs="Courier New"/>
              <w:noProof/>
              <w:color w:val="333333"/>
              <w:sz w:val="21"/>
              <w:szCs w:val="21"/>
              <w:lang w:eastAsia="es-PE"/>
            </w:rPr>
          </w:rPrChange>
        </w:rPr>
        <w:t xml:space="preserve"> output_directory </w:t>
      </w:r>
      <w:r w:rsidRPr="00FD6FF2">
        <w:rPr>
          <w:rFonts w:ascii="Courier New" w:eastAsia="Times New Roman" w:hAnsi="Courier New" w:cs="Courier New"/>
          <w:noProof/>
          <w:color w:val="666666"/>
          <w:sz w:val="21"/>
          <w:szCs w:val="21"/>
          <w:lang w:val="en-US" w:eastAsia="es-PE"/>
          <w:rPrChange w:id="281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1" w:author="Edwin Villanueva Talavera" w:date="2019-06-02T11:17:00Z">
            <w:rPr>
              <w:rFonts w:ascii="Courier New" w:eastAsia="Times New Roman" w:hAnsi="Courier New" w:cs="Courier New"/>
              <w:noProof/>
              <w:color w:val="333333"/>
              <w:sz w:val="21"/>
              <w:szCs w:val="21"/>
              <w:lang w:eastAsia="es-PE"/>
            </w:rPr>
          </w:rPrChange>
        </w:rPr>
        <w:t xml:space="preserve"> especie[</w:t>
      </w:r>
      <w:r w:rsidRPr="00FD6FF2">
        <w:rPr>
          <w:rFonts w:ascii="Courier New" w:eastAsia="Times New Roman" w:hAnsi="Courier New" w:cs="Courier New"/>
          <w:noProof/>
          <w:color w:val="666666"/>
          <w:sz w:val="21"/>
          <w:szCs w:val="21"/>
          <w:lang w:val="en-US" w:eastAsia="es-PE"/>
          <w:rPrChange w:id="2812"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81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1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16" w:author="Edwin Villanueva Talavera" w:date="2019-06-02T11:17:00Z">
            <w:rPr>
              <w:rFonts w:ascii="Courier New" w:eastAsia="Times New Roman" w:hAnsi="Courier New" w:cs="Courier New"/>
              <w:noProof/>
              <w:color w:val="BA2121"/>
              <w:sz w:val="21"/>
              <w:szCs w:val="21"/>
              <w:lang w:eastAsia="es-PE"/>
            </w:rPr>
          </w:rPrChange>
        </w:rPr>
        <w:t>".lncRNA.tsv"</w:t>
      </w:r>
      <w:r w:rsidRPr="00FD6FF2">
        <w:rPr>
          <w:rFonts w:ascii="Courier New" w:eastAsia="Times New Roman" w:hAnsi="Courier New" w:cs="Courier New"/>
          <w:noProof/>
          <w:color w:val="333333"/>
          <w:sz w:val="21"/>
          <w:szCs w:val="21"/>
          <w:lang w:val="en-US" w:eastAsia="es-PE"/>
          <w:rPrChange w:id="281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1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1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2820" w:author="Edwin Villanueva Talavera" w:date="2019-06-02T11:17:00Z">
            <w:rPr>
              <w:rFonts w:ascii="Courier New" w:eastAsia="Times New Roman" w:hAnsi="Courier New" w:cs="Courier New"/>
              <w:noProof/>
              <w:color w:val="BA2121"/>
              <w:sz w:val="21"/>
              <w:szCs w:val="21"/>
              <w:lang w:eastAsia="es-PE"/>
            </w:rPr>
          </w:rPrChange>
        </w:rPr>
        <w:t>"'"</w:t>
      </w:r>
    </w:p>
    <w:p w14:paraId="4B0D941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2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2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23"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824" w:author="Edwin Villanueva Talavera" w:date="2019-06-02T11:17:00Z">
            <w:rPr>
              <w:rFonts w:ascii="Courier New" w:eastAsia="Times New Roman" w:hAnsi="Courier New" w:cs="Courier New"/>
              <w:noProof/>
              <w:color w:val="333333"/>
              <w:sz w:val="21"/>
              <w:szCs w:val="21"/>
              <w:lang w:eastAsia="es-PE"/>
            </w:rPr>
          </w:rPrChange>
        </w:rPr>
        <w:t xml:space="preserve"> io</w:t>
      </w:r>
      <w:r w:rsidRPr="00FD6FF2">
        <w:rPr>
          <w:rFonts w:ascii="Courier New" w:eastAsia="Times New Roman" w:hAnsi="Courier New" w:cs="Courier New"/>
          <w:noProof/>
          <w:color w:val="666666"/>
          <w:sz w:val="21"/>
          <w:szCs w:val="21"/>
          <w:lang w:val="en-US" w:eastAsia="es-PE"/>
          <w:rPrChange w:id="282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26" w:author="Edwin Villanueva Talavera" w:date="2019-06-02T11:17:00Z">
            <w:rPr>
              <w:rFonts w:ascii="Courier New" w:eastAsia="Times New Roman" w:hAnsi="Courier New" w:cs="Courier New"/>
              <w:noProof/>
              <w:color w:val="333333"/>
              <w:sz w:val="21"/>
              <w:szCs w:val="21"/>
              <w:lang w:eastAsia="es-PE"/>
            </w:rPr>
          </w:rPrChange>
        </w:rPr>
        <w:t xml:space="preserve">capture_output() </w:t>
      </w:r>
      <w:r w:rsidRPr="00FD6FF2">
        <w:rPr>
          <w:rFonts w:ascii="Courier New" w:eastAsia="Times New Roman" w:hAnsi="Courier New" w:cs="Courier New"/>
          <w:b/>
          <w:bCs/>
          <w:noProof/>
          <w:color w:val="008000"/>
          <w:sz w:val="21"/>
          <w:szCs w:val="21"/>
          <w:lang w:val="en-US" w:eastAsia="es-PE"/>
          <w:rPrChange w:id="2827"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828" w:author="Edwin Villanueva Talavera" w:date="2019-06-02T11:17:00Z">
            <w:rPr>
              <w:rFonts w:ascii="Courier New" w:eastAsia="Times New Roman" w:hAnsi="Courier New" w:cs="Courier New"/>
              <w:noProof/>
              <w:color w:val="333333"/>
              <w:sz w:val="21"/>
              <w:szCs w:val="21"/>
              <w:lang w:eastAsia="es-PE"/>
            </w:rPr>
          </w:rPrChange>
        </w:rPr>
        <w:t xml:space="preserve"> captured:</w:t>
      </w:r>
    </w:p>
    <w:p w14:paraId="62F6B69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2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333333"/>
          <w:sz w:val="21"/>
          <w:szCs w:val="21"/>
          <w:bdr w:val="single" w:sz="6" w:space="0" w:color="FF0000" w:frame="1"/>
          <w:lang w:val="en-US" w:eastAsia="es-PE"/>
          <w:rPrChange w:id="2831"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666666"/>
          <w:sz w:val="21"/>
          <w:szCs w:val="21"/>
          <w:lang w:val="en-US" w:eastAsia="es-PE"/>
          <w:rPrChange w:id="283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33" w:author="Edwin Villanueva Talavera" w:date="2019-06-02T11:17:00Z">
            <w:rPr>
              <w:rFonts w:ascii="Courier New" w:eastAsia="Times New Roman" w:hAnsi="Courier New" w:cs="Courier New"/>
              <w:noProof/>
              <w:color w:val="333333"/>
              <w:sz w:val="21"/>
              <w:szCs w:val="21"/>
              <w:lang w:eastAsia="es-PE"/>
            </w:rPr>
          </w:rPrChange>
        </w:rPr>
        <w:t>anaconda3</w:t>
      </w:r>
      <w:r w:rsidRPr="00FD6FF2">
        <w:rPr>
          <w:rFonts w:ascii="Courier New" w:eastAsia="Times New Roman" w:hAnsi="Courier New" w:cs="Courier New"/>
          <w:noProof/>
          <w:color w:val="666666"/>
          <w:sz w:val="21"/>
          <w:szCs w:val="21"/>
          <w:lang w:val="en-US" w:eastAsia="es-PE"/>
          <w:rPrChange w:id="283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008000"/>
          <w:sz w:val="21"/>
          <w:szCs w:val="21"/>
          <w:lang w:val="en-US" w:eastAsia="es-PE"/>
          <w:rPrChange w:id="2835" w:author="Edwin Villanueva Talavera" w:date="2019-06-02T11:17:00Z">
            <w:rPr>
              <w:rFonts w:ascii="Courier New" w:eastAsia="Times New Roman" w:hAnsi="Courier New" w:cs="Courier New"/>
              <w:noProof/>
              <w:color w:val="008000"/>
              <w:sz w:val="21"/>
              <w:szCs w:val="21"/>
              <w:lang w:eastAsia="es-PE"/>
            </w:rPr>
          </w:rPrChange>
        </w:rPr>
        <w:t>bin</w:t>
      </w:r>
      <w:r w:rsidRPr="00FD6FF2">
        <w:rPr>
          <w:rFonts w:ascii="Courier New" w:eastAsia="Times New Roman" w:hAnsi="Courier New" w:cs="Courier New"/>
          <w:noProof/>
          <w:color w:val="666666"/>
          <w:sz w:val="21"/>
          <w:szCs w:val="21"/>
          <w:lang w:val="en-US" w:eastAsia="es-PE"/>
          <w:rPrChange w:id="283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37" w:author="Edwin Villanueva Talavera" w:date="2019-06-02T11:17:00Z">
            <w:rPr>
              <w:rFonts w:ascii="Courier New" w:eastAsia="Times New Roman" w:hAnsi="Courier New" w:cs="Courier New"/>
              <w:noProof/>
              <w:color w:val="333333"/>
              <w:sz w:val="21"/>
              <w:szCs w:val="21"/>
              <w:lang w:eastAsia="es-PE"/>
            </w:rPr>
          </w:rPrChange>
        </w:rPr>
        <w:t xml:space="preserve">diamond blastx </w:t>
      </w:r>
      <w:r w:rsidRPr="00FD6FF2">
        <w:rPr>
          <w:rFonts w:ascii="Courier New" w:eastAsia="Times New Roman" w:hAnsi="Courier New" w:cs="Courier New"/>
          <w:noProof/>
          <w:color w:val="666666"/>
          <w:sz w:val="21"/>
          <w:szCs w:val="21"/>
          <w:lang w:val="en-US" w:eastAsia="es-PE"/>
          <w:rPrChange w:id="283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39" w:author="Edwin Villanueva Talavera" w:date="2019-06-02T11:17:00Z">
            <w:rPr>
              <w:rFonts w:ascii="Courier New" w:eastAsia="Times New Roman" w:hAnsi="Courier New" w:cs="Courier New"/>
              <w:noProof/>
              <w:color w:val="333333"/>
              <w:sz w:val="21"/>
              <w:szCs w:val="21"/>
              <w:lang w:eastAsia="es-PE"/>
            </w:rPr>
          </w:rPrChange>
        </w:rPr>
        <w:t xml:space="preserve">d </w:t>
      </w:r>
      <w:r w:rsidRPr="00FD6FF2">
        <w:rPr>
          <w:rFonts w:ascii="Courier New" w:eastAsia="Times New Roman" w:hAnsi="Courier New" w:cs="Courier New"/>
          <w:noProof/>
          <w:color w:val="333333"/>
          <w:sz w:val="21"/>
          <w:szCs w:val="21"/>
          <w:bdr w:val="single" w:sz="6" w:space="0" w:color="FF0000" w:frame="1"/>
          <w:lang w:val="en-US" w:eastAsia="es-PE"/>
          <w:rPrChange w:id="2840"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41" w:author="Edwin Villanueva Talavera" w:date="2019-06-02T11:17:00Z">
            <w:rPr>
              <w:rFonts w:ascii="Courier New" w:eastAsia="Times New Roman" w:hAnsi="Courier New" w:cs="Courier New"/>
              <w:noProof/>
              <w:color w:val="333333"/>
              <w:sz w:val="21"/>
              <w:szCs w:val="21"/>
              <w:lang w:eastAsia="es-PE"/>
            </w:rPr>
          </w:rPrChange>
        </w:rPr>
        <w:t xml:space="preserve">diamond_db </w:t>
      </w:r>
      <w:r w:rsidRPr="00FD6FF2">
        <w:rPr>
          <w:rFonts w:ascii="Courier New" w:eastAsia="Times New Roman" w:hAnsi="Courier New" w:cs="Courier New"/>
          <w:noProof/>
          <w:color w:val="666666"/>
          <w:sz w:val="21"/>
          <w:szCs w:val="21"/>
          <w:lang w:val="en-US" w:eastAsia="es-PE"/>
          <w:rPrChange w:id="284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3" w:author="Edwin Villanueva Talavera" w:date="2019-06-02T11:17:00Z">
            <w:rPr>
              <w:rFonts w:ascii="Courier New" w:eastAsia="Times New Roman" w:hAnsi="Courier New" w:cs="Courier New"/>
              <w:noProof/>
              <w:color w:val="333333"/>
              <w:sz w:val="21"/>
              <w:szCs w:val="21"/>
              <w:lang w:eastAsia="es-PE"/>
            </w:rPr>
          </w:rPrChange>
        </w:rPr>
        <w:t xml:space="preserve">q </w:t>
      </w:r>
      <w:r w:rsidRPr="00FD6FF2">
        <w:rPr>
          <w:rFonts w:ascii="Courier New" w:eastAsia="Times New Roman" w:hAnsi="Courier New" w:cs="Courier New"/>
          <w:noProof/>
          <w:color w:val="333333"/>
          <w:sz w:val="21"/>
          <w:szCs w:val="21"/>
          <w:bdr w:val="single" w:sz="6" w:space="0" w:color="FF0000" w:frame="1"/>
          <w:lang w:val="en-US" w:eastAsia="es-PE"/>
          <w:rPrChange w:id="2844"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45" w:author="Edwin Villanueva Talavera" w:date="2019-06-02T11:17:00Z">
            <w:rPr>
              <w:rFonts w:ascii="Courier New" w:eastAsia="Times New Roman" w:hAnsi="Courier New" w:cs="Courier New"/>
              <w:noProof/>
              <w:color w:val="333333"/>
              <w:sz w:val="21"/>
              <w:szCs w:val="21"/>
              <w:lang w:eastAsia="es-PE"/>
            </w:rPr>
          </w:rPrChange>
        </w:rPr>
        <w:t xml:space="preserve">lncRNA_cds </w:t>
      </w:r>
      <w:r w:rsidRPr="00FD6FF2">
        <w:rPr>
          <w:rFonts w:ascii="Courier New" w:eastAsia="Times New Roman" w:hAnsi="Courier New" w:cs="Courier New"/>
          <w:noProof/>
          <w:color w:val="666666"/>
          <w:sz w:val="21"/>
          <w:szCs w:val="21"/>
          <w:lang w:val="en-US" w:eastAsia="es-PE"/>
          <w:rPrChange w:id="284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47" w:author="Edwin Villanueva Talavera" w:date="2019-06-02T11:17:00Z">
            <w:rPr>
              <w:rFonts w:ascii="Courier New" w:eastAsia="Times New Roman" w:hAnsi="Courier New" w:cs="Courier New"/>
              <w:noProof/>
              <w:color w:val="333333"/>
              <w:sz w:val="21"/>
              <w:szCs w:val="21"/>
              <w:lang w:eastAsia="es-PE"/>
            </w:rPr>
          </w:rPrChange>
        </w:rPr>
        <w:t xml:space="preserve">o </w:t>
      </w:r>
      <w:r w:rsidRPr="00FD6FF2">
        <w:rPr>
          <w:rFonts w:ascii="Courier New" w:eastAsia="Times New Roman" w:hAnsi="Courier New" w:cs="Courier New"/>
          <w:noProof/>
          <w:color w:val="333333"/>
          <w:sz w:val="21"/>
          <w:szCs w:val="21"/>
          <w:bdr w:val="single" w:sz="6" w:space="0" w:color="FF0000" w:frame="1"/>
          <w:lang w:val="en-US" w:eastAsia="es-PE"/>
          <w:rPrChange w:id="2848" w:author="Edwin Villanueva Talavera" w:date="2019-06-02T11:17:00Z">
            <w:rPr>
              <w:rFonts w:ascii="Courier New" w:eastAsia="Times New Roman" w:hAnsi="Courier New" w:cs="Courier New"/>
              <w:noProof/>
              <w:color w:val="333333"/>
              <w:sz w:val="21"/>
              <w:szCs w:val="21"/>
              <w:bdr w:val="single" w:sz="6" w:space="0" w:color="FF0000" w:frame="1"/>
              <w:lang w:eastAsia="es-PE"/>
            </w:rPr>
          </w:rPrChange>
        </w:rPr>
        <w:t>$</w:t>
      </w:r>
      <w:r w:rsidRPr="00FD6FF2">
        <w:rPr>
          <w:rFonts w:ascii="Courier New" w:eastAsia="Times New Roman" w:hAnsi="Courier New" w:cs="Courier New"/>
          <w:noProof/>
          <w:color w:val="333333"/>
          <w:sz w:val="21"/>
          <w:szCs w:val="21"/>
          <w:lang w:val="en-US" w:eastAsia="es-PE"/>
          <w:rPrChange w:id="2849" w:author="Edwin Villanueva Talavera" w:date="2019-06-02T11:17:00Z">
            <w:rPr>
              <w:rFonts w:ascii="Courier New" w:eastAsia="Times New Roman" w:hAnsi="Courier New" w:cs="Courier New"/>
              <w:noProof/>
              <w:color w:val="333333"/>
              <w:sz w:val="21"/>
              <w:szCs w:val="21"/>
              <w:lang w:eastAsia="es-PE"/>
            </w:rPr>
          </w:rPrChange>
        </w:rPr>
        <w:t xml:space="preserve">salida </w:t>
      </w:r>
      <w:r w:rsidRPr="00FD6FF2">
        <w:rPr>
          <w:rFonts w:ascii="Courier New" w:eastAsia="Times New Roman" w:hAnsi="Courier New" w:cs="Courier New"/>
          <w:noProof/>
          <w:color w:val="666666"/>
          <w:sz w:val="21"/>
          <w:szCs w:val="21"/>
          <w:lang w:val="en-US" w:eastAsia="es-PE"/>
          <w:rPrChange w:id="285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1" w:author="Edwin Villanueva Talavera" w:date="2019-06-02T11:17:00Z">
            <w:rPr>
              <w:rFonts w:ascii="Courier New" w:eastAsia="Times New Roman" w:hAnsi="Courier New" w:cs="Courier New"/>
              <w:noProof/>
              <w:color w:val="333333"/>
              <w:sz w:val="21"/>
              <w:szCs w:val="21"/>
              <w:lang w:eastAsia="es-PE"/>
            </w:rPr>
          </w:rPrChange>
        </w:rPr>
        <w:t xml:space="preserve">k </w:t>
      </w:r>
      <w:r w:rsidRPr="00FD6FF2">
        <w:rPr>
          <w:rFonts w:ascii="Courier New" w:eastAsia="Times New Roman" w:hAnsi="Courier New" w:cs="Courier New"/>
          <w:noProof/>
          <w:color w:val="666666"/>
          <w:sz w:val="21"/>
          <w:szCs w:val="21"/>
          <w:lang w:val="en-US" w:eastAsia="es-PE"/>
          <w:rPrChange w:id="2852" w:author="Edwin Villanueva Talavera" w:date="2019-06-02T11:17:00Z">
            <w:rPr>
              <w:rFonts w:ascii="Courier New" w:eastAsia="Times New Roman" w:hAnsi="Courier New" w:cs="Courier New"/>
              <w:noProof/>
              <w:color w:val="666666"/>
              <w:sz w:val="21"/>
              <w:szCs w:val="21"/>
              <w:lang w:eastAsia="es-PE"/>
            </w:rPr>
          </w:rPrChange>
        </w:rPr>
        <w:t>5</w:t>
      </w:r>
      <w:r w:rsidRPr="00FD6FF2">
        <w:rPr>
          <w:rFonts w:ascii="Courier New" w:eastAsia="Times New Roman" w:hAnsi="Courier New" w:cs="Courier New"/>
          <w:noProof/>
          <w:color w:val="333333"/>
          <w:sz w:val="21"/>
          <w:szCs w:val="21"/>
          <w:lang w:val="en-US" w:eastAsia="es-PE"/>
          <w:rPrChange w:id="285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5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5" w:author="Edwin Villanueva Talavera" w:date="2019-06-02T11:17:00Z">
            <w:rPr>
              <w:rFonts w:ascii="Courier New" w:eastAsia="Times New Roman" w:hAnsi="Courier New" w:cs="Courier New"/>
              <w:noProof/>
              <w:color w:val="333333"/>
              <w:sz w:val="21"/>
              <w:szCs w:val="21"/>
              <w:lang w:eastAsia="es-PE"/>
            </w:rPr>
          </w:rPrChange>
        </w:rPr>
        <w:t xml:space="preserve">gapopen </w:t>
      </w:r>
      <w:r w:rsidRPr="00FD6FF2">
        <w:rPr>
          <w:rFonts w:ascii="Courier New" w:eastAsia="Times New Roman" w:hAnsi="Courier New" w:cs="Courier New"/>
          <w:noProof/>
          <w:color w:val="666666"/>
          <w:sz w:val="21"/>
          <w:szCs w:val="21"/>
          <w:lang w:val="en-US" w:eastAsia="es-PE"/>
          <w:rPrChange w:id="2856" w:author="Edwin Villanueva Talavera" w:date="2019-06-02T11:17:00Z">
            <w:rPr>
              <w:rFonts w:ascii="Courier New" w:eastAsia="Times New Roman" w:hAnsi="Courier New" w:cs="Courier New"/>
              <w:noProof/>
              <w:color w:val="666666"/>
              <w:sz w:val="21"/>
              <w:szCs w:val="21"/>
              <w:lang w:eastAsia="es-PE"/>
            </w:rPr>
          </w:rPrChange>
        </w:rPr>
        <w:t>11</w:t>
      </w:r>
      <w:r w:rsidRPr="00FD6FF2">
        <w:rPr>
          <w:rFonts w:ascii="Courier New" w:eastAsia="Times New Roman" w:hAnsi="Courier New" w:cs="Courier New"/>
          <w:noProof/>
          <w:color w:val="333333"/>
          <w:sz w:val="21"/>
          <w:szCs w:val="21"/>
          <w:lang w:val="en-US" w:eastAsia="es-PE"/>
          <w:rPrChange w:id="285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5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59" w:author="Edwin Villanueva Talavera" w:date="2019-06-02T11:17:00Z">
            <w:rPr>
              <w:rFonts w:ascii="Courier New" w:eastAsia="Times New Roman" w:hAnsi="Courier New" w:cs="Courier New"/>
              <w:noProof/>
              <w:color w:val="333333"/>
              <w:sz w:val="21"/>
              <w:szCs w:val="21"/>
              <w:lang w:eastAsia="es-PE"/>
            </w:rPr>
          </w:rPrChange>
        </w:rPr>
        <w:t xml:space="preserve">gapextend </w:t>
      </w:r>
      <w:r w:rsidRPr="00FD6FF2">
        <w:rPr>
          <w:rFonts w:ascii="Courier New" w:eastAsia="Times New Roman" w:hAnsi="Courier New" w:cs="Courier New"/>
          <w:noProof/>
          <w:color w:val="666666"/>
          <w:sz w:val="21"/>
          <w:szCs w:val="21"/>
          <w:lang w:val="en-US" w:eastAsia="es-PE"/>
          <w:rPrChange w:id="2860"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86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86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3" w:author="Edwin Villanueva Talavera" w:date="2019-06-02T11:17:00Z">
            <w:rPr>
              <w:rFonts w:ascii="Courier New" w:eastAsia="Times New Roman" w:hAnsi="Courier New" w:cs="Courier New"/>
              <w:noProof/>
              <w:color w:val="333333"/>
              <w:sz w:val="21"/>
              <w:szCs w:val="21"/>
              <w:lang w:eastAsia="es-PE"/>
            </w:rPr>
          </w:rPrChange>
        </w:rPr>
        <w:t>more</w:t>
      </w:r>
      <w:r w:rsidRPr="00FD6FF2">
        <w:rPr>
          <w:rFonts w:ascii="Courier New" w:eastAsia="Times New Roman" w:hAnsi="Courier New" w:cs="Courier New"/>
          <w:noProof/>
          <w:color w:val="666666"/>
          <w:sz w:val="21"/>
          <w:szCs w:val="21"/>
          <w:lang w:val="en-US" w:eastAsia="es-PE"/>
          <w:rPrChange w:id="286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5" w:author="Edwin Villanueva Talavera" w:date="2019-06-02T11:17:00Z">
            <w:rPr>
              <w:rFonts w:ascii="Courier New" w:eastAsia="Times New Roman" w:hAnsi="Courier New" w:cs="Courier New"/>
              <w:noProof/>
              <w:color w:val="333333"/>
              <w:sz w:val="21"/>
              <w:szCs w:val="21"/>
              <w:lang w:eastAsia="es-PE"/>
            </w:rPr>
          </w:rPrChange>
        </w:rPr>
        <w:t xml:space="preserve">sensitive </w:t>
      </w:r>
      <w:r w:rsidRPr="00FD6FF2">
        <w:rPr>
          <w:rFonts w:ascii="Courier New" w:eastAsia="Times New Roman" w:hAnsi="Courier New" w:cs="Courier New"/>
          <w:noProof/>
          <w:color w:val="666666"/>
          <w:sz w:val="21"/>
          <w:szCs w:val="21"/>
          <w:lang w:val="en-US" w:eastAsia="es-PE"/>
          <w:rPrChange w:id="286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67" w:author="Edwin Villanueva Talavera" w:date="2019-06-02T11:17:00Z">
            <w:rPr>
              <w:rFonts w:ascii="Courier New" w:eastAsia="Times New Roman" w:hAnsi="Courier New" w:cs="Courier New"/>
              <w:noProof/>
              <w:color w:val="333333"/>
              <w:sz w:val="21"/>
              <w:szCs w:val="21"/>
              <w:lang w:eastAsia="es-PE"/>
            </w:rPr>
          </w:rPrChange>
        </w:rPr>
        <w:t xml:space="preserve">f </w:t>
      </w:r>
      <w:r w:rsidRPr="00FD6FF2">
        <w:rPr>
          <w:rFonts w:ascii="Courier New" w:eastAsia="Times New Roman" w:hAnsi="Courier New" w:cs="Courier New"/>
          <w:noProof/>
          <w:color w:val="666666"/>
          <w:sz w:val="21"/>
          <w:szCs w:val="21"/>
          <w:lang w:val="en-US" w:eastAsia="es-PE"/>
          <w:rPrChange w:id="2868" w:author="Edwin Villanueva Talavera" w:date="2019-06-02T11:17:00Z">
            <w:rPr>
              <w:rFonts w:ascii="Courier New" w:eastAsia="Times New Roman" w:hAnsi="Courier New" w:cs="Courier New"/>
              <w:noProof/>
              <w:color w:val="666666"/>
              <w:sz w:val="21"/>
              <w:szCs w:val="21"/>
              <w:lang w:eastAsia="es-PE"/>
            </w:rPr>
          </w:rPrChange>
        </w:rPr>
        <w:t>6</w:t>
      </w:r>
      <w:r w:rsidRPr="00FD6FF2">
        <w:rPr>
          <w:rFonts w:ascii="Courier New" w:eastAsia="Times New Roman" w:hAnsi="Courier New" w:cs="Courier New"/>
          <w:noProof/>
          <w:color w:val="333333"/>
          <w:sz w:val="21"/>
          <w:szCs w:val="21"/>
          <w:lang w:val="en-US" w:eastAsia="es-PE"/>
          <w:rPrChange w:id="2869" w:author="Edwin Villanueva Talavera" w:date="2019-06-02T11:17:00Z">
            <w:rPr>
              <w:rFonts w:ascii="Courier New" w:eastAsia="Times New Roman" w:hAnsi="Courier New" w:cs="Courier New"/>
              <w:noProof/>
              <w:color w:val="333333"/>
              <w:sz w:val="21"/>
              <w:szCs w:val="21"/>
              <w:lang w:eastAsia="es-PE"/>
            </w:rPr>
          </w:rPrChange>
        </w:rPr>
        <w:t xml:space="preserve"> qseqid pident length qframe qstart qend sstart send evalue bitscore</w:t>
      </w:r>
    </w:p>
    <w:p w14:paraId="2DC73A8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70"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71" w:author="Edwin Villanueva Talavera" w:date="2019-06-02T11:17:00Z">
            <w:rPr>
              <w:rFonts w:ascii="Courier New" w:eastAsia="Times New Roman" w:hAnsi="Courier New" w:cs="Courier New"/>
              <w:noProof/>
              <w:color w:val="333333"/>
              <w:sz w:val="21"/>
              <w:szCs w:val="21"/>
              <w:lang w:eastAsia="es-PE"/>
            </w:rPr>
          </w:rPrChang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96F26CF" w:rsidR="00F25E44" w:rsidRPr="00E16EF8" w:rsidRDefault="00F25E44" w:rsidP="00F25E44">
      <w:pPr>
        <w:pStyle w:val="Ttulo2"/>
        <w:numPr>
          <w:ilvl w:val="0"/>
          <w:numId w:val="21"/>
        </w:numPr>
        <w:rPr>
          <w:noProof/>
        </w:rPr>
      </w:pPr>
      <w:bookmarkStart w:id="2872" w:name="_Ref6605508"/>
      <w:bookmarkStart w:id="2873" w:name="_Toc10327588"/>
      <w:r w:rsidRPr="00E16EF8">
        <w:rPr>
          <w:noProof/>
        </w:rPr>
        <w:t xml:space="preserve">: Diamond – </w:t>
      </w:r>
      <w:bookmarkEnd w:id="2872"/>
      <w:r w:rsidR="00176609">
        <w:rPr>
          <w:noProof/>
        </w:rPr>
        <w:t>Extracción de características</w:t>
      </w:r>
      <w:bookmarkEnd w:id="2873"/>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7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7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76" w:author="Edwin Villanueva Talavera" w:date="2019-06-02T11:17:00Z">
            <w:rPr>
              <w:rFonts w:ascii="Courier New" w:eastAsia="Times New Roman" w:hAnsi="Courier New" w:cs="Courier New"/>
              <w:b/>
              <w:bCs/>
              <w:noProof/>
              <w:color w:val="008000"/>
              <w:sz w:val="21"/>
              <w:szCs w:val="21"/>
              <w:lang w:eastAsia="es-PE"/>
            </w:rPr>
          </w:rPrChange>
        </w:rPr>
        <w:t>with</w:t>
      </w:r>
      <w:r w:rsidRPr="00FD6FF2">
        <w:rPr>
          <w:rFonts w:ascii="Courier New" w:eastAsia="Times New Roman" w:hAnsi="Courier New" w:cs="Courier New"/>
          <w:noProof/>
          <w:color w:val="333333"/>
          <w:sz w:val="21"/>
          <w:szCs w:val="21"/>
          <w:lang w:val="en-US" w:eastAsia="es-PE"/>
          <w:rPrChange w:id="287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878" w:author="Edwin Villanueva Talavera" w:date="2019-06-02T11:17:00Z">
            <w:rPr>
              <w:rFonts w:ascii="Courier New" w:eastAsia="Times New Roman" w:hAnsi="Courier New" w:cs="Courier New"/>
              <w:noProof/>
              <w:color w:val="008000"/>
              <w:sz w:val="21"/>
              <w:szCs w:val="21"/>
              <w:lang w:eastAsia="es-PE"/>
            </w:rPr>
          </w:rPrChange>
        </w:rPr>
        <w:t>open</w:t>
      </w:r>
      <w:r w:rsidRPr="00FD6FF2">
        <w:rPr>
          <w:rFonts w:ascii="Courier New" w:eastAsia="Times New Roman" w:hAnsi="Courier New" w:cs="Courier New"/>
          <w:noProof/>
          <w:color w:val="333333"/>
          <w:sz w:val="21"/>
          <w:szCs w:val="21"/>
          <w:lang w:val="en-US" w:eastAsia="es-PE"/>
          <w:rPrChange w:id="2879" w:author="Edwin Villanueva Talavera" w:date="2019-06-02T11:17:00Z">
            <w:rPr>
              <w:rFonts w:ascii="Courier New" w:eastAsia="Times New Roman" w:hAnsi="Courier New" w:cs="Courier New"/>
              <w:noProof/>
              <w:color w:val="333333"/>
              <w:sz w:val="21"/>
              <w:szCs w:val="21"/>
              <w:lang w:eastAsia="es-PE"/>
            </w:rPr>
          </w:rPrChange>
        </w:rPr>
        <w:t xml:space="preserve">(blast_file, </w:t>
      </w:r>
      <w:r w:rsidRPr="00FD6FF2">
        <w:rPr>
          <w:rFonts w:ascii="Courier New" w:eastAsia="Times New Roman" w:hAnsi="Courier New" w:cs="Courier New"/>
          <w:noProof/>
          <w:color w:val="BA2121"/>
          <w:sz w:val="21"/>
          <w:szCs w:val="21"/>
          <w:lang w:val="en-US" w:eastAsia="es-PE"/>
          <w:rPrChange w:id="2880" w:author="Edwin Villanueva Talavera" w:date="2019-06-02T11:17:00Z">
            <w:rPr>
              <w:rFonts w:ascii="Courier New" w:eastAsia="Times New Roman" w:hAnsi="Courier New" w:cs="Courier New"/>
              <w:noProof/>
              <w:color w:val="BA2121"/>
              <w:sz w:val="21"/>
              <w:szCs w:val="21"/>
              <w:lang w:eastAsia="es-PE"/>
            </w:rPr>
          </w:rPrChange>
        </w:rPr>
        <w:t>"r"</w:t>
      </w:r>
      <w:r w:rsidRPr="00FD6FF2">
        <w:rPr>
          <w:rFonts w:ascii="Courier New" w:eastAsia="Times New Roman" w:hAnsi="Courier New" w:cs="Courier New"/>
          <w:noProof/>
          <w:color w:val="333333"/>
          <w:sz w:val="21"/>
          <w:szCs w:val="21"/>
          <w:lang w:val="en-US" w:eastAsia="es-PE"/>
          <w:rPrChange w:id="288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882" w:author="Edwin Villanueva Talavera" w:date="2019-06-02T11:17:00Z">
            <w:rPr>
              <w:rFonts w:ascii="Courier New" w:eastAsia="Times New Roman" w:hAnsi="Courier New" w:cs="Courier New"/>
              <w:b/>
              <w:bCs/>
              <w:noProof/>
              <w:color w:val="008000"/>
              <w:sz w:val="21"/>
              <w:szCs w:val="21"/>
              <w:lang w:eastAsia="es-PE"/>
            </w:rPr>
          </w:rPrChange>
        </w:rPr>
        <w:t>as</w:t>
      </w:r>
      <w:r w:rsidRPr="00FD6FF2">
        <w:rPr>
          <w:rFonts w:ascii="Courier New" w:eastAsia="Times New Roman" w:hAnsi="Courier New" w:cs="Courier New"/>
          <w:noProof/>
          <w:color w:val="333333"/>
          <w:sz w:val="21"/>
          <w:szCs w:val="21"/>
          <w:lang w:val="en-US" w:eastAsia="es-PE"/>
          <w:rPrChange w:id="2883" w:author="Edwin Villanueva Talavera" w:date="2019-06-02T11:17:00Z">
            <w:rPr>
              <w:rFonts w:ascii="Courier New" w:eastAsia="Times New Roman" w:hAnsi="Courier New" w:cs="Courier New"/>
              <w:noProof/>
              <w:color w:val="333333"/>
              <w:sz w:val="21"/>
              <w:szCs w:val="21"/>
              <w:lang w:eastAsia="es-PE"/>
            </w:rPr>
          </w:rPrChange>
        </w:rPr>
        <w:t xml:space="preserve"> f:</w:t>
      </w:r>
    </w:p>
    <w:p w14:paraId="63D729C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8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85" w:author="Edwin Villanueva Talavera" w:date="2019-06-02T11:17:00Z">
            <w:rPr>
              <w:rFonts w:ascii="Courier New" w:eastAsia="Times New Roman" w:hAnsi="Courier New" w:cs="Courier New"/>
              <w:noProof/>
              <w:color w:val="333333"/>
              <w:sz w:val="21"/>
              <w:szCs w:val="21"/>
              <w:lang w:eastAsia="es-PE"/>
            </w:rPr>
          </w:rPrChange>
        </w:rPr>
        <w:t xml:space="preserve">        tab_reader </w:t>
      </w:r>
      <w:r w:rsidRPr="00FD6FF2">
        <w:rPr>
          <w:rFonts w:ascii="Courier New" w:eastAsia="Times New Roman" w:hAnsi="Courier New" w:cs="Courier New"/>
          <w:noProof/>
          <w:color w:val="666666"/>
          <w:sz w:val="21"/>
          <w:szCs w:val="21"/>
          <w:lang w:val="en-US" w:eastAsia="es-PE"/>
          <w:rPrChange w:id="288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87" w:author="Edwin Villanueva Talavera" w:date="2019-06-02T11:17:00Z">
            <w:rPr>
              <w:rFonts w:ascii="Courier New" w:eastAsia="Times New Roman" w:hAnsi="Courier New" w:cs="Courier New"/>
              <w:noProof/>
              <w:color w:val="333333"/>
              <w:sz w:val="21"/>
              <w:szCs w:val="21"/>
              <w:lang w:eastAsia="es-PE"/>
            </w:rPr>
          </w:rPrChange>
        </w:rPr>
        <w:t xml:space="preserve"> csv</w:t>
      </w:r>
      <w:r w:rsidRPr="00FD6FF2">
        <w:rPr>
          <w:rFonts w:ascii="Courier New" w:eastAsia="Times New Roman" w:hAnsi="Courier New" w:cs="Courier New"/>
          <w:noProof/>
          <w:color w:val="666666"/>
          <w:sz w:val="21"/>
          <w:szCs w:val="21"/>
          <w:lang w:val="en-US" w:eastAsia="es-PE"/>
          <w:rPrChange w:id="288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89" w:author="Edwin Villanueva Talavera" w:date="2019-06-02T11:17:00Z">
            <w:rPr>
              <w:rFonts w:ascii="Courier New" w:eastAsia="Times New Roman" w:hAnsi="Courier New" w:cs="Courier New"/>
              <w:noProof/>
              <w:color w:val="333333"/>
              <w:sz w:val="21"/>
              <w:szCs w:val="21"/>
              <w:lang w:eastAsia="es-PE"/>
            </w:rPr>
          </w:rPrChange>
        </w:rPr>
        <w:t>reader(f, delimiter</w:t>
      </w:r>
      <w:r w:rsidRPr="00FD6FF2">
        <w:rPr>
          <w:rFonts w:ascii="Courier New" w:eastAsia="Times New Roman" w:hAnsi="Courier New" w:cs="Courier New"/>
          <w:noProof/>
          <w:color w:val="666666"/>
          <w:sz w:val="21"/>
          <w:szCs w:val="21"/>
          <w:lang w:val="en-US" w:eastAsia="es-PE"/>
          <w:rPrChange w:id="289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1"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2892"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2893" w:author="Edwin Villanueva Talavera" w:date="2019-06-02T11:17:00Z">
            <w:rPr>
              <w:rFonts w:ascii="Courier New" w:eastAsia="Times New Roman" w:hAnsi="Courier New" w:cs="Courier New"/>
              <w:b/>
              <w:bCs/>
              <w:noProof/>
              <w:color w:val="BB6622"/>
              <w:sz w:val="21"/>
              <w:szCs w:val="21"/>
              <w:lang w:eastAsia="es-PE"/>
            </w:rPr>
          </w:rPrChange>
        </w:rPr>
        <w:t>\t</w:t>
      </w:r>
      <w:r w:rsidRPr="00FD6FF2">
        <w:rPr>
          <w:rFonts w:ascii="Courier New" w:eastAsia="Times New Roman" w:hAnsi="Courier New" w:cs="Courier New"/>
          <w:noProof/>
          <w:color w:val="BA2121"/>
          <w:sz w:val="21"/>
          <w:szCs w:val="21"/>
          <w:lang w:val="en-US" w:eastAsia="es-PE"/>
          <w:rPrChange w:id="2894"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5" w:author="Edwin Villanueva Talavera" w:date="2019-06-02T11:17:00Z">
            <w:rPr>
              <w:rFonts w:ascii="Courier New" w:eastAsia="Times New Roman" w:hAnsi="Courier New" w:cs="Courier New"/>
              <w:noProof/>
              <w:color w:val="333333"/>
              <w:sz w:val="21"/>
              <w:szCs w:val="21"/>
              <w:lang w:eastAsia="es-PE"/>
            </w:rPr>
          </w:rPrChange>
        </w:rPr>
        <w:t>))</w:t>
      </w:r>
    </w:p>
    <w:p w14:paraId="506ADBC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89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897" w:author="Edwin Villanueva Talavera" w:date="2019-06-02T11:17:00Z">
            <w:rPr>
              <w:rFonts w:ascii="Courier New" w:eastAsia="Times New Roman" w:hAnsi="Courier New" w:cs="Courier New"/>
              <w:noProof/>
              <w:color w:val="333333"/>
              <w:sz w:val="21"/>
              <w:szCs w:val="21"/>
              <w:lang w:eastAsia="es-PE"/>
            </w:rPr>
          </w:rPrChange>
        </w:rPr>
        <w:t xml:space="preserve">        line_1 </w:t>
      </w:r>
      <w:r w:rsidRPr="00FD6FF2">
        <w:rPr>
          <w:rFonts w:ascii="Courier New" w:eastAsia="Times New Roman" w:hAnsi="Courier New" w:cs="Courier New"/>
          <w:noProof/>
          <w:color w:val="666666"/>
          <w:sz w:val="21"/>
          <w:szCs w:val="21"/>
          <w:lang w:val="en-US" w:eastAsia="es-PE"/>
          <w:rPrChange w:id="289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89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00" w:author="Edwin Villanueva Talavera" w:date="2019-06-02T11:17:00Z">
            <w:rPr>
              <w:rFonts w:ascii="Courier New" w:eastAsia="Times New Roman" w:hAnsi="Courier New" w:cs="Courier New"/>
              <w:noProof/>
              <w:color w:val="008000"/>
              <w:sz w:val="21"/>
              <w:szCs w:val="21"/>
              <w:lang w:eastAsia="es-PE"/>
            </w:rPr>
          </w:rPrChange>
        </w:rPr>
        <w:t>next</w:t>
      </w:r>
      <w:r w:rsidRPr="00FD6FF2">
        <w:rPr>
          <w:rFonts w:ascii="Courier New" w:eastAsia="Times New Roman" w:hAnsi="Courier New" w:cs="Courier New"/>
          <w:noProof/>
          <w:color w:val="333333"/>
          <w:sz w:val="21"/>
          <w:szCs w:val="21"/>
          <w:lang w:val="en-US" w:eastAsia="es-PE"/>
          <w:rPrChange w:id="2901" w:author="Edwin Villanueva Talavera" w:date="2019-06-02T11:17:00Z">
            <w:rPr>
              <w:rFonts w:ascii="Courier New" w:eastAsia="Times New Roman" w:hAnsi="Courier New" w:cs="Courier New"/>
              <w:noProof/>
              <w:color w:val="333333"/>
              <w:sz w:val="21"/>
              <w:szCs w:val="21"/>
              <w:lang w:eastAsia="es-PE"/>
            </w:rPr>
          </w:rPrChange>
        </w:rPr>
        <w:t>(tab_reader)</w:t>
      </w:r>
    </w:p>
    <w:p w14:paraId="2E7D963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0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03"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666666"/>
          <w:sz w:val="21"/>
          <w:szCs w:val="21"/>
          <w:lang w:val="en-US" w:eastAsia="es-PE"/>
          <w:rPrChange w:id="290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05" w:author="Edwin Villanueva Talavera" w:date="2019-06-02T11:17:00Z">
            <w:rPr>
              <w:rFonts w:ascii="Courier New" w:eastAsia="Times New Roman" w:hAnsi="Courier New" w:cs="Courier New"/>
              <w:noProof/>
              <w:color w:val="333333"/>
              <w:sz w:val="21"/>
              <w:szCs w:val="21"/>
              <w:lang w:eastAsia="es-PE"/>
            </w:rPr>
          </w:rPrChange>
        </w:rPr>
        <w:t xml:space="preserve"> line_1[</w:t>
      </w:r>
      <w:r w:rsidRPr="00FD6FF2">
        <w:rPr>
          <w:rFonts w:ascii="Courier New" w:eastAsia="Times New Roman" w:hAnsi="Courier New" w:cs="Courier New"/>
          <w:noProof/>
          <w:color w:val="666666"/>
          <w:sz w:val="21"/>
          <w:szCs w:val="21"/>
          <w:lang w:val="en-US" w:eastAsia="es-PE"/>
          <w:rPrChange w:id="2906"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07" w:author="Edwin Villanueva Talavera" w:date="2019-06-02T11:17:00Z">
            <w:rPr>
              <w:rFonts w:ascii="Courier New" w:eastAsia="Times New Roman" w:hAnsi="Courier New" w:cs="Courier New"/>
              <w:noProof/>
              <w:color w:val="333333"/>
              <w:sz w:val="21"/>
              <w:szCs w:val="21"/>
              <w:lang w:eastAsia="es-PE"/>
            </w:rPr>
          </w:rPrChange>
        </w:rPr>
        <w:t>]</w:t>
      </w:r>
    </w:p>
    <w:p w14:paraId="22F895A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0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09" w:author="Edwin Villanueva Talavera" w:date="2019-06-02T11:17:00Z">
            <w:rPr>
              <w:rFonts w:ascii="Courier New" w:eastAsia="Times New Roman" w:hAnsi="Courier New" w:cs="Courier New"/>
              <w:noProof/>
              <w:color w:val="333333"/>
              <w:sz w:val="21"/>
              <w:szCs w:val="21"/>
              <w:lang w:eastAsia="es-PE"/>
            </w:rPr>
          </w:rPrChange>
        </w:rPr>
        <w:t xml:space="preserve">        score </w:t>
      </w:r>
      <w:r w:rsidRPr="00FD6FF2">
        <w:rPr>
          <w:rFonts w:ascii="Courier New" w:eastAsia="Times New Roman" w:hAnsi="Courier New" w:cs="Courier New"/>
          <w:noProof/>
          <w:color w:val="666666"/>
          <w:sz w:val="21"/>
          <w:szCs w:val="21"/>
          <w:lang w:val="en-US" w:eastAsia="es-PE"/>
          <w:rPrChange w:id="291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1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1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13"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14"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15" w:author="Edwin Villanueva Talavera" w:date="2019-06-02T11:17:00Z">
            <w:rPr>
              <w:rFonts w:ascii="Courier New" w:eastAsia="Times New Roman" w:hAnsi="Courier New" w:cs="Courier New"/>
              <w:noProof/>
              <w:color w:val="333333"/>
              <w:sz w:val="21"/>
              <w:szCs w:val="21"/>
              <w:lang w:eastAsia="es-PE"/>
            </w:rPr>
          </w:rPrChange>
        </w:rPr>
        <w:t>])]</w:t>
      </w:r>
    </w:p>
    <w:p w14:paraId="3592AB3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1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17" w:author="Edwin Villanueva Talavera" w:date="2019-06-02T11:17:00Z">
            <w:rPr>
              <w:rFonts w:ascii="Courier New" w:eastAsia="Times New Roman" w:hAnsi="Courier New" w:cs="Courier New"/>
              <w:noProof/>
              <w:color w:val="333333"/>
              <w:sz w:val="21"/>
              <w:szCs w:val="21"/>
              <w:lang w:eastAsia="es-PE"/>
            </w:rPr>
          </w:rPrChange>
        </w:rPr>
        <w:t xml:space="preserve">        with_len </w:t>
      </w:r>
      <w:r w:rsidRPr="00FD6FF2">
        <w:rPr>
          <w:rFonts w:ascii="Courier New" w:eastAsia="Times New Roman" w:hAnsi="Courier New" w:cs="Courier New"/>
          <w:noProof/>
          <w:color w:val="666666"/>
          <w:sz w:val="21"/>
          <w:szCs w:val="21"/>
          <w:lang w:val="en-US" w:eastAsia="es-PE"/>
          <w:rPrChange w:id="291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19"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008000"/>
          <w:sz w:val="21"/>
          <w:szCs w:val="21"/>
          <w:lang w:val="en-US" w:eastAsia="es-PE"/>
          <w:rPrChange w:id="2920"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21"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22"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92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24"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25"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26"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292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2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29"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30"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29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3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33" w:author="Edwin Villanueva Talavera" w:date="2019-06-02T11:17:00Z">
            <w:rPr>
              <w:rFonts w:ascii="Courier New" w:eastAsia="Times New Roman" w:hAnsi="Courier New" w:cs="Courier New"/>
              <w:noProof/>
              <w:color w:val="333333"/>
              <w:sz w:val="21"/>
              <w:szCs w:val="21"/>
              <w:lang w:eastAsia="es-PE"/>
            </w:rPr>
          </w:rPrChange>
        </w:rPr>
        <w:t>(line_1[</w:t>
      </w:r>
      <w:r w:rsidRPr="00FD6FF2">
        <w:rPr>
          <w:rFonts w:ascii="Courier New" w:eastAsia="Times New Roman" w:hAnsi="Courier New" w:cs="Courier New"/>
          <w:noProof/>
          <w:color w:val="666666"/>
          <w:sz w:val="21"/>
          <w:szCs w:val="21"/>
          <w:lang w:val="en-US" w:eastAsia="es-PE"/>
          <w:rPrChange w:id="2934"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3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i/>
          <w:iCs/>
          <w:noProof/>
          <w:color w:val="408080"/>
          <w:sz w:val="21"/>
          <w:szCs w:val="21"/>
          <w:lang w:val="en-US" w:eastAsia="es-PE"/>
          <w:rPrChange w:id="2936" w:author="Edwin Villanueva Talavera" w:date="2019-06-02T11:17:00Z">
            <w:rPr>
              <w:rFonts w:ascii="Courier New" w:eastAsia="Times New Roman" w:hAnsi="Courier New" w:cs="Courier New"/>
              <w:i/>
              <w:iCs/>
              <w:noProof/>
              <w:color w:val="408080"/>
              <w:sz w:val="21"/>
              <w:szCs w:val="21"/>
              <w:lang w:eastAsia="es-PE"/>
            </w:rPr>
          </w:rPrChange>
        </w:rPr>
        <w:t># name identity length frame score</w:t>
      </w:r>
    </w:p>
    <w:p w14:paraId="56BF64F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3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3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39" w:author="Edwin Villanueva Talavera" w:date="2019-06-02T11:17:00Z">
            <w:rPr>
              <w:rFonts w:ascii="Courier New" w:eastAsia="Times New Roman" w:hAnsi="Courier New" w:cs="Courier New"/>
              <w:b/>
              <w:bCs/>
              <w:noProof/>
              <w:color w:val="008000"/>
              <w:sz w:val="21"/>
              <w:szCs w:val="21"/>
              <w:lang w:eastAsia="es-PE"/>
            </w:rPr>
          </w:rPrChange>
        </w:rPr>
        <w:t>for</w:t>
      </w:r>
      <w:r w:rsidRPr="00FD6FF2">
        <w:rPr>
          <w:rFonts w:ascii="Courier New" w:eastAsia="Times New Roman" w:hAnsi="Courier New" w:cs="Courier New"/>
          <w:noProof/>
          <w:color w:val="333333"/>
          <w:sz w:val="21"/>
          <w:szCs w:val="21"/>
          <w:lang w:val="en-US" w:eastAsia="es-PE"/>
          <w:rPrChange w:id="2940" w:author="Edwin Villanueva Talavera" w:date="2019-06-02T11:17:00Z">
            <w:rPr>
              <w:rFonts w:ascii="Courier New" w:eastAsia="Times New Roman" w:hAnsi="Courier New" w:cs="Courier New"/>
              <w:noProof/>
              <w:color w:val="333333"/>
              <w:sz w:val="21"/>
              <w:szCs w:val="21"/>
              <w:lang w:eastAsia="es-PE"/>
            </w:rPr>
          </w:rPrChange>
        </w:rPr>
        <w:t xml:space="preserve"> row </w:t>
      </w:r>
      <w:r w:rsidRPr="00FD6FF2">
        <w:rPr>
          <w:rFonts w:ascii="Courier New" w:eastAsia="Times New Roman" w:hAnsi="Courier New" w:cs="Courier New"/>
          <w:b/>
          <w:bCs/>
          <w:noProof/>
          <w:color w:val="AA22FF"/>
          <w:sz w:val="21"/>
          <w:szCs w:val="21"/>
          <w:lang w:val="en-US" w:eastAsia="es-PE"/>
          <w:rPrChange w:id="2941"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2942" w:author="Edwin Villanueva Talavera" w:date="2019-06-02T11:17:00Z">
            <w:rPr>
              <w:rFonts w:ascii="Courier New" w:eastAsia="Times New Roman" w:hAnsi="Courier New" w:cs="Courier New"/>
              <w:noProof/>
              <w:color w:val="333333"/>
              <w:sz w:val="21"/>
              <w:szCs w:val="21"/>
              <w:lang w:eastAsia="es-PE"/>
            </w:rPr>
          </w:rPrChange>
        </w:rPr>
        <w:t xml:space="preserve"> tab_reader:</w:t>
      </w:r>
    </w:p>
    <w:p w14:paraId="0791984D"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4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4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45"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2946" w:author="Edwin Villanueva Talavera" w:date="2019-06-02T11:17:00Z">
            <w:rPr>
              <w:rFonts w:ascii="Courier New" w:eastAsia="Times New Roman" w:hAnsi="Courier New" w:cs="Courier New"/>
              <w:noProof/>
              <w:color w:val="333333"/>
              <w:sz w:val="21"/>
              <w:szCs w:val="21"/>
              <w:lang w:eastAsia="es-PE"/>
            </w:rPr>
          </w:rPrChange>
        </w:rPr>
        <w:t xml:space="preserve"> row[</w:t>
      </w:r>
      <w:r w:rsidRPr="00FD6FF2">
        <w:rPr>
          <w:rFonts w:ascii="Courier New" w:eastAsia="Times New Roman" w:hAnsi="Courier New" w:cs="Courier New"/>
          <w:noProof/>
          <w:color w:val="666666"/>
          <w:sz w:val="21"/>
          <w:szCs w:val="21"/>
          <w:lang w:val="en-US" w:eastAsia="es-PE"/>
          <w:rPrChange w:id="294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4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94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50" w:author="Edwin Villanueva Talavera" w:date="2019-06-02T11:17:00Z">
            <w:rPr>
              <w:rFonts w:ascii="Courier New" w:eastAsia="Times New Roman" w:hAnsi="Courier New" w:cs="Courier New"/>
              <w:noProof/>
              <w:color w:val="333333"/>
              <w:sz w:val="21"/>
              <w:szCs w:val="21"/>
              <w:lang w:eastAsia="es-PE"/>
            </w:rPr>
          </w:rPrChange>
        </w:rPr>
        <w:t xml:space="preserve"> first:</w:t>
      </w:r>
    </w:p>
    <w:p w14:paraId="778C6E6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5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52"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295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54" w:author="Edwin Villanueva Talavera" w:date="2019-06-02T11:17:00Z">
            <w:rPr>
              <w:rFonts w:ascii="Courier New" w:eastAsia="Times New Roman" w:hAnsi="Courier New" w:cs="Courier New"/>
              <w:noProof/>
              <w:color w:val="333333"/>
              <w:sz w:val="21"/>
              <w:szCs w:val="21"/>
              <w:lang w:eastAsia="es-PE"/>
            </w:rPr>
          </w:rPrChange>
        </w:rPr>
        <w:t>append(</w:t>
      </w:r>
      <w:r w:rsidRPr="00FD6FF2">
        <w:rPr>
          <w:rFonts w:ascii="Courier New" w:eastAsia="Times New Roman" w:hAnsi="Courier New" w:cs="Courier New"/>
          <w:noProof/>
          <w:color w:val="008000"/>
          <w:sz w:val="21"/>
          <w:szCs w:val="21"/>
          <w:lang w:val="en-US" w:eastAsia="es-PE"/>
          <w:rPrChange w:id="295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56"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57"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58" w:author="Edwin Villanueva Talavera" w:date="2019-06-02T11:17:00Z">
            <w:rPr>
              <w:rFonts w:ascii="Courier New" w:eastAsia="Times New Roman" w:hAnsi="Courier New" w:cs="Courier New"/>
              <w:noProof/>
              <w:color w:val="333333"/>
              <w:sz w:val="21"/>
              <w:szCs w:val="21"/>
              <w:lang w:eastAsia="es-PE"/>
            </w:rPr>
          </w:rPrChange>
        </w:rPr>
        <w:t>]))</w:t>
      </w:r>
    </w:p>
    <w:p w14:paraId="61745A9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5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60" w:author="Edwin Villanueva Talavera" w:date="2019-06-02T11:17:00Z">
            <w:rPr>
              <w:rFonts w:ascii="Courier New" w:eastAsia="Times New Roman" w:hAnsi="Courier New" w:cs="Courier New"/>
              <w:noProof/>
              <w:color w:val="333333"/>
              <w:sz w:val="21"/>
              <w:szCs w:val="21"/>
              <w:lang w:eastAsia="es-PE"/>
            </w:rPr>
          </w:rPrChange>
        </w:rPr>
        <w:t xml:space="preserve">                with_len</w:t>
      </w:r>
      <w:r w:rsidRPr="00FD6FF2">
        <w:rPr>
          <w:rFonts w:ascii="Courier New" w:eastAsia="Times New Roman" w:hAnsi="Courier New" w:cs="Courier New"/>
          <w:noProof/>
          <w:color w:val="666666"/>
          <w:sz w:val="21"/>
          <w:szCs w:val="21"/>
          <w:lang w:val="en-US" w:eastAsia="es-PE"/>
          <w:rPrChange w:id="296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62" w:author="Edwin Villanueva Talavera" w:date="2019-06-02T11:17:00Z">
            <w:rPr>
              <w:rFonts w:ascii="Courier New" w:eastAsia="Times New Roman" w:hAnsi="Courier New" w:cs="Courier New"/>
              <w:noProof/>
              <w:color w:val="333333"/>
              <w:sz w:val="21"/>
              <w:szCs w:val="21"/>
              <w:lang w:eastAsia="es-PE"/>
            </w:rPr>
          </w:rPrChange>
        </w:rPr>
        <w:t>append([row[</w:t>
      </w:r>
      <w:r w:rsidRPr="00FD6FF2">
        <w:rPr>
          <w:rFonts w:ascii="Courier New" w:eastAsia="Times New Roman" w:hAnsi="Courier New" w:cs="Courier New"/>
          <w:noProof/>
          <w:color w:val="666666"/>
          <w:sz w:val="21"/>
          <w:szCs w:val="21"/>
          <w:lang w:val="en-US" w:eastAsia="es-PE"/>
          <w:rPrChange w:id="2963"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6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6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66"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67"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296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6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0"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71"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297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7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4"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75"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297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77"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78"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2979"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2980" w:author="Edwin Villanueva Talavera" w:date="2019-06-02T11:17:00Z">
            <w:rPr>
              <w:rFonts w:ascii="Courier New" w:eastAsia="Times New Roman" w:hAnsi="Courier New" w:cs="Courier New"/>
              <w:noProof/>
              <w:color w:val="333333"/>
              <w:sz w:val="21"/>
              <w:szCs w:val="21"/>
              <w:lang w:eastAsia="es-PE"/>
            </w:rPr>
          </w:rPrChange>
        </w:rPr>
        <w:t>])])</w:t>
      </w:r>
    </w:p>
    <w:p w14:paraId="47C4C97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8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8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2983"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2984" w:author="Edwin Villanueva Talavera" w:date="2019-06-02T11:17:00Z">
            <w:rPr>
              <w:rFonts w:ascii="Courier New" w:eastAsia="Times New Roman" w:hAnsi="Courier New" w:cs="Courier New"/>
              <w:noProof/>
              <w:color w:val="333333"/>
              <w:sz w:val="21"/>
              <w:szCs w:val="21"/>
              <w:lang w:eastAsia="es-PE"/>
            </w:rPr>
          </w:rPrChange>
        </w:rPr>
        <w:t>:</w:t>
      </w:r>
    </w:p>
    <w:p w14:paraId="6370EBC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8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86" w:author="Edwin Villanueva Talavera" w:date="2019-06-02T11:17:00Z">
            <w:rPr>
              <w:rFonts w:ascii="Courier New" w:eastAsia="Times New Roman" w:hAnsi="Courier New" w:cs="Courier New"/>
              <w:noProof/>
              <w:color w:val="333333"/>
              <w:sz w:val="21"/>
              <w:szCs w:val="21"/>
              <w:lang w:eastAsia="es-PE"/>
            </w:rPr>
          </w:rPrChange>
        </w:rPr>
        <w:t xml:space="preserve">                transcript_dict[first] </w:t>
      </w:r>
      <w:r w:rsidRPr="00FD6FF2">
        <w:rPr>
          <w:rFonts w:ascii="Courier New" w:eastAsia="Times New Roman" w:hAnsi="Courier New" w:cs="Courier New"/>
          <w:noProof/>
          <w:color w:val="666666"/>
          <w:sz w:val="21"/>
          <w:szCs w:val="21"/>
          <w:lang w:val="en-US" w:eastAsia="es-PE"/>
          <w:rPrChange w:id="298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88" w:author="Edwin Villanueva Talavera" w:date="2019-06-02T11:17:00Z">
            <w:rPr>
              <w:rFonts w:ascii="Courier New" w:eastAsia="Times New Roman" w:hAnsi="Courier New" w:cs="Courier New"/>
              <w:noProof/>
              <w:color w:val="333333"/>
              <w:sz w:val="21"/>
              <w:szCs w:val="21"/>
              <w:lang w:eastAsia="es-PE"/>
            </w:rPr>
          </w:rPrChange>
        </w:rPr>
        <w:t xml:space="preserve"> {}</w:t>
      </w:r>
    </w:p>
    <w:p w14:paraId="7E1261E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8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2990"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2991"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299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299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299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299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2996"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299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2998" w:author="Edwin Villanueva Talavera" w:date="2019-06-02T11:17:00Z">
            <w:rPr>
              <w:rFonts w:ascii="Courier New" w:eastAsia="Times New Roman" w:hAnsi="Courier New" w:cs="Courier New"/>
              <w:noProof/>
              <w:color w:val="333333"/>
              <w:sz w:val="21"/>
              <w:szCs w:val="21"/>
              <w:lang w:eastAsia="es-PE"/>
            </w:rPr>
          </w:rPrChange>
        </w:rPr>
        <w:t>)</w:t>
      </w:r>
    </w:p>
    <w:p w14:paraId="2242934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299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00"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01"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00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0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0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0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06"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00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08" w:author="Edwin Villanueva Talavera" w:date="2019-06-02T11:17:00Z">
            <w:rPr>
              <w:rFonts w:ascii="Courier New" w:eastAsia="Times New Roman" w:hAnsi="Courier New" w:cs="Courier New"/>
              <w:noProof/>
              <w:color w:val="333333"/>
              <w:sz w:val="21"/>
              <w:szCs w:val="21"/>
              <w:lang w:eastAsia="es-PE"/>
            </w:rPr>
          </w:rPrChange>
        </w:rPr>
        <w:t>)</w:t>
      </w:r>
    </w:p>
    <w:p w14:paraId="6F1861F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0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10" w:author="Edwin Villanueva Talavera" w:date="2019-06-02T11:17:00Z">
            <w:rPr>
              <w:rFonts w:ascii="Courier New" w:eastAsia="Times New Roman" w:hAnsi="Courier New" w:cs="Courier New"/>
              <w:noProof/>
              <w:color w:val="333333"/>
              <w:sz w:val="21"/>
              <w:szCs w:val="21"/>
              <w:lang w:eastAsia="es-PE"/>
            </w:rPr>
          </w:rPrChange>
        </w:rPr>
        <w:t xml:space="preserve">                max_value </w:t>
      </w:r>
      <w:r w:rsidRPr="00FD6FF2">
        <w:rPr>
          <w:rFonts w:ascii="Courier New" w:eastAsia="Times New Roman" w:hAnsi="Courier New" w:cs="Courier New"/>
          <w:noProof/>
          <w:color w:val="666666"/>
          <w:sz w:val="21"/>
          <w:szCs w:val="21"/>
          <w:lang w:val="en-US" w:eastAsia="es-PE"/>
          <w:rPrChange w:id="301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1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13" w:author="Edwin Villanueva Talavera" w:date="2019-06-02T11:17:00Z">
            <w:rPr>
              <w:rFonts w:ascii="Courier New" w:eastAsia="Times New Roman" w:hAnsi="Courier New" w:cs="Courier New"/>
              <w:noProof/>
              <w:color w:val="008000"/>
              <w:sz w:val="21"/>
              <w:szCs w:val="21"/>
              <w:lang w:eastAsia="es-PE"/>
            </w:rPr>
          </w:rPrChange>
        </w:rPr>
        <w:t>max</w:t>
      </w:r>
      <w:r w:rsidRPr="00FD6FF2">
        <w:rPr>
          <w:rFonts w:ascii="Courier New" w:eastAsia="Times New Roman" w:hAnsi="Courier New" w:cs="Courier New"/>
          <w:noProof/>
          <w:color w:val="333333"/>
          <w:sz w:val="21"/>
          <w:szCs w:val="21"/>
          <w:lang w:val="en-US" w:eastAsia="es-PE"/>
          <w:rPrChange w:id="3014" w:author="Edwin Villanueva Talavera" w:date="2019-06-02T11:17:00Z">
            <w:rPr>
              <w:rFonts w:ascii="Courier New" w:eastAsia="Times New Roman" w:hAnsi="Courier New" w:cs="Courier New"/>
              <w:noProof/>
              <w:color w:val="333333"/>
              <w:sz w:val="21"/>
              <w:szCs w:val="21"/>
              <w:lang w:eastAsia="es-PE"/>
            </w:rPr>
          </w:rPrChange>
        </w:rPr>
        <w:t>(score)</w:t>
      </w:r>
    </w:p>
    <w:p w14:paraId="1572CE1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1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16" w:author="Edwin Villanueva Talavera" w:date="2019-06-02T11:17:00Z">
            <w:rPr>
              <w:rFonts w:ascii="Courier New" w:eastAsia="Times New Roman" w:hAnsi="Courier New" w:cs="Courier New"/>
              <w:noProof/>
              <w:color w:val="333333"/>
              <w:sz w:val="21"/>
              <w:szCs w:val="21"/>
              <w:lang w:eastAsia="es-PE"/>
            </w:rPr>
          </w:rPrChange>
        </w:rPr>
        <w:t xml:space="preserve">                max_index </w:t>
      </w:r>
      <w:r w:rsidRPr="00FD6FF2">
        <w:rPr>
          <w:rFonts w:ascii="Courier New" w:eastAsia="Times New Roman" w:hAnsi="Courier New" w:cs="Courier New"/>
          <w:noProof/>
          <w:color w:val="666666"/>
          <w:sz w:val="21"/>
          <w:szCs w:val="21"/>
          <w:lang w:val="en-US" w:eastAsia="es-PE"/>
          <w:rPrChange w:id="301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18"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301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20" w:author="Edwin Villanueva Talavera" w:date="2019-06-02T11:17:00Z">
            <w:rPr>
              <w:rFonts w:ascii="Courier New" w:eastAsia="Times New Roman" w:hAnsi="Courier New" w:cs="Courier New"/>
              <w:noProof/>
              <w:color w:val="333333"/>
              <w:sz w:val="21"/>
              <w:szCs w:val="21"/>
              <w:lang w:eastAsia="es-PE"/>
            </w:rPr>
          </w:rPrChange>
        </w:rPr>
        <w:t>index(max_value)</w:t>
      </w:r>
    </w:p>
    <w:p w14:paraId="705848E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2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22" w:author="Edwin Villanueva Talavera" w:date="2019-06-02T11:17:00Z">
            <w:rPr>
              <w:rFonts w:ascii="Courier New" w:eastAsia="Times New Roman" w:hAnsi="Courier New" w:cs="Courier New"/>
              <w:noProof/>
              <w:color w:val="333333"/>
              <w:sz w:val="21"/>
              <w:szCs w:val="21"/>
              <w:lang w:eastAsia="es-PE"/>
            </w:rPr>
          </w:rPrChange>
        </w:rPr>
        <w:t xml:space="preserve">                max_len_ident </w:t>
      </w:r>
      <w:r w:rsidRPr="00FD6FF2">
        <w:rPr>
          <w:rFonts w:ascii="Courier New" w:eastAsia="Times New Roman" w:hAnsi="Courier New" w:cs="Courier New"/>
          <w:noProof/>
          <w:color w:val="666666"/>
          <w:sz w:val="21"/>
          <w:szCs w:val="21"/>
          <w:lang w:val="en-US" w:eastAsia="es-PE"/>
          <w:rPrChange w:id="302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24" w:author="Edwin Villanueva Talavera" w:date="2019-06-02T11:17:00Z">
            <w:rPr>
              <w:rFonts w:ascii="Courier New" w:eastAsia="Times New Roman" w:hAnsi="Courier New" w:cs="Courier New"/>
              <w:noProof/>
              <w:color w:val="333333"/>
              <w:sz w:val="21"/>
              <w:szCs w:val="21"/>
              <w:lang w:eastAsia="es-PE"/>
            </w:rPr>
          </w:rPrChange>
        </w:rPr>
        <w:t xml:space="preserve"> with_len[max_index]</w:t>
      </w:r>
    </w:p>
    <w:p w14:paraId="05F1A0E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2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2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027"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028" w:author="Edwin Villanueva Talavera" w:date="2019-06-02T11:17:00Z">
            <w:rPr>
              <w:rFonts w:ascii="Courier New" w:eastAsia="Times New Roman" w:hAnsi="Courier New" w:cs="Courier New"/>
              <w:noProof/>
              <w:color w:val="333333"/>
              <w:sz w:val="21"/>
              <w:szCs w:val="21"/>
              <w:lang w:eastAsia="es-PE"/>
            </w:rPr>
          </w:rPrChange>
        </w:rPr>
        <w:t xml:space="preserve"> max_len_ident[</w:t>
      </w:r>
      <w:r w:rsidRPr="00FD6FF2">
        <w:rPr>
          <w:rFonts w:ascii="Courier New" w:eastAsia="Times New Roman" w:hAnsi="Courier New" w:cs="Courier New"/>
          <w:noProof/>
          <w:color w:val="666666"/>
          <w:sz w:val="21"/>
          <w:szCs w:val="21"/>
          <w:lang w:val="en-US" w:eastAsia="es-PE"/>
          <w:rPrChange w:id="3029"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0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31" w:author="Edwin Villanueva Talavera" w:date="2019-06-02T11:17:00Z">
            <w:rPr>
              <w:rFonts w:ascii="Courier New" w:eastAsia="Times New Roman" w:hAnsi="Courier New" w:cs="Courier New"/>
              <w:noProof/>
              <w:color w:val="666666"/>
              <w:sz w:val="21"/>
              <w:szCs w:val="21"/>
              <w:lang w:eastAsia="es-PE"/>
            </w:rPr>
          </w:rPrChange>
        </w:rPr>
        <w:t>&gt;</w:t>
      </w:r>
      <w:r w:rsidRPr="00FD6FF2">
        <w:rPr>
          <w:rFonts w:ascii="Courier New" w:eastAsia="Times New Roman" w:hAnsi="Courier New" w:cs="Courier New"/>
          <w:noProof/>
          <w:color w:val="333333"/>
          <w:sz w:val="21"/>
          <w:szCs w:val="21"/>
          <w:lang w:val="en-US" w:eastAsia="es-PE"/>
          <w:rPrChange w:id="303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33"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34" w:author="Edwin Villanueva Talavera" w:date="2019-06-02T11:17:00Z">
            <w:rPr>
              <w:rFonts w:ascii="Courier New" w:eastAsia="Times New Roman" w:hAnsi="Courier New" w:cs="Courier New"/>
              <w:noProof/>
              <w:color w:val="333333"/>
              <w:sz w:val="21"/>
              <w:szCs w:val="21"/>
              <w:lang w:eastAsia="es-PE"/>
            </w:rPr>
          </w:rPrChange>
        </w:rPr>
        <w:t>:</w:t>
      </w:r>
    </w:p>
    <w:p w14:paraId="21B5C55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3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36"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37"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03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3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4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41"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42"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043"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044" w:author="Edwin Villanueva Talavera" w:date="2019-06-02T11:17:00Z">
            <w:rPr>
              <w:rFonts w:ascii="Courier New" w:eastAsia="Times New Roman" w:hAnsi="Courier New" w:cs="Courier New"/>
              <w:noProof/>
              <w:color w:val="333333"/>
              <w:sz w:val="21"/>
              <w:szCs w:val="21"/>
              <w:lang w:eastAsia="es-PE"/>
            </w:rPr>
          </w:rPrChange>
        </w:rPr>
        <w:t>])</w:t>
      </w:r>
    </w:p>
    <w:p w14:paraId="55612A4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4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46"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47"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04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49"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5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51"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52"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053"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054" w:author="Edwin Villanueva Talavera" w:date="2019-06-02T11:17:00Z">
            <w:rPr>
              <w:rFonts w:ascii="Courier New" w:eastAsia="Times New Roman" w:hAnsi="Courier New" w:cs="Courier New"/>
              <w:noProof/>
              <w:color w:val="333333"/>
              <w:sz w:val="21"/>
              <w:szCs w:val="21"/>
              <w:lang w:eastAsia="es-PE"/>
            </w:rPr>
          </w:rPrChange>
        </w:rPr>
        <w:t>])</w:t>
      </w:r>
    </w:p>
    <w:p w14:paraId="0BA0713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5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56" w:author="Edwin Villanueva Talavera" w:date="2019-06-02T11:17:00Z">
            <w:rPr>
              <w:rFonts w:ascii="Courier New" w:eastAsia="Times New Roman" w:hAnsi="Courier New" w:cs="Courier New"/>
              <w:noProof/>
              <w:color w:val="333333"/>
              <w:sz w:val="21"/>
              <w:szCs w:val="21"/>
              <w:lang w:eastAsia="es-PE"/>
            </w:rPr>
          </w:rPrChange>
        </w:rPr>
        <w:t xml:space="preserve">                score </w:t>
      </w:r>
      <w:r w:rsidRPr="00FD6FF2">
        <w:rPr>
          <w:rFonts w:ascii="Courier New" w:eastAsia="Times New Roman" w:hAnsi="Courier New" w:cs="Courier New"/>
          <w:noProof/>
          <w:color w:val="666666"/>
          <w:sz w:val="21"/>
          <w:szCs w:val="21"/>
          <w:lang w:val="en-US" w:eastAsia="es-PE"/>
          <w:rPrChange w:id="305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5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5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60"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61"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3062" w:author="Edwin Villanueva Talavera" w:date="2019-06-02T11:17:00Z">
            <w:rPr>
              <w:rFonts w:ascii="Courier New" w:eastAsia="Times New Roman" w:hAnsi="Courier New" w:cs="Courier New"/>
              <w:noProof/>
              <w:color w:val="333333"/>
              <w:sz w:val="21"/>
              <w:szCs w:val="21"/>
              <w:lang w:eastAsia="es-PE"/>
            </w:rPr>
          </w:rPrChange>
        </w:rPr>
        <w:t>])]</w:t>
      </w:r>
    </w:p>
    <w:p w14:paraId="2524090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6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64"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666666"/>
          <w:sz w:val="21"/>
          <w:szCs w:val="21"/>
          <w:lang w:val="en-US" w:eastAsia="es-PE"/>
          <w:rPrChange w:id="306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66" w:author="Edwin Villanueva Talavera" w:date="2019-06-02T11:17:00Z">
            <w:rPr>
              <w:rFonts w:ascii="Courier New" w:eastAsia="Times New Roman" w:hAnsi="Courier New" w:cs="Courier New"/>
              <w:noProof/>
              <w:color w:val="333333"/>
              <w:sz w:val="21"/>
              <w:szCs w:val="21"/>
              <w:lang w:eastAsia="es-PE"/>
            </w:rPr>
          </w:rPrChange>
        </w:rPr>
        <w:t xml:space="preserve"> row[</w:t>
      </w:r>
      <w:r w:rsidRPr="00FD6FF2">
        <w:rPr>
          <w:rFonts w:ascii="Courier New" w:eastAsia="Times New Roman" w:hAnsi="Courier New" w:cs="Courier New"/>
          <w:noProof/>
          <w:color w:val="666666"/>
          <w:sz w:val="21"/>
          <w:szCs w:val="21"/>
          <w:lang w:val="en-US" w:eastAsia="es-PE"/>
          <w:rPrChange w:id="306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068" w:author="Edwin Villanueva Talavera" w:date="2019-06-02T11:17:00Z">
            <w:rPr>
              <w:rFonts w:ascii="Courier New" w:eastAsia="Times New Roman" w:hAnsi="Courier New" w:cs="Courier New"/>
              <w:noProof/>
              <w:color w:val="333333"/>
              <w:sz w:val="21"/>
              <w:szCs w:val="21"/>
              <w:lang w:eastAsia="es-PE"/>
            </w:rPr>
          </w:rPrChange>
        </w:rPr>
        <w:t>]</w:t>
      </w:r>
    </w:p>
    <w:p w14:paraId="727AEDF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6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70" w:author="Edwin Villanueva Talavera" w:date="2019-06-02T11:17:00Z">
            <w:rPr>
              <w:rFonts w:ascii="Courier New" w:eastAsia="Times New Roman" w:hAnsi="Courier New" w:cs="Courier New"/>
              <w:noProof/>
              <w:color w:val="333333"/>
              <w:sz w:val="21"/>
              <w:szCs w:val="21"/>
              <w:lang w:eastAsia="es-PE"/>
            </w:rPr>
          </w:rPrChange>
        </w:rPr>
        <w:t xml:space="preserve">                with_len </w:t>
      </w:r>
      <w:r w:rsidRPr="00FD6FF2">
        <w:rPr>
          <w:rFonts w:ascii="Courier New" w:eastAsia="Times New Roman" w:hAnsi="Courier New" w:cs="Courier New"/>
          <w:noProof/>
          <w:color w:val="666666"/>
          <w:sz w:val="21"/>
          <w:szCs w:val="21"/>
          <w:lang w:val="en-US" w:eastAsia="es-PE"/>
          <w:rPrChange w:id="307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72" w:author="Edwin Villanueva Talavera" w:date="2019-06-02T11:17:00Z">
            <w:rPr>
              <w:rFonts w:ascii="Courier New" w:eastAsia="Times New Roman" w:hAnsi="Courier New" w:cs="Courier New"/>
              <w:noProof/>
              <w:color w:val="333333"/>
              <w:sz w:val="21"/>
              <w:szCs w:val="21"/>
              <w:lang w:eastAsia="es-PE"/>
            </w:rPr>
          </w:rPrChange>
        </w:rPr>
        <w:t xml:space="preserve"> [[first, </w:t>
      </w:r>
      <w:r w:rsidRPr="00FD6FF2">
        <w:rPr>
          <w:rFonts w:ascii="Courier New" w:eastAsia="Times New Roman" w:hAnsi="Courier New" w:cs="Courier New"/>
          <w:noProof/>
          <w:color w:val="008000"/>
          <w:sz w:val="21"/>
          <w:szCs w:val="21"/>
          <w:lang w:val="en-US" w:eastAsia="es-PE"/>
          <w:rPrChange w:id="3073"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74"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75"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07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77"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78"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79"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08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81"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82"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83"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08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8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086" w:author="Edwin Villanueva Talavera" w:date="2019-06-02T11:17:00Z">
            <w:rPr>
              <w:rFonts w:ascii="Courier New" w:eastAsia="Times New Roman" w:hAnsi="Courier New" w:cs="Courier New"/>
              <w:noProof/>
              <w:color w:val="333333"/>
              <w:sz w:val="21"/>
              <w:szCs w:val="21"/>
              <w:lang w:eastAsia="es-PE"/>
            </w:rPr>
          </w:rPrChange>
        </w:rPr>
        <w:t>(row[</w:t>
      </w:r>
      <w:r w:rsidRPr="00FD6FF2">
        <w:rPr>
          <w:rFonts w:ascii="Courier New" w:eastAsia="Times New Roman" w:hAnsi="Courier New" w:cs="Courier New"/>
          <w:noProof/>
          <w:color w:val="666666"/>
          <w:sz w:val="21"/>
          <w:szCs w:val="21"/>
          <w:lang w:val="en-US" w:eastAsia="es-PE"/>
          <w:rPrChange w:id="3087" w:author="Edwin Villanueva Talavera" w:date="2019-06-02T11:17:00Z">
            <w:rPr>
              <w:rFonts w:ascii="Courier New" w:eastAsia="Times New Roman" w:hAnsi="Courier New" w:cs="Courier New"/>
              <w:noProof/>
              <w:color w:val="666666"/>
              <w:sz w:val="21"/>
              <w:szCs w:val="21"/>
              <w:lang w:eastAsia="es-PE"/>
            </w:rPr>
          </w:rPrChange>
        </w:rPr>
        <w:t>9</w:t>
      </w:r>
      <w:r w:rsidRPr="00FD6FF2">
        <w:rPr>
          <w:rFonts w:ascii="Courier New" w:eastAsia="Times New Roman" w:hAnsi="Courier New" w:cs="Courier New"/>
          <w:noProof/>
          <w:color w:val="333333"/>
          <w:sz w:val="21"/>
          <w:szCs w:val="21"/>
          <w:lang w:val="en-US" w:eastAsia="es-PE"/>
          <w:rPrChange w:id="3088" w:author="Edwin Villanueva Talavera" w:date="2019-06-02T11:17:00Z">
            <w:rPr>
              <w:rFonts w:ascii="Courier New" w:eastAsia="Times New Roman" w:hAnsi="Courier New" w:cs="Courier New"/>
              <w:noProof/>
              <w:color w:val="333333"/>
              <w:sz w:val="21"/>
              <w:szCs w:val="21"/>
              <w:lang w:eastAsia="es-PE"/>
            </w:rPr>
          </w:rPrChange>
        </w:rPr>
        <w:t>])]]</w:t>
      </w:r>
    </w:p>
    <w:p w14:paraId="71070A5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8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90" w:author="Edwin Villanueva Talavera" w:date="2019-06-02T11:17:00Z">
            <w:rPr>
              <w:rFonts w:ascii="Courier New" w:eastAsia="Times New Roman" w:hAnsi="Courier New" w:cs="Courier New"/>
              <w:noProof/>
              <w:color w:val="333333"/>
              <w:sz w:val="21"/>
              <w:szCs w:val="21"/>
              <w:lang w:eastAsia="es-PE"/>
            </w:rPr>
          </w:rPrChange>
        </w:rPr>
        <w:t xml:space="preserve">        transcript_dict[first] </w:t>
      </w:r>
      <w:r w:rsidRPr="00FD6FF2">
        <w:rPr>
          <w:rFonts w:ascii="Courier New" w:eastAsia="Times New Roman" w:hAnsi="Courier New" w:cs="Courier New"/>
          <w:noProof/>
          <w:color w:val="666666"/>
          <w:sz w:val="21"/>
          <w:szCs w:val="21"/>
          <w:lang w:val="en-US" w:eastAsia="es-PE"/>
          <w:rPrChange w:id="309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92" w:author="Edwin Villanueva Talavera" w:date="2019-06-02T11:17:00Z">
            <w:rPr>
              <w:rFonts w:ascii="Courier New" w:eastAsia="Times New Roman" w:hAnsi="Courier New" w:cs="Courier New"/>
              <w:noProof/>
              <w:color w:val="333333"/>
              <w:sz w:val="21"/>
              <w:szCs w:val="21"/>
              <w:lang w:eastAsia="es-PE"/>
            </w:rPr>
          </w:rPrChange>
        </w:rPr>
        <w:t xml:space="preserve"> {}</w:t>
      </w:r>
    </w:p>
    <w:p w14:paraId="3623C8A0"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09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094"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095"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09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09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09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09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0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10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02" w:author="Edwin Villanueva Talavera" w:date="2019-06-02T11:17:00Z">
            <w:rPr>
              <w:rFonts w:ascii="Courier New" w:eastAsia="Times New Roman" w:hAnsi="Courier New" w:cs="Courier New"/>
              <w:noProof/>
              <w:color w:val="333333"/>
              <w:sz w:val="21"/>
              <w:szCs w:val="21"/>
              <w:lang w:eastAsia="es-PE"/>
            </w:rPr>
          </w:rPrChange>
        </w:rPr>
        <w:t>)</w:t>
      </w:r>
    </w:p>
    <w:p w14:paraId="15D47E1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0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04"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05"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10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0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0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09"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10"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111"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12" w:author="Edwin Villanueva Talavera" w:date="2019-06-02T11:17:00Z">
            <w:rPr>
              <w:rFonts w:ascii="Courier New" w:eastAsia="Times New Roman" w:hAnsi="Courier New" w:cs="Courier New"/>
              <w:noProof/>
              <w:color w:val="333333"/>
              <w:sz w:val="21"/>
              <w:szCs w:val="21"/>
              <w:lang w:eastAsia="es-PE"/>
            </w:rPr>
          </w:rPrChange>
        </w:rPr>
        <w:t>)</w:t>
      </w:r>
    </w:p>
    <w:p w14:paraId="13F500C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1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14" w:author="Edwin Villanueva Talavera" w:date="2019-06-02T11:17:00Z">
            <w:rPr>
              <w:rFonts w:ascii="Courier New" w:eastAsia="Times New Roman" w:hAnsi="Courier New" w:cs="Courier New"/>
              <w:noProof/>
              <w:color w:val="333333"/>
              <w:sz w:val="21"/>
              <w:szCs w:val="21"/>
              <w:lang w:eastAsia="es-PE"/>
            </w:rPr>
          </w:rPrChange>
        </w:rPr>
        <w:t xml:space="preserve">        max_value </w:t>
      </w:r>
      <w:r w:rsidRPr="00FD6FF2">
        <w:rPr>
          <w:rFonts w:ascii="Courier New" w:eastAsia="Times New Roman" w:hAnsi="Courier New" w:cs="Courier New"/>
          <w:noProof/>
          <w:color w:val="666666"/>
          <w:sz w:val="21"/>
          <w:szCs w:val="21"/>
          <w:lang w:val="en-US" w:eastAsia="es-PE"/>
          <w:rPrChange w:id="311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1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17" w:author="Edwin Villanueva Talavera" w:date="2019-06-02T11:17:00Z">
            <w:rPr>
              <w:rFonts w:ascii="Courier New" w:eastAsia="Times New Roman" w:hAnsi="Courier New" w:cs="Courier New"/>
              <w:noProof/>
              <w:color w:val="008000"/>
              <w:sz w:val="21"/>
              <w:szCs w:val="21"/>
              <w:lang w:eastAsia="es-PE"/>
            </w:rPr>
          </w:rPrChange>
        </w:rPr>
        <w:t>max</w:t>
      </w:r>
      <w:r w:rsidRPr="00FD6FF2">
        <w:rPr>
          <w:rFonts w:ascii="Courier New" w:eastAsia="Times New Roman" w:hAnsi="Courier New" w:cs="Courier New"/>
          <w:noProof/>
          <w:color w:val="333333"/>
          <w:sz w:val="21"/>
          <w:szCs w:val="21"/>
          <w:lang w:val="en-US" w:eastAsia="es-PE"/>
          <w:rPrChange w:id="3118" w:author="Edwin Villanueva Talavera" w:date="2019-06-02T11:17:00Z">
            <w:rPr>
              <w:rFonts w:ascii="Courier New" w:eastAsia="Times New Roman" w:hAnsi="Courier New" w:cs="Courier New"/>
              <w:noProof/>
              <w:color w:val="333333"/>
              <w:sz w:val="21"/>
              <w:szCs w:val="21"/>
              <w:lang w:eastAsia="es-PE"/>
            </w:rPr>
          </w:rPrChange>
        </w:rPr>
        <w:t>(score)</w:t>
      </w:r>
    </w:p>
    <w:p w14:paraId="392BD1B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1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20" w:author="Edwin Villanueva Talavera" w:date="2019-06-02T11:17:00Z">
            <w:rPr>
              <w:rFonts w:ascii="Courier New" w:eastAsia="Times New Roman" w:hAnsi="Courier New" w:cs="Courier New"/>
              <w:noProof/>
              <w:color w:val="333333"/>
              <w:sz w:val="21"/>
              <w:szCs w:val="21"/>
              <w:lang w:eastAsia="es-PE"/>
            </w:rPr>
          </w:rPrChange>
        </w:rPr>
        <w:t xml:space="preserve">        max_index </w:t>
      </w:r>
      <w:r w:rsidRPr="00FD6FF2">
        <w:rPr>
          <w:rFonts w:ascii="Courier New" w:eastAsia="Times New Roman" w:hAnsi="Courier New" w:cs="Courier New"/>
          <w:noProof/>
          <w:color w:val="666666"/>
          <w:sz w:val="21"/>
          <w:szCs w:val="21"/>
          <w:lang w:val="en-US" w:eastAsia="es-PE"/>
          <w:rPrChange w:id="312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2" w:author="Edwin Villanueva Talavera" w:date="2019-06-02T11:17:00Z">
            <w:rPr>
              <w:rFonts w:ascii="Courier New" w:eastAsia="Times New Roman" w:hAnsi="Courier New" w:cs="Courier New"/>
              <w:noProof/>
              <w:color w:val="333333"/>
              <w:sz w:val="21"/>
              <w:szCs w:val="21"/>
              <w:lang w:eastAsia="es-PE"/>
            </w:rPr>
          </w:rPrChange>
        </w:rPr>
        <w:t xml:space="preserve"> score</w:t>
      </w:r>
      <w:r w:rsidRPr="00FD6FF2">
        <w:rPr>
          <w:rFonts w:ascii="Courier New" w:eastAsia="Times New Roman" w:hAnsi="Courier New" w:cs="Courier New"/>
          <w:noProof/>
          <w:color w:val="666666"/>
          <w:sz w:val="21"/>
          <w:szCs w:val="21"/>
          <w:lang w:val="en-US" w:eastAsia="es-PE"/>
          <w:rPrChange w:id="312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4" w:author="Edwin Villanueva Talavera" w:date="2019-06-02T11:17:00Z">
            <w:rPr>
              <w:rFonts w:ascii="Courier New" w:eastAsia="Times New Roman" w:hAnsi="Courier New" w:cs="Courier New"/>
              <w:noProof/>
              <w:color w:val="333333"/>
              <w:sz w:val="21"/>
              <w:szCs w:val="21"/>
              <w:lang w:eastAsia="es-PE"/>
            </w:rPr>
          </w:rPrChange>
        </w:rPr>
        <w:t>index(max_value)</w:t>
      </w:r>
    </w:p>
    <w:p w14:paraId="611A651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2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26" w:author="Edwin Villanueva Talavera" w:date="2019-06-02T11:17:00Z">
            <w:rPr>
              <w:rFonts w:ascii="Courier New" w:eastAsia="Times New Roman" w:hAnsi="Courier New" w:cs="Courier New"/>
              <w:noProof/>
              <w:color w:val="333333"/>
              <w:sz w:val="21"/>
              <w:szCs w:val="21"/>
              <w:lang w:eastAsia="es-PE"/>
            </w:rPr>
          </w:rPrChange>
        </w:rPr>
        <w:t xml:space="preserve">        max_len_ident </w:t>
      </w:r>
      <w:r w:rsidRPr="00FD6FF2">
        <w:rPr>
          <w:rFonts w:ascii="Courier New" w:eastAsia="Times New Roman" w:hAnsi="Courier New" w:cs="Courier New"/>
          <w:noProof/>
          <w:color w:val="666666"/>
          <w:sz w:val="21"/>
          <w:szCs w:val="21"/>
          <w:lang w:val="en-US" w:eastAsia="es-PE"/>
          <w:rPrChange w:id="312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28" w:author="Edwin Villanueva Talavera" w:date="2019-06-02T11:17:00Z">
            <w:rPr>
              <w:rFonts w:ascii="Courier New" w:eastAsia="Times New Roman" w:hAnsi="Courier New" w:cs="Courier New"/>
              <w:noProof/>
              <w:color w:val="333333"/>
              <w:sz w:val="21"/>
              <w:szCs w:val="21"/>
              <w:lang w:eastAsia="es-PE"/>
            </w:rPr>
          </w:rPrChange>
        </w:rPr>
        <w:t xml:space="preserve"> with_len[max_index]</w:t>
      </w:r>
    </w:p>
    <w:p w14:paraId="4CA572AE"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2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3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131"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132" w:author="Edwin Villanueva Talavera" w:date="2019-06-02T11:17:00Z">
            <w:rPr>
              <w:rFonts w:ascii="Courier New" w:eastAsia="Times New Roman" w:hAnsi="Courier New" w:cs="Courier New"/>
              <w:noProof/>
              <w:color w:val="333333"/>
              <w:sz w:val="21"/>
              <w:szCs w:val="21"/>
              <w:lang w:eastAsia="es-PE"/>
            </w:rPr>
          </w:rPrChange>
        </w:rPr>
        <w:t xml:space="preserve"> max_len_ident[</w:t>
      </w:r>
      <w:r w:rsidRPr="00FD6FF2">
        <w:rPr>
          <w:rFonts w:ascii="Courier New" w:eastAsia="Times New Roman" w:hAnsi="Courier New" w:cs="Courier New"/>
          <w:noProof/>
          <w:color w:val="666666"/>
          <w:sz w:val="21"/>
          <w:szCs w:val="21"/>
          <w:lang w:val="en-US" w:eastAsia="es-PE"/>
          <w:rPrChange w:id="3133" w:author="Edwin Villanueva Talavera" w:date="2019-06-02T11:17:00Z">
            <w:rPr>
              <w:rFonts w:ascii="Courier New" w:eastAsia="Times New Roman" w:hAnsi="Courier New" w:cs="Courier New"/>
              <w:noProof/>
              <w:color w:val="666666"/>
              <w:sz w:val="21"/>
              <w:szCs w:val="21"/>
              <w:lang w:eastAsia="es-PE"/>
            </w:rPr>
          </w:rPrChange>
        </w:rPr>
        <w:t>3</w:t>
      </w:r>
      <w:r w:rsidRPr="00FD6FF2">
        <w:rPr>
          <w:rFonts w:ascii="Courier New" w:eastAsia="Times New Roman" w:hAnsi="Courier New" w:cs="Courier New"/>
          <w:noProof/>
          <w:color w:val="333333"/>
          <w:sz w:val="21"/>
          <w:szCs w:val="21"/>
          <w:lang w:val="en-US" w:eastAsia="es-PE"/>
          <w:rPrChange w:id="313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35" w:author="Edwin Villanueva Talavera" w:date="2019-06-02T11:17:00Z">
            <w:rPr>
              <w:rFonts w:ascii="Courier New" w:eastAsia="Times New Roman" w:hAnsi="Courier New" w:cs="Courier New"/>
              <w:noProof/>
              <w:color w:val="666666"/>
              <w:sz w:val="21"/>
              <w:szCs w:val="21"/>
              <w:lang w:eastAsia="es-PE"/>
            </w:rPr>
          </w:rPrChange>
        </w:rPr>
        <w:t>&gt;</w:t>
      </w:r>
      <w:r w:rsidRPr="00FD6FF2">
        <w:rPr>
          <w:rFonts w:ascii="Courier New" w:eastAsia="Times New Roman" w:hAnsi="Courier New" w:cs="Courier New"/>
          <w:noProof/>
          <w:color w:val="333333"/>
          <w:sz w:val="21"/>
          <w:szCs w:val="21"/>
          <w:lang w:val="en-US" w:eastAsia="es-PE"/>
          <w:rPrChange w:id="3136"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37"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38" w:author="Edwin Villanueva Talavera" w:date="2019-06-02T11:17:00Z">
            <w:rPr>
              <w:rFonts w:ascii="Courier New" w:eastAsia="Times New Roman" w:hAnsi="Courier New" w:cs="Courier New"/>
              <w:noProof/>
              <w:color w:val="333333"/>
              <w:sz w:val="21"/>
              <w:szCs w:val="21"/>
              <w:lang w:eastAsia="es-PE"/>
            </w:rPr>
          </w:rPrChange>
        </w:rPr>
        <w:t>:</w:t>
      </w:r>
    </w:p>
    <w:p w14:paraId="022D6E0F"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3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40"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41"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14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4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4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4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46"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147"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148" w:author="Edwin Villanueva Talavera" w:date="2019-06-02T11:17:00Z">
            <w:rPr>
              <w:rFonts w:ascii="Courier New" w:eastAsia="Times New Roman" w:hAnsi="Courier New" w:cs="Courier New"/>
              <w:noProof/>
              <w:color w:val="333333"/>
              <w:sz w:val="21"/>
              <w:szCs w:val="21"/>
              <w:lang w:eastAsia="es-PE"/>
            </w:rPr>
          </w:rPrChange>
        </w:rPr>
        <w:t>])</w:t>
      </w:r>
    </w:p>
    <w:p w14:paraId="23E3D7B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4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50" w:author="Edwin Villanueva Talavera" w:date="2019-06-02T11:17:00Z">
            <w:rPr>
              <w:rFonts w:ascii="Courier New" w:eastAsia="Times New Roman" w:hAnsi="Courier New" w:cs="Courier New"/>
              <w:noProof/>
              <w:color w:val="333333"/>
              <w:sz w:val="21"/>
              <w:szCs w:val="21"/>
              <w:lang w:eastAsia="es-PE"/>
            </w:rPr>
          </w:rPrChange>
        </w:rPr>
        <w:t xml:space="preserve">            transcript_dict[first][</w:t>
      </w:r>
      <w:r w:rsidRPr="00FD6FF2">
        <w:rPr>
          <w:rFonts w:ascii="Courier New" w:eastAsia="Times New Roman" w:hAnsi="Courier New" w:cs="Courier New"/>
          <w:noProof/>
          <w:color w:val="BA2121"/>
          <w:sz w:val="21"/>
          <w:szCs w:val="21"/>
          <w:lang w:val="en-US" w:eastAsia="es-PE"/>
          <w:rPrChange w:id="3151"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15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53"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54"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55"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56" w:author="Edwin Villanueva Talavera" w:date="2019-06-02T11:17:00Z">
            <w:rPr>
              <w:rFonts w:ascii="Courier New" w:eastAsia="Times New Roman" w:hAnsi="Courier New" w:cs="Courier New"/>
              <w:noProof/>
              <w:color w:val="333333"/>
              <w:sz w:val="21"/>
              <w:szCs w:val="21"/>
              <w:lang w:eastAsia="es-PE"/>
            </w:rPr>
          </w:rPrChange>
        </w:rPr>
        <w:t>(max_len_ident[</w:t>
      </w:r>
      <w:r w:rsidRPr="00FD6FF2">
        <w:rPr>
          <w:rFonts w:ascii="Courier New" w:eastAsia="Times New Roman" w:hAnsi="Courier New" w:cs="Courier New"/>
          <w:noProof/>
          <w:color w:val="666666"/>
          <w:sz w:val="21"/>
          <w:szCs w:val="21"/>
          <w:lang w:val="en-US" w:eastAsia="es-PE"/>
          <w:rPrChange w:id="3157"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158" w:author="Edwin Villanueva Talavera" w:date="2019-06-02T11:17:00Z">
            <w:rPr>
              <w:rFonts w:ascii="Courier New" w:eastAsia="Times New Roman" w:hAnsi="Courier New" w:cs="Courier New"/>
              <w:noProof/>
              <w:color w:val="333333"/>
              <w:sz w:val="21"/>
              <w:szCs w:val="21"/>
              <w:lang w:eastAsia="es-PE"/>
            </w:rPr>
          </w:rPrChange>
        </w:rPr>
        <w:t>])</w:t>
      </w:r>
    </w:p>
    <w:p w14:paraId="76D67B84"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5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60"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i/>
          <w:iCs/>
          <w:noProof/>
          <w:color w:val="408080"/>
          <w:sz w:val="21"/>
          <w:szCs w:val="21"/>
          <w:lang w:val="en-US" w:eastAsia="es-PE"/>
          <w:rPrChange w:id="3161" w:author="Edwin Villanueva Talavera" w:date="2019-06-02T11:17:00Z">
            <w:rPr>
              <w:rFonts w:ascii="Courier New" w:eastAsia="Times New Roman" w:hAnsi="Courier New" w:cs="Courier New"/>
              <w:i/>
              <w:iCs/>
              <w:noProof/>
              <w:color w:val="408080"/>
              <w:sz w:val="21"/>
              <w:szCs w:val="21"/>
              <w:lang w:eastAsia="es-PE"/>
            </w:rPr>
          </w:rPrChange>
        </w:rPr>
        <w:t>#fin de código adaptado de https://github.com/gbgolding/crema/blob/master/bin/featuresetup_module.py</w:t>
      </w:r>
    </w:p>
    <w:p w14:paraId="1D4D5C1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6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63"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316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6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166" w:author="Edwin Villanueva Talavera" w:date="2019-06-02T11:17:00Z">
            <w:rPr>
              <w:rFonts w:ascii="Courier New" w:eastAsia="Times New Roman" w:hAnsi="Courier New" w:cs="Courier New"/>
              <w:noProof/>
              <w:color w:val="BA2121"/>
              <w:sz w:val="21"/>
              <w:szCs w:val="21"/>
              <w:lang w:eastAsia="es-PE"/>
            </w:rPr>
          </w:rPrChange>
        </w:rPr>
        <w:t xml:space="preserve">"SELECT cod_secuencia, IFNULL(longitud, 0), IFNULL(orf_length, 0) FROM secuencias_features WHERE flg_seleccionado = 1 AND id_especie = </w:t>
      </w:r>
      <w:r w:rsidRPr="00FD6FF2">
        <w:rPr>
          <w:rFonts w:ascii="Courier New" w:eastAsia="Times New Roman" w:hAnsi="Courier New" w:cs="Courier New"/>
          <w:b/>
          <w:bCs/>
          <w:noProof/>
          <w:color w:val="BB6688"/>
          <w:sz w:val="21"/>
          <w:szCs w:val="21"/>
          <w:lang w:val="en-US" w:eastAsia="es-PE"/>
          <w:rPrChange w:id="3167"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168" w:author="Edwin Villanueva Talavera" w:date="2019-06-02T11:17:00Z">
            <w:rPr>
              <w:rFonts w:ascii="Courier New" w:eastAsia="Times New Roman" w:hAnsi="Courier New" w:cs="Courier New"/>
              <w:noProof/>
              <w:color w:val="BA2121"/>
              <w:sz w:val="21"/>
              <w:szCs w:val="21"/>
              <w:lang w:eastAsia="es-PE"/>
            </w:rPr>
          </w:rPrChange>
        </w:rPr>
        <w:t xml:space="preserve"> AND flg_pct = </w:t>
      </w:r>
      <w:r w:rsidRPr="00FD6FF2">
        <w:rPr>
          <w:rFonts w:ascii="Courier New" w:eastAsia="Times New Roman" w:hAnsi="Courier New" w:cs="Courier New"/>
          <w:b/>
          <w:bCs/>
          <w:noProof/>
          <w:color w:val="BB6688"/>
          <w:sz w:val="21"/>
          <w:szCs w:val="21"/>
          <w:lang w:val="en-US" w:eastAsia="es-PE"/>
          <w:rPrChange w:id="3169"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170" w:author="Edwin Villanueva Talavera" w:date="2019-06-02T11:17:00Z">
            <w:rPr>
              <w:rFonts w:ascii="Courier New" w:eastAsia="Times New Roman" w:hAnsi="Courier New" w:cs="Courier New"/>
              <w:noProof/>
              <w:color w:val="BA2121"/>
              <w:sz w:val="21"/>
              <w:szCs w:val="21"/>
              <w:lang w:eastAsia="es-PE"/>
            </w:rPr>
          </w:rPrChang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3171"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72"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3173" w:author="Edwin Villanueva Talavera" w:date="2019-06-02T11:17:00Z">
            <w:rPr>
              <w:rFonts w:ascii="Courier New" w:eastAsia="Times New Roman" w:hAnsi="Courier New" w:cs="Courier New"/>
              <w:noProof/>
              <w:color w:val="333333"/>
              <w:sz w:val="21"/>
              <w:szCs w:val="21"/>
              <w:lang w:eastAsia="es-PE"/>
            </w:rPr>
          </w:rPrChange>
        </w:rPr>
        <w:t xml:space="preserve">longitud </w:t>
      </w:r>
      <w:r w:rsidRPr="00FD6FF2">
        <w:rPr>
          <w:rFonts w:ascii="Courier New" w:eastAsia="Times New Roman" w:hAnsi="Courier New" w:cs="Courier New"/>
          <w:noProof/>
          <w:color w:val="666666"/>
          <w:sz w:val="21"/>
          <w:szCs w:val="21"/>
          <w:lang w:val="en-US" w:eastAsia="es-PE"/>
          <w:rPrChange w:id="317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75"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76" w:author="Edwin Villanueva Talavera" w:date="2019-06-02T11:17:00Z">
            <w:rPr>
              <w:rFonts w:ascii="Courier New" w:eastAsia="Times New Roman" w:hAnsi="Courier New" w:cs="Courier New"/>
              <w:noProof/>
              <w:color w:val="666666"/>
              <w:sz w:val="21"/>
              <w:szCs w:val="21"/>
              <w:lang w:eastAsia="es-PE"/>
            </w:rPr>
          </w:rPrChange>
        </w:rPr>
        <w:t>1</w:t>
      </w:r>
      <w:r w:rsidRPr="00FD6FF2">
        <w:rPr>
          <w:rFonts w:ascii="Courier New" w:eastAsia="Times New Roman" w:hAnsi="Courier New" w:cs="Courier New"/>
          <w:noProof/>
          <w:color w:val="333333"/>
          <w:sz w:val="21"/>
          <w:szCs w:val="21"/>
          <w:lang w:val="en-US" w:eastAsia="es-PE"/>
          <w:rPrChange w:id="3177" w:author="Edwin Villanueva Talavera" w:date="2019-06-02T11:17:00Z">
            <w:rPr>
              <w:rFonts w:ascii="Courier New" w:eastAsia="Times New Roman" w:hAnsi="Courier New" w:cs="Courier New"/>
              <w:noProof/>
              <w:color w:val="333333"/>
              <w:sz w:val="21"/>
              <w:szCs w:val="21"/>
              <w:lang w:eastAsia="es-PE"/>
            </w:rPr>
          </w:rPrChange>
        </w:rPr>
        <w:t>]</w:t>
      </w:r>
    </w:p>
    <w:p w14:paraId="4185B935"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7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79" w:author="Edwin Villanueva Talavera" w:date="2019-06-02T11:17:00Z">
            <w:rPr>
              <w:rFonts w:ascii="Courier New" w:eastAsia="Times New Roman" w:hAnsi="Courier New" w:cs="Courier New"/>
              <w:noProof/>
              <w:color w:val="333333"/>
              <w:sz w:val="21"/>
              <w:szCs w:val="21"/>
              <w:lang w:eastAsia="es-PE"/>
            </w:rPr>
          </w:rPrChange>
        </w:rPr>
        <w:t xml:space="preserve">        orf_length </w:t>
      </w:r>
      <w:r w:rsidRPr="00FD6FF2">
        <w:rPr>
          <w:rFonts w:ascii="Courier New" w:eastAsia="Times New Roman" w:hAnsi="Courier New" w:cs="Courier New"/>
          <w:noProof/>
          <w:color w:val="666666"/>
          <w:sz w:val="21"/>
          <w:szCs w:val="21"/>
          <w:lang w:val="en-US" w:eastAsia="es-PE"/>
          <w:rPrChange w:id="318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81"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82" w:author="Edwin Villanueva Talavera" w:date="2019-06-02T11:17:00Z">
            <w:rPr>
              <w:rFonts w:ascii="Courier New" w:eastAsia="Times New Roman" w:hAnsi="Courier New" w:cs="Courier New"/>
              <w:noProof/>
              <w:color w:val="666666"/>
              <w:sz w:val="21"/>
              <w:szCs w:val="21"/>
              <w:lang w:eastAsia="es-PE"/>
            </w:rPr>
          </w:rPrChange>
        </w:rPr>
        <w:t>2</w:t>
      </w:r>
      <w:r w:rsidRPr="00FD6FF2">
        <w:rPr>
          <w:rFonts w:ascii="Courier New" w:eastAsia="Times New Roman" w:hAnsi="Courier New" w:cs="Courier New"/>
          <w:noProof/>
          <w:color w:val="333333"/>
          <w:sz w:val="21"/>
          <w:szCs w:val="21"/>
          <w:lang w:val="en-US" w:eastAsia="es-PE"/>
          <w:rPrChange w:id="3183" w:author="Edwin Villanueva Talavera" w:date="2019-06-02T11:17:00Z">
            <w:rPr>
              <w:rFonts w:ascii="Courier New" w:eastAsia="Times New Roman" w:hAnsi="Courier New" w:cs="Courier New"/>
              <w:noProof/>
              <w:color w:val="333333"/>
              <w:sz w:val="21"/>
              <w:szCs w:val="21"/>
              <w:lang w:eastAsia="es-PE"/>
            </w:rPr>
          </w:rPrChange>
        </w:rPr>
        <w:t>]</w:t>
      </w:r>
    </w:p>
    <w:p w14:paraId="421EF2E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8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8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186"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187" w:author="Edwin Villanueva Talavera" w:date="2019-06-02T11:17:00Z">
            <w:rPr>
              <w:rFonts w:ascii="Courier New" w:eastAsia="Times New Roman" w:hAnsi="Courier New" w:cs="Courier New"/>
              <w:noProof/>
              <w:color w:val="333333"/>
              <w:sz w:val="21"/>
              <w:szCs w:val="21"/>
              <w:lang w:eastAsia="es-PE"/>
            </w:rPr>
          </w:rPrChange>
        </w:rPr>
        <w:t xml:space="preserve"> transcriptoma[</w:t>
      </w:r>
      <w:r w:rsidRPr="00FD6FF2">
        <w:rPr>
          <w:rFonts w:ascii="Courier New" w:eastAsia="Times New Roman" w:hAnsi="Courier New" w:cs="Courier New"/>
          <w:noProof/>
          <w:color w:val="666666"/>
          <w:sz w:val="21"/>
          <w:szCs w:val="21"/>
          <w:lang w:val="en-US" w:eastAsia="es-PE"/>
          <w:rPrChange w:id="3188"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18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AA22FF"/>
          <w:sz w:val="21"/>
          <w:szCs w:val="21"/>
          <w:lang w:val="en-US" w:eastAsia="es-PE"/>
          <w:rPrChange w:id="3190" w:author="Edwin Villanueva Talavera" w:date="2019-06-02T11:17:00Z">
            <w:rPr>
              <w:rFonts w:ascii="Courier New" w:eastAsia="Times New Roman" w:hAnsi="Courier New" w:cs="Courier New"/>
              <w:b/>
              <w:bCs/>
              <w:noProof/>
              <w:color w:val="AA22FF"/>
              <w:sz w:val="21"/>
              <w:szCs w:val="21"/>
              <w:lang w:eastAsia="es-PE"/>
            </w:rPr>
          </w:rPrChange>
        </w:rPr>
        <w:t>in</w:t>
      </w:r>
      <w:r w:rsidRPr="00FD6FF2">
        <w:rPr>
          <w:rFonts w:ascii="Courier New" w:eastAsia="Times New Roman" w:hAnsi="Courier New" w:cs="Courier New"/>
          <w:noProof/>
          <w:color w:val="333333"/>
          <w:sz w:val="21"/>
          <w:szCs w:val="21"/>
          <w:lang w:val="en-US" w:eastAsia="es-PE"/>
          <w:rPrChange w:id="3191" w:author="Edwin Villanueva Talavera" w:date="2019-06-02T11:17:00Z">
            <w:rPr>
              <w:rFonts w:ascii="Courier New" w:eastAsia="Times New Roman" w:hAnsi="Courier New" w:cs="Courier New"/>
              <w:noProof/>
              <w:color w:val="333333"/>
              <w:sz w:val="21"/>
              <w:szCs w:val="21"/>
              <w:lang w:eastAsia="es-PE"/>
            </w:rPr>
          </w:rPrChange>
        </w:rPr>
        <w:t xml:space="preserve"> transcript_dict:</w:t>
      </w:r>
    </w:p>
    <w:p w14:paraId="3859812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19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193"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194"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19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19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19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19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199" w:author="Edwin Villanueva Talavera" w:date="2019-06-02T11:17:00Z">
            <w:rPr>
              <w:rFonts w:ascii="Courier New" w:eastAsia="Times New Roman" w:hAnsi="Courier New" w:cs="Courier New"/>
              <w:noProof/>
              <w:color w:val="333333"/>
              <w:sz w:val="21"/>
              <w:szCs w:val="21"/>
              <w:lang w:eastAsia="es-PE"/>
            </w:rPr>
          </w:rPrChange>
        </w:rPr>
        <w:t>(transcript_dict[cod_secuencia][</w:t>
      </w:r>
      <w:r w:rsidRPr="00FD6FF2">
        <w:rPr>
          <w:rFonts w:ascii="Courier New" w:eastAsia="Times New Roman" w:hAnsi="Courier New" w:cs="Courier New"/>
          <w:noProof/>
          <w:color w:val="BA2121"/>
          <w:sz w:val="21"/>
          <w:szCs w:val="21"/>
          <w:lang w:val="en-US" w:eastAsia="es-PE"/>
          <w:rPrChange w:id="3200"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01"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0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03" w:author="Edwin Villanueva Talavera" w:date="2019-06-02T11:17:00Z">
            <w:rPr>
              <w:rFonts w:ascii="Courier New" w:eastAsia="Times New Roman" w:hAnsi="Courier New" w:cs="Courier New"/>
              <w:noProof/>
              <w:color w:val="333333"/>
              <w:sz w:val="21"/>
              <w:szCs w:val="21"/>
              <w:lang w:eastAsia="es-PE"/>
            </w:rPr>
          </w:rPrChange>
        </w:rPr>
        <w:t>longitud)</w:t>
      </w:r>
    </w:p>
    <w:p w14:paraId="5CBC8AF6"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0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0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06" w:author="Edwin Villanueva Talavera" w:date="2019-06-02T11:17:00Z">
            <w:rPr>
              <w:rFonts w:ascii="Courier New" w:eastAsia="Times New Roman" w:hAnsi="Courier New" w:cs="Courier New"/>
              <w:b/>
              <w:bCs/>
              <w:noProof/>
              <w:color w:val="008000"/>
              <w:sz w:val="21"/>
              <w:szCs w:val="21"/>
              <w:lang w:eastAsia="es-PE"/>
            </w:rPr>
          </w:rPrChange>
        </w:rPr>
        <w:t>if</w:t>
      </w:r>
      <w:r w:rsidRPr="00FD6FF2">
        <w:rPr>
          <w:rFonts w:ascii="Courier New" w:eastAsia="Times New Roman" w:hAnsi="Courier New" w:cs="Courier New"/>
          <w:noProof/>
          <w:color w:val="333333"/>
          <w:sz w:val="21"/>
          <w:szCs w:val="21"/>
          <w:lang w:val="en-US" w:eastAsia="es-PE"/>
          <w:rPrChange w:id="3207" w:author="Edwin Villanueva Talavera" w:date="2019-06-02T11:17:00Z">
            <w:rPr>
              <w:rFonts w:ascii="Courier New" w:eastAsia="Times New Roman" w:hAnsi="Courier New" w:cs="Courier New"/>
              <w:noProof/>
              <w:color w:val="333333"/>
              <w:sz w:val="21"/>
              <w:szCs w:val="21"/>
              <w:lang w:eastAsia="es-PE"/>
            </w:rPr>
          </w:rPrChange>
        </w:rPr>
        <w:t xml:space="preserve"> orf_length </w:t>
      </w:r>
      <w:r w:rsidRPr="00FD6FF2">
        <w:rPr>
          <w:rFonts w:ascii="Courier New" w:eastAsia="Times New Roman" w:hAnsi="Courier New" w:cs="Courier New"/>
          <w:noProof/>
          <w:color w:val="666666"/>
          <w:sz w:val="21"/>
          <w:szCs w:val="21"/>
          <w:lang w:val="en-US" w:eastAsia="es-PE"/>
          <w:rPrChange w:id="320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0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10"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11" w:author="Edwin Villanueva Talavera" w:date="2019-06-02T11:17:00Z">
            <w:rPr>
              <w:rFonts w:ascii="Courier New" w:eastAsia="Times New Roman" w:hAnsi="Courier New" w:cs="Courier New"/>
              <w:noProof/>
              <w:color w:val="333333"/>
              <w:sz w:val="21"/>
              <w:szCs w:val="21"/>
              <w:lang w:eastAsia="es-PE"/>
            </w:rPr>
          </w:rPrChange>
        </w:rPr>
        <w:t>:</w:t>
      </w:r>
    </w:p>
    <w:p w14:paraId="482BD86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1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13"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14"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1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1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1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18"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19"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20"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21" w:author="Edwin Villanueva Talavera" w:date="2019-06-02T11:17:00Z">
            <w:rPr>
              <w:rFonts w:ascii="Courier New" w:eastAsia="Times New Roman" w:hAnsi="Courier New" w:cs="Courier New"/>
              <w:noProof/>
              <w:color w:val="333333"/>
              <w:sz w:val="21"/>
              <w:szCs w:val="21"/>
              <w:lang w:eastAsia="es-PE"/>
            </w:rPr>
          </w:rPrChange>
        </w:rPr>
        <w:t>)</w:t>
      </w:r>
    </w:p>
    <w:p w14:paraId="5518F95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2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2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24"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3225" w:author="Edwin Villanueva Talavera" w:date="2019-06-02T11:17:00Z">
            <w:rPr>
              <w:rFonts w:ascii="Courier New" w:eastAsia="Times New Roman" w:hAnsi="Courier New" w:cs="Courier New"/>
              <w:noProof/>
              <w:color w:val="333333"/>
              <w:sz w:val="21"/>
              <w:szCs w:val="21"/>
              <w:lang w:eastAsia="es-PE"/>
            </w:rPr>
          </w:rPrChange>
        </w:rPr>
        <w:t>:</w:t>
      </w:r>
    </w:p>
    <w:p w14:paraId="3A22ABB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2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27"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28"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2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3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3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3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33" w:author="Edwin Villanueva Talavera" w:date="2019-06-02T11:17:00Z">
            <w:rPr>
              <w:rFonts w:ascii="Courier New" w:eastAsia="Times New Roman" w:hAnsi="Courier New" w:cs="Courier New"/>
              <w:noProof/>
              <w:color w:val="333333"/>
              <w:sz w:val="21"/>
              <w:szCs w:val="21"/>
              <w:lang w:eastAsia="es-PE"/>
            </w:rPr>
          </w:rPrChange>
        </w:rPr>
        <w:t>(transcript_dict[cod_secuencia][</w:t>
      </w:r>
      <w:r w:rsidRPr="00FD6FF2">
        <w:rPr>
          <w:rFonts w:ascii="Courier New" w:eastAsia="Times New Roman" w:hAnsi="Courier New" w:cs="Courier New"/>
          <w:noProof/>
          <w:color w:val="BA2121"/>
          <w:sz w:val="21"/>
          <w:szCs w:val="21"/>
          <w:lang w:val="en-US" w:eastAsia="es-PE"/>
          <w:rPrChange w:id="3234"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35"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3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37" w:author="Edwin Villanueva Talavera" w:date="2019-06-02T11:17:00Z">
            <w:rPr>
              <w:rFonts w:ascii="Courier New" w:eastAsia="Times New Roman" w:hAnsi="Courier New" w:cs="Courier New"/>
              <w:noProof/>
              <w:color w:val="333333"/>
              <w:sz w:val="21"/>
              <w:szCs w:val="21"/>
              <w:lang w:eastAsia="es-PE"/>
            </w:rPr>
          </w:rPrChange>
        </w:rPr>
        <w:t>orf_length)</w:t>
      </w:r>
    </w:p>
    <w:p w14:paraId="5F216F67"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38"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3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b/>
          <w:bCs/>
          <w:noProof/>
          <w:color w:val="008000"/>
          <w:sz w:val="21"/>
          <w:szCs w:val="21"/>
          <w:lang w:val="en-US" w:eastAsia="es-PE"/>
          <w:rPrChange w:id="3240" w:author="Edwin Villanueva Talavera" w:date="2019-06-02T11:17:00Z">
            <w:rPr>
              <w:rFonts w:ascii="Courier New" w:eastAsia="Times New Roman" w:hAnsi="Courier New" w:cs="Courier New"/>
              <w:b/>
              <w:bCs/>
              <w:noProof/>
              <w:color w:val="008000"/>
              <w:sz w:val="21"/>
              <w:szCs w:val="21"/>
              <w:lang w:eastAsia="es-PE"/>
            </w:rPr>
          </w:rPrChange>
        </w:rPr>
        <w:t>else</w:t>
      </w:r>
      <w:r w:rsidRPr="00FD6FF2">
        <w:rPr>
          <w:rFonts w:ascii="Courier New" w:eastAsia="Times New Roman" w:hAnsi="Courier New" w:cs="Courier New"/>
          <w:noProof/>
          <w:color w:val="333333"/>
          <w:sz w:val="21"/>
          <w:szCs w:val="21"/>
          <w:lang w:val="en-US" w:eastAsia="es-PE"/>
          <w:rPrChange w:id="3241" w:author="Edwin Villanueva Talavera" w:date="2019-06-02T11:17:00Z">
            <w:rPr>
              <w:rFonts w:ascii="Courier New" w:eastAsia="Times New Roman" w:hAnsi="Courier New" w:cs="Courier New"/>
              <w:noProof/>
              <w:color w:val="333333"/>
              <w:sz w:val="21"/>
              <w:szCs w:val="21"/>
              <w:lang w:eastAsia="es-PE"/>
            </w:rPr>
          </w:rPrChange>
        </w:rPr>
        <w:t>:</w:t>
      </w:r>
    </w:p>
    <w:p w14:paraId="20BBB4E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4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43"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 </w:t>
      </w:r>
      <w:r w:rsidRPr="00FD6FF2">
        <w:rPr>
          <w:rFonts w:ascii="Courier New" w:eastAsia="Times New Roman" w:hAnsi="Courier New" w:cs="Courier New"/>
          <w:noProof/>
          <w:color w:val="666666"/>
          <w:sz w:val="21"/>
          <w:szCs w:val="21"/>
          <w:lang w:val="en-US" w:eastAsia="es-PE"/>
          <w:rPrChange w:id="324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45" w:author="Edwin Villanueva Talavera" w:date="2019-06-02T11:17:00Z">
            <w:rPr>
              <w:rFonts w:ascii="Courier New" w:eastAsia="Times New Roman" w:hAnsi="Courier New" w:cs="Courier New"/>
              <w:noProof/>
              <w:color w:val="333333"/>
              <w:sz w:val="21"/>
              <w:szCs w:val="21"/>
              <w:lang w:eastAsia="es-PE"/>
            </w:rPr>
          </w:rPrChange>
        </w:rPr>
        <w:t xml:space="preserve"> {}</w:t>
      </w:r>
    </w:p>
    <w:p w14:paraId="5C18171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4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47"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48"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24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5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5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5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53"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5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55" w:author="Edwin Villanueva Talavera" w:date="2019-06-02T11:17:00Z">
            <w:rPr>
              <w:rFonts w:ascii="Courier New" w:eastAsia="Times New Roman" w:hAnsi="Courier New" w:cs="Courier New"/>
              <w:noProof/>
              <w:color w:val="333333"/>
              <w:sz w:val="21"/>
              <w:szCs w:val="21"/>
              <w:lang w:eastAsia="es-PE"/>
            </w:rPr>
          </w:rPrChange>
        </w:rPr>
        <w:t>)</w:t>
      </w:r>
    </w:p>
    <w:p w14:paraId="233B0CB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5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57"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58"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25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6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6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6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63"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6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65" w:author="Edwin Villanueva Talavera" w:date="2019-06-02T11:17:00Z">
            <w:rPr>
              <w:rFonts w:ascii="Courier New" w:eastAsia="Times New Roman" w:hAnsi="Courier New" w:cs="Courier New"/>
              <w:noProof/>
              <w:color w:val="333333"/>
              <w:sz w:val="21"/>
              <w:szCs w:val="21"/>
              <w:lang w:eastAsia="es-PE"/>
            </w:rPr>
          </w:rPrChange>
        </w:rPr>
        <w:t>)</w:t>
      </w:r>
    </w:p>
    <w:p w14:paraId="2B63EB9A"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6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67"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68"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26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7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7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7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73"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7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75" w:author="Edwin Villanueva Talavera" w:date="2019-06-02T11:17:00Z">
            <w:rPr>
              <w:rFonts w:ascii="Courier New" w:eastAsia="Times New Roman" w:hAnsi="Courier New" w:cs="Courier New"/>
              <w:noProof/>
              <w:color w:val="333333"/>
              <w:sz w:val="21"/>
              <w:szCs w:val="21"/>
              <w:lang w:eastAsia="es-PE"/>
            </w:rPr>
          </w:rPrChange>
        </w:rPr>
        <w:t>)</w:t>
      </w:r>
    </w:p>
    <w:p w14:paraId="335236F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7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77" w:author="Edwin Villanueva Talavera" w:date="2019-06-02T11:17:00Z">
            <w:rPr>
              <w:rFonts w:ascii="Courier New" w:eastAsia="Times New Roman" w:hAnsi="Courier New" w:cs="Courier New"/>
              <w:noProof/>
              <w:color w:val="333333"/>
              <w:sz w:val="21"/>
              <w:szCs w:val="21"/>
              <w:lang w:eastAsia="es-PE"/>
            </w:rPr>
          </w:rPrChange>
        </w:rPr>
        <w:t xml:space="preserve">            transcript_dict[cod_secuencia][</w:t>
      </w:r>
      <w:r w:rsidRPr="00FD6FF2">
        <w:rPr>
          <w:rFonts w:ascii="Courier New" w:eastAsia="Times New Roman" w:hAnsi="Courier New" w:cs="Courier New"/>
          <w:noProof/>
          <w:color w:val="BA2121"/>
          <w:sz w:val="21"/>
          <w:szCs w:val="21"/>
          <w:lang w:val="en-US" w:eastAsia="es-PE"/>
          <w:rPrChange w:id="3278"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27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28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8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282" w:author="Edwin Villanueva Talavera" w:date="2019-06-02T11:17:00Z">
            <w:rPr>
              <w:rFonts w:ascii="Courier New" w:eastAsia="Times New Roman" w:hAnsi="Courier New" w:cs="Courier New"/>
              <w:noProof/>
              <w:color w:val="008000"/>
              <w:sz w:val="21"/>
              <w:szCs w:val="21"/>
              <w:lang w:eastAsia="es-PE"/>
            </w:rPr>
          </w:rPrChange>
        </w:rPr>
        <w:t>float</w:t>
      </w:r>
      <w:r w:rsidRPr="00FD6FF2">
        <w:rPr>
          <w:rFonts w:ascii="Courier New" w:eastAsia="Times New Roman" w:hAnsi="Courier New" w:cs="Courier New"/>
          <w:noProof/>
          <w:color w:val="333333"/>
          <w:sz w:val="21"/>
          <w:szCs w:val="21"/>
          <w:lang w:val="en-US" w:eastAsia="es-PE"/>
          <w:rPrChange w:id="3283"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666666"/>
          <w:sz w:val="21"/>
          <w:szCs w:val="21"/>
          <w:lang w:val="en-US" w:eastAsia="es-PE"/>
          <w:rPrChange w:id="3284"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285" w:author="Edwin Villanueva Talavera" w:date="2019-06-02T11:17:00Z">
            <w:rPr>
              <w:rFonts w:ascii="Courier New" w:eastAsia="Times New Roman" w:hAnsi="Courier New" w:cs="Courier New"/>
              <w:noProof/>
              <w:color w:val="333333"/>
              <w:sz w:val="21"/>
              <w:szCs w:val="21"/>
              <w:lang w:eastAsia="es-PE"/>
            </w:rPr>
          </w:rPrChange>
        </w:rPr>
        <w:t>)</w:t>
      </w:r>
    </w:p>
    <w:p w14:paraId="7414125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28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287" w:author="Edwin Villanueva Talavera" w:date="2019-06-02T11:17:00Z">
            <w:rPr>
              <w:rFonts w:ascii="Courier New" w:eastAsia="Times New Roman" w:hAnsi="Courier New" w:cs="Courier New"/>
              <w:noProof/>
              <w:color w:val="333333"/>
              <w:sz w:val="21"/>
              <w:szCs w:val="21"/>
              <w:lang w:eastAsia="es-PE"/>
            </w:rPr>
          </w:rPrChange>
        </w:rPr>
        <w:t xml:space="preserve">        query </w:t>
      </w:r>
      <w:r w:rsidRPr="00FD6FF2">
        <w:rPr>
          <w:rFonts w:ascii="Courier New" w:eastAsia="Times New Roman" w:hAnsi="Courier New" w:cs="Courier New"/>
          <w:noProof/>
          <w:color w:val="666666"/>
          <w:sz w:val="21"/>
          <w:szCs w:val="21"/>
          <w:lang w:val="en-US" w:eastAsia="es-PE"/>
          <w:rPrChange w:id="3288"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289"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290" w:author="Edwin Villanueva Talavera" w:date="2019-06-02T11:17:00Z">
            <w:rPr>
              <w:rFonts w:ascii="Courier New" w:eastAsia="Times New Roman" w:hAnsi="Courier New" w:cs="Courier New"/>
              <w:noProof/>
              <w:color w:val="BA2121"/>
              <w:sz w:val="21"/>
              <w:szCs w:val="21"/>
              <w:lang w:eastAsia="es-PE"/>
            </w:rPr>
          </w:rPrChange>
        </w:rPr>
        <w:t xml:space="preserve">"UPDATE secuencias_features SET alignment = </w:t>
      </w:r>
      <w:r w:rsidRPr="00FD6FF2">
        <w:rPr>
          <w:rFonts w:ascii="Courier New" w:eastAsia="Times New Roman" w:hAnsi="Courier New" w:cs="Courier New"/>
          <w:b/>
          <w:bCs/>
          <w:noProof/>
          <w:color w:val="BB6688"/>
          <w:sz w:val="21"/>
          <w:szCs w:val="21"/>
          <w:lang w:val="en-US" w:eastAsia="es-PE"/>
          <w:rPrChange w:id="3291"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2" w:author="Edwin Villanueva Talavera" w:date="2019-06-02T11:17:00Z">
            <w:rPr>
              <w:rFonts w:ascii="Courier New" w:eastAsia="Times New Roman" w:hAnsi="Courier New" w:cs="Courier New"/>
              <w:noProof/>
              <w:color w:val="BA2121"/>
              <w:sz w:val="21"/>
              <w:szCs w:val="21"/>
              <w:lang w:eastAsia="es-PE"/>
            </w:rPr>
          </w:rPrChange>
        </w:rPr>
        <w:t xml:space="preserve">, alignment_length = </w:t>
      </w:r>
      <w:r w:rsidRPr="00FD6FF2">
        <w:rPr>
          <w:rFonts w:ascii="Courier New" w:eastAsia="Times New Roman" w:hAnsi="Courier New" w:cs="Courier New"/>
          <w:b/>
          <w:bCs/>
          <w:noProof/>
          <w:color w:val="BB6688"/>
          <w:sz w:val="21"/>
          <w:szCs w:val="21"/>
          <w:lang w:val="en-US" w:eastAsia="es-PE"/>
          <w:rPrChange w:id="3293"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4" w:author="Edwin Villanueva Talavera" w:date="2019-06-02T11:17:00Z">
            <w:rPr>
              <w:rFonts w:ascii="Courier New" w:eastAsia="Times New Roman" w:hAnsi="Courier New" w:cs="Courier New"/>
              <w:noProof/>
              <w:color w:val="BA2121"/>
              <w:sz w:val="21"/>
              <w:szCs w:val="21"/>
              <w:lang w:eastAsia="es-PE"/>
            </w:rPr>
          </w:rPrChange>
        </w:rPr>
        <w:t xml:space="preserve">, alignment_proportion = </w:t>
      </w:r>
      <w:r w:rsidRPr="00FD6FF2">
        <w:rPr>
          <w:rFonts w:ascii="Courier New" w:eastAsia="Times New Roman" w:hAnsi="Courier New" w:cs="Courier New"/>
          <w:b/>
          <w:bCs/>
          <w:noProof/>
          <w:color w:val="BB6688"/>
          <w:sz w:val="21"/>
          <w:szCs w:val="21"/>
          <w:lang w:val="en-US" w:eastAsia="es-PE"/>
          <w:rPrChange w:id="3295"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6" w:author="Edwin Villanueva Talavera" w:date="2019-06-02T11:17:00Z">
            <w:rPr>
              <w:rFonts w:ascii="Courier New" w:eastAsia="Times New Roman" w:hAnsi="Courier New" w:cs="Courier New"/>
              <w:noProof/>
              <w:color w:val="BA2121"/>
              <w:sz w:val="21"/>
              <w:szCs w:val="21"/>
              <w:lang w:eastAsia="es-PE"/>
            </w:rPr>
          </w:rPrChange>
        </w:rPr>
        <w:t xml:space="preserve">, alignment_proportion_orf = </w:t>
      </w:r>
      <w:r w:rsidRPr="00FD6FF2">
        <w:rPr>
          <w:rFonts w:ascii="Courier New" w:eastAsia="Times New Roman" w:hAnsi="Courier New" w:cs="Courier New"/>
          <w:b/>
          <w:bCs/>
          <w:noProof/>
          <w:color w:val="BB6688"/>
          <w:sz w:val="21"/>
          <w:szCs w:val="21"/>
          <w:lang w:val="en-US" w:eastAsia="es-PE"/>
          <w:rPrChange w:id="3297"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298" w:author="Edwin Villanueva Talavera" w:date="2019-06-02T11:17:00Z">
            <w:rPr>
              <w:rFonts w:ascii="Courier New" w:eastAsia="Times New Roman" w:hAnsi="Courier New" w:cs="Courier New"/>
              <w:noProof/>
              <w:color w:val="BA2121"/>
              <w:sz w:val="21"/>
              <w:szCs w:val="21"/>
              <w:lang w:eastAsia="es-PE"/>
            </w:rPr>
          </w:rPrChange>
        </w:rPr>
        <w:t xml:space="preserve"> WHERE id_especie = </w:t>
      </w:r>
      <w:r w:rsidRPr="00FD6FF2">
        <w:rPr>
          <w:rFonts w:ascii="Courier New" w:eastAsia="Times New Roman" w:hAnsi="Courier New" w:cs="Courier New"/>
          <w:b/>
          <w:bCs/>
          <w:noProof/>
          <w:color w:val="BB6688"/>
          <w:sz w:val="21"/>
          <w:szCs w:val="21"/>
          <w:lang w:val="en-US" w:eastAsia="es-PE"/>
          <w:rPrChange w:id="3299"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0" w:author="Edwin Villanueva Talavera" w:date="2019-06-02T11:17:00Z">
            <w:rPr>
              <w:rFonts w:ascii="Courier New" w:eastAsia="Times New Roman" w:hAnsi="Courier New" w:cs="Courier New"/>
              <w:noProof/>
              <w:color w:val="BA2121"/>
              <w:sz w:val="21"/>
              <w:szCs w:val="21"/>
              <w:lang w:eastAsia="es-PE"/>
            </w:rPr>
          </w:rPrChange>
        </w:rPr>
        <w:t xml:space="preserve"> AND cod_secuencia = </w:t>
      </w:r>
      <w:r w:rsidRPr="00FD6FF2">
        <w:rPr>
          <w:rFonts w:ascii="Courier New" w:eastAsia="Times New Roman" w:hAnsi="Courier New" w:cs="Courier New"/>
          <w:b/>
          <w:bCs/>
          <w:noProof/>
          <w:color w:val="BB6688"/>
          <w:sz w:val="21"/>
          <w:szCs w:val="21"/>
          <w:lang w:val="en-US" w:eastAsia="es-PE"/>
          <w:rPrChange w:id="3301" w:author="Edwin Villanueva Talavera" w:date="2019-06-02T11:17:00Z">
            <w:rPr>
              <w:rFonts w:ascii="Courier New" w:eastAsia="Times New Roman" w:hAnsi="Courier New" w:cs="Courier New"/>
              <w:b/>
              <w:bCs/>
              <w:noProof/>
              <w:color w:val="BB6688"/>
              <w:sz w:val="21"/>
              <w:szCs w:val="21"/>
              <w:lang w:eastAsia="es-PE"/>
            </w:rPr>
          </w:rPrChange>
        </w:rPr>
        <w:t>%s</w:t>
      </w:r>
      <w:r w:rsidRPr="00FD6FF2">
        <w:rPr>
          <w:rFonts w:ascii="Courier New" w:eastAsia="Times New Roman" w:hAnsi="Courier New" w:cs="Courier New"/>
          <w:noProof/>
          <w:color w:val="BA2121"/>
          <w:sz w:val="21"/>
          <w:szCs w:val="21"/>
          <w:lang w:val="en-US" w:eastAsia="es-PE"/>
          <w:rPrChange w:id="3302" w:author="Edwin Villanueva Talavera" w:date="2019-06-02T11:17:00Z">
            <w:rPr>
              <w:rFonts w:ascii="Courier New" w:eastAsia="Times New Roman" w:hAnsi="Courier New" w:cs="Courier New"/>
              <w:noProof/>
              <w:color w:val="BA2121"/>
              <w:sz w:val="21"/>
              <w:szCs w:val="21"/>
              <w:lang w:eastAsia="es-PE"/>
            </w:rPr>
          </w:rPrChange>
        </w:rPr>
        <w:t>"</w:t>
      </w:r>
    </w:p>
    <w:p w14:paraId="410FDD8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03"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04" w:author="Edwin Villanueva Talavera" w:date="2019-06-02T11:17:00Z">
            <w:rPr>
              <w:rFonts w:ascii="Courier New" w:eastAsia="Times New Roman" w:hAnsi="Courier New" w:cs="Courier New"/>
              <w:noProof/>
              <w:color w:val="333333"/>
              <w:sz w:val="21"/>
              <w:szCs w:val="21"/>
              <w:lang w:eastAsia="es-PE"/>
            </w:rPr>
          </w:rPrChange>
        </w:rPr>
        <w:t xml:space="preserve">        cursor</w:t>
      </w:r>
      <w:r w:rsidRPr="00FD6FF2">
        <w:rPr>
          <w:rFonts w:ascii="Courier New" w:eastAsia="Times New Roman" w:hAnsi="Courier New" w:cs="Courier New"/>
          <w:noProof/>
          <w:color w:val="666666"/>
          <w:sz w:val="21"/>
          <w:szCs w:val="21"/>
          <w:lang w:val="en-US" w:eastAsia="es-PE"/>
          <w:rPrChange w:id="3305"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06" w:author="Edwin Villanueva Talavera" w:date="2019-06-02T11:17:00Z">
            <w:rPr>
              <w:rFonts w:ascii="Courier New" w:eastAsia="Times New Roman" w:hAnsi="Courier New" w:cs="Courier New"/>
              <w:noProof/>
              <w:color w:val="333333"/>
              <w:sz w:val="21"/>
              <w:szCs w:val="21"/>
              <w:lang w:eastAsia="es-PE"/>
            </w:rPr>
          </w:rPrChange>
        </w:rPr>
        <w:t>execute(query, (transcript_dict[cod_secuencia][</w:t>
      </w:r>
      <w:r w:rsidRPr="00FD6FF2">
        <w:rPr>
          <w:rFonts w:ascii="Courier New" w:eastAsia="Times New Roman" w:hAnsi="Courier New" w:cs="Courier New"/>
          <w:noProof/>
          <w:color w:val="BA2121"/>
          <w:sz w:val="21"/>
          <w:szCs w:val="21"/>
          <w:lang w:val="en-US" w:eastAsia="es-PE"/>
          <w:rPrChange w:id="3307" w:author="Edwin Villanueva Talavera" w:date="2019-06-02T11:17:00Z">
            <w:rPr>
              <w:rFonts w:ascii="Courier New" w:eastAsia="Times New Roman" w:hAnsi="Courier New" w:cs="Courier New"/>
              <w:noProof/>
              <w:color w:val="BA2121"/>
              <w:sz w:val="21"/>
              <w:szCs w:val="21"/>
              <w:lang w:eastAsia="es-PE"/>
            </w:rPr>
          </w:rPrChange>
        </w:rPr>
        <w:t>"identity"</w:t>
      </w:r>
      <w:r w:rsidRPr="00FD6FF2">
        <w:rPr>
          <w:rFonts w:ascii="Courier New" w:eastAsia="Times New Roman" w:hAnsi="Courier New" w:cs="Courier New"/>
          <w:noProof/>
          <w:color w:val="333333"/>
          <w:sz w:val="21"/>
          <w:szCs w:val="21"/>
          <w:lang w:val="en-US" w:eastAsia="es-PE"/>
          <w:rPrChange w:id="3308"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09" w:author="Edwin Villanueva Talavera" w:date="2019-06-02T11:17:00Z">
            <w:rPr>
              <w:rFonts w:ascii="Courier New" w:eastAsia="Times New Roman" w:hAnsi="Courier New" w:cs="Courier New"/>
              <w:noProof/>
              <w:color w:val="BA2121"/>
              <w:sz w:val="21"/>
              <w:szCs w:val="21"/>
              <w:lang w:eastAsia="es-PE"/>
            </w:rPr>
          </w:rPrChange>
        </w:rPr>
        <w:t>"align_length"</w:t>
      </w:r>
      <w:r w:rsidRPr="00FD6FF2">
        <w:rPr>
          <w:rFonts w:ascii="Courier New" w:eastAsia="Times New Roman" w:hAnsi="Courier New" w:cs="Courier New"/>
          <w:noProof/>
          <w:color w:val="333333"/>
          <w:sz w:val="21"/>
          <w:szCs w:val="21"/>
          <w:lang w:val="en-US" w:eastAsia="es-PE"/>
          <w:rPrChange w:id="3310"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11" w:author="Edwin Villanueva Talavera" w:date="2019-06-02T11:17:00Z">
            <w:rPr>
              <w:rFonts w:ascii="Courier New" w:eastAsia="Times New Roman" w:hAnsi="Courier New" w:cs="Courier New"/>
              <w:noProof/>
              <w:color w:val="BA2121"/>
              <w:sz w:val="21"/>
              <w:szCs w:val="21"/>
              <w:lang w:eastAsia="es-PE"/>
            </w:rPr>
          </w:rPrChange>
        </w:rPr>
        <w:t>"align_perc_len"</w:t>
      </w:r>
      <w:r w:rsidRPr="00FD6FF2">
        <w:rPr>
          <w:rFonts w:ascii="Courier New" w:eastAsia="Times New Roman" w:hAnsi="Courier New" w:cs="Courier New"/>
          <w:noProof/>
          <w:color w:val="333333"/>
          <w:sz w:val="21"/>
          <w:szCs w:val="21"/>
          <w:lang w:val="en-US" w:eastAsia="es-PE"/>
          <w:rPrChange w:id="3312" w:author="Edwin Villanueva Talavera" w:date="2019-06-02T11:17:00Z">
            <w:rPr>
              <w:rFonts w:ascii="Courier New" w:eastAsia="Times New Roman" w:hAnsi="Courier New" w:cs="Courier New"/>
              <w:noProof/>
              <w:color w:val="333333"/>
              <w:sz w:val="21"/>
              <w:szCs w:val="21"/>
              <w:lang w:eastAsia="es-PE"/>
            </w:rPr>
          </w:rPrChange>
        </w:rPr>
        <w:t>], transcript_dict[cod_secuencia][</w:t>
      </w:r>
      <w:r w:rsidRPr="00FD6FF2">
        <w:rPr>
          <w:rFonts w:ascii="Courier New" w:eastAsia="Times New Roman" w:hAnsi="Courier New" w:cs="Courier New"/>
          <w:noProof/>
          <w:color w:val="BA2121"/>
          <w:sz w:val="21"/>
          <w:szCs w:val="21"/>
          <w:lang w:val="en-US" w:eastAsia="es-PE"/>
          <w:rPrChange w:id="3313" w:author="Edwin Villanueva Talavera" w:date="2019-06-02T11:17:00Z">
            <w:rPr>
              <w:rFonts w:ascii="Courier New" w:eastAsia="Times New Roman" w:hAnsi="Courier New" w:cs="Courier New"/>
              <w:noProof/>
              <w:color w:val="BA2121"/>
              <w:sz w:val="21"/>
              <w:szCs w:val="21"/>
              <w:lang w:eastAsia="es-PE"/>
            </w:rPr>
          </w:rPrChange>
        </w:rPr>
        <w:t>"align_perc_ORF"</w:t>
      </w:r>
      <w:r w:rsidRPr="00FD6FF2">
        <w:rPr>
          <w:rFonts w:ascii="Courier New" w:eastAsia="Times New Roman" w:hAnsi="Courier New" w:cs="Courier New"/>
          <w:noProof/>
          <w:color w:val="333333"/>
          <w:sz w:val="21"/>
          <w:szCs w:val="21"/>
          <w:lang w:val="en-US" w:eastAsia="es-PE"/>
          <w:rPrChange w:id="3314" w:author="Edwin Villanueva Talavera" w:date="2019-06-02T11:17:00Z">
            <w:rPr>
              <w:rFonts w:ascii="Courier New" w:eastAsia="Times New Roman" w:hAnsi="Courier New" w:cs="Courier New"/>
              <w:noProof/>
              <w:color w:val="333333"/>
              <w:sz w:val="21"/>
              <w:szCs w:val="21"/>
              <w:lang w:eastAsia="es-PE"/>
            </w:rPr>
          </w:rPrChange>
        </w:rPr>
        <w:t>], id_especie, cod_secuencia))</w:t>
      </w:r>
    </w:p>
    <w:p w14:paraId="18B198A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15" w:author="Edwin Villanueva Talavera" w:date="2019-06-02T11:17:00Z">
            <w:rPr>
              <w:rFonts w:ascii="Courier New" w:eastAsia="Times New Roman" w:hAnsi="Courier New" w:cs="Courier New"/>
              <w:noProof/>
              <w:color w:val="333333"/>
              <w:sz w:val="21"/>
              <w:szCs w:val="21"/>
              <w:lang w:eastAsia="es-PE"/>
            </w:rPr>
          </w:rPrChange>
        </w:rPr>
      </w:pPr>
    </w:p>
    <w:p w14:paraId="703ACD28"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16"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008000"/>
          <w:sz w:val="21"/>
          <w:szCs w:val="21"/>
          <w:lang w:val="en-US" w:eastAsia="es-PE"/>
          <w:rPrChange w:id="3317"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3318"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3319" w:author="Edwin Villanueva Talavera" w:date="2019-06-02T11:17:00Z">
            <w:rPr>
              <w:rFonts w:ascii="Courier New" w:eastAsia="Times New Roman" w:hAnsi="Courier New" w:cs="Courier New"/>
              <w:noProof/>
              <w:color w:val="BA2121"/>
              <w:sz w:val="21"/>
              <w:szCs w:val="21"/>
              <w:lang w:eastAsia="es-PE"/>
            </w:rPr>
          </w:rPrChange>
        </w:rPr>
        <w:t>"Iniciando proceso..."</w:t>
      </w:r>
      <w:r w:rsidRPr="00FD6FF2">
        <w:rPr>
          <w:rFonts w:ascii="Courier New" w:eastAsia="Times New Roman" w:hAnsi="Courier New" w:cs="Courier New"/>
          <w:noProof/>
          <w:color w:val="333333"/>
          <w:sz w:val="21"/>
          <w:szCs w:val="21"/>
          <w:lang w:val="en-US" w:eastAsia="es-PE"/>
          <w:rPrChange w:id="3320" w:author="Edwin Villanueva Talavera" w:date="2019-06-02T11:17:00Z">
            <w:rPr>
              <w:rFonts w:ascii="Courier New" w:eastAsia="Times New Roman" w:hAnsi="Courier New" w:cs="Courier New"/>
              <w:noProof/>
              <w:color w:val="333333"/>
              <w:sz w:val="21"/>
              <w:szCs w:val="21"/>
              <w:lang w:eastAsia="es-PE"/>
            </w:rPr>
          </w:rPrChange>
        </w:rPr>
        <w:t xml:space="preserve">) </w:t>
      </w:r>
    </w:p>
    <w:p w14:paraId="1ADD6D1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1" w:author="Edwin Villanueva Talavera" w:date="2019-06-02T11:17:00Z">
            <w:rPr>
              <w:rFonts w:ascii="Courier New" w:eastAsia="Times New Roman" w:hAnsi="Courier New" w:cs="Courier New"/>
              <w:noProof/>
              <w:color w:val="333333"/>
              <w:sz w:val="21"/>
              <w:szCs w:val="21"/>
              <w:lang w:eastAsia="es-PE"/>
            </w:rPr>
          </w:rPrChange>
        </w:rPr>
      </w:pPr>
    </w:p>
    <w:p w14:paraId="3BAF0B69"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2"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23" w:author="Edwin Villanueva Talavera" w:date="2019-06-02T11:17:00Z">
            <w:rPr>
              <w:rFonts w:ascii="Courier New" w:eastAsia="Times New Roman" w:hAnsi="Courier New" w:cs="Courier New"/>
              <w:noProof/>
              <w:color w:val="333333"/>
              <w:sz w:val="21"/>
              <w:szCs w:val="21"/>
              <w:lang w:eastAsia="es-PE"/>
            </w:rPr>
          </w:rPrChange>
        </w:rPr>
        <w:t xml:space="preserve">cursor </w:t>
      </w:r>
      <w:r w:rsidRPr="00FD6FF2">
        <w:rPr>
          <w:rFonts w:ascii="Courier New" w:eastAsia="Times New Roman" w:hAnsi="Courier New" w:cs="Courier New"/>
          <w:noProof/>
          <w:color w:val="666666"/>
          <w:sz w:val="21"/>
          <w:szCs w:val="21"/>
          <w:lang w:val="en-US" w:eastAsia="es-PE"/>
          <w:rPrChange w:id="3324"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25" w:author="Edwin Villanueva Talavera" w:date="2019-06-02T11:17:00Z">
            <w:rPr>
              <w:rFonts w:ascii="Courier New" w:eastAsia="Times New Roman" w:hAnsi="Courier New" w:cs="Courier New"/>
              <w:noProof/>
              <w:color w:val="333333"/>
              <w:sz w:val="21"/>
              <w:szCs w:val="21"/>
              <w:lang w:eastAsia="es-PE"/>
            </w:rPr>
          </w:rPrChange>
        </w:rPr>
        <w:t xml:space="preserve"> conn</w:t>
      </w:r>
      <w:r w:rsidRPr="00FD6FF2">
        <w:rPr>
          <w:rFonts w:ascii="Courier New" w:eastAsia="Times New Roman" w:hAnsi="Courier New" w:cs="Courier New"/>
          <w:noProof/>
          <w:color w:val="666666"/>
          <w:sz w:val="21"/>
          <w:szCs w:val="21"/>
          <w:lang w:val="en-US" w:eastAsia="es-PE"/>
          <w:rPrChange w:id="3326"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27" w:author="Edwin Villanueva Talavera" w:date="2019-06-02T11:17:00Z">
            <w:rPr>
              <w:rFonts w:ascii="Courier New" w:eastAsia="Times New Roman" w:hAnsi="Courier New" w:cs="Courier New"/>
              <w:noProof/>
              <w:color w:val="333333"/>
              <w:sz w:val="21"/>
              <w:szCs w:val="21"/>
              <w:lang w:eastAsia="es-PE"/>
            </w:rPr>
          </w:rPrChange>
        </w:rPr>
        <w:t>cursor()</w:t>
      </w:r>
    </w:p>
    <w:p w14:paraId="45557EE1"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8" w:author="Edwin Villanueva Talavera" w:date="2019-06-02T11:17:00Z">
            <w:rPr>
              <w:rFonts w:ascii="Courier New" w:eastAsia="Times New Roman" w:hAnsi="Courier New" w:cs="Courier New"/>
              <w:noProof/>
              <w:color w:val="333333"/>
              <w:sz w:val="21"/>
              <w:szCs w:val="21"/>
              <w:lang w:eastAsia="es-PE"/>
            </w:rPr>
          </w:rPrChange>
        </w:rPr>
      </w:pPr>
    </w:p>
    <w:p w14:paraId="7BF15F5E"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2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30" w:author="Edwin Villanueva Talavera" w:date="2019-06-02T11:17:00Z">
            <w:rPr>
              <w:rFonts w:ascii="Courier New" w:eastAsia="Times New Roman" w:hAnsi="Courier New" w:cs="Courier New"/>
              <w:noProof/>
              <w:color w:val="333333"/>
              <w:sz w:val="21"/>
              <w:szCs w:val="21"/>
              <w:lang w:eastAsia="es-PE"/>
            </w:rPr>
          </w:rPrChange>
        </w:rPr>
        <w:t xml:space="preserve">output_directory </w:t>
      </w:r>
      <w:r w:rsidRPr="00FD6FF2">
        <w:rPr>
          <w:rFonts w:ascii="Courier New" w:eastAsia="Times New Roman" w:hAnsi="Courier New" w:cs="Courier New"/>
          <w:noProof/>
          <w:color w:val="666666"/>
          <w:sz w:val="21"/>
          <w:szCs w:val="21"/>
          <w:lang w:val="en-US" w:eastAsia="es-PE"/>
          <w:rPrChange w:id="3331"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32"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33" w:author="Edwin Villanueva Talavera" w:date="2019-06-02T11:17:00Z">
            <w:rPr>
              <w:rFonts w:ascii="Courier New" w:eastAsia="Times New Roman" w:hAnsi="Courier New" w:cs="Courier New"/>
              <w:noProof/>
              <w:color w:val="BA2121"/>
              <w:sz w:val="21"/>
              <w:szCs w:val="21"/>
              <w:lang w:eastAsia="es-PE"/>
            </w:rPr>
          </w:rPrChange>
        </w:rPr>
        <w:t>'../Semana 05/diamond_features/'</w:t>
      </w:r>
    </w:p>
    <w:p w14:paraId="75E48CFC"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34" w:author="Edwin Villanueva Talavera" w:date="2019-06-02T11:17:00Z">
            <w:rPr>
              <w:rFonts w:ascii="Courier New" w:eastAsia="Times New Roman" w:hAnsi="Courier New" w:cs="Courier New"/>
              <w:noProof/>
              <w:color w:val="333333"/>
              <w:sz w:val="21"/>
              <w:szCs w:val="21"/>
              <w:lang w:eastAsia="es-PE"/>
            </w:rPr>
          </w:rPrChange>
        </w:rPr>
      </w:pPr>
    </w:p>
    <w:p w14:paraId="5C0198DB"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35"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36" w:author="Edwin Villanueva Talavera" w:date="2019-06-02T11:17:00Z">
            <w:rPr>
              <w:rFonts w:ascii="Courier New" w:eastAsia="Times New Roman" w:hAnsi="Courier New" w:cs="Courier New"/>
              <w:noProof/>
              <w:color w:val="333333"/>
              <w:sz w:val="21"/>
              <w:szCs w:val="21"/>
              <w:lang w:eastAsia="es-PE"/>
            </w:rPr>
          </w:rPrChange>
        </w:rPr>
        <w:t xml:space="preserve">query </w:t>
      </w:r>
      <w:r w:rsidRPr="00FD6FF2">
        <w:rPr>
          <w:rFonts w:ascii="Courier New" w:eastAsia="Times New Roman" w:hAnsi="Courier New" w:cs="Courier New"/>
          <w:noProof/>
          <w:color w:val="666666"/>
          <w:sz w:val="21"/>
          <w:szCs w:val="21"/>
          <w:lang w:val="en-US" w:eastAsia="es-PE"/>
          <w:rPrChange w:id="3337"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38"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39" w:author="Edwin Villanueva Talavera" w:date="2019-06-02T11:17:00Z">
            <w:rPr>
              <w:rFonts w:ascii="Courier New" w:eastAsia="Times New Roman" w:hAnsi="Courier New" w:cs="Courier New"/>
              <w:noProof/>
              <w:color w:val="BA2121"/>
              <w:sz w:val="21"/>
              <w:szCs w:val="21"/>
              <w:lang w:eastAsia="es-PE"/>
            </w:rPr>
          </w:rPrChang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40" w:author="Edwin Villanueva Talavera" w:date="2019-06-02T11:17:00Z">
            <w:rPr>
              <w:rFonts w:ascii="Courier New" w:eastAsia="Times New Roman" w:hAnsi="Courier New" w:cs="Courier New"/>
              <w:noProof/>
              <w:color w:val="333333"/>
              <w:sz w:val="21"/>
              <w:szCs w:val="21"/>
              <w:lang w:eastAsia="es-PE"/>
            </w:rPr>
          </w:rPrChange>
        </w:rPr>
      </w:pPr>
      <w:r w:rsidRPr="00E16EF8">
        <w:rPr>
          <w:rFonts w:ascii="Courier New" w:eastAsia="Times New Roman" w:hAnsi="Courier New" w:cs="Courier New"/>
          <w:noProof/>
          <w:color w:val="333333"/>
          <w:sz w:val="21"/>
          <w:szCs w:val="21"/>
          <w:lang w:eastAsia="es-PE"/>
        </w:rPr>
        <w:t xml:space="preserve">    </w:t>
      </w:r>
      <w:r w:rsidRPr="00FD6FF2">
        <w:rPr>
          <w:rFonts w:ascii="Courier New" w:eastAsia="Times New Roman" w:hAnsi="Courier New" w:cs="Courier New"/>
          <w:noProof/>
          <w:color w:val="333333"/>
          <w:sz w:val="21"/>
          <w:szCs w:val="21"/>
          <w:lang w:val="en-US" w:eastAsia="es-PE"/>
          <w:rPrChange w:id="3341" w:author="Edwin Villanueva Talavera" w:date="2019-06-02T11:17:00Z">
            <w:rPr>
              <w:rFonts w:ascii="Courier New" w:eastAsia="Times New Roman" w:hAnsi="Courier New" w:cs="Courier New"/>
              <w:noProof/>
              <w:color w:val="333333"/>
              <w:sz w:val="21"/>
              <w:szCs w:val="21"/>
              <w:lang w:eastAsia="es-PE"/>
            </w:rPr>
          </w:rPrChange>
        </w:rPr>
        <w:t>conn</w:t>
      </w:r>
      <w:r w:rsidRPr="00FD6FF2">
        <w:rPr>
          <w:rFonts w:ascii="Courier New" w:eastAsia="Times New Roman" w:hAnsi="Courier New" w:cs="Courier New"/>
          <w:noProof/>
          <w:color w:val="666666"/>
          <w:sz w:val="21"/>
          <w:szCs w:val="21"/>
          <w:lang w:val="en-US" w:eastAsia="es-PE"/>
          <w:rPrChange w:id="334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43" w:author="Edwin Villanueva Talavera" w:date="2019-06-02T11:17:00Z">
            <w:rPr>
              <w:rFonts w:ascii="Courier New" w:eastAsia="Times New Roman" w:hAnsi="Courier New" w:cs="Courier New"/>
              <w:noProof/>
              <w:color w:val="333333"/>
              <w:sz w:val="21"/>
              <w:szCs w:val="21"/>
              <w:lang w:eastAsia="es-PE"/>
            </w:rPr>
          </w:rPrChange>
        </w:rPr>
        <w:t>commit()</w:t>
      </w:r>
    </w:p>
    <w:p w14:paraId="7D4753B2" w14:textId="77777777" w:rsidR="00396BCA" w:rsidRPr="00FD6FF2"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3344"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en-US" w:eastAsia="es-PE"/>
          <w:rPrChange w:id="3345"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346" w:author="Edwin Villanueva Talavera" w:date="2019-06-02T11:17:00Z">
            <w:rPr>
              <w:rFonts w:ascii="Courier New" w:eastAsia="Times New Roman" w:hAnsi="Courier New" w:cs="Courier New"/>
              <w:noProof/>
              <w:color w:val="008000"/>
              <w:sz w:val="21"/>
              <w:szCs w:val="21"/>
              <w:lang w:eastAsia="es-PE"/>
            </w:rPr>
          </w:rPrChange>
        </w:rPr>
        <w:t>print</w:t>
      </w:r>
      <w:r w:rsidRPr="00FD6FF2">
        <w:rPr>
          <w:rFonts w:ascii="Courier New" w:eastAsia="Times New Roman" w:hAnsi="Courier New" w:cs="Courier New"/>
          <w:noProof/>
          <w:color w:val="333333"/>
          <w:sz w:val="21"/>
          <w:szCs w:val="21"/>
          <w:lang w:val="en-US" w:eastAsia="es-PE"/>
          <w:rPrChange w:id="3347" w:author="Edwin Villanueva Talavera" w:date="2019-06-02T11:17:00Z">
            <w:rPr>
              <w:rFonts w:ascii="Courier New" w:eastAsia="Times New Roman" w:hAnsi="Courier New" w:cs="Courier New"/>
              <w:noProof/>
              <w:color w:val="333333"/>
              <w:sz w:val="21"/>
              <w:szCs w:val="21"/>
              <w:lang w:eastAsia="es-PE"/>
            </w:rPr>
          </w:rPrChange>
        </w:rPr>
        <w:t>(</w:t>
      </w:r>
      <w:r w:rsidRPr="00FD6FF2">
        <w:rPr>
          <w:rFonts w:ascii="Courier New" w:eastAsia="Times New Roman" w:hAnsi="Courier New" w:cs="Courier New"/>
          <w:noProof/>
          <w:color w:val="BA2121"/>
          <w:sz w:val="21"/>
          <w:szCs w:val="21"/>
          <w:lang w:val="en-US" w:eastAsia="es-PE"/>
          <w:rPrChange w:id="3348"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b/>
          <w:bCs/>
          <w:noProof/>
          <w:color w:val="BB6622"/>
          <w:sz w:val="21"/>
          <w:szCs w:val="21"/>
          <w:lang w:val="en-US" w:eastAsia="es-PE"/>
          <w:rPrChange w:id="3349" w:author="Edwin Villanueva Talavera" w:date="2019-06-02T11:17:00Z">
            <w:rPr>
              <w:rFonts w:ascii="Courier New" w:eastAsia="Times New Roman" w:hAnsi="Courier New" w:cs="Courier New"/>
              <w:b/>
              <w:bCs/>
              <w:noProof/>
              <w:color w:val="BB6622"/>
              <w:sz w:val="21"/>
              <w:szCs w:val="21"/>
              <w:lang w:eastAsia="es-PE"/>
            </w:rPr>
          </w:rPrChange>
        </w:rPr>
        <w:t>\r</w:t>
      </w:r>
      <w:r w:rsidRPr="00FD6FF2">
        <w:rPr>
          <w:rFonts w:ascii="Courier New" w:eastAsia="Times New Roman" w:hAnsi="Courier New" w:cs="Courier New"/>
          <w:noProof/>
          <w:color w:val="BA2121"/>
          <w:sz w:val="21"/>
          <w:szCs w:val="21"/>
          <w:lang w:val="en-US" w:eastAsia="es-PE"/>
          <w:rPrChange w:id="3350" w:author="Edwin Villanueva Talavera" w:date="2019-06-02T11:17:00Z">
            <w:rPr>
              <w:rFonts w:ascii="Courier New" w:eastAsia="Times New Roman" w:hAnsi="Courier New" w:cs="Courier New"/>
              <w:noProof/>
              <w:color w:val="BA2121"/>
              <w:sz w:val="21"/>
              <w:szCs w:val="21"/>
              <w:lang w:eastAsia="es-PE"/>
            </w:rPr>
          </w:rPrChange>
        </w:rPr>
        <w:t>Exportando features para "</w:t>
      </w:r>
      <w:r w:rsidRPr="00FD6FF2">
        <w:rPr>
          <w:rFonts w:ascii="Courier New" w:eastAsia="Times New Roman" w:hAnsi="Courier New" w:cs="Courier New"/>
          <w:noProof/>
          <w:color w:val="333333"/>
          <w:sz w:val="21"/>
          <w:szCs w:val="21"/>
          <w:lang w:val="en-US" w:eastAsia="es-PE"/>
          <w:rPrChange w:id="3351"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666666"/>
          <w:sz w:val="21"/>
          <w:szCs w:val="21"/>
          <w:lang w:val="en-US" w:eastAsia="es-PE"/>
          <w:rPrChange w:id="3352"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333333"/>
          <w:sz w:val="21"/>
          <w:szCs w:val="21"/>
          <w:lang w:val="en-US" w:eastAsia="es-PE"/>
          <w:rPrChange w:id="3353"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008000"/>
          <w:sz w:val="21"/>
          <w:szCs w:val="21"/>
          <w:lang w:val="en-US" w:eastAsia="es-PE"/>
          <w:rPrChange w:id="3354" w:author="Edwin Villanueva Talavera" w:date="2019-06-02T11:17:00Z">
            <w:rPr>
              <w:rFonts w:ascii="Courier New" w:eastAsia="Times New Roman" w:hAnsi="Courier New" w:cs="Courier New"/>
              <w:noProof/>
              <w:color w:val="008000"/>
              <w:sz w:val="21"/>
              <w:szCs w:val="21"/>
              <w:lang w:eastAsia="es-PE"/>
            </w:rPr>
          </w:rPrChange>
        </w:rPr>
        <w:t>str</w:t>
      </w:r>
      <w:r w:rsidRPr="00FD6FF2">
        <w:rPr>
          <w:rFonts w:ascii="Courier New" w:eastAsia="Times New Roman" w:hAnsi="Courier New" w:cs="Courier New"/>
          <w:noProof/>
          <w:color w:val="333333"/>
          <w:sz w:val="21"/>
          <w:szCs w:val="21"/>
          <w:lang w:val="en-US" w:eastAsia="es-PE"/>
          <w:rPrChange w:id="3355" w:author="Edwin Villanueva Talavera" w:date="2019-06-02T11:17:00Z">
            <w:rPr>
              <w:rFonts w:ascii="Courier New" w:eastAsia="Times New Roman" w:hAnsi="Courier New" w:cs="Courier New"/>
              <w:noProof/>
              <w:color w:val="333333"/>
              <w:sz w:val="21"/>
              <w:szCs w:val="21"/>
              <w:lang w:eastAsia="es-PE"/>
            </w:rPr>
          </w:rPrChange>
        </w:rPr>
        <w:t>(especie[</w:t>
      </w:r>
      <w:r w:rsidRPr="00FD6FF2">
        <w:rPr>
          <w:rFonts w:ascii="Courier New" w:eastAsia="Times New Roman" w:hAnsi="Courier New" w:cs="Courier New"/>
          <w:noProof/>
          <w:color w:val="666666"/>
          <w:sz w:val="21"/>
          <w:szCs w:val="21"/>
          <w:lang w:val="en-US" w:eastAsia="es-PE"/>
          <w:rPrChange w:id="3356" w:author="Edwin Villanueva Talavera" w:date="2019-06-02T11:17:00Z">
            <w:rPr>
              <w:rFonts w:ascii="Courier New" w:eastAsia="Times New Roman" w:hAnsi="Courier New" w:cs="Courier New"/>
              <w:noProof/>
              <w:color w:val="666666"/>
              <w:sz w:val="21"/>
              <w:szCs w:val="21"/>
              <w:lang w:eastAsia="es-PE"/>
            </w:rPr>
          </w:rPrChange>
        </w:rPr>
        <w:t>0</w:t>
      </w:r>
      <w:r w:rsidRPr="00FD6FF2">
        <w:rPr>
          <w:rFonts w:ascii="Courier New" w:eastAsia="Times New Roman" w:hAnsi="Courier New" w:cs="Courier New"/>
          <w:noProof/>
          <w:color w:val="333333"/>
          <w:sz w:val="21"/>
          <w:szCs w:val="21"/>
          <w:lang w:val="en-US" w:eastAsia="es-PE"/>
          <w:rPrChange w:id="3357" w:author="Edwin Villanueva Talavera" w:date="2019-06-02T11:17:00Z">
            <w:rPr>
              <w:rFonts w:ascii="Courier New" w:eastAsia="Times New Roman" w:hAnsi="Courier New" w:cs="Courier New"/>
              <w:noProof/>
              <w:color w:val="333333"/>
              <w:sz w:val="21"/>
              <w:szCs w:val="21"/>
              <w:lang w:eastAsia="es-PE"/>
            </w:rPr>
          </w:rPrChange>
        </w:rPr>
        <w:t xml:space="preserve">]), </w:t>
      </w:r>
      <w:r w:rsidRPr="00FD6FF2">
        <w:rPr>
          <w:rFonts w:ascii="Courier New" w:eastAsia="Times New Roman" w:hAnsi="Courier New" w:cs="Courier New"/>
          <w:noProof/>
          <w:color w:val="BA2121"/>
          <w:sz w:val="21"/>
          <w:szCs w:val="21"/>
          <w:lang w:val="en-US" w:eastAsia="es-PE"/>
          <w:rPrChange w:id="3358" w:author="Edwin Villanueva Talavera" w:date="2019-06-02T11:17:00Z">
            <w:rPr>
              <w:rFonts w:ascii="Courier New" w:eastAsia="Times New Roman" w:hAnsi="Courier New" w:cs="Courier New"/>
              <w:noProof/>
              <w:color w:val="BA2121"/>
              <w:sz w:val="21"/>
              <w:szCs w:val="21"/>
              <w:lang w:eastAsia="es-PE"/>
            </w:rPr>
          </w:rPrChange>
        </w:rPr>
        <w:t>" lncRNA                                      "</w:t>
      </w:r>
      <w:r w:rsidRPr="00FD6FF2">
        <w:rPr>
          <w:rFonts w:ascii="Courier New" w:eastAsia="Times New Roman" w:hAnsi="Courier New" w:cs="Courier New"/>
          <w:noProof/>
          <w:color w:val="333333"/>
          <w:sz w:val="21"/>
          <w:szCs w:val="21"/>
          <w:lang w:val="en-US" w:eastAsia="es-PE"/>
          <w:rPrChange w:id="3359" w:author="Edwin Villanueva Talavera" w:date="2019-06-02T11:17:00Z">
            <w:rPr>
              <w:rFonts w:ascii="Courier New" w:eastAsia="Times New Roman" w:hAnsi="Courier New" w:cs="Courier New"/>
              <w:noProof/>
              <w:color w:val="333333"/>
              <w:sz w:val="21"/>
              <w:szCs w:val="21"/>
              <w:lang w:eastAsia="es-PE"/>
            </w:rPr>
          </w:rPrChange>
        </w:rPr>
        <w:t>, end</w:t>
      </w:r>
      <w:r w:rsidRPr="00FD6FF2">
        <w:rPr>
          <w:rFonts w:ascii="Courier New" w:eastAsia="Times New Roman" w:hAnsi="Courier New" w:cs="Courier New"/>
          <w:noProof/>
          <w:color w:val="666666"/>
          <w:sz w:val="21"/>
          <w:szCs w:val="21"/>
          <w:lang w:val="en-US" w:eastAsia="es-PE"/>
          <w:rPrChange w:id="3360" w:author="Edwin Villanueva Talavera" w:date="2019-06-02T11:17:00Z">
            <w:rPr>
              <w:rFonts w:ascii="Courier New" w:eastAsia="Times New Roman" w:hAnsi="Courier New" w:cs="Courier New"/>
              <w:noProof/>
              <w:color w:val="666666"/>
              <w:sz w:val="21"/>
              <w:szCs w:val="21"/>
              <w:lang w:eastAsia="es-PE"/>
            </w:rPr>
          </w:rPrChange>
        </w:rPr>
        <w:t>=</w:t>
      </w:r>
      <w:r w:rsidRPr="00FD6FF2">
        <w:rPr>
          <w:rFonts w:ascii="Courier New" w:eastAsia="Times New Roman" w:hAnsi="Courier New" w:cs="Courier New"/>
          <w:noProof/>
          <w:color w:val="BA2121"/>
          <w:sz w:val="21"/>
          <w:szCs w:val="21"/>
          <w:lang w:val="en-US" w:eastAsia="es-PE"/>
          <w:rPrChange w:id="3361" w:author="Edwin Villanueva Talavera" w:date="2019-06-02T11:17:00Z">
            <w:rPr>
              <w:rFonts w:ascii="Courier New" w:eastAsia="Times New Roman" w:hAnsi="Courier New" w:cs="Courier New"/>
              <w:noProof/>
              <w:color w:val="BA2121"/>
              <w:sz w:val="21"/>
              <w:szCs w:val="21"/>
              <w:lang w:eastAsia="es-PE"/>
            </w:rPr>
          </w:rPrChange>
        </w:rPr>
        <w:t>""</w:t>
      </w:r>
      <w:r w:rsidRPr="00FD6FF2">
        <w:rPr>
          <w:rFonts w:ascii="Courier New" w:eastAsia="Times New Roman" w:hAnsi="Courier New" w:cs="Courier New"/>
          <w:noProof/>
          <w:color w:val="333333"/>
          <w:sz w:val="21"/>
          <w:szCs w:val="21"/>
          <w:lang w:val="en-US" w:eastAsia="es-PE"/>
          <w:rPrChange w:id="3362" w:author="Edwin Villanueva Talavera" w:date="2019-06-02T11:17:00Z">
            <w:rPr>
              <w:rFonts w:ascii="Courier New" w:eastAsia="Times New Roman" w:hAnsi="Courier New" w:cs="Courier New"/>
              <w:noProof/>
              <w:color w:val="333333"/>
              <w:sz w:val="21"/>
              <w:szCs w:val="21"/>
              <w:lang w:eastAsia="es-PE"/>
            </w:rPr>
          </w:rPrChang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6FF2">
        <w:rPr>
          <w:rFonts w:ascii="Courier New" w:eastAsia="Times New Roman" w:hAnsi="Courier New" w:cs="Courier New"/>
          <w:noProof/>
          <w:color w:val="333333"/>
          <w:sz w:val="21"/>
          <w:szCs w:val="21"/>
          <w:lang w:val="en-US" w:eastAsia="es-PE"/>
          <w:rPrChange w:id="3363" w:author="Edwin Villanueva Talavera" w:date="2019-06-02T11:17:00Z">
            <w:rPr>
              <w:rFonts w:ascii="Courier New" w:eastAsia="Times New Roman" w:hAnsi="Courier New" w:cs="Courier New"/>
              <w:noProof/>
              <w:color w:val="333333"/>
              <w:sz w:val="21"/>
              <w:szCs w:val="21"/>
              <w:lang w:eastAsia="es-PE"/>
            </w:rPr>
          </w:rPrChange>
        </w:rPr>
        <w:t xml:space="preserve">    </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0AD139D7" w:rsidR="00DF098A" w:rsidRDefault="00DF098A">
      <w:pPr>
        <w:spacing w:before="0" w:after="160" w:line="259" w:lineRule="auto"/>
        <w:rPr>
          <w:noProof/>
        </w:rPr>
      </w:pPr>
      <w:r>
        <w:rPr>
          <w:noProof/>
        </w:rPr>
        <w:br w:type="page"/>
      </w:r>
    </w:p>
    <w:p w14:paraId="30AFD8AB" w14:textId="386170E8" w:rsidR="00A2359B" w:rsidRDefault="00DF098A" w:rsidP="00A2359B">
      <w:pPr>
        <w:pStyle w:val="Ttulo2"/>
        <w:numPr>
          <w:ilvl w:val="0"/>
          <w:numId w:val="21"/>
        </w:numPr>
        <w:rPr>
          <w:noProof/>
        </w:rPr>
      </w:pPr>
      <w:bookmarkStart w:id="3364" w:name="_Ref10223467"/>
      <w:bookmarkStart w:id="3365" w:name="_Toc10327589"/>
      <w:r w:rsidRPr="00E16EF8">
        <w:rPr>
          <w:noProof/>
        </w:rPr>
        <w:t xml:space="preserve">: </w:t>
      </w:r>
      <w:r w:rsidR="00A2359B">
        <w:rPr>
          <w:noProof/>
        </w:rPr>
        <w:t>Librería util_bd.py</w:t>
      </w:r>
      <w:bookmarkEnd w:id="3364"/>
      <w:bookmarkEnd w:id="3365"/>
    </w:p>
    <w:p w14:paraId="34DAF0D2" w14:textId="77777777" w:rsidR="00A2359B" w:rsidRDefault="00A2359B" w:rsidP="00A2359B">
      <w:pPr>
        <w:pStyle w:val="HTMLconformatoprevio"/>
        <w:shd w:val="clear" w:color="auto" w:fill="F7F7F7"/>
        <w:wordWrap w:val="0"/>
        <w:rPr>
          <w:noProof/>
          <w:color w:val="333333"/>
          <w:sz w:val="21"/>
          <w:szCs w:val="21"/>
        </w:rPr>
      </w:pPr>
      <w:r>
        <w:rPr>
          <w:rStyle w:val="o"/>
          <w:rFonts w:eastAsiaTheme="majorEastAsia"/>
          <w:noProof/>
          <w:color w:val="666666"/>
          <w:sz w:val="21"/>
          <w:szCs w:val="21"/>
        </w:rPr>
        <w:t>%%</w:t>
      </w:r>
      <w:r>
        <w:rPr>
          <w:rStyle w:val="n"/>
          <w:noProof/>
          <w:color w:val="333333"/>
          <w:sz w:val="21"/>
          <w:szCs w:val="21"/>
        </w:rPr>
        <w:t>writefile</w:t>
      </w:r>
      <w:r>
        <w:rPr>
          <w:noProof/>
          <w:color w:val="333333"/>
          <w:sz w:val="21"/>
          <w:szCs w:val="21"/>
        </w:rPr>
        <w:t xml:space="preserve"> </w:t>
      </w:r>
      <w:r>
        <w:rPr>
          <w:rStyle w:val="o"/>
          <w:rFonts w:eastAsiaTheme="majorEastAsia"/>
          <w:noProof/>
          <w:color w:val="666666"/>
          <w:sz w:val="21"/>
          <w:szCs w:val="21"/>
        </w:rPr>
        <w:t>./</w:t>
      </w:r>
      <w:r>
        <w:rPr>
          <w:rStyle w:val="n"/>
          <w:noProof/>
          <w:color w:val="333333"/>
          <w:sz w:val="21"/>
          <w:szCs w:val="21"/>
        </w:rPr>
        <w:t>libs</w:t>
      </w:r>
      <w:r>
        <w:rPr>
          <w:rStyle w:val="o"/>
          <w:rFonts w:eastAsiaTheme="majorEastAsia"/>
          <w:noProof/>
          <w:color w:val="666666"/>
          <w:sz w:val="21"/>
          <w:szCs w:val="21"/>
        </w:rPr>
        <w:t>/</w:t>
      </w:r>
      <w:r>
        <w:rPr>
          <w:rStyle w:val="n"/>
          <w:noProof/>
          <w:color w:val="333333"/>
          <w:sz w:val="21"/>
          <w:szCs w:val="21"/>
        </w:rPr>
        <w:t>util_bd</w:t>
      </w:r>
      <w:r>
        <w:rPr>
          <w:rStyle w:val="o"/>
          <w:rFonts w:eastAsiaTheme="majorEastAsia"/>
          <w:noProof/>
          <w:color w:val="666666"/>
          <w:sz w:val="21"/>
          <w:szCs w:val="21"/>
        </w:rPr>
        <w:t>.</w:t>
      </w:r>
      <w:r>
        <w:rPr>
          <w:rStyle w:val="n"/>
          <w:noProof/>
          <w:color w:val="333333"/>
          <w:sz w:val="21"/>
          <w:szCs w:val="21"/>
        </w:rPr>
        <w:t>py</w:t>
      </w:r>
    </w:p>
    <w:p w14:paraId="4E557C6F"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sql.connector</w:t>
      </w:r>
    </w:p>
    <w:p w14:paraId="4093877D"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loginpath</w:t>
      </w:r>
    </w:p>
    <w:p w14:paraId="76C1A617"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pandas</w:t>
      </w:r>
      <w:r>
        <w:rPr>
          <w:noProof/>
          <w:color w:val="333333"/>
          <w:sz w:val="21"/>
          <w:szCs w:val="21"/>
        </w:rPr>
        <w:t xml:space="preserve"> </w:t>
      </w:r>
      <w:r>
        <w:rPr>
          <w:rStyle w:val="k"/>
          <w:b/>
          <w:bCs/>
          <w:noProof/>
          <w:color w:val="008000"/>
          <w:sz w:val="21"/>
          <w:szCs w:val="21"/>
        </w:rPr>
        <w:t>as</w:t>
      </w:r>
      <w:r>
        <w:rPr>
          <w:noProof/>
          <w:color w:val="333333"/>
          <w:sz w:val="21"/>
          <w:szCs w:val="21"/>
        </w:rPr>
        <w:t xml:space="preserve"> </w:t>
      </w:r>
      <w:r>
        <w:rPr>
          <w:rStyle w:val="nn"/>
          <w:b/>
          <w:bCs/>
          <w:noProof/>
          <w:color w:val="0000FF"/>
          <w:sz w:val="21"/>
          <w:szCs w:val="21"/>
        </w:rPr>
        <w:t>pd</w:t>
      </w:r>
    </w:p>
    <w:p w14:paraId="7E0DBED5" w14:textId="77777777" w:rsidR="00A2359B" w:rsidRDefault="00A2359B" w:rsidP="00A2359B">
      <w:pPr>
        <w:pStyle w:val="HTMLconformatoprevio"/>
        <w:shd w:val="clear" w:color="auto" w:fill="F7F7F7"/>
        <w:wordWrap w:val="0"/>
        <w:rPr>
          <w:noProof/>
          <w:color w:val="333333"/>
          <w:sz w:val="21"/>
          <w:szCs w:val="21"/>
        </w:rPr>
      </w:pPr>
    </w:p>
    <w:p w14:paraId="705EE298"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resultados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0327CCBF"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28E661AD" w14:textId="77777777" w:rsidR="00A2359B" w:rsidRPr="00FD6FF2" w:rsidRDefault="00A2359B" w:rsidP="00A2359B">
      <w:pPr>
        <w:pStyle w:val="HTMLconformatoprevio"/>
        <w:shd w:val="clear" w:color="auto" w:fill="F7F7F7"/>
        <w:wordWrap w:val="0"/>
        <w:rPr>
          <w:noProof/>
          <w:color w:val="333333"/>
          <w:sz w:val="21"/>
          <w:szCs w:val="21"/>
          <w:lang w:val="en-US"/>
          <w:rPrChange w:id="3366" w:author="Edwin Villanueva Talavera" w:date="2019-06-02T11:17:00Z">
            <w:rPr>
              <w:noProof/>
              <w:color w:val="333333"/>
              <w:sz w:val="21"/>
              <w:szCs w:val="21"/>
            </w:rPr>
          </w:rPrChange>
        </w:rPr>
      </w:pPr>
      <w:r w:rsidRPr="00FD6FF2">
        <w:rPr>
          <w:noProof/>
          <w:color w:val="333333"/>
          <w:sz w:val="21"/>
          <w:szCs w:val="21"/>
          <w:lang w:val="en-US"/>
          <w:rPrChange w:id="3367"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68" w:author="Edwin Villanueva Talavera" w:date="2019-06-02T11:17:00Z">
            <w:rPr>
              <w:rStyle w:val="n"/>
              <w:noProof/>
              <w:color w:val="333333"/>
              <w:sz w:val="21"/>
              <w:szCs w:val="21"/>
            </w:rPr>
          </w:rPrChange>
        </w:rPr>
        <w:t>conn</w:t>
      </w:r>
      <w:r w:rsidRPr="00FD6FF2">
        <w:rPr>
          <w:noProof/>
          <w:color w:val="333333"/>
          <w:sz w:val="21"/>
          <w:szCs w:val="21"/>
          <w:lang w:val="en-US"/>
          <w:rPrChange w:id="336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37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3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72"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337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74"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337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76"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3377"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337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79" w:author="Edwin Villanueva Talavera" w:date="2019-06-02T11:17:00Z">
            <w:rPr>
              <w:rStyle w:val="n"/>
              <w:noProof/>
              <w:color w:val="333333"/>
              <w:sz w:val="21"/>
              <w:szCs w:val="21"/>
            </w:rPr>
          </w:rPrChange>
        </w:rPr>
        <w:t>conf</w:t>
      </w:r>
      <w:r w:rsidRPr="00FD6FF2">
        <w:rPr>
          <w:rStyle w:val="p"/>
          <w:noProof/>
          <w:color w:val="333333"/>
          <w:sz w:val="21"/>
          <w:szCs w:val="21"/>
          <w:lang w:val="en-US"/>
          <w:rPrChange w:id="3380" w:author="Edwin Villanueva Talavera" w:date="2019-06-02T11:17:00Z">
            <w:rPr>
              <w:rStyle w:val="p"/>
              <w:noProof/>
              <w:color w:val="333333"/>
              <w:sz w:val="21"/>
              <w:szCs w:val="21"/>
            </w:rPr>
          </w:rPrChange>
        </w:rPr>
        <w:t>,</w:t>
      </w:r>
      <w:r w:rsidRPr="00FD6FF2">
        <w:rPr>
          <w:noProof/>
          <w:color w:val="333333"/>
          <w:sz w:val="21"/>
          <w:szCs w:val="21"/>
          <w:lang w:val="en-US"/>
          <w:rPrChange w:id="338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82" w:author="Edwin Villanueva Talavera" w:date="2019-06-02T11:17:00Z">
            <w:rPr>
              <w:rStyle w:val="n"/>
              <w:noProof/>
              <w:color w:val="333333"/>
              <w:sz w:val="21"/>
              <w:szCs w:val="21"/>
            </w:rPr>
          </w:rPrChange>
        </w:rPr>
        <w:t>db</w:t>
      </w:r>
      <w:r w:rsidRPr="00FD6FF2">
        <w:rPr>
          <w:rStyle w:val="o"/>
          <w:rFonts w:eastAsiaTheme="majorEastAsia"/>
          <w:noProof/>
          <w:color w:val="666666"/>
          <w:sz w:val="21"/>
          <w:szCs w:val="21"/>
          <w:lang w:val="en-US"/>
          <w:rPrChange w:id="3383"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3384"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3385" w:author="Edwin Villanueva Talavera" w:date="2019-06-02T11:17:00Z">
            <w:rPr>
              <w:rStyle w:val="p"/>
              <w:noProof/>
              <w:color w:val="333333"/>
              <w:sz w:val="21"/>
              <w:szCs w:val="21"/>
            </w:rPr>
          </w:rPrChange>
        </w:rPr>
        <w:t>)</w:t>
      </w:r>
    </w:p>
    <w:p w14:paraId="293DFCB9" w14:textId="77777777" w:rsidR="00A2359B" w:rsidRDefault="00A2359B" w:rsidP="00A2359B">
      <w:pPr>
        <w:pStyle w:val="HTMLconformatoprevio"/>
        <w:shd w:val="clear" w:color="auto" w:fill="F7F7F7"/>
        <w:wordWrap w:val="0"/>
        <w:rPr>
          <w:noProof/>
          <w:color w:val="333333"/>
          <w:sz w:val="21"/>
          <w:szCs w:val="21"/>
        </w:rPr>
      </w:pPr>
      <w:r w:rsidRPr="00FD6FF2">
        <w:rPr>
          <w:noProof/>
          <w:color w:val="333333"/>
          <w:sz w:val="21"/>
          <w:szCs w:val="21"/>
          <w:lang w:val="en-US"/>
          <w:rPrChange w:id="3386" w:author="Edwin Villanueva Talavera" w:date="2019-06-02T11:17:00Z">
            <w:rPr>
              <w:noProof/>
              <w:color w:val="333333"/>
              <w:sz w:val="21"/>
              <w:szCs w:val="21"/>
            </w:rPr>
          </w:rPrChange>
        </w:rPr>
        <w:t xml:space="preserve">    </w:t>
      </w:r>
      <w:r>
        <w:rPr>
          <w:rStyle w:val="n"/>
          <w:noProof/>
          <w:color w:val="333333"/>
          <w:sz w:val="21"/>
          <w:szCs w:val="21"/>
        </w:rPr>
        <w:t>cursor</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ursor</w:t>
      </w:r>
      <w:r>
        <w:rPr>
          <w:rStyle w:val="p"/>
          <w:noProof/>
          <w:color w:val="333333"/>
          <w:sz w:val="21"/>
          <w:szCs w:val="21"/>
        </w:rPr>
        <w:t>()</w:t>
      </w:r>
    </w:p>
    <w:p w14:paraId="4A150BA4"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execute</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46C6287"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resultado</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fetchall</w:t>
      </w:r>
      <w:r>
        <w:rPr>
          <w:rStyle w:val="p"/>
          <w:noProof/>
          <w:color w:val="333333"/>
          <w:sz w:val="21"/>
          <w:szCs w:val="21"/>
        </w:rPr>
        <w:t>()</w:t>
      </w:r>
    </w:p>
    <w:p w14:paraId="6D0CA79D"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19871252"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k"/>
          <w:b/>
          <w:bCs/>
          <w:noProof/>
          <w:color w:val="008000"/>
          <w:sz w:val="21"/>
          <w:szCs w:val="21"/>
        </w:rPr>
        <w:t>return</w:t>
      </w:r>
      <w:r>
        <w:rPr>
          <w:noProof/>
          <w:color w:val="333333"/>
          <w:sz w:val="21"/>
          <w:szCs w:val="21"/>
        </w:rPr>
        <w:t xml:space="preserve"> </w:t>
      </w:r>
      <w:r>
        <w:rPr>
          <w:rStyle w:val="n"/>
          <w:noProof/>
          <w:color w:val="333333"/>
          <w:sz w:val="21"/>
          <w:szCs w:val="21"/>
        </w:rPr>
        <w:t>resultado</w:t>
      </w:r>
    </w:p>
    <w:p w14:paraId="6DD696FF" w14:textId="77777777" w:rsidR="00A2359B" w:rsidRDefault="00A2359B" w:rsidP="00A2359B">
      <w:pPr>
        <w:pStyle w:val="HTMLconformatoprevio"/>
        <w:shd w:val="clear" w:color="auto" w:fill="F7F7F7"/>
        <w:wordWrap w:val="0"/>
        <w:rPr>
          <w:noProof/>
          <w:color w:val="333333"/>
          <w:sz w:val="21"/>
          <w:szCs w:val="21"/>
        </w:rPr>
      </w:pPr>
    </w:p>
    <w:p w14:paraId="5C6BB237"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ejecutar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AA0D24E"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76B0CA82" w14:textId="77777777" w:rsidR="00A2359B" w:rsidRPr="00FD6FF2" w:rsidRDefault="00A2359B" w:rsidP="00A2359B">
      <w:pPr>
        <w:pStyle w:val="HTMLconformatoprevio"/>
        <w:shd w:val="clear" w:color="auto" w:fill="F7F7F7"/>
        <w:wordWrap w:val="0"/>
        <w:rPr>
          <w:noProof/>
          <w:color w:val="333333"/>
          <w:sz w:val="21"/>
          <w:szCs w:val="21"/>
          <w:lang w:val="en-US"/>
          <w:rPrChange w:id="3387" w:author="Edwin Villanueva Talavera" w:date="2019-06-02T11:17:00Z">
            <w:rPr>
              <w:noProof/>
              <w:color w:val="333333"/>
              <w:sz w:val="21"/>
              <w:szCs w:val="21"/>
            </w:rPr>
          </w:rPrChange>
        </w:rPr>
      </w:pPr>
      <w:r>
        <w:rPr>
          <w:noProof/>
          <w:color w:val="333333"/>
          <w:sz w:val="21"/>
          <w:szCs w:val="21"/>
        </w:rPr>
        <w:t xml:space="preserve">    </w:t>
      </w:r>
      <w:r w:rsidRPr="00FD6FF2">
        <w:rPr>
          <w:rStyle w:val="n"/>
          <w:noProof/>
          <w:color w:val="333333"/>
          <w:sz w:val="21"/>
          <w:szCs w:val="21"/>
          <w:lang w:val="en-US"/>
          <w:rPrChange w:id="3388" w:author="Edwin Villanueva Talavera" w:date="2019-06-02T11:17:00Z">
            <w:rPr>
              <w:rStyle w:val="n"/>
              <w:noProof/>
              <w:color w:val="333333"/>
              <w:sz w:val="21"/>
              <w:szCs w:val="21"/>
            </w:rPr>
          </w:rPrChange>
        </w:rPr>
        <w:t>conn</w:t>
      </w:r>
      <w:r w:rsidRPr="00FD6FF2">
        <w:rPr>
          <w:noProof/>
          <w:color w:val="333333"/>
          <w:sz w:val="21"/>
          <w:szCs w:val="21"/>
          <w:lang w:val="en-US"/>
          <w:rPrChange w:id="338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39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39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392"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339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94"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339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96"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3397"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3398"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399" w:author="Edwin Villanueva Talavera" w:date="2019-06-02T11:17:00Z">
            <w:rPr>
              <w:rStyle w:val="n"/>
              <w:noProof/>
              <w:color w:val="333333"/>
              <w:sz w:val="21"/>
              <w:szCs w:val="21"/>
            </w:rPr>
          </w:rPrChange>
        </w:rPr>
        <w:t>conf</w:t>
      </w:r>
      <w:r w:rsidRPr="00FD6FF2">
        <w:rPr>
          <w:rStyle w:val="p"/>
          <w:noProof/>
          <w:color w:val="333333"/>
          <w:sz w:val="21"/>
          <w:szCs w:val="21"/>
          <w:lang w:val="en-US"/>
          <w:rPrChange w:id="3400" w:author="Edwin Villanueva Talavera" w:date="2019-06-02T11:17:00Z">
            <w:rPr>
              <w:rStyle w:val="p"/>
              <w:noProof/>
              <w:color w:val="333333"/>
              <w:sz w:val="21"/>
              <w:szCs w:val="21"/>
            </w:rPr>
          </w:rPrChange>
        </w:rPr>
        <w:t>,</w:t>
      </w:r>
      <w:r w:rsidRPr="00FD6FF2">
        <w:rPr>
          <w:noProof/>
          <w:color w:val="333333"/>
          <w:sz w:val="21"/>
          <w:szCs w:val="21"/>
          <w:lang w:val="en-US"/>
          <w:rPrChange w:id="340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02" w:author="Edwin Villanueva Talavera" w:date="2019-06-02T11:17:00Z">
            <w:rPr>
              <w:rStyle w:val="n"/>
              <w:noProof/>
              <w:color w:val="333333"/>
              <w:sz w:val="21"/>
              <w:szCs w:val="21"/>
            </w:rPr>
          </w:rPrChange>
        </w:rPr>
        <w:t>db</w:t>
      </w:r>
      <w:r w:rsidRPr="00FD6FF2">
        <w:rPr>
          <w:rStyle w:val="o"/>
          <w:rFonts w:eastAsiaTheme="majorEastAsia"/>
          <w:noProof/>
          <w:color w:val="666666"/>
          <w:sz w:val="21"/>
          <w:szCs w:val="21"/>
          <w:lang w:val="en-US"/>
          <w:rPrChange w:id="3403"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3404"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3405" w:author="Edwin Villanueva Talavera" w:date="2019-06-02T11:17:00Z">
            <w:rPr>
              <w:rStyle w:val="p"/>
              <w:noProof/>
              <w:color w:val="333333"/>
              <w:sz w:val="21"/>
              <w:szCs w:val="21"/>
            </w:rPr>
          </w:rPrChange>
        </w:rPr>
        <w:t>)</w:t>
      </w:r>
    </w:p>
    <w:p w14:paraId="7755C4B3" w14:textId="77777777" w:rsidR="00A2359B" w:rsidRPr="00FD6FF2" w:rsidRDefault="00A2359B" w:rsidP="00A2359B">
      <w:pPr>
        <w:pStyle w:val="HTMLconformatoprevio"/>
        <w:shd w:val="clear" w:color="auto" w:fill="F7F7F7"/>
        <w:wordWrap w:val="0"/>
        <w:rPr>
          <w:noProof/>
          <w:color w:val="333333"/>
          <w:sz w:val="21"/>
          <w:szCs w:val="21"/>
          <w:lang w:val="en-US"/>
          <w:rPrChange w:id="3406" w:author="Edwin Villanueva Talavera" w:date="2019-06-02T11:17:00Z">
            <w:rPr>
              <w:noProof/>
              <w:color w:val="333333"/>
              <w:sz w:val="21"/>
              <w:szCs w:val="21"/>
            </w:rPr>
          </w:rPrChange>
        </w:rPr>
      </w:pPr>
      <w:r w:rsidRPr="00FD6FF2">
        <w:rPr>
          <w:noProof/>
          <w:color w:val="333333"/>
          <w:sz w:val="21"/>
          <w:szCs w:val="21"/>
          <w:lang w:val="en-US"/>
          <w:rPrChange w:id="3407"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08" w:author="Edwin Villanueva Talavera" w:date="2019-06-02T11:17:00Z">
            <w:rPr>
              <w:rStyle w:val="n"/>
              <w:noProof/>
              <w:color w:val="333333"/>
              <w:sz w:val="21"/>
              <w:szCs w:val="21"/>
            </w:rPr>
          </w:rPrChange>
        </w:rPr>
        <w:t>cursor</w:t>
      </w:r>
      <w:r w:rsidRPr="00FD6FF2">
        <w:rPr>
          <w:noProof/>
          <w:color w:val="333333"/>
          <w:sz w:val="21"/>
          <w:szCs w:val="21"/>
          <w:lang w:val="en-US"/>
          <w:rPrChange w:id="3409"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10"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1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12"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3413"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14" w:author="Edwin Villanueva Talavera" w:date="2019-06-02T11:17:00Z">
            <w:rPr>
              <w:rStyle w:val="n"/>
              <w:noProof/>
              <w:color w:val="333333"/>
              <w:sz w:val="21"/>
              <w:szCs w:val="21"/>
            </w:rPr>
          </w:rPrChange>
        </w:rPr>
        <w:t>cursor</w:t>
      </w:r>
      <w:r w:rsidRPr="00FD6FF2">
        <w:rPr>
          <w:rStyle w:val="p"/>
          <w:noProof/>
          <w:color w:val="333333"/>
          <w:sz w:val="21"/>
          <w:szCs w:val="21"/>
          <w:lang w:val="en-US"/>
          <w:rPrChange w:id="3415" w:author="Edwin Villanueva Talavera" w:date="2019-06-02T11:17:00Z">
            <w:rPr>
              <w:rStyle w:val="p"/>
              <w:noProof/>
              <w:color w:val="333333"/>
              <w:sz w:val="21"/>
              <w:szCs w:val="21"/>
            </w:rPr>
          </w:rPrChange>
        </w:rPr>
        <w:t>()</w:t>
      </w:r>
    </w:p>
    <w:p w14:paraId="30680163" w14:textId="77777777" w:rsidR="00A2359B" w:rsidRPr="00FD6FF2" w:rsidRDefault="00A2359B" w:rsidP="00A2359B">
      <w:pPr>
        <w:pStyle w:val="HTMLconformatoprevio"/>
        <w:shd w:val="clear" w:color="auto" w:fill="F7F7F7"/>
        <w:wordWrap w:val="0"/>
        <w:rPr>
          <w:noProof/>
          <w:color w:val="333333"/>
          <w:sz w:val="21"/>
          <w:szCs w:val="21"/>
          <w:lang w:val="en-US"/>
          <w:rPrChange w:id="3416" w:author="Edwin Villanueva Talavera" w:date="2019-06-02T11:17:00Z">
            <w:rPr>
              <w:noProof/>
              <w:color w:val="333333"/>
              <w:sz w:val="21"/>
              <w:szCs w:val="21"/>
            </w:rPr>
          </w:rPrChange>
        </w:rPr>
      </w:pPr>
      <w:r w:rsidRPr="00FD6FF2">
        <w:rPr>
          <w:noProof/>
          <w:color w:val="333333"/>
          <w:sz w:val="21"/>
          <w:szCs w:val="21"/>
          <w:lang w:val="en-US"/>
          <w:rPrChange w:id="3417"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18" w:author="Edwin Villanueva Talavera" w:date="2019-06-02T11:17:00Z">
            <w:rPr>
              <w:rStyle w:val="n"/>
              <w:noProof/>
              <w:color w:val="333333"/>
              <w:sz w:val="21"/>
              <w:szCs w:val="21"/>
            </w:rPr>
          </w:rPrChange>
        </w:rPr>
        <w:t>cursor</w:t>
      </w:r>
      <w:r w:rsidRPr="00FD6FF2">
        <w:rPr>
          <w:rStyle w:val="o"/>
          <w:rFonts w:eastAsiaTheme="majorEastAsia"/>
          <w:noProof/>
          <w:color w:val="666666"/>
          <w:sz w:val="21"/>
          <w:szCs w:val="21"/>
          <w:lang w:val="en-US"/>
          <w:rPrChange w:id="341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20" w:author="Edwin Villanueva Talavera" w:date="2019-06-02T11:17:00Z">
            <w:rPr>
              <w:rStyle w:val="n"/>
              <w:noProof/>
              <w:color w:val="333333"/>
              <w:sz w:val="21"/>
              <w:szCs w:val="21"/>
            </w:rPr>
          </w:rPrChange>
        </w:rPr>
        <w:t>execute</w:t>
      </w:r>
      <w:r w:rsidRPr="00FD6FF2">
        <w:rPr>
          <w:rStyle w:val="p"/>
          <w:noProof/>
          <w:color w:val="333333"/>
          <w:sz w:val="21"/>
          <w:szCs w:val="21"/>
          <w:lang w:val="en-US"/>
          <w:rPrChange w:id="3421" w:author="Edwin Villanueva Talavera" w:date="2019-06-02T11:17:00Z">
            <w:rPr>
              <w:rStyle w:val="p"/>
              <w:noProof/>
              <w:color w:val="333333"/>
              <w:sz w:val="21"/>
              <w:szCs w:val="21"/>
            </w:rPr>
          </w:rPrChange>
        </w:rPr>
        <w:t>(</w:t>
      </w:r>
      <w:r w:rsidRPr="00FD6FF2">
        <w:rPr>
          <w:rStyle w:val="n"/>
          <w:noProof/>
          <w:color w:val="333333"/>
          <w:sz w:val="21"/>
          <w:szCs w:val="21"/>
          <w:lang w:val="en-US"/>
          <w:rPrChange w:id="3422" w:author="Edwin Villanueva Talavera" w:date="2019-06-02T11:17:00Z">
            <w:rPr>
              <w:rStyle w:val="n"/>
              <w:noProof/>
              <w:color w:val="333333"/>
              <w:sz w:val="21"/>
              <w:szCs w:val="21"/>
            </w:rPr>
          </w:rPrChange>
        </w:rPr>
        <w:t>query</w:t>
      </w:r>
      <w:r w:rsidRPr="00FD6FF2">
        <w:rPr>
          <w:rStyle w:val="p"/>
          <w:noProof/>
          <w:color w:val="333333"/>
          <w:sz w:val="21"/>
          <w:szCs w:val="21"/>
          <w:lang w:val="en-US"/>
          <w:rPrChange w:id="3423" w:author="Edwin Villanueva Talavera" w:date="2019-06-02T11:17:00Z">
            <w:rPr>
              <w:rStyle w:val="p"/>
              <w:noProof/>
              <w:color w:val="333333"/>
              <w:sz w:val="21"/>
              <w:szCs w:val="21"/>
            </w:rPr>
          </w:rPrChange>
        </w:rPr>
        <w:t>)</w:t>
      </w:r>
    </w:p>
    <w:p w14:paraId="2109FE45" w14:textId="77777777" w:rsidR="00A2359B" w:rsidRPr="00FD6FF2" w:rsidRDefault="00A2359B" w:rsidP="00A2359B">
      <w:pPr>
        <w:pStyle w:val="HTMLconformatoprevio"/>
        <w:shd w:val="clear" w:color="auto" w:fill="F7F7F7"/>
        <w:wordWrap w:val="0"/>
        <w:rPr>
          <w:noProof/>
          <w:color w:val="333333"/>
          <w:sz w:val="21"/>
          <w:szCs w:val="21"/>
          <w:lang w:val="en-US"/>
          <w:rPrChange w:id="3424" w:author="Edwin Villanueva Talavera" w:date="2019-06-02T11:17:00Z">
            <w:rPr>
              <w:noProof/>
              <w:color w:val="333333"/>
              <w:sz w:val="21"/>
              <w:szCs w:val="21"/>
            </w:rPr>
          </w:rPrChange>
        </w:rPr>
      </w:pPr>
      <w:r w:rsidRPr="00FD6FF2">
        <w:rPr>
          <w:noProof/>
          <w:color w:val="333333"/>
          <w:sz w:val="21"/>
          <w:szCs w:val="21"/>
          <w:lang w:val="en-US"/>
          <w:rPrChange w:id="3425"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26" w:author="Edwin Villanueva Talavera" w:date="2019-06-02T11:17:00Z">
            <w:rPr>
              <w:rStyle w:val="n"/>
              <w:noProof/>
              <w:color w:val="333333"/>
              <w:sz w:val="21"/>
              <w:szCs w:val="21"/>
            </w:rPr>
          </w:rPrChange>
        </w:rPr>
        <w:t>conn</w:t>
      </w:r>
      <w:r w:rsidRPr="00FD6FF2">
        <w:rPr>
          <w:rStyle w:val="o"/>
          <w:rFonts w:eastAsiaTheme="majorEastAsia"/>
          <w:noProof/>
          <w:color w:val="666666"/>
          <w:sz w:val="21"/>
          <w:szCs w:val="21"/>
          <w:lang w:val="en-US"/>
          <w:rPrChange w:id="342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28" w:author="Edwin Villanueva Talavera" w:date="2019-06-02T11:17:00Z">
            <w:rPr>
              <w:rStyle w:val="n"/>
              <w:noProof/>
              <w:color w:val="333333"/>
              <w:sz w:val="21"/>
              <w:szCs w:val="21"/>
            </w:rPr>
          </w:rPrChange>
        </w:rPr>
        <w:t>close</w:t>
      </w:r>
      <w:r w:rsidRPr="00FD6FF2">
        <w:rPr>
          <w:rStyle w:val="p"/>
          <w:noProof/>
          <w:color w:val="333333"/>
          <w:sz w:val="21"/>
          <w:szCs w:val="21"/>
          <w:lang w:val="en-US"/>
          <w:rPrChange w:id="3429" w:author="Edwin Villanueva Talavera" w:date="2019-06-02T11:17:00Z">
            <w:rPr>
              <w:rStyle w:val="p"/>
              <w:noProof/>
              <w:color w:val="333333"/>
              <w:sz w:val="21"/>
              <w:szCs w:val="21"/>
            </w:rPr>
          </w:rPrChange>
        </w:rPr>
        <w:t>()</w:t>
      </w:r>
    </w:p>
    <w:p w14:paraId="176C659A" w14:textId="77777777" w:rsidR="00A2359B" w:rsidRPr="00FD6FF2" w:rsidRDefault="00A2359B" w:rsidP="00A2359B">
      <w:pPr>
        <w:pStyle w:val="HTMLconformatoprevio"/>
        <w:shd w:val="clear" w:color="auto" w:fill="F7F7F7"/>
        <w:wordWrap w:val="0"/>
        <w:rPr>
          <w:noProof/>
          <w:color w:val="333333"/>
          <w:sz w:val="21"/>
          <w:szCs w:val="21"/>
          <w:lang w:val="en-US"/>
          <w:rPrChange w:id="3430" w:author="Edwin Villanueva Talavera" w:date="2019-06-02T11:17:00Z">
            <w:rPr>
              <w:noProof/>
              <w:color w:val="333333"/>
              <w:sz w:val="21"/>
              <w:szCs w:val="21"/>
            </w:rPr>
          </w:rPrChange>
        </w:rPr>
      </w:pPr>
    </w:p>
    <w:p w14:paraId="348271D4" w14:textId="77777777" w:rsidR="00A2359B" w:rsidRPr="00FD6FF2" w:rsidRDefault="00A2359B" w:rsidP="00A2359B">
      <w:pPr>
        <w:pStyle w:val="HTMLconformatoprevio"/>
        <w:shd w:val="clear" w:color="auto" w:fill="F7F7F7"/>
        <w:wordWrap w:val="0"/>
        <w:rPr>
          <w:noProof/>
          <w:color w:val="333333"/>
          <w:sz w:val="21"/>
          <w:szCs w:val="21"/>
          <w:lang w:val="en-US"/>
          <w:rPrChange w:id="3431" w:author="Edwin Villanueva Talavera" w:date="2019-06-02T11:17:00Z">
            <w:rPr>
              <w:noProof/>
              <w:color w:val="333333"/>
              <w:sz w:val="21"/>
              <w:szCs w:val="21"/>
            </w:rPr>
          </w:rPrChange>
        </w:rPr>
      </w:pPr>
      <w:r w:rsidRPr="00FD6FF2">
        <w:rPr>
          <w:rStyle w:val="k"/>
          <w:b/>
          <w:bCs/>
          <w:noProof/>
          <w:color w:val="008000"/>
          <w:sz w:val="21"/>
          <w:szCs w:val="21"/>
          <w:lang w:val="en-US"/>
          <w:rPrChange w:id="3432" w:author="Edwin Villanueva Talavera" w:date="2019-06-02T11:17:00Z">
            <w:rPr>
              <w:rStyle w:val="k"/>
              <w:b/>
              <w:bCs/>
              <w:noProof/>
              <w:color w:val="008000"/>
              <w:sz w:val="21"/>
              <w:szCs w:val="21"/>
            </w:rPr>
          </w:rPrChange>
        </w:rPr>
        <w:t>def</w:t>
      </w:r>
      <w:r w:rsidRPr="00FD6FF2">
        <w:rPr>
          <w:noProof/>
          <w:color w:val="333333"/>
          <w:sz w:val="21"/>
          <w:szCs w:val="21"/>
          <w:lang w:val="en-US"/>
          <w:rPrChange w:id="3433" w:author="Edwin Villanueva Talavera" w:date="2019-06-02T11:17:00Z">
            <w:rPr>
              <w:noProof/>
              <w:color w:val="333333"/>
              <w:sz w:val="21"/>
              <w:szCs w:val="21"/>
            </w:rPr>
          </w:rPrChange>
        </w:rPr>
        <w:t xml:space="preserve"> </w:t>
      </w:r>
      <w:r w:rsidRPr="00FD6FF2">
        <w:rPr>
          <w:rStyle w:val="nf"/>
          <w:noProof/>
          <w:color w:val="0000FF"/>
          <w:sz w:val="21"/>
          <w:szCs w:val="21"/>
          <w:lang w:val="en-US"/>
          <w:rPrChange w:id="3434" w:author="Edwin Villanueva Talavera" w:date="2019-06-02T11:17:00Z">
            <w:rPr>
              <w:rStyle w:val="nf"/>
              <w:noProof/>
              <w:color w:val="0000FF"/>
              <w:sz w:val="21"/>
              <w:szCs w:val="21"/>
            </w:rPr>
          </w:rPrChange>
        </w:rPr>
        <w:t>mostrar_resultado_query</w:t>
      </w:r>
      <w:r w:rsidRPr="00FD6FF2">
        <w:rPr>
          <w:rStyle w:val="p"/>
          <w:noProof/>
          <w:color w:val="333333"/>
          <w:sz w:val="21"/>
          <w:szCs w:val="21"/>
          <w:lang w:val="en-US"/>
          <w:rPrChange w:id="3435" w:author="Edwin Villanueva Talavera" w:date="2019-06-02T11:17:00Z">
            <w:rPr>
              <w:rStyle w:val="p"/>
              <w:noProof/>
              <w:color w:val="333333"/>
              <w:sz w:val="21"/>
              <w:szCs w:val="21"/>
            </w:rPr>
          </w:rPrChange>
        </w:rPr>
        <w:t>(</w:t>
      </w:r>
      <w:r w:rsidRPr="00FD6FF2">
        <w:rPr>
          <w:rStyle w:val="n"/>
          <w:noProof/>
          <w:color w:val="333333"/>
          <w:sz w:val="21"/>
          <w:szCs w:val="21"/>
          <w:lang w:val="en-US"/>
          <w:rPrChange w:id="3436" w:author="Edwin Villanueva Talavera" w:date="2019-06-02T11:17:00Z">
            <w:rPr>
              <w:rStyle w:val="n"/>
              <w:noProof/>
              <w:color w:val="333333"/>
              <w:sz w:val="21"/>
              <w:szCs w:val="21"/>
            </w:rPr>
          </w:rPrChange>
        </w:rPr>
        <w:t>query</w:t>
      </w:r>
      <w:r w:rsidRPr="00FD6FF2">
        <w:rPr>
          <w:rStyle w:val="p"/>
          <w:noProof/>
          <w:color w:val="333333"/>
          <w:sz w:val="21"/>
          <w:szCs w:val="21"/>
          <w:lang w:val="en-US"/>
          <w:rPrChange w:id="3437" w:author="Edwin Villanueva Talavera" w:date="2019-06-02T11:17:00Z">
            <w:rPr>
              <w:rStyle w:val="p"/>
              <w:noProof/>
              <w:color w:val="333333"/>
              <w:sz w:val="21"/>
              <w:szCs w:val="21"/>
            </w:rPr>
          </w:rPrChange>
        </w:rPr>
        <w:t>):</w:t>
      </w:r>
    </w:p>
    <w:p w14:paraId="0B55A44A" w14:textId="77777777" w:rsidR="00A2359B" w:rsidRPr="00FD6FF2" w:rsidRDefault="00A2359B" w:rsidP="00A2359B">
      <w:pPr>
        <w:pStyle w:val="HTMLconformatoprevio"/>
        <w:shd w:val="clear" w:color="auto" w:fill="F7F7F7"/>
        <w:wordWrap w:val="0"/>
        <w:rPr>
          <w:noProof/>
          <w:color w:val="333333"/>
          <w:sz w:val="21"/>
          <w:szCs w:val="21"/>
          <w:lang w:val="en-US"/>
          <w:rPrChange w:id="3438" w:author="Edwin Villanueva Talavera" w:date="2019-06-02T11:17:00Z">
            <w:rPr>
              <w:noProof/>
              <w:color w:val="333333"/>
              <w:sz w:val="21"/>
              <w:szCs w:val="21"/>
            </w:rPr>
          </w:rPrChange>
        </w:rPr>
      </w:pPr>
      <w:r w:rsidRPr="00FD6FF2">
        <w:rPr>
          <w:noProof/>
          <w:color w:val="333333"/>
          <w:sz w:val="21"/>
          <w:szCs w:val="21"/>
          <w:lang w:val="en-US"/>
          <w:rPrChange w:id="3439"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40" w:author="Edwin Villanueva Talavera" w:date="2019-06-02T11:17:00Z">
            <w:rPr>
              <w:rStyle w:val="n"/>
              <w:noProof/>
              <w:color w:val="333333"/>
              <w:sz w:val="21"/>
              <w:szCs w:val="21"/>
            </w:rPr>
          </w:rPrChange>
        </w:rPr>
        <w:t>conf</w:t>
      </w:r>
      <w:r w:rsidRPr="00FD6FF2">
        <w:rPr>
          <w:noProof/>
          <w:color w:val="333333"/>
          <w:sz w:val="21"/>
          <w:szCs w:val="21"/>
          <w:lang w:val="en-US"/>
          <w:rPrChange w:id="3441"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42"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43"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44" w:author="Edwin Villanueva Talavera" w:date="2019-06-02T11:17:00Z">
            <w:rPr>
              <w:rStyle w:val="n"/>
              <w:noProof/>
              <w:color w:val="333333"/>
              <w:sz w:val="21"/>
              <w:szCs w:val="21"/>
            </w:rPr>
          </w:rPrChange>
        </w:rPr>
        <w:t>myloginpath</w:t>
      </w:r>
      <w:r w:rsidRPr="00FD6FF2">
        <w:rPr>
          <w:rStyle w:val="o"/>
          <w:rFonts w:eastAsiaTheme="majorEastAsia"/>
          <w:noProof/>
          <w:color w:val="666666"/>
          <w:sz w:val="21"/>
          <w:szCs w:val="21"/>
          <w:lang w:val="en-US"/>
          <w:rPrChange w:id="3445"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46" w:author="Edwin Villanueva Talavera" w:date="2019-06-02T11:17:00Z">
            <w:rPr>
              <w:rStyle w:val="n"/>
              <w:noProof/>
              <w:color w:val="333333"/>
              <w:sz w:val="21"/>
              <w:szCs w:val="21"/>
            </w:rPr>
          </w:rPrChange>
        </w:rPr>
        <w:t>parse</w:t>
      </w:r>
      <w:r w:rsidRPr="00FD6FF2">
        <w:rPr>
          <w:rStyle w:val="p"/>
          <w:noProof/>
          <w:color w:val="333333"/>
          <w:sz w:val="21"/>
          <w:szCs w:val="21"/>
          <w:lang w:val="en-US"/>
          <w:rPrChange w:id="3447" w:author="Edwin Villanueva Talavera" w:date="2019-06-02T11:17:00Z">
            <w:rPr>
              <w:rStyle w:val="p"/>
              <w:noProof/>
              <w:color w:val="333333"/>
              <w:sz w:val="21"/>
              <w:szCs w:val="21"/>
            </w:rPr>
          </w:rPrChange>
        </w:rPr>
        <w:t>(</w:t>
      </w:r>
      <w:r w:rsidRPr="00FD6FF2">
        <w:rPr>
          <w:rStyle w:val="s1"/>
          <w:noProof/>
          <w:color w:val="BA2121"/>
          <w:sz w:val="21"/>
          <w:szCs w:val="21"/>
          <w:lang w:val="en-US"/>
          <w:rPrChange w:id="3448" w:author="Edwin Villanueva Talavera" w:date="2019-06-02T11:17:00Z">
            <w:rPr>
              <w:rStyle w:val="s1"/>
              <w:noProof/>
              <w:color w:val="BA2121"/>
              <w:sz w:val="21"/>
              <w:szCs w:val="21"/>
            </w:rPr>
          </w:rPrChange>
        </w:rPr>
        <w:t>'tesis2'</w:t>
      </w:r>
      <w:r w:rsidRPr="00FD6FF2">
        <w:rPr>
          <w:rStyle w:val="p"/>
          <w:noProof/>
          <w:color w:val="333333"/>
          <w:sz w:val="21"/>
          <w:szCs w:val="21"/>
          <w:lang w:val="en-US"/>
          <w:rPrChange w:id="3449" w:author="Edwin Villanueva Talavera" w:date="2019-06-02T11:17:00Z">
            <w:rPr>
              <w:rStyle w:val="p"/>
              <w:noProof/>
              <w:color w:val="333333"/>
              <w:sz w:val="21"/>
              <w:szCs w:val="21"/>
            </w:rPr>
          </w:rPrChange>
        </w:rPr>
        <w:t>)</w:t>
      </w:r>
    </w:p>
    <w:p w14:paraId="6F8C6F4A" w14:textId="77777777" w:rsidR="00A2359B" w:rsidRPr="00FD6FF2" w:rsidRDefault="00A2359B" w:rsidP="00A2359B">
      <w:pPr>
        <w:pStyle w:val="HTMLconformatoprevio"/>
        <w:shd w:val="clear" w:color="auto" w:fill="F7F7F7"/>
        <w:wordWrap w:val="0"/>
        <w:rPr>
          <w:noProof/>
          <w:color w:val="333333"/>
          <w:sz w:val="21"/>
          <w:szCs w:val="21"/>
          <w:lang w:val="en-US"/>
          <w:rPrChange w:id="3450" w:author="Edwin Villanueva Talavera" w:date="2019-06-02T11:17:00Z">
            <w:rPr>
              <w:noProof/>
              <w:color w:val="333333"/>
              <w:sz w:val="21"/>
              <w:szCs w:val="21"/>
            </w:rPr>
          </w:rPrChange>
        </w:rPr>
      </w:pPr>
      <w:r w:rsidRPr="00FD6FF2">
        <w:rPr>
          <w:noProof/>
          <w:color w:val="333333"/>
          <w:sz w:val="21"/>
          <w:szCs w:val="21"/>
          <w:lang w:val="en-US"/>
          <w:rPrChange w:id="345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52" w:author="Edwin Villanueva Talavera" w:date="2019-06-02T11:17:00Z">
            <w:rPr>
              <w:rStyle w:val="n"/>
              <w:noProof/>
              <w:color w:val="333333"/>
              <w:sz w:val="21"/>
              <w:szCs w:val="21"/>
            </w:rPr>
          </w:rPrChange>
        </w:rPr>
        <w:t>conn</w:t>
      </w:r>
      <w:r w:rsidRPr="00FD6FF2">
        <w:rPr>
          <w:noProof/>
          <w:color w:val="333333"/>
          <w:sz w:val="21"/>
          <w:szCs w:val="21"/>
          <w:lang w:val="en-US"/>
          <w:rPrChange w:id="345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5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55"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56" w:author="Edwin Villanueva Talavera" w:date="2019-06-02T11:17:00Z">
            <w:rPr>
              <w:rStyle w:val="n"/>
              <w:noProof/>
              <w:color w:val="333333"/>
              <w:sz w:val="21"/>
              <w:szCs w:val="21"/>
            </w:rPr>
          </w:rPrChange>
        </w:rPr>
        <w:t>mysql</w:t>
      </w:r>
      <w:r w:rsidRPr="00FD6FF2">
        <w:rPr>
          <w:rStyle w:val="o"/>
          <w:rFonts w:eastAsiaTheme="majorEastAsia"/>
          <w:noProof/>
          <w:color w:val="666666"/>
          <w:sz w:val="21"/>
          <w:szCs w:val="21"/>
          <w:lang w:val="en-US"/>
          <w:rPrChange w:id="345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58" w:author="Edwin Villanueva Talavera" w:date="2019-06-02T11:17:00Z">
            <w:rPr>
              <w:rStyle w:val="n"/>
              <w:noProof/>
              <w:color w:val="333333"/>
              <w:sz w:val="21"/>
              <w:szCs w:val="21"/>
            </w:rPr>
          </w:rPrChange>
        </w:rPr>
        <w:t>connector</w:t>
      </w:r>
      <w:r w:rsidRPr="00FD6FF2">
        <w:rPr>
          <w:rStyle w:val="o"/>
          <w:rFonts w:eastAsiaTheme="majorEastAsia"/>
          <w:noProof/>
          <w:color w:val="666666"/>
          <w:sz w:val="21"/>
          <w:szCs w:val="21"/>
          <w:lang w:val="en-US"/>
          <w:rPrChange w:id="3459"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60" w:author="Edwin Villanueva Talavera" w:date="2019-06-02T11:17:00Z">
            <w:rPr>
              <w:rStyle w:val="n"/>
              <w:noProof/>
              <w:color w:val="333333"/>
              <w:sz w:val="21"/>
              <w:szCs w:val="21"/>
            </w:rPr>
          </w:rPrChange>
        </w:rPr>
        <w:t>connect</w:t>
      </w:r>
      <w:r w:rsidRPr="00FD6FF2">
        <w:rPr>
          <w:rStyle w:val="p"/>
          <w:noProof/>
          <w:color w:val="333333"/>
          <w:sz w:val="21"/>
          <w:szCs w:val="21"/>
          <w:lang w:val="en-US"/>
          <w:rPrChange w:id="3461" w:author="Edwin Villanueva Talavera" w:date="2019-06-02T11:17:00Z">
            <w:rPr>
              <w:rStyle w:val="p"/>
              <w:noProof/>
              <w:color w:val="333333"/>
              <w:sz w:val="21"/>
              <w:szCs w:val="21"/>
            </w:rPr>
          </w:rPrChange>
        </w:rPr>
        <w:t>(</w:t>
      </w:r>
      <w:r w:rsidRPr="00FD6FF2">
        <w:rPr>
          <w:rStyle w:val="o"/>
          <w:rFonts w:eastAsiaTheme="majorEastAsia"/>
          <w:noProof/>
          <w:color w:val="666666"/>
          <w:sz w:val="21"/>
          <w:szCs w:val="21"/>
          <w:lang w:val="en-US"/>
          <w:rPrChange w:id="3462"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63" w:author="Edwin Villanueva Talavera" w:date="2019-06-02T11:17:00Z">
            <w:rPr>
              <w:rStyle w:val="n"/>
              <w:noProof/>
              <w:color w:val="333333"/>
              <w:sz w:val="21"/>
              <w:szCs w:val="21"/>
            </w:rPr>
          </w:rPrChange>
        </w:rPr>
        <w:t>conf</w:t>
      </w:r>
      <w:r w:rsidRPr="00FD6FF2">
        <w:rPr>
          <w:rStyle w:val="p"/>
          <w:noProof/>
          <w:color w:val="333333"/>
          <w:sz w:val="21"/>
          <w:szCs w:val="21"/>
          <w:lang w:val="en-US"/>
          <w:rPrChange w:id="3464" w:author="Edwin Villanueva Talavera" w:date="2019-06-02T11:17:00Z">
            <w:rPr>
              <w:rStyle w:val="p"/>
              <w:noProof/>
              <w:color w:val="333333"/>
              <w:sz w:val="21"/>
              <w:szCs w:val="21"/>
            </w:rPr>
          </w:rPrChange>
        </w:rPr>
        <w:t>,</w:t>
      </w:r>
      <w:r w:rsidRPr="00FD6FF2">
        <w:rPr>
          <w:noProof/>
          <w:color w:val="333333"/>
          <w:sz w:val="21"/>
          <w:szCs w:val="21"/>
          <w:lang w:val="en-US"/>
          <w:rPrChange w:id="3465"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66" w:author="Edwin Villanueva Talavera" w:date="2019-06-02T11:17:00Z">
            <w:rPr>
              <w:rStyle w:val="n"/>
              <w:noProof/>
              <w:color w:val="333333"/>
              <w:sz w:val="21"/>
              <w:szCs w:val="21"/>
            </w:rPr>
          </w:rPrChange>
        </w:rPr>
        <w:t>db</w:t>
      </w:r>
      <w:r w:rsidRPr="00FD6FF2">
        <w:rPr>
          <w:rStyle w:val="o"/>
          <w:rFonts w:eastAsiaTheme="majorEastAsia"/>
          <w:noProof/>
          <w:color w:val="666666"/>
          <w:sz w:val="21"/>
          <w:szCs w:val="21"/>
          <w:lang w:val="en-US"/>
          <w:rPrChange w:id="3467" w:author="Edwin Villanueva Talavera" w:date="2019-06-02T11:17:00Z">
            <w:rPr>
              <w:rStyle w:val="o"/>
              <w:rFonts w:eastAsiaTheme="majorEastAsia"/>
              <w:noProof/>
              <w:color w:val="666666"/>
              <w:sz w:val="21"/>
              <w:szCs w:val="21"/>
            </w:rPr>
          </w:rPrChange>
        </w:rPr>
        <w:t>=</w:t>
      </w:r>
      <w:r w:rsidRPr="00FD6FF2">
        <w:rPr>
          <w:rStyle w:val="s2"/>
          <w:noProof/>
          <w:color w:val="BA2121"/>
          <w:sz w:val="21"/>
          <w:szCs w:val="21"/>
          <w:lang w:val="en-US"/>
          <w:rPrChange w:id="3468" w:author="Edwin Villanueva Talavera" w:date="2019-06-02T11:17:00Z">
            <w:rPr>
              <w:rStyle w:val="s2"/>
              <w:noProof/>
              <w:color w:val="BA2121"/>
              <w:sz w:val="21"/>
              <w:szCs w:val="21"/>
            </w:rPr>
          </w:rPrChange>
        </w:rPr>
        <w:t>"tesis2"</w:t>
      </w:r>
      <w:r w:rsidRPr="00FD6FF2">
        <w:rPr>
          <w:rStyle w:val="p"/>
          <w:noProof/>
          <w:color w:val="333333"/>
          <w:sz w:val="21"/>
          <w:szCs w:val="21"/>
          <w:lang w:val="en-US"/>
          <w:rPrChange w:id="3469" w:author="Edwin Villanueva Talavera" w:date="2019-06-02T11:17:00Z">
            <w:rPr>
              <w:rStyle w:val="p"/>
              <w:noProof/>
              <w:color w:val="333333"/>
              <w:sz w:val="21"/>
              <w:szCs w:val="21"/>
            </w:rPr>
          </w:rPrChange>
        </w:rPr>
        <w:t>)</w:t>
      </w:r>
    </w:p>
    <w:p w14:paraId="799663DD" w14:textId="77777777" w:rsidR="00A2359B" w:rsidRPr="00FD6FF2" w:rsidRDefault="00A2359B" w:rsidP="00A2359B">
      <w:pPr>
        <w:pStyle w:val="HTMLconformatoprevio"/>
        <w:shd w:val="clear" w:color="auto" w:fill="F7F7F7"/>
        <w:wordWrap w:val="0"/>
        <w:rPr>
          <w:noProof/>
          <w:color w:val="333333"/>
          <w:sz w:val="21"/>
          <w:szCs w:val="21"/>
          <w:lang w:val="en-US"/>
          <w:rPrChange w:id="3470" w:author="Edwin Villanueva Talavera" w:date="2019-06-02T11:17:00Z">
            <w:rPr>
              <w:noProof/>
              <w:color w:val="333333"/>
              <w:sz w:val="21"/>
              <w:szCs w:val="21"/>
            </w:rPr>
          </w:rPrChange>
        </w:rPr>
      </w:pPr>
      <w:r w:rsidRPr="00FD6FF2">
        <w:rPr>
          <w:noProof/>
          <w:color w:val="333333"/>
          <w:sz w:val="21"/>
          <w:szCs w:val="21"/>
          <w:lang w:val="en-US"/>
          <w:rPrChange w:id="3471"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72" w:author="Edwin Villanueva Talavera" w:date="2019-06-02T11:17:00Z">
            <w:rPr>
              <w:rStyle w:val="n"/>
              <w:noProof/>
              <w:color w:val="333333"/>
              <w:sz w:val="21"/>
              <w:szCs w:val="21"/>
            </w:rPr>
          </w:rPrChange>
        </w:rPr>
        <w:t>df</w:t>
      </w:r>
      <w:r w:rsidRPr="00FD6FF2">
        <w:rPr>
          <w:noProof/>
          <w:color w:val="333333"/>
          <w:sz w:val="21"/>
          <w:szCs w:val="21"/>
          <w:lang w:val="en-US"/>
          <w:rPrChange w:id="3473" w:author="Edwin Villanueva Talavera" w:date="2019-06-02T11:17:00Z">
            <w:rPr>
              <w:noProof/>
              <w:color w:val="333333"/>
              <w:sz w:val="21"/>
              <w:szCs w:val="21"/>
            </w:rPr>
          </w:rPrChange>
        </w:rPr>
        <w:t xml:space="preserve"> </w:t>
      </w:r>
      <w:r w:rsidRPr="00FD6FF2">
        <w:rPr>
          <w:rStyle w:val="o"/>
          <w:rFonts w:eastAsiaTheme="majorEastAsia"/>
          <w:noProof/>
          <w:color w:val="666666"/>
          <w:sz w:val="21"/>
          <w:szCs w:val="21"/>
          <w:lang w:val="en-US"/>
          <w:rPrChange w:id="3474" w:author="Edwin Villanueva Talavera" w:date="2019-06-02T11:17:00Z">
            <w:rPr>
              <w:rStyle w:val="o"/>
              <w:rFonts w:eastAsiaTheme="majorEastAsia"/>
              <w:noProof/>
              <w:color w:val="666666"/>
              <w:sz w:val="21"/>
              <w:szCs w:val="21"/>
            </w:rPr>
          </w:rPrChange>
        </w:rPr>
        <w:t>=</w:t>
      </w:r>
      <w:r w:rsidRPr="00FD6FF2">
        <w:rPr>
          <w:noProof/>
          <w:color w:val="333333"/>
          <w:sz w:val="21"/>
          <w:szCs w:val="21"/>
          <w:lang w:val="en-US"/>
          <w:rPrChange w:id="3475"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76" w:author="Edwin Villanueva Talavera" w:date="2019-06-02T11:17:00Z">
            <w:rPr>
              <w:rStyle w:val="n"/>
              <w:noProof/>
              <w:color w:val="333333"/>
              <w:sz w:val="21"/>
              <w:szCs w:val="21"/>
            </w:rPr>
          </w:rPrChange>
        </w:rPr>
        <w:t>pd</w:t>
      </w:r>
      <w:r w:rsidRPr="00FD6FF2">
        <w:rPr>
          <w:rStyle w:val="o"/>
          <w:rFonts w:eastAsiaTheme="majorEastAsia"/>
          <w:noProof/>
          <w:color w:val="666666"/>
          <w:sz w:val="21"/>
          <w:szCs w:val="21"/>
          <w:lang w:val="en-US"/>
          <w:rPrChange w:id="3477" w:author="Edwin Villanueva Talavera" w:date="2019-06-02T11:17:00Z">
            <w:rPr>
              <w:rStyle w:val="o"/>
              <w:rFonts w:eastAsiaTheme="majorEastAsia"/>
              <w:noProof/>
              <w:color w:val="666666"/>
              <w:sz w:val="21"/>
              <w:szCs w:val="21"/>
            </w:rPr>
          </w:rPrChange>
        </w:rPr>
        <w:t>.</w:t>
      </w:r>
      <w:r w:rsidRPr="00FD6FF2">
        <w:rPr>
          <w:rStyle w:val="n"/>
          <w:noProof/>
          <w:color w:val="333333"/>
          <w:sz w:val="21"/>
          <w:szCs w:val="21"/>
          <w:lang w:val="en-US"/>
          <w:rPrChange w:id="3478" w:author="Edwin Villanueva Talavera" w:date="2019-06-02T11:17:00Z">
            <w:rPr>
              <w:rStyle w:val="n"/>
              <w:noProof/>
              <w:color w:val="333333"/>
              <w:sz w:val="21"/>
              <w:szCs w:val="21"/>
            </w:rPr>
          </w:rPrChange>
        </w:rPr>
        <w:t>read_sql_query</w:t>
      </w:r>
      <w:r w:rsidRPr="00FD6FF2">
        <w:rPr>
          <w:rStyle w:val="p"/>
          <w:noProof/>
          <w:color w:val="333333"/>
          <w:sz w:val="21"/>
          <w:szCs w:val="21"/>
          <w:lang w:val="en-US"/>
          <w:rPrChange w:id="3479" w:author="Edwin Villanueva Talavera" w:date="2019-06-02T11:17:00Z">
            <w:rPr>
              <w:rStyle w:val="p"/>
              <w:noProof/>
              <w:color w:val="333333"/>
              <w:sz w:val="21"/>
              <w:szCs w:val="21"/>
            </w:rPr>
          </w:rPrChange>
        </w:rPr>
        <w:t>(</w:t>
      </w:r>
      <w:r w:rsidRPr="00FD6FF2">
        <w:rPr>
          <w:rStyle w:val="n"/>
          <w:noProof/>
          <w:color w:val="333333"/>
          <w:sz w:val="21"/>
          <w:szCs w:val="21"/>
          <w:lang w:val="en-US"/>
          <w:rPrChange w:id="3480" w:author="Edwin Villanueva Talavera" w:date="2019-06-02T11:17:00Z">
            <w:rPr>
              <w:rStyle w:val="n"/>
              <w:noProof/>
              <w:color w:val="333333"/>
              <w:sz w:val="21"/>
              <w:szCs w:val="21"/>
            </w:rPr>
          </w:rPrChange>
        </w:rPr>
        <w:t>query</w:t>
      </w:r>
      <w:r w:rsidRPr="00FD6FF2">
        <w:rPr>
          <w:rStyle w:val="p"/>
          <w:noProof/>
          <w:color w:val="333333"/>
          <w:sz w:val="21"/>
          <w:szCs w:val="21"/>
          <w:lang w:val="en-US"/>
          <w:rPrChange w:id="3481" w:author="Edwin Villanueva Talavera" w:date="2019-06-02T11:17:00Z">
            <w:rPr>
              <w:rStyle w:val="p"/>
              <w:noProof/>
              <w:color w:val="333333"/>
              <w:sz w:val="21"/>
              <w:szCs w:val="21"/>
            </w:rPr>
          </w:rPrChange>
        </w:rPr>
        <w:t>,</w:t>
      </w:r>
      <w:r w:rsidRPr="00FD6FF2">
        <w:rPr>
          <w:noProof/>
          <w:color w:val="333333"/>
          <w:sz w:val="21"/>
          <w:szCs w:val="21"/>
          <w:lang w:val="en-US"/>
          <w:rPrChange w:id="3482" w:author="Edwin Villanueva Talavera" w:date="2019-06-02T11:17:00Z">
            <w:rPr>
              <w:noProof/>
              <w:color w:val="333333"/>
              <w:sz w:val="21"/>
              <w:szCs w:val="21"/>
            </w:rPr>
          </w:rPrChange>
        </w:rPr>
        <w:t xml:space="preserve"> </w:t>
      </w:r>
      <w:r w:rsidRPr="00FD6FF2">
        <w:rPr>
          <w:rStyle w:val="n"/>
          <w:noProof/>
          <w:color w:val="333333"/>
          <w:sz w:val="21"/>
          <w:szCs w:val="21"/>
          <w:lang w:val="en-US"/>
          <w:rPrChange w:id="3483" w:author="Edwin Villanueva Talavera" w:date="2019-06-02T11:17:00Z">
            <w:rPr>
              <w:rStyle w:val="n"/>
              <w:noProof/>
              <w:color w:val="333333"/>
              <w:sz w:val="21"/>
              <w:szCs w:val="21"/>
            </w:rPr>
          </w:rPrChange>
        </w:rPr>
        <w:t>conn</w:t>
      </w:r>
      <w:r w:rsidRPr="00FD6FF2">
        <w:rPr>
          <w:rStyle w:val="p"/>
          <w:noProof/>
          <w:color w:val="333333"/>
          <w:sz w:val="21"/>
          <w:szCs w:val="21"/>
          <w:lang w:val="en-US"/>
          <w:rPrChange w:id="3484" w:author="Edwin Villanueva Talavera" w:date="2019-06-02T11:17:00Z">
            <w:rPr>
              <w:rStyle w:val="p"/>
              <w:noProof/>
              <w:color w:val="333333"/>
              <w:sz w:val="21"/>
              <w:szCs w:val="21"/>
            </w:rPr>
          </w:rPrChange>
        </w:rPr>
        <w:t>)</w:t>
      </w:r>
    </w:p>
    <w:p w14:paraId="19820A67" w14:textId="77777777" w:rsidR="00A2359B" w:rsidRDefault="00A2359B" w:rsidP="00A2359B">
      <w:pPr>
        <w:pStyle w:val="HTMLconformatoprevio"/>
        <w:shd w:val="clear" w:color="auto" w:fill="F7F7F7"/>
        <w:wordWrap w:val="0"/>
        <w:rPr>
          <w:noProof/>
          <w:color w:val="333333"/>
          <w:sz w:val="21"/>
          <w:szCs w:val="21"/>
        </w:rPr>
      </w:pPr>
      <w:r w:rsidRPr="00FD6FF2">
        <w:rPr>
          <w:noProof/>
          <w:color w:val="333333"/>
          <w:sz w:val="21"/>
          <w:szCs w:val="21"/>
          <w:lang w:val="en-US"/>
          <w:rPrChange w:id="3485" w:author="Edwin Villanueva Talavera" w:date="2019-06-02T11:17:00Z">
            <w:rPr>
              <w:noProof/>
              <w:color w:val="333333"/>
              <w:sz w:val="21"/>
              <w:szCs w:val="21"/>
            </w:rPr>
          </w:rPrChange>
        </w:rPr>
        <w:t xml:space="preserve">    </w:t>
      </w:r>
      <w:r>
        <w:rPr>
          <w:rStyle w:val="n"/>
          <w:noProof/>
          <w:color w:val="333333"/>
          <w:sz w:val="21"/>
          <w:szCs w:val="21"/>
        </w:rPr>
        <w:t>display</w:t>
      </w:r>
      <w:r>
        <w:rPr>
          <w:rStyle w:val="p"/>
          <w:noProof/>
          <w:color w:val="333333"/>
          <w:sz w:val="21"/>
          <w:szCs w:val="21"/>
        </w:rPr>
        <w:t>(</w:t>
      </w:r>
      <w:r>
        <w:rPr>
          <w:rStyle w:val="n"/>
          <w:noProof/>
          <w:color w:val="333333"/>
          <w:sz w:val="21"/>
          <w:szCs w:val="21"/>
        </w:rPr>
        <w:t>df</w:t>
      </w:r>
      <w:r>
        <w:rPr>
          <w:rStyle w:val="p"/>
          <w:noProof/>
          <w:color w:val="333333"/>
          <w:sz w:val="21"/>
          <w:szCs w:val="21"/>
        </w:rPr>
        <w:t>)</w:t>
      </w:r>
    </w:p>
    <w:p w14:paraId="48B71509" w14:textId="1E9CF258"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41F49202" w14:textId="77777777" w:rsidR="00A2359B" w:rsidRPr="00A2359B" w:rsidRDefault="00A2359B" w:rsidP="00A2359B"/>
    <w:p w14:paraId="6367F380" w14:textId="77777777" w:rsidR="00A2359B" w:rsidRDefault="00A2359B">
      <w:pPr>
        <w:spacing w:before="0" w:after="160" w:line="259" w:lineRule="auto"/>
        <w:rPr>
          <w:rFonts w:eastAsiaTheme="majorEastAsia" w:cs="Arial"/>
          <w:b/>
          <w:noProof/>
          <w:sz w:val="24"/>
          <w:szCs w:val="24"/>
        </w:rPr>
      </w:pPr>
      <w:r>
        <w:rPr>
          <w:noProof/>
        </w:rPr>
        <w:br w:type="page"/>
      </w:r>
    </w:p>
    <w:p w14:paraId="506A73CA" w14:textId="46F6A084" w:rsidR="00A2359B" w:rsidRDefault="00A2359B" w:rsidP="00A2359B">
      <w:pPr>
        <w:pStyle w:val="Ttulo2"/>
        <w:numPr>
          <w:ilvl w:val="0"/>
          <w:numId w:val="21"/>
        </w:numPr>
        <w:rPr>
          <w:noProof/>
        </w:rPr>
      </w:pPr>
      <w:bookmarkStart w:id="3486" w:name="_Ref10223498"/>
      <w:bookmarkStart w:id="3487" w:name="_Toc10327590"/>
      <w:r>
        <w:rPr>
          <w:noProof/>
        </w:rPr>
        <w:t>: Librería util_fasta.py</w:t>
      </w:r>
      <w:bookmarkEnd w:id="3486"/>
      <w:bookmarkEnd w:id="3487"/>
    </w:p>
    <w:p w14:paraId="1FC823B1" w14:textId="77777777" w:rsidR="00A2359B" w:rsidRDefault="00A2359B" w:rsidP="00A2359B">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writefile</w:t>
      </w:r>
      <w:r>
        <w:rPr>
          <w:color w:val="333333"/>
          <w:sz w:val="21"/>
          <w:szCs w:val="21"/>
        </w:rPr>
        <w:t xml:space="preserve"> </w:t>
      </w:r>
      <w:r>
        <w:rPr>
          <w:rStyle w:val="o"/>
          <w:rFonts w:eastAsiaTheme="majorEastAsia"/>
          <w:color w:val="666666"/>
          <w:sz w:val="21"/>
          <w:szCs w:val="21"/>
        </w:rPr>
        <w:t>./</w:t>
      </w:r>
      <w:r>
        <w:rPr>
          <w:rStyle w:val="n"/>
          <w:color w:val="333333"/>
          <w:sz w:val="21"/>
          <w:szCs w:val="21"/>
        </w:rPr>
        <w:t>libs</w:t>
      </w:r>
      <w:r>
        <w:rPr>
          <w:rStyle w:val="o"/>
          <w:rFonts w:eastAsiaTheme="majorEastAsia"/>
          <w:color w:val="666666"/>
          <w:sz w:val="21"/>
          <w:szCs w:val="21"/>
        </w:rPr>
        <w:t>/</w:t>
      </w:r>
      <w:r>
        <w:rPr>
          <w:rStyle w:val="n"/>
          <w:color w:val="333333"/>
          <w:sz w:val="21"/>
          <w:szCs w:val="21"/>
        </w:rPr>
        <w:t>util_fasta</w:t>
      </w:r>
      <w:r>
        <w:rPr>
          <w:rStyle w:val="o"/>
          <w:rFonts w:eastAsiaTheme="majorEastAsia"/>
          <w:color w:val="666666"/>
          <w:sz w:val="21"/>
          <w:szCs w:val="21"/>
        </w:rPr>
        <w:t>.</w:t>
      </w:r>
      <w:r>
        <w:rPr>
          <w:rStyle w:val="n"/>
          <w:color w:val="333333"/>
          <w:sz w:val="21"/>
          <w:szCs w:val="21"/>
        </w:rPr>
        <w:t>py</w:t>
      </w:r>
    </w:p>
    <w:p w14:paraId="5DB98091" w14:textId="77777777" w:rsidR="00A2359B" w:rsidRDefault="00A2359B" w:rsidP="00A2359B">
      <w:pPr>
        <w:pStyle w:val="HTMLconformatoprevio"/>
        <w:shd w:val="clear" w:color="auto" w:fill="F7F7F7"/>
        <w:wordWrap w:val="0"/>
        <w:rPr>
          <w:color w:val="333333"/>
          <w:sz w:val="21"/>
          <w:szCs w:val="21"/>
        </w:rPr>
      </w:pPr>
      <w:r>
        <w:rPr>
          <w:rStyle w:val="kn"/>
          <w:b/>
          <w:bCs/>
          <w:color w:val="008000"/>
          <w:sz w:val="21"/>
          <w:szCs w:val="21"/>
        </w:rPr>
        <w:t>import</w:t>
      </w:r>
      <w:r>
        <w:rPr>
          <w:color w:val="333333"/>
          <w:sz w:val="21"/>
          <w:szCs w:val="21"/>
        </w:rPr>
        <w:t xml:space="preserve"> </w:t>
      </w:r>
      <w:r>
        <w:rPr>
          <w:rStyle w:val="nn"/>
          <w:b/>
          <w:bCs/>
          <w:color w:val="0000FF"/>
          <w:sz w:val="21"/>
          <w:szCs w:val="21"/>
        </w:rPr>
        <w:t>os</w:t>
      </w:r>
    </w:p>
    <w:p w14:paraId="30862CDE" w14:textId="77777777" w:rsidR="00A2359B" w:rsidRDefault="00A2359B" w:rsidP="00A2359B">
      <w:pPr>
        <w:pStyle w:val="HTMLconformatoprevio"/>
        <w:shd w:val="clear" w:color="auto" w:fill="F7F7F7"/>
        <w:wordWrap w:val="0"/>
        <w:rPr>
          <w:color w:val="333333"/>
          <w:sz w:val="21"/>
          <w:szCs w:val="21"/>
        </w:rPr>
      </w:pPr>
    </w:p>
    <w:p w14:paraId="26741399" w14:textId="77777777" w:rsidR="00A2359B" w:rsidRDefault="00A2359B" w:rsidP="00A2359B">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tamanio_por_linea</w:t>
      </w:r>
      <w:r>
        <w:rPr>
          <w:rStyle w:val="o"/>
          <w:rFonts w:eastAsiaTheme="majorEastAsia"/>
          <w:color w:val="666666"/>
          <w:sz w:val="21"/>
          <w:szCs w:val="21"/>
        </w:rPr>
        <w:t>=</w:t>
      </w:r>
      <w:r>
        <w:rPr>
          <w:rStyle w:val="mi"/>
          <w:color w:val="666666"/>
          <w:sz w:val="21"/>
          <w:szCs w:val="21"/>
        </w:rPr>
        <w:t>80</w:t>
      </w:r>
      <w:r>
        <w:rPr>
          <w:rStyle w:val="p"/>
          <w:color w:val="333333"/>
          <w:sz w:val="21"/>
          <w:szCs w:val="21"/>
        </w:rPr>
        <w:t>):</w:t>
      </w:r>
    </w:p>
    <w:p w14:paraId="4E208AFB"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_tamani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amanio_por_linea</w:t>
      </w:r>
    </w:p>
    <w:p w14:paraId="5180941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4CBD95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for</w:t>
      </w:r>
      <w:r>
        <w:rPr>
          <w:color w:val="333333"/>
          <w:sz w:val="21"/>
          <w:szCs w:val="21"/>
        </w:rPr>
        <w:t xml:space="preserve"> </w:t>
      </w:r>
      <w:r>
        <w:rPr>
          <w:rStyle w:val="n"/>
          <w:color w:val="333333"/>
          <w:sz w:val="21"/>
          <w:szCs w:val="21"/>
        </w:rPr>
        <w:t>transcrito</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2018D3CE" w14:textId="77777777" w:rsidR="00A2359B" w:rsidRPr="00FD6FF2" w:rsidRDefault="00A2359B" w:rsidP="00A2359B">
      <w:pPr>
        <w:pStyle w:val="HTMLconformatoprevio"/>
        <w:shd w:val="clear" w:color="auto" w:fill="F7F7F7"/>
        <w:wordWrap w:val="0"/>
        <w:rPr>
          <w:color w:val="333333"/>
          <w:sz w:val="21"/>
          <w:szCs w:val="21"/>
          <w:lang w:val="en-US"/>
          <w:rPrChange w:id="3488" w:author="Edwin Villanueva Talavera" w:date="2019-06-02T11:17:00Z">
            <w:rPr>
              <w:color w:val="333333"/>
              <w:sz w:val="21"/>
              <w:szCs w:val="21"/>
            </w:rPr>
          </w:rPrChange>
        </w:rPr>
      </w:pPr>
      <w:r w:rsidRPr="00FD6FF2">
        <w:rPr>
          <w:color w:val="333333"/>
          <w:sz w:val="21"/>
          <w:szCs w:val="21"/>
          <w:lang w:val="en-US"/>
          <w:rPrChange w:id="3489" w:author="Edwin Villanueva Talavera" w:date="2019-06-02T11:17:00Z">
            <w:rPr>
              <w:color w:val="333333"/>
              <w:sz w:val="21"/>
              <w:szCs w:val="21"/>
            </w:rPr>
          </w:rPrChange>
        </w:rPr>
        <w:t xml:space="preserve">        </w:t>
      </w:r>
      <w:r w:rsidRPr="00FD6FF2">
        <w:rPr>
          <w:rStyle w:val="n"/>
          <w:color w:val="333333"/>
          <w:sz w:val="21"/>
          <w:szCs w:val="21"/>
          <w:lang w:val="en-US"/>
          <w:rPrChange w:id="3490" w:author="Edwin Villanueva Talavera" w:date="2019-06-02T11:17:00Z">
            <w:rPr>
              <w:rStyle w:val="n"/>
              <w:color w:val="333333"/>
              <w:sz w:val="21"/>
              <w:szCs w:val="21"/>
            </w:rPr>
          </w:rPrChange>
        </w:rPr>
        <w:t>f</w:t>
      </w:r>
      <w:r w:rsidRPr="00FD6FF2">
        <w:rPr>
          <w:rStyle w:val="o"/>
          <w:rFonts w:eastAsiaTheme="majorEastAsia"/>
          <w:color w:val="666666"/>
          <w:sz w:val="21"/>
          <w:szCs w:val="21"/>
          <w:lang w:val="en-US"/>
          <w:rPrChange w:id="3491"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492" w:author="Edwin Villanueva Talavera" w:date="2019-06-02T11:17:00Z">
            <w:rPr>
              <w:rStyle w:val="n"/>
              <w:color w:val="333333"/>
              <w:sz w:val="21"/>
              <w:szCs w:val="21"/>
            </w:rPr>
          </w:rPrChange>
        </w:rPr>
        <w:t>write</w:t>
      </w:r>
      <w:r w:rsidRPr="00FD6FF2">
        <w:rPr>
          <w:rStyle w:val="p"/>
          <w:color w:val="333333"/>
          <w:sz w:val="21"/>
          <w:szCs w:val="21"/>
          <w:lang w:val="en-US"/>
          <w:rPrChange w:id="3493"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494" w:author="Edwin Villanueva Talavera" w:date="2019-06-02T11:17:00Z">
            <w:rPr>
              <w:rStyle w:val="s2"/>
              <w:rFonts w:eastAsiaTheme="majorEastAsia"/>
              <w:color w:val="BA2121"/>
              <w:sz w:val="21"/>
              <w:szCs w:val="21"/>
            </w:rPr>
          </w:rPrChange>
        </w:rPr>
        <w:t>"&gt;</w:t>
      </w:r>
      <w:r w:rsidRPr="00FD6FF2">
        <w:rPr>
          <w:rStyle w:val="si"/>
          <w:b/>
          <w:bCs/>
          <w:color w:val="BB6688"/>
          <w:sz w:val="21"/>
          <w:szCs w:val="21"/>
          <w:lang w:val="en-US"/>
          <w:rPrChange w:id="3495" w:author="Edwin Villanueva Talavera" w:date="2019-06-02T11:17:00Z">
            <w:rPr>
              <w:rStyle w:val="si"/>
              <w:b/>
              <w:bCs/>
              <w:color w:val="BB6688"/>
              <w:sz w:val="21"/>
              <w:szCs w:val="21"/>
            </w:rPr>
          </w:rPrChange>
        </w:rPr>
        <w:t>%s</w:t>
      </w:r>
      <w:r w:rsidRPr="00FD6FF2">
        <w:rPr>
          <w:rStyle w:val="se"/>
          <w:b/>
          <w:bCs/>
          <w:color w:val="BB6622"/>
          <w:sz w:val="21"/>
          <w:szCs w:val="21"/>
          <w:lang w:val="en-US"/>
          <w:rPrChange w:id="3496"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en-US"/>
          <w:rPrChange w:id="3497" w:author="Edwin Villanueva Talavera" w:date="2019-06-02T11:17:00Z">
            <w:rPr>
              <w:rStyle w:val="s2"/>
              <w:rFonts w:eastAsiaTheme="majorEastAsia"/>
              <w:color w:val="BA2121"/>
              <w:sz w:val="21"/>
              <w:szCs w:val="21"/>
            </w:rPr>
          </w:rPrChange>
        </w:rPr>
        <w:t>"</w:t>
      </w:r>
      <w:r w:rsidRPr="00FD6FF2">
        <w:rPr>
          <w:color w:val="333333"/>
          <w:sz w:val="21"/>
          <w:szCs w:val="21"/>
          <w:lang w:val="en-US"/>
          <w:rPrChange w:id="3498"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499"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00" w:author="Edwin Villanueva Talavera" w:date="2019-06-02T11:17:00Z">
            <w:rPr>
              <w:color w:val="333333"/>
              <w:sz w:val="21"/>
              <w:szCs w:val="21"/>
            </w:rPr>
          </w:rPrChange>
        </w:rPr>
        <w:t xml:space="preserve"> </w:t>
      </w:r>
      <w:r w:rsidRPr="00FD6FF2">
        <w:rPr>
          <w:rStyle w:val="p"/>
          <w:color w:val="333333"/>
          <w:sz w:val="21"/>
          <w:szCs w:val="21"/>
          <w:lang w:val="en-US"/>
          <w:rPrChange w:id="3501" w:author="Edwin Villanueva Talavera" w:date="2019-06-02T11:17:00Z">
            <w:rPr>
              <w:rStyle w:val="p"/>
              <w:color w:val="333333"/>
              <w:sz w:val="21"/>
              <w:szCs w:val="21"/>
            </w:rPr>
          </w:rPrChange>
        </w:rPr>
        <w:t>(</w:t>
      </w:r>
      <w:r w:rsidRPr="00FD6FF2">
        <w:rPr>
          <w:rStyle w:val="n"/>
          <w:color w:val="333333"/>
          <w:sz w:val="21"/>
          <w:szCs w:val="21"/>
          <w:lang w:val="en-US"/>
          <w:rPrChange w:id="3502" w:author="Edwin Villanueva Talavera" w:date="2019-06-02T11:17:00Z">
            <w:rPr>
              <w:rStyle w:val="n"/>
              <w:color w:val="333333"/>
              <w:sz w:val="21"/>
              <w:szCs w:val="21"/>
            </w:rPr>
          </w:rPrChange>
        </w:rPr>
        <w:t>transcrito</w:t>
      </w:r>
      <w:r w:rsidRPr="00FD6FF2">
        <w:rPr>
          <w:rStyle w:val="p"/>
          <w:color w:val="333333"/>
          <w:sz w:val="21"/>
          <w:szCs w:val="21"/>
          <w:lang w:val="en-US"/>
          <w:rPrChange w:id="3503" w:author="Edwin Villanueva Talavera" w:date="2019-06-02T11:17:00Z">
            <w:rPr>
              <w:rStyle w:val="p"/>
              <w:color w:val="333333"/>
              <w:sz w:val="21"/>
              <w:szCs w:val="21"/>
            </w:rPr>
          </w:rPrChange>
        </w:rPr>
        <w:t>[</w:t>
      </w:r>
      <w:r w:rsidRPr="00FD6FF2">
        <w:rPr>
          <w:rStyle w:val="mi"/>
          <w:color w:val="666666"/>
          <w:sz w:val="21"/>
          <w:szCs w:val="21"/>
          <w:lang w:val="en-US"/>
          <w:rPrChange w:id="3504" w:author="Edwin Villanueva Talavera" w:date="2019-06-02T11:17:00Z">
            <w:rPr>
              <w:rStyle w:val="mi"/>
              <w:color w:val="666666"/>
              <w:sz w:val="21"/>
              <w:szCs w:val="21"/>
            </w:rPr>
          </w:rPrChange>
        </w:rPr>
        <w:t>0</w:t>
      </w:r>
      <w:r w:rsidRPr="00FD6FF2">
        <w:rPr>
          <w:rStyle w:val="p"/>
          <w:color w:val="333333"/>
          <w:sz w:val="21"/>
          <w:szCs w:val="21"/>
          <w:lang w:val="en-US"/>
          <w:rPrChange w:id="3505"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506"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507" w:author="Edwin Villanueva Talavera" w:date="2019-06-02T11:17:00Z">
            <w:rPr>
              <w:rStyle w:val="n"/>
              <w:color w:val="333333"/>
              <w:sz w:val="21"/>
              <w:szCs w:val="21"/>
            </w:rPr>
          </w:rPrChange>
        </w:rPr>
        <w:t>strip</w:t>
      </w:r>
      <w:r w:rsidRPr="00FD6FF2">
        <w:rPr>
          <w:rStyle w:val="p"/>
          <w:color w:val="333333"/>
          <w:sz w:val="21"/>
          <w:szCs w:val="21"/>
          <w:lang w:val="en-US"/>
          <w:rPrChange w:id="3508"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509"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510" w:author="Edwin Villanueva Talavera" w:date="2019-06-02T11:17:00Z">
            <w:rPr>
              <w:rStyle w:val="n"/>
              <w:color w:val="333333"/>
              <w:sz w:val="21"/>
              <w:szCs w:val="21"/>
            </w:rPr>
          </w:rPrChange>
        </w:rPr>
        <w:t>upper</w:t>
      </w:r>
      <w:r w:rsidRPr="00FD6FF2">
        <w:rPr>
          <w:rStyle w:val="p"/>
          <w:color w:val="333333"/>
          <w:sz w:val="21"/>
          <w:szCs w:val="21"/>
          <w:lang w:val="en-US"/>
          <w:rPrChange w:id="3511" w:author="Edwin Villanueva Talavera" w:date="2019-06-02T11:17:00Z">
            <w:rPr>
              <w:rStyle w:val="p"/>
              <w:color w:val="333333"/>
              <w:sz w:val="21"/>
              <w:szCs w:val="21"/>
            </w:rPr>
          </w:rPrChange>
        </w:rPr>
        <w:t>()))</w:t>
      </w:r>
    </w:p>
    <w:p w14:paraId="73823B55" w14:textId="77777777" w:rsidR="00A2359B" w:rsidRPr="00FD6FF2" w:rsidRDefault="00A2359B" w:rsidP="00A2359B">
      <w:pPr>
        <w:pStyle w:val="HTMLconformatoprevio"/>
        <w:shd w:val="clear" w:color="auto" w:fill="F7F7F7"/>
        <w:wordWrap w:val="0"/>
        <w:rPr>
          <w:color w:val="333333"/>
          <w:sz w:val="21"/>
          <w:szCs w:val="21"/>
          <w:lang w:val="en-US"/>
          <w:rPrChange w:id="3512" w:author="Edwin Villanueva Talavera" w:date="2019-06-02T11:17:00Z">
            <w:rPr>
              <w:color w:val="333333"/>
              <w:sz w:val="21"/>
              <w:szCs w:val="21"/>
            </w:rPr>
          </w:rPrChange>
        </w:rPr>
      </w:pPr>
      <w:r w:rsidRPr="00FD6FF2">
        <w:rPr>
          <w:color w:val="333333"/>
          <w:sz w:val="21"/>
          <w:szCs w:val="21"/>
          <w:lang w:val="en-US"/>
          <w:rPrChange w:id="3513" w:author="Edwin Villanueva Talavera" w:date="2019-06-02T11:17:00Z">
            <w:rPr>
              <w:color w:val="333333"/>
              <w:sz w:val="21"/>
              <w:szCs w:val="21"/>
            </w:rPr>
          </w:rPrChange>
        </w:rPr>
        <w:t xml:space="preserve">        </w:t>
      </w:r>
      <w:r w:rsidRPr="00FD6FF2">
        <w:rPr>
          <w:rStyle w:val="n"/>
          <w:color w:val="333333"/>
          <w:sz w:val="21"/>
          <w:szCs w:val="21"/>
          <w:lang w:val="en-US"/>
          <w:rPrChange w:id="3514" w:author="Edwin Villanueva Talavera" w:date="2019-06-02T11:17:00Z">
            <w:rPr>
              <w:rStyle w:val="n"/>
              <w:color w:val="333333"/>
              <w:sz w:val="21"/>
              <w:szCs w:val="21"/>
            </w:rPr>
          </w:rPrChange>
        </w:rPr>
        <w:t>seq</w:t>
      </w:r>
      <w:r w:rsidRPr="00FD6FF2">
        <w:rPr>
          <w:color w:val="333333"/>
          <w:sz w:val="21"/>
          <w:szCs w:val="21"/>
          <w:lang w:val="en-US"/>
          <w:rPrChange w:id="3515"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16"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17" w:author="Edwin Villanueva Talavera" w:date="2019-06-02T11:17:00Z">
            <w:rPr>
              <w:color w:val="333333"/>
              <w:sz w:val="21"/>
              <w:szCs w:val="21"/>
            </w:rPr>
          </w:rPrChange>
        </w:rPr>
        <w:t xml:space="preserve"> </w:t>
      </w:r>
      <w:r w:rsidRPr="00FD6FF2">
        <w:rPr>
          <w:rStyle w:val="n"/>
          <w:color w:val="333333"/>
          <w:sz w:val="21"/>
          <w:szCs w:val="21"/>
          <w:lang w:val="en-US"/>
          <w:rPrChange w:id="3518" w:author="Edwin Villanueva Talavera" w:date="2019-06-02T11:17:00Z">
            <w:rPr>
              <w:rStyle w:val="n"/>
              <w:color w:val="333333"/>
              <w:sz w:val="21"/>
              <w:szCs w:val="21"/>
            </w:rPr>
          </w:rPrChange>
        </w:rPr>
        <w:t>transcrito</w:t>
      </w:r>
      <w:r w:rsidRPr="00FD6FF2">
        <w:rPr>
          <w:rStyle w:val="p"/>
          <w:color w:val="333333"/>
          <w:sz w:val="21"/>
          <w:szCs w:val="21"/>
          <w:lang w:val="en-US"/>
          <w:rPrChange w:id="3519" w:author="Edwin Villanueva Talavera" w:date="2019-06-02T11:17:00Z">
            <w:rPr>
              <w:rStyle w:val="p"/>
              <w:color w:val="333333"/>
              <w:sz w:val="21"/>
              <w:szCs w:val="21"/>
            </w:rPr>
          </w:rPrChange>
        </w:rPr>
        <w:t>[</w:t>
      </w:r>
      <w:r w:rsidRPr="00FD6FF2">
        <w:rPr>
          <w:rStyle w:val="mi"/>
          <w:color w:val="666666"/>
          <w:sz w:val="21"/>
          <w:szCs w:val="21"/>
          <w:lang w:val="en-US"/>
          <w:rPrChange w:id="3520" w:author="Edwin Villanueva Talavera" w:date="2019-06-02T11:17:00Z">
            <w:rPr>
              <w:rStyle w:val="mi"/>
              <w:color w:val="666666"/>
              <w:sz w:val="21"/>
              <w:szCs w:val="21"/>
            </w:rPr>
          </w:rPrChange>
        </w:rPr>
        <w:t>1</w:t>
      </w:r>
      <w:r w:rsidRPr="00FD6FF2">
        <w:rPr>
          <w:rStyle w:val="p"/>
          <w:color w:val="333333"/>
          <w:sz w:val="21"/>
          <w:szCs w:val="21"/>
          <w:lang w:val="en-US"/>
          <w:rPrChange w:id="3521" w:author="Edwin Villanueva Talavera" w:date="2019-06-02T11:17:00Z">
            <w:rPr>
              <w:rStyle w:val="p"/>
              <w:color w:val="333333"/>
              <w:sz w:val="21"/>
              <w:szCs w:val="21"/>
            </w:rPr>
          </w:rPrChange>
        </w:rPr>
        <w:t>]</w:t>
      </w:r>
    </w:p>
    <w:p w14:paraId="662B203E" w14:textId="77777777" w:rsidR="00A2359B" w:rsidRPr="00FD6FF2" w:rsidRDefault="00A2359B" w:rsidP="00A2359B">
      <w:pPr>
        <w:pStyle w:val="HTMLconformatoprevio"/>
        <w:shd w:val="clear" w:color="auto" w:fill="F7F7F7"/>
        <w:wordWrap w:val="0"/>
        <w:rPr>
          <w:color w:val="333333"/>
          <w:sz w:val="21"/>
          <w:szCs w:val="21"/>
          <w:lang w:val="en-US"/>
          <w:rPrChange w:id="3522" w:author="Edwin Villanueva Talavera" w:date="2019-06-02T11:17:00Z">
            <w:rPr>
              <w:color w:val="333333"/>
              <w:sz w:val="21"/>
              <w:szCs w:val="21"/>
            </w:rPr>
          </w:rPrChange>
        </w:rPr>
      </w:pPr>
      <w:r w:rsidRPr="00FD6FF2">
        <w:rPr>
          <w:color w:val="333333"/>
          <w:sz w:val="21"/>
          <w:szCs w:val="21"/>
          <w:lang w:val="en-US"/>
          <w:rPrChange w:id="3523" w:author="Edwin Villanueva Talavera" w:date="2019-06-02T11:17:00Z">
            <w:rPr>
              <w:color w:val="333333"/>
              <w:sz w:val="21"/>
              <w:szCs w:val="21"/>
            </w:rPr>
          </w:rPrChange>
        </w:rPr>
        <w:t xml:space="preserve">        </w:t>
      </w:r>
      <w:r w:rsidRPr="00FD6FF2">
        <w:rPr>
          <w:rStyle w:val="n"/>
          <w:color w:val="333333"/>
          <w:sz w:val="21"/>
          <w:szCs w:val="21"/>
          <w:lang w:val="en-US"/>
          <w:rPrChange w:id="3524" w:author="Edwin Villanueva Talavera" w:date="2019-06-02T11:17:00Z">
            <w:rPr>
              <w:rStyle w:val="n"/>
              <w:color w:val="333333"/>
              <w:sz w:val="21"/>
              <w:szCs w:val="21"/>
            </w:rPr>
          </w:rPrChange>
        </w:rPr>
        <w:t>t_partes</w:t>
      </w:r>
      <w:r w:rsidRPr="00FD6FF2">
        <w:rPr>
          <w:color w:val="333333"/>
          <w:sz w:val="21"/>
          <w:szCs w:val="21"/>
          <w:lang w:val="en-US"/>
          <w:rPrChange w:id="3525"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26"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27" w:author="Edwin Villanueva Talavera" w:date="2019-06-02T11:17:00Z">
            <w:rPr>
              <w:color w:val="333333"/>
              <w:sz w:val="21"/>
              <w:szCs w:val="21"/>
            </w:rPr>
          </w:rPrChange>
        </w:rPr>
        <w:t xml:space="preserve"> </w:t>
      </w:r>
      <w:r w:rsidRPr="00FD6FF2">
        <w:rPr>
          <w:rStyle w:val="p"/>
          <w:color w:val="333333"/>
          <w:sz w:val="21"/>
          <w:szCs w:val="21"/>
          <w:lang w:val="en-US"/>
          <w:rPrChange w:id="3528" w:author="Edwin Villanueva Talavera" w:date="2019-06-02T11:17:00Z">
            <w:rPr>
              <w:rStyle w:val="p"/>
              <w:color w:val="333333"/>
              <w:sz w:val="21"/>
              <w:szCs w:val="21"/>
            </w:rPr>
          </w:rPrChange>
        </w:rPr>
        <w:t>[</w:t>
      </w:r>
      <w:r w:rsidRPr="00FD6FF2">
        <w:rPr>
          <w:rStyle w:val="n"/>
          <w:color w:val="333333"/>
          <w:sz w:val="21"/>
          <w:szCs w:val="21"/>
          <w:lang w:val="en-US"/>
          <w:rPrChange w:id="3529" w:author="Edwin Villanueva Talavera" w:date="2019-06-02T11:17:00Z">
            <w:rPr>
              <w:rStyle w:val="n"/>
              <w:color w:val="333333"/>
              <w:sz w:val="21"/>
              <w:szCs w:val="21"/>
            </w:rPr>
          </w:rPrChange>
        </w:rPr>
        <w:t>seq</w:t>
      </w:r>
      <w:r w:rsidRPr="00FD6FF2">
        <w:rPr>
          <w:rStyle w:val="p"/>
          <w:color w:val="333333"/>
          <w:sz w:val="21"/>
          <w:szCs w:val="21"/>
          <w:lang w:val="en-US"/>
          <w:rPrChange w:id="3530" w:author="Edwin Villanueva Talavera" w:date="2019-06-02T11:17:00Z">
            <w:rPr>
              <w:rStyle w:val="p"/>
              <w:color w:val="333333"/>
              <w:sz w:val="21"/>
              <w:szCs w:val="21"/>
            </w:rPr>
          </w:rPrChange>
        </w:rPr>
        <w:t>[</w:t>
      </w:r>
      <w:r w:rsidRPr="00FD6FF2">
        <w:rPr>
          <w:rStyle w:val="n"/>
          <w:color w:val="333333"/>
          <w:sz w:val="21"/>
          <w:szCs w:val="21"/>
          <w:lang w:val="en-US"/>
          <w:rPrChange w:id="3531" w:author="Edwin Villanueva Talavera" w:date="2019-06-02T11:17:00Z">
            <w:rPr>
              <w:rStyle w:val="n"/>
              <w:color w:val="333333"/>
              <w:sz w:val="21"/>
              <w:szCs w:val="21"/>
            </w:rPr>
          </w:rPrChange>
        </w:rPr>
        <w:t>i</w:t>
      </w:r>
      <w:r w:rsidRPr="00FD6FF2">
        <w:rPr>
          <w:rStyle w:val="p"/>
          <w:color w:val="333333"/>
          <w:sz w:val="21"/>
          <w:szCs w:val="21"/>
          <w:lang w:val="en-US"/>
          <w:rPrChange w:id="3532" w:author="Edwin Villanueva Talavera" w:date="2019-06-02T11:17:00Z">
            <w:rPr>
              <w:rStyle w:val="p"/>
              <w:color w:val="333333"/>
              <w:sz w:val="21"/>
              <w:szCs w:val="21"/>
            </w:rPr>
          </w:rPrChange>
        </w:rPr>
        <w:t>:</w:t>
      </w:r>
      <w:r w:rsidRPr="00FD6FF2">
        <w:rPr>
          <w:rStyle w:val="n"/>
          <w:color w:val="333333"/>
          <w:sz w:val="21"/>
          <w:szCs w:val="21"/>
          <w:lang w:val="en-US"/>
          <w:rPrChange w:id="3533" w:author="Edwin Villanueva Talavera" w:date="2019-06-02T11:17:00Z">
            <w:rPr>
              <w:rStyle w:val="n"/>
              <w:color w:val="333333"/>
              <w:sz w:val="21"/>
              <w:szCs w:val="21"/>
            </w:rPr>
          </w:rPrChange>
        </w:rPr>
        <w:t>i</w:t>
      </w:r>
      <w:r w:rsidRPr="00FD6FF2">
        <w:rPr>
          <w:rStyle w:val="o"/>
          <w:rFonts w:eastAsiaTheme="majorEastAsia"/>
          <w:color w:val="666666"/>
          <w:sz w:val="21"/>
          <w:szCs w:val="21"/>
          <w:lang w:val="en-US"/>
          <w:rPrChange w:id="3534"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535" w:author="Edwin Villanueva Talavera" w:date="2019-06-02T11:17:00Z">
            <w:rPr>
              <w:rStyle w:val="n"/>
              <w:color w:val="333333"/>
              <w:sz w:val="21"/>
              <w:szCs w:val="21"/>
            </w:rPr>
          </w:rPrChange>
        </w:rPr>
        <w:t>t_tamanio</w:t>
      </w:r>
      <w:r w:rsidRPr="00FD6FF2">
        <w:rPr>
          <w:rStyle w:val="p"/>
          <w:color w:val="333333"/>
          <w:sz w:val="21"/>
          <w:szCs w:val="21"/>
          <w:lang w:val="en-US"/>
          <w:rPrChange w:id="3536" w:author="Edwin Villanueva Talavera" w:date="2019-06-02T11:17:00Z">
            <w:rPr>
              <w:rStyle w:val="p"/>
              <w:color w:val="333333"/>
              <w:sz w:val="21"/>
              <w:szCs w:val="21"/>
            </w:rPr>
          </w:rPrChange>
        </w:rPr>
        <w:t>]</w:t>
      </w:r>
      <w:r w:rsidRPr="00FD6FF2">
        <w:rPr>
          <w:color w:val="333333"/>
          <w:sz w:val="21"/>
          <w:szCs w:val="21"/>
          <w:lang w:val="en-US"/>
          <w:rPrChange w:id="3537" w:author="Edwin Villanueva Talavera" w:date="2019-06-02T11:17:00Z">
            <w:rPr>
              <w:color w:val="333333"/>
              <w:sz w:val="21"/>
              <w:szCs w:val="21"/>
            </w:rPr>
          </w:rPrChange>
        </w:rPr>
        <w:t xml:space="preserve"> </w:t>
      </w:r>
      <w:r w:rsidRPr="00FD6FF2">
        <w:rPr>
          <w:rStyle w:val="k"/>
          <w:b/>
          <w:bCs/>
          <w:color w:val="008000"/>
          <w:sz w:val="21"/>
          <w:szCs w:val="21"/>
          <w:lang w:val="en-US"/>
          <w:rPrChange w:id="3538" w:author="Edwin Villanueva Talavera" w:date="2019-06-02T11:17:00Z">
            <w:rPr>
              <w:rStyle w:val="k"/>
              <w:b/>
              <w:bCs/>
              <w:color w:val="008000"/>
              <w:sz w:val="21"/>
              <w:szCs w:val="21"/>
            </w:rPr>
          </w:rPrChange>
        </w:rPr>
        <w:t>for</w:t>
      </w:r>
      <w:r w:rsidRPr="00FD6FF2">
        <w:rPr>
          <w:color w:val="333333"/>
          <w:sz w:val="21"/>
          <w:szCs w:val="21"/>
          <w:lang w:val="en-US"/>
          <w:rPrChange w:id="3539" w:author="Edwin Villanueva Talavera" w:date="2019-06-02T11:17:00Z">
            <w:rPr>
              <w:color w:val="333333"/>
              <w:sz w:val="21"/>
              <w:szCs w:val="21"/>
            </w:rPr>
          </w:rPrChange>
        </w:rPr>
        <w:t xml:space="preserve"> </w:t>
      </w:r>
      <w:r w:rsidRPr="00FD6FF2">
        <w:rPr>
          <w:rStyle w:val="n"/>
          <w:color w:val="333333"/>
          <w:sz w:val="21"/>
          <w:szCs w:val="21"/>
          <w:lang w:val="en-US"/>
          <w:rPrChange w:id="3540" w:author="Edwin Villanueva Talavera" w:date="2019-06-02T11:17:00Z">
            <w:rPr>
              <w:rStyle w:val="n"/>
              <w:color w:val="333333"/>
              <w:sz w:val="21"/>
              <w:szCs w:val="21"/>
            </w:rPr>
          </w:rPrChange>
        </w:rPr>
        <w:t>i</w:t>
      </w:r>
      <w:r w:rsidRPr="00FD6FF2">
        <w:rPr>
          <w:color w:val="333333"/>
          <w:sz w:val="21"/>
          <w:szCs w:val="21"/>
          <w:lang w:val="en-US"/>
          <w:rPrChange w:id="3541" w:author="Edwin Villanueva Talavera" w:date="2019-06-02T11:17:00Z">
            <w:rPr>
              <w:color w:val="333333"/>
              <w:sz w:val="21"/>
              <w:szCs w:val="21"/>
            </w:rPr>
          </w:rPrChange>
        </w:rPr>
        <w:t xml:space="preserve"> </w:t>
      </w:r>
      <w:r w:rsidRPr="00FD6FF2">
        <w:rPr>
          <w:rStyle w:val="ow"/>
          <w:b/>
          <w:bCs/>
          <w:color w:val="AA22FF"/>
          <w:sz w:val="21"/>
          <w:szCs w:val="21"/>
          <w:lang w:val="en-US"/>
          <w:rPrChange w:id="3542" w:author="Edwin Villanueva Talavera" w:date="2019-06-02T11:17:00Z">
            <w:rPr>
              <w:rStyle w:val="ow"/>
              <w:b/>
              <w:bCs/>
              <w:color w:val="AA22FF"/>
              <w:sz w:val="21"/>
              <w:szCs w:val="21"/>
            </w:rPr>
          </w:rPrChange>
        </w:rPr>
        <w:t>in</w:t>
      </w:r>
      <w:r w:rsidRPr="00FD6FF2">
        <w:rPr>
          <w:color w:val="333333"/>
          <w:sz w:val="21"/>
          <w:szCs w:val="21"/>
          <w:lang w:val="en-US"/>
          <w:rPrChange w:id="3543" w:author="Edwin Villanueva Talavera" w:date="2019-06-02T11:17:00Z">
            <w:rPr>
              <w:color w:val="333333"/>
              <w:sz w:val="21"/>
              <w:szCs w:val="21"/>
            </w:rPr>
          </w:rPrChange>
        </w:rPr>
        <w:t xml:space="preserve"> </w:t>
      </w:r>
      <w:r w:rsidRPr="00FD6FF2">
        <w:rPr>
          <w:rStyle w:val="nb"/>
          <w:color w:val="008000"/>
          <w:sz w:val="21"/>
          <w:szCs w:val="21"/>
          <w:lang w:val="en-US"/>
          <w:rPrChange w:id="3544" w:author="Edwin Villanueva Talavera" w:date="2019-06-02T11:17:00Z">
            <w:rPr>
              <w:rStyle w:val="nb"/>
              <w:color w:val="008000"/>
              <w:sz w:val="21"/>
              <w:szCs w:val="21"/>
            </w:rPr>
          </w:rPrChange>
        </w:rPr>
        <w:t>range</w:t>
      </w:r>
      <w:r w:rsidRPr="00FD6FF2">
        <w:rPr>
          <w:rStyle w:val="p"/>
          <w:color w:val="333333"/>
          <w:sz w:val="21"/>
          <w:szCs w:val="21"/>
          <w:lang w:val="en-US"/>
          <w:rPrChange w:id="3545" w:author="Edwin Villanueva Talavera" w:date="2019-06-02T11:17:00Z">
            <w:rPr>
              <w:rStyle w:val="p"/>
              <w:color w:val="333333"/>
              <w:sz w:val="21"/>
              <w:szCs w:val="21"/>
            </w:rPr>
          </w:rPrChange>
        </w:rPr>
        <w:t>(</w:t>
      </w:r>
      <w:r w:rsidRPr="00FD6FF2">
        <w:rPr>
          <w:rStyle w:val="mi"/>
          <w:color w:val="666666"/>
          <w:sz w:val="21"/>
          <w:szCs w:val="21"/>
          <w:lang w:val="en-US"/>
          <w:rPrChange w:id="3546" w:author="Edwin Villanueva Talavera" w:date="2019-06-02T11:17:00Z">
            <w:rPr>
              <w:rStyle w:val="mi"/>
              <w:color w:val="666666"/>
              <w:sz w:val="21"/>
              <w:szCs w:val="21"/>
            </w:rPr>
          </w:rPrChange>
        </w:rPr>
        <w:t>0</w:t>
      </w:r>
      <w:r w:rsidRPr="00FD6FF2">
        <w:rPr>
          <w:rStyle w:val="p"/>
          <w:color w:val="333333"/>
          <w:sz w:val="21"/>
          <w:szCs w:val="21"/>
          <w:lang w:val="en-US"/>
          <w:rPrChange w:id="3547" w:author="Edwin Villanueva Talavera" w:date="2019-06-02T11:17:00Z">
            <w:rPr>
              <w:rStyle w:val="p"/>
              <w:color w:val="333333"/>
              <w:sz w:val="21"/>
              <w:szCs w:val="21"/>
            </w:rPr>
          </w:rPrChange>
        </w:rPr>
        <w:t>,</w:t>
      </w:r>
      <w:r w:rsidRPr="00FD6FF2">
        <w:rPr>
          <w:color w:val="333333"/>
          <w:sz w:val="21"/>
          <w:szCs w:val="21"/>
          <w:lang w:val="en-US"/>
          <w:rPrChange w:id="3548" w:author="Edwin Villanueva Talavera" w:date="2019-06-02T11:17:00Z">
            <w:rPr>
              <w:color w:val="333333"/>
              <w:sz w:val="21"/>
              <w:szCs w:val="21"/>
            </w:rPr>
          </w:rPrChange>
        </w:rPr>
        <w:t xml:space="preserve"> </w:t>
      </w:r>
      <w:r w:rsidRPr="00FD6FF2">
        <w:rPr>
          <w:rStyle w:val="nb"/>
          <w:color w:val="008000"/>
          <w:sz w:val="21"/>
          <w:szCs w:val="21"/>
          <w:lang w:val="en-US"/>
          <w:rPrChange w:id="3549" w:author="Edwin Villanueva Talavera" w:date="2019-06-02T11:17:00Z">
            <w:rPr>
              <w:rStyle w:val="nb"/>
              <w:color w:val="008000"/>
              <w:sz w:val="21"/>
              <w:szCs w:val="21"/>
            </w:rPr>
          </w:rPrChange>
        </w:rPr>
        <w:t>len</w:t>
      </w:r>
      <w:r w:rsidRPr="00FD6FF2">
        <w:rPr>
          <w:rStyle w:val="p"/>
          <w:color w:val="333333"/>
          <w:sz w:val="21"/>
          <w:szCs w:val="21"/>
          <w:lang w:val="en-US"/>
          <w:rPrChange w:id="3550" w:author="Edwin Villanueva Talavera" w:date="2019-06-02T11:17:00Z">
            <w:rPr>
              <w:rStyle w:val="p"/>
              <w:color w:val="333333"/>
              <w:sz w:val="21"/>
              <w:szCs w:val="21"/>
            </w:rPr>
          </w:rPrChange>
        </w:rPr>
        <w:t>(</w:t>
      </w:r>
      <w:r w:rsidRPr="00FD6FF2">
        <w:rPr>
          <w:rStyle w:val="n"/>
          <w:color w:val="333333"/>
          <w:sz w:val="21"/>
          <w:szCs w:val="21"/>
          <w:lang w:val="en-US"/>
          <w:rPrChange w:id="3551" w:author="Edwin Villanueva Talavera" w:date="2019-06-02T11:17:00Z">
            <w:rPr>
              <w:rStyle w:val="n"/>
              <w:color w:val="333333"/>
              <w:sz w:val="21"/>
              <w:szCs w:val="21"/>
            </w:rPr>
          </w:rPrChange>
        </w:rPr>
        <w:t>seq</w:t>
      </w:r>
      <w:r w:rsidRPr="00FD6FF2">
        <w:rPr>
          <w:rStyle w:val="p"/>
          <w:color w:val="333333"/>
          <w:sz w:val="21"/>
          <w:szCs w:val="21"/>
          <w:lang w:val="en-US"/>
          <w:rPrChange w:id="3552" w:author="Edwin Villanueva Talavera" w:date="2019-06-02T11:17:00Z">
            <w:rPr>
              <w:rStyle w:val="p"/>
              <w:color w:val="333333"/>
              <w:sz w:val="21"/>
              <w:szCs w:val="21"/>
            </w:rPr>
          </w:rPrChange>
        </w:rPr>
        <w:t>),</w:t>
      </w:r>
      <w:r w:rsidRPr="00FD6FF2">
        <w:rPr>
          <w:color w:val="333333"/>
          <w:sz w:val="21"/>
          <w:szCs w:val="21"/>
          <w:lang w:val="en-US"/>
          <w:rPrChange w:id="3553" w:author="Edwin Villanueva Talavera" w:date="2019-06-02T11:17:00Z">
            <w:rPr>
              <w:color w:val="333333"/>
              <w:sz w:val="21"/>
              <w:szCs w:val="21"/>
            </w:rPr>
          </w:rPrChange>
        </w:rPr>
        <w:t xml:space="preserve"> </w:t>
      </w:r>
      <w:r w:rsidRPr="00FD6FF2">
        <w:rPr>
          <w:rStyle w:val="n"/>
          <w:color w:val="333333"/>
          <w:sz w:val="21"/>
          <w:szCs w:val="21"/>
          <w:lang w:val="en-US"/>
          <w:rPrChange w:id="3554" w:author="Edwin Villanueva Talavera" w:date="2019-06-02T11:17:00Z">
            <w:rPr>
              <w:rStyle w:val="n"/>
              <w:color w:val="333333"/>
              <w:sz w:val="21"/>
              <w:szCs w:val="21"/>
            </w:rPr>
          </w:rPrChange>
        </w:rPr>
        <w:t>t_tamanio</w:t>
      </w:r>
      <w:r w:rsidRPr="00FD6FF2">
        <w:rPr>
          <w:rStyle w:val="p"/>
          <w:color w:val="333333"/>
          <w:sz w:val="21"/>
          <w:szCs w:val="21"/>
          <w:lang w:val="en-US"/>
          <w:rPrChange w:id="3555" w:author="Edwin Villanueva Talavera" w:date="2019-06-02T11:17:00Z">
            <w:rPr>
              <w:rStyle w:val="p"/>
              <w:color w:val="333333"/>
              <w:sz w:val="21"/>
              <w:szCs w:val="21"/>
            </w:rPr>
          </w:rPrChange>
        </w:rPr>
        <w:t>)]</w:t>
      </w:r>
    </w:p>
    <w:p w14:paraId="1F80C7D0" w14:textId="77777777" w:rsidR="00A2359B" w:rsidRPr="00FD6FF2" w:rsidRDefault="00A2359B" w:rsidP="00A2359B">
      <w:pPr>
        <w:pStyle w:val="HTMLconformatoprevio"/>
        <w:shd w:val="clear" w:color="auto" w:fill="F7F7F7"/>
        <w:wordWrap w:val="0"/>
        <w:rPr>
          <w:color w:val="333333"/>
          <w:sz w:val="21"/>
          <w:szCs w:val="21"/>
          <w:lang w:val="en-US"/>
          <w:rPrChange w:id="3556" w:author="Edwin Villanueva Talavera" w:date="2019-06-02T11:17:00Z">
            <w:rPr>
              <w:color w:val="333333"/>
              <w:sz w:val="21"/>
              <w:szCs w:val="21"/>
            </w:rPr>
          </w:rPrChange>
        </w:rPr>
      </w:pPr>
      <w:r w:rsidRPr="00FD6FF2">
        <w:rPr>
          <w:color w:val="333333"/>
          <w:sz w:val="21"/>
          <w:szCs w:val="21"/>
          <w:lang w:val="en-US"/>
          <w:rPrChange w:id="3557" w:author="Edwin Villanueva Talavera" w:date="2019-06-02T11:17:00Z">
            <w:rPr>
              <w:color w:val="333333"/>
              <w:sz w:val="21"/>
              <w:szCs w:val="21"/>
            </w:rPr>
          </w:rPrChange>
        </w:rPr>
        <w:t xml:space="preserve">        </w:t>
      </w:r>
      <w:r w:rsidRPr="00FD6FF2">
        <w:rPr>
          <w:rStyle w:val="k"/>
          <w:b/>
          <w:bCs/>
          <w:color w:val="008000"/>
          <w:sz w:val="21"/>
          <w:szCs w:val="21"/>
          <w:lang w:val="en-US"/>
          <w:rPrChange w:id="3558" w:author="Edwin Villanueva Talavera" w:date="2019-06-02T11:17:00Z">
            <w:rPr>
              <w:rStyle w:val="k"/>
              <w:b/>
              <w:bCs/>
              <w:color w:val="008000"/>
              <w:sz w:val="21"/>
              <w:szCs w:val="21"/>
            </w:rPr>
          </w:rPrChange>
        </w:rPr>
        <w:t>for</w:t>
      </w:r>
      <w:r w:rsidRPr="00FD6FF2">
        <w:rPr>
          <w:color w:val="333333"/>
          <w:sz w:val="21"/>
          <w:szCs w:val="21"/>
          <w:lang w:val="en-US"/>
          <w:rPrChange w:id="3559" w:author="Edwin Villanueva Talavera" w:date="2019-06-02T11:17:00Z">
            <w:rPr>
              <w:color w:val="333333"/>
              <w:sz w:val="21"/>
              <w:szCs w:val="21"/>
            </w:rPr>
          </w:rPrChange>
        </w:rPr>
        <w:t xml:space="preserve"> </w:t>
      </w:r>
      <w:r w:rsidRPr="00FD6FF2">
        <w:rPr>
          <w:rStyle w:val="n"/>
          <w:color w:val="333333"/>
          <w:sz w:val="21"/>
          <w:szCs w:val="21"/>
          <w:lang w:val="en-US"/>
          <w:rPrChange w:id="3560" w:author="Edwin Villanueva Talavera" w:date="2019-06-02T11:17:00Z">
            <w:rPr>
              <w:rStyle w:val="n"/>
              <w:color w:val="333333"/>
              <w:sz w:val="21"/>
              <w:szCs w:val="21"/>
            </w:rPr>
          </w:rPrChange>
        </w:rPr>
        <w:t>t_parte</w:t>
      </w:r>
      <w:r w:rsidRPr="00FD6FF2">
        <w:rPr>
          <w:color w:val="333333"/>
          <w:sz w:val="21"/>
          <w:szCs w:val="21"/>
          <w:lang w:val="en-US"/>
          <w:rPrChange w:id="3561" w:author="Edwin Villanueva Talavera" w:date="2019-06-02T11:17:00Z">
            <w:rPr>
              <w:color w:val="333333"/>
              <w:sz w:val="21"/>
              <w:szCs w:val="21"/>
            </w:rPr>
          </w:rPrChange>
        </w:rPr>
        <w:t xml:space="preserve"> </w:t>
      </w:r>
      <w:r w:rsidRPr="00FD6FF2">
        <w:rPr>
          <w:rStyle w:val="ow"/>
          <w:b/>
          <w:bCs/>
          <w:color w:val="AA22FF"/>
          <w:sz w:val="21"/>
          <w:szCs w:val="21"/>
          <w:lang w:val="en-US"/>
          <w:rPrChange w:id="3562" w:author="Edwin Villanueva Talavera" w:date="2019-06-02T11:17:00Z">
            <w:rPr>
              <w:rStyle w:val="ow"/>
              <w:b/>
              <w:bCs/>
              <w:color w:val="AA22FF"/>
              <w:sz w:val="21"/>
              <w:szCs w:val="21"/>
            </w:rPr>
          </w:rPrChange>
        </w:rPr>
        <w:t>in</w:t>
      </w:r>
      <w:r w:rsidRPr="00FD6FF2">
        <w:rPr>
          <w:color w:val="333333"/>
          <w:sz w:val="21"/>
          <w:szCs w:val="21"/>
          <w:lang w:val="en-US"/>
          <w:rPrChange w:id="3563" w:author="Edwin Villanueva Talavera" w:date="2019-06-02T11:17:00Z">
            <w:rPr>
              <w:color w:val="333333"/>
              <w:sz w:val="21"/>
              <w:szCs w:val="21"/>
            </w:rPr>
          </w:rPrChange>
        </w:rPr>
        <w:t xml:space="preserve"> </w:t>
      </w:r>
      <w:r w:rsidRPr="00FD6FF2">
        <w:rPr>
          <w:rStyle w:val="n"/>
          <w:color w:val="333333"/>
          <w:sz w:val="21"/>
          <w:szCs w:val="21"/>
          <w:lang w:val="en-US"/>
          <w:rPrChange w:id="3564" w:author="Edwin Villanueva Talavera" w:date="2019-06-02T11:17:00Z">
            <w:rPr>
              <w:rStyle w:val="n"/>
              <w:color w:val="333333"/>
              <w:sz w:val="21"/>
              <w:szCs w:val="21"/>
            </w:rPr>
          </w:rPrChange>
        </w:rPr>
        <w:t>t_partes</w:t>
      </w:r>
      <w:r w:rsidRPr="00FD6FF2">
        <w:rPr>
          <w:rStyle w:val="p"/>
          <w:color w:val="333333"/>
          <w:sz w:val="21"/>
          <w:szCs w:val="21"/>
          <w:lang w:val="en-US"/>
          <w:rPrChange w:id="3565" w:author="Edwin Villanueva Talavera" w:date="2019-06-02T11:17:00Z">
            <w:rPr>
              <w:rStyle w:val="p"/>
              <w:color w:val="333333"/>
              <w:sz w:val="21"/>
              <w:szCs w:val="21"/>
            </w:rPr>
          </w:rPrChange>
        </w:rPr>
        <w:t>:</w:t>
      </w:r>
    </w:p>
    <w:p w14:paraId="2A7E2F82" w14:textId="77777777" w:rsidR="00A2359B" w:rsidRPr="00FD6FF2" w:rsidRDefault="00A2359B" w:rsidP="00A2359B">
      <w:pPr>
        <w:pStyle w:val="HTMLconformatoprevio"/>
        <w:shd w:val="clear" w:color="auto" w:fill="F7F7F7"/>
        <w:wordWrap w:val="0"/>
        <w:rPr>
          <w:color w:val="333333"/>
          <w:sz w:val="21"/>
          <w:szCs w:val="21"/>
          <w:lang w:val="pt-BR"/>
          <w:rPrChange w:id="3566" w:author="Edwin Villanueva Talavera" w:date="2019-06-02T11:17:00Z">
            <w:rPr>
              <w:color w:val="333333"/>
              <w:sz w:val="21"/>
              <w:szCs w:val="21"/>
            </w:rPr>
          </w:rPrChange>
        </w:rPr>
      </w:pPr>
      <w:r w:rsidRPr="00FD6FF2">
        <w:rPr>
          <w:color w:val="333333"/>
          <w:sz w:val="21"/>
          <w:szCs w:val="21"/>
          <w:lang w:val="en-US"/>
          <w:rPrChange w:id="3567" w:author="Edwin Villanueva Talavera" w:date="2019-06-02T11:17:00Z">
            <w:rPr>
              <w:color w:val="333333"/>
              <w:sz w:val="21"/>
              <w:szCs w:val="21"/>
            </w:rPr>
          </w:rPrChange>
        </w:rPr>
        <w:t xml:space="preserve">            </w:t>
      </w:r>
      <w:r w:rsidRPr="00FD6FF2">
        <w:rPr>
          <w:rStyle w:val="n"/>
          <w:color w:val="333333"/>
          <w:sz w:val="21"/>
          <w:szCs w:val="21"/>
          <w:lang w:val="pt-BR"/>
          <w:rPrChange w:id="3568" w:author="Edwin Villanueva Talavera" w:date="2019-06-02T11:17:00Z">
            <w:rPr>
              <w:rStyle w:val="n"/>
              <w:color w:val="333333"/>
              <w:sz w:val="21"/>
              <w:szCs w:val="21"/>
            </w:rPr>
          </w:rPrChange>
        </w:rPr>
        <w:t>f</w:t>
      </w:r>
      <w:r w:rsidRPr="00FD6FF2">
        <w:rPr>
          <w:rStyle w:val="o"/>
          <w:rFonts w:eastAsiaTheme="majorEastAsia"/>
          <w:color w:val="666666"/>
          <w:sz w:val="21"/>
          <w:szCs w:val="21"/>
          <w:lang w:val="pt-BR"/>
          <w:rPrChange w:id="3569" w:author="Edwin Villanueva Talavera" w:date="2019-06-02T11:17:00Z">
            <w:rPr>
              <w:rStyle w:val="o"/>
              <w:rFonts w:eastAsiaTheme="majorEastAsia"/>
              <w:color w:val="666666"/>
              <w:sz w:val="21"/>
              <w:szCs w:val="21"/>
            </w:rPr>
          </w:rPrChange>
        </w:rPr>
        <w:t>.</w:t>
      </w:r>
      <w:r w:rsidRPr="00FD6FF2">
        <w:rPr>
          <w:rStyle w:val="n"/>
          <w:color w:val="333333"/>
          <w:sz w:val="21"/>
          <w:szCs w:val="21"/>
          <w:lang w:val="pt-BR"/>
          <w:rPrChange w:id="3570" w:author="Edwin Villanueva Talavera" w:date="2019-06-02T11:17:00Z">
            <w:rPr>
              <w:rStyle w:val="n"/>
              <w:color w:val="333333"/>
              <w:sz w:val="21"/>
              <w:szCs w:val="21"/>
            </w:rPr>
          </w:rPrChange>
        </w:rPr>
        <w:t>write</w:t>
      </w:r>
      <w:r w:rsidRPr="00FD6FF2">
        <w:rPr>
          <w:rStyle w:val="p"/>
          <w:color w:val="333333"/>
          <w:sz w:val="21"/>
          <w:szCs w:val="21"/>
          <w:lang w:val="pt-BR"/>
          <w:rPrChange w:id="3571" w:author="Edwin Villanueva Talavera" w:date="2019-06-02T11:17:00Z">
            <w:rPr>
              <w:rStyle w:val="p"/>
              <w:color w:val="333333"/>
              <w:sz w:val="21"/>
              <w:szCs w:val="21"/>
            </w:rPr>
          </w:rPrChange>
        </w:rPr>
        <w:t>(</w:t>
      </w:r>
      <w:r w:rsidRPr="00FD6FF2">
        <w:rPr>
          <w:rStyle w:val="s2"/>
          <w:rFonts w:eastAsiaTheme="majorEastAsia"/>
          <w:color w:val="BA2121"/>
          <w:sz w:val="21"/>
          <w:szCs w:val="21"/>
          <w:lang w:val="pt-BR"/>
          <w:rPrChange w:id="3572" w:author="Edwin Villanueva Talavera" w:date="2019-06-02T11:17:00Z">
            <w:rPr>
              <w:rStyle w:val="s2"/>
              <w:rFonts w:eastAsiaTheme="majorEastAsia"/>
              <w:color w:val="BA2121"/>
              <w:sz w:val="21"/>
              <w:szCs w:val="21"/>
            </w:rPr>
          </w:rPrChange>
        </w:rPr>
        <w:t>"</w:t>
      </w:r>
      <w:r w:rsidRPr="00FD6FF2">
        <w:rPr>
          <w:rStyle w:val="si"/>
          <w:b/>
          <w:bCs/>
          <w:color w:val="BB6688"/>
          <w:sz w:val="21"/>
          <w:szCs w:val="21"/>
          <w:lang w:val="pt-BR"/>
          <w:rPrChange w:id="3573" w:author="Edwin Villanueva Talavera" w:date="2019-06-02T11:17:00Z">
            <w:rPr>
              <w:rStyle w:val="si"/>
              <w:b/>
              <w:bCs/>
              <w:color w:val="BB6688"/>
              <w:sz w:val="21"/>
              <w:szCs w:val="21"/>
            </w:rPr>
          </w:rPrChange>
        </w:rPr>
        <w:t>%s</w:t>
      </w:r>
      <w:r w:rsidRPr="00FD6FF2">
        <w:rPr>
          <w:rStyle w:val="se"/>
          <w:b/>
          <w:bCs/>
          <w:color w:val="BB6622"/>
          <w:sz w:val="21"/>
          <w:szCs w:val="21"/>
          <w:lang w:val="pt-BR"/>
          <w:rPrChange w:id="3574"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pt-BR"/>
          <w:rPrChange w:id="3575" w:author="Edwin Villanueva Talavera" w:date="2019-06-02T11:17:00Z">
            <w:rPr>
              <w:rStyle w:val="s2"/>
              <w:rFonts w:eastAsiaTheme="majorEastAsia"/>
              <w:color w:val="BA2121"/>
              <w:sz w:val="21"/>
              <w:szCs w:val="21"/>
            </w:rPr>
          </w:rPrChange>
        </w:rPr>
        <w:t>"</w:t>
      </w:r>
      <w:r w:rsidRPr="00FD6FF2">
        <w:rPr>
          <w:color w:val="333333"/>
          <w:sz w:val="21"/>
          <w:szCs w:val="21"/>
          <w:lang w:val="pt-BR"/>
          <w:rPrChange w:id="3576" w:author="Edwin Villanueva Talavera" w:date="2019-06-02T11:17:00Z">
            <w:rPr>
              <w:color w:val="333333"/>
              <w:sz w:val="21"/>
              <w:szCs w:val="21"/>
            </w:rPr>
          </w:rPrChange>
        </w:rPr>
        <w:t xml:space="preserve"> </w:t>
      </w:r>
      <w:r w:rsidRPr="00FD6FF2">
        <w:rPr>
          <w:rStyle w:val="o"/>
          <w:rFonts w:eastAsiaTheme="majorEastAsia"/>
          <w:color w:val="666666"/>
          <w:sz w:val="21"/>
          <w:szCs w:val="21"/>
          <w:lang w:val="pt-BR"/>
          <w:rPrChange w:id="3577" w:author="Edwin Villanueva Talavera" w:date="2019-06-02T11:17:00Z">
            <w:rPr>
              <w:rStyle w:val="o"/>
              <w:rFonts w:eastAsiaTheme="majorEastAsia"/>
              <w:color w:val="666666"/>
              <w:sz w:val="21"/>
              <w:szCs w:val="21"/>
            </w:rPr>
          </w:rPrChange>
        </w:rPr>
        <w:t>%</w:t>
      </w:r>
      <w:r w:rsidRPr="00FD6FF2">
        <w:rPr>
          <w:color w:val="333333"/>
          <w:sz w:val="21"/>
          <w:szCs w:val="21"/>
          <w:lang w:val="pt-BR"/>
          <w:rPrChange w:id="3578" w:author="Edwin Villanueva Talavera" w:date="2019-06-02T11:17:00Z">
            <w:rPr>
              <w:color w:val="333333"/>
              <w:sz w:val="21"/>
              <w:szCs w:val="21"/>
            </w:rPr>
          </w:rPrChange>
        </w:rPr>
        <w:t xml:space="preserve"> </w:t>
      </w:r>
      <w:r w:rsidRPr="00FD6FF2">
        <w:rPr>
          <w:rStyle w:val="p"/>
          <w:color w:val="333333"/>
          <w:sz w:val="21"/>
          <w:szCs w:val="21"/>
          <w:lang w:val="pt-BR"/>
          <w:rPrChange w:id="3579" w:author="Edwin Villanueva Talavera" w:date="2019-06-02T11:17:00Z">
            <w:rPr>
              <w:rStyle w:val="p"/>
              <w:color w:val="333333"/>
              <w:sz w:val="21"/>
              <w:szCs w:val="21"/>
            </w:rPr>
          </w:rPrChange>
        </w:rPr>
        <w:t>(</w:t>
      </w:r>
      <w:r w:rsidRPr="00FD6FF2">
        <w:rPr>
          <w:rStyle w:val="n"/>
          <w:color w:val="333333"/>
          <w:sz w:val="21"/>
          <w:szCs w:val="21"/>
          <w:lang w:val="pt-BR"/>
          <w:rPrChange w:id="3580" w:author="Edwin Villanueva Talavera" w:date="2019-06-02T11:17:00Z">
            <w:rPr>
              <w:rStyle w:val="n"/>
              <w:color w:val="333333"/>
              <w:sz w:val="21"/>
              <w:szCs w:val="21"/>
            </w:rPr>
          </w:rPrChange>
        </w:rPr>
        <w:t>t_parte</w:t>
      </w:r>
      <w:r w:rsidRPr="00FD6FF2">
        <w:rPr>
          <w:rStyle w:val="p"/>
          <w:color w:val="333333"/>
          <w:sz w:val="21"/>
          <w:szCs w:val="21"/>
          <w:lang w:val="pt-BR"/>
          <w:rPrChange w:id="3581" w:author="Edwin Villanueva Talavera" w:date="2019-06-02T11:17:00Z">
            <w:rPr>
              <w:rStyle w:val="p"/>
              <w:color w:val="333333"/>
              <w:sz w:val="21"/>
              <w:szCs w:val="21"/>
            </w:rPr>
          </w:rPrChange>
        </w:rPr>
        <w:t>))</w:t>
      </w:r>
    </w:p>
    <w:p w14:paraId="45F169DD"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pt-BR"/>
          <w:rPrChange w:id="3582" w:author="Edwin Villanueva Talavera" w:date="2019-06-02T11:17:00Z">
            <w:rPr>
              <w:color w:val="333333"/>
              <w:sz w:val="21"/>
              <w:szCs w:val="21"/>
            </w:rPr>
          </w:rPrChange>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97722BE" w14:textId="77777777" w:rsidR="00A2359B" w:rsidRDefault="00A2359B" w:rsidP="00A2359B">
      <w:pPr>
        <w:pStyle w:val="HTMLconformatoprevio"/>
        <w:shd w:val="clear" w:color="auto" w:fill="F7F7F7"/>
        <w:wordWrap w:val="0"/>
        <w:rPr>
          <w:color w:val="333333"/>
          <w:sz w:val="21"/>
          <w:szCs w:val="21"/>
        </w:rPr>
      </w:pPr>
    </w:p>
    <w:p w14:paraId="4A7CBC99" w14:textId="77777777" w:rsidR="00A2359B" w:rsidRDefault="00A2359B" w:rsidP="00A2359B">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fasta</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2E5C10C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
    <w:p w14:paraId="1CFD4C6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C6A0E7F" w14:textId="77777777" w:rsidR="00A2359B" w:rsidRPr="00FD6FF2" w:rsidRDefault="00A2359B" w:rsidP="00A2359B">
      <w:pPr>
        <w:pStyle w:val="HTMLconformatoprevio"/>
        <w:shd w:val="clear" w:color="auto" w:fill="F7F7F7"/>
        <w:wordWrap w:val="0"/>
        <w:rPr>
          <w:color w:val="333333"/>
          <w:sz w:val="21"/>
          <w:szCs w:val="21"/>
          <w:lang w:val="en-US"/>
          <w:rPrChange w:id="3583"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584" w:author="Edwin Villanueva Talavera" w:date="2019-06-02T11:17:00Z">
            <w:rPr>
              <w:rStyle w:val="n"/>
              <w:color w:val="333333"/>
              <w:sz w:val="21"/>
              <w:szCs w:val="21"/>
            </w:rPr>
          </w:rPrChange>
        </w:rPr>
        <w:t>secuencia</w:t>
      </w:r>
      <w:r w:rsidRPr="00FD6FF2">
        <w:rPr>
          <w:color w:val="333333"/>
          <w:sz w:val="21"/>
          <w:szCs w:val="21"/>
          <w:lang w:val="en-US"/>
          <w:rPrChange w:id="3585"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86"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87"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588" w:author="Edwin Villanueva Talavera" w:date="2019-06-02T11:17:00Z">
            <w:rPr>
              <w:rStyle w:val="s2"/>
              <w:rFonts w:eastAsiaTheme="majorEastAsia"/>
              <w:color w:val="BA2121"/>
              <w:sz w:val="21"/>
              <w:szCs w:val="21"/>
            </w:rPr>
          </w:rPrChange>
        </w:rPr>
        <w:t>""</w:t>
      </w:r>
    </w:p>
    <w:p w14:paraId="4BBB059D" w14:textId="77777777" w:rsidR="00A2359B" w:rsidRPr="00FD6FF2" w:rsidRDefault="00A2359B" w:rsidP="00A2359B">
      <w:pPr>
        <w:pStyle w:val="HTMLconformatoprevio"/>
        <w:shd w:val="clear" w:color="auto" w:fill="F7F7F7"/>
        <w:wordWrap w:val="0"/>
        <w:rPr>
          <w:color w:val="333333"/>
          <w:sz w:val="21"/>
          <w:szCs w:val="21"/>
          <w:lang w:val="en-US"/>
          <w:rPrChange w:id="3589" w:author="Edwin Villanueva Talavera" w:date="2019-06-02T11:17:00Z">
            <w:rPr>
              <w:color w:val="333333"/>
              <w:sz w:val="21"/>
              <w:szCs w:val="21"/>
            </w:rPr>
          </w:rPrChange>
        </w:rPr>
      </w:pPr>
      <w:r w:rsidRPr="00FD6FF2">
        <w:rPr>
          <w:color w:val="333333"/>
          <w:sz w:val="21"/>
          <w:szCs w:val="21"/>
          <w:lang w:val="en-US"/>
          <w:rPrChange w:id="3590" w:author="Edwin Villanueva Talavera" w:date="2019-06-02T11:17:00Z">
            <w:rPr>
              <w:color w:val="333333"/>
              <w:sz w:val="21"/>
              <w:szCs w:val="21"/>
            </w:rPr>
          </w:rPrChange>
        </w:rPr>
        <w:t xml:space="preserve">    </w:t>
      </w:r>
      <w:r w:rsidRPr="00FD6FF2">
        <w:rPr>
          <w:rStyle w:val="n"/>
          <w:color w:val="333333"/>
          <w:sz w:val="21"/>
          <w:szCs w:val="21"/>
          <w:lang w:val="en-US"/>
          <w:rPrChange w:id="3591" w:author="Edwin Villanueva Talavera" w:date="2019-06-02T11:17:00Z">
            <w:rPr>
              <w:rStyle w:val="n"/>
              <w:color w:val="333333"/>
              <w:sz w:val="21"/>
              <w:szCs w:val="21"/>
            </w:rPr>
          </w:rPrChange>
        </w:rPr>
        <w:t>f</w:t>
      </w:r>
      <w:r w:rsidRPr="00FD6FF2">
        <w:rPr>
          <w:color w:val="333333"/>
          <w:sz w:val="21"/>
          <w:szCs w:val="21"/>
          <w:lang w:val="en-US"/>
          <w:rPrChange w:id="3592"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593" w:author="Edwin Villanueva Talavera" w:date="2019-06-02T11:17:00Z">
            <w:rPr>
              <w:rStyle w:val="o"/>
              <w:rFonts w:eastAsiaTheme="majorEastAsia"/>
              <w:color w:val="666666"/>
              <w:sz w:val="21"/>
              <w:szCs w:val="21"/>
            </w:rPr>
          </w:rPrChange>
        </w:rPr>
        <w:t>=</w:t>
      </w:r>
      <w:r w:rsidRPr="00FD6FF2">
        <w:rPr>
          <w:color w:val="333333"/>
          <w:sz w:val="21"/>
          <w:szCs w:val="21"/>
          <w:lang w:val="en-US"/>
          <w:rPrChange w:id="3594" w:author="Edwin Villanueva Talavera" w:date="2019-06-02T11:17:00Z">
            <w:rPr>
              <w:color w:val="333333"/>
              <w:sz w:val="21"/>
              <w:szCs w:val="21"/>
            </w:rPr>
          </w:rPrChange>
        </w:rPr>
        <w:t xml:space="preserve"> </w:t>
      </w:r>
      <w:r w:rsidRPr="00FD6FF2">
        <w:rPr>
          <w:rStyle w:val="nb"/>
          <w:color w:val="008000"/>
          <w:sz w:val="21"/>
          <w:szCs w:val="21"/>
          <w:lang w:val="en-US"/>
          <w:rPrChange w:id="3595" w:author="Edwin Villanueva Talavera" w:date="2019-06-02T11:17:00Z">
            <w:rPr>
              <w:rStyle w:val="nb"/>
              <w:color w:val="008000"/>
              <w:sz w:val="21"/>
              <w:szCs w:val="21"/>
            </w:rPr>
          </w:rPrChange>
        </w:rPr>
        <w:t>open</w:t>
      </w:r>
      <w:r w:rsidRPr="00FD6FF2">
        <w:rPr>
          <w:rStyle w:val="p"/>
          <w:color w:val="333333"/>
          <w:sz w:val="21"/>
          <w:szCs w:val="21"/>
          <w:lang w:val="en-US"/>
          <w:rPrChange w:id="3596" w:author="Edwin Villanueva Talavera" w:date="2019-06-02T11:17:00Z">
            <w:rPr>
              <w:rStyle w:val="p"/>
              <w:color w:val="333333"/>
              <w:sz w:val="21"/>
              <w:szCs w:val="21"/>
            </w:rPr>
          </w:rPrChange>
        </w:rPr>
        <w:t>(</w:t>
      </w:r>
      <w:r w:rsidRPr="00FD6FF2">
        <w:rPr>
          <w:rStyle w:val="n"/>
          <w:color w:val="333333"/>
          <w:sz w:val="21"/>
          <w:szCs w:val="21"/>
          <w:lang w:val="en-US"/>
          <w:rPrChange w:id="3597" w:author="Edwin Villanueva Talavera" w:date="2019-06-02T11:17:00Z">
            <w:rPr>
              <w:rStyle w:val="n"/>
              <w:color w:val="333333"/>
              <w:sz w:val="21"/>
              <w:szCs w:val="21"/>
            </w:rPr>
          </w:rPrChange>
        </w:rPr>
        <w:t>archivo</w:t>
      </w:r>
      <w:r w:rsidRPr="00FD6FF2">
        <w:rPr>
          <w:rStyle w:val="p"/>
          <w:color w:val="333333"/>
          <w:sz w:val="21"/>
          <w:szCs w:val="21"/>
          <w:lang w:val="en-US"/>
          <w:rPrChange w:id="3598" w:author="Edwin Villanueva Talavera" w:date="2019-06-02T11:17:00Z">
            <w:rPr>
              <w:rStyle w:val="p"/>
              <w:color w:val="333333"/>
              <w:sz w:val="21"/>
              <w:szCs w:val="21"/>
            </w:rPr>
          </w:rPrChange>
        </w:rPr>
        <w:t>,</w:t>
      </w:r>
      <w:r w:rsidRPr="00FD6FF2">
        <w:rPr>
          <w:color w:val="333333"/>
          <w:sz w:val="21"/>
          <w:szCs w:val="21"/>
          <w:lang w:val="en-US"/>
          <w:rPrChange w:id="3599"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600" w:author="Edwin Villanueva Talavera" w:date="2019-06-02T11:17:00Z">
            <w:rPr>
              <w:rStyle w:val="s2"/>
              <w:rFonts w:eastAsiaTheme="majorEastAsia"/>
              <w:color w:val="BA2121"/>
              <w:sz w:val="21"/>
              <w:szCs w:val="21"/>
            </w:rPr>
          </w:rPrChange>
        </w:rPr>
        <w:t>"r"</w:t>
      </w:r>
      <w:r w:rsidRPr="00FD6FF2">
        <w:rPr>
          <w:rStyle w:val="p"/>
          <w:color w:val="333333"/>
          <w:sz w:val="21"/>
          <w:szCs w:val="21"/>
          <w:lang w:val="en-US"/>
          <w:rPrChange w:id="3601" w:author="Edwin Villanueva Talavera" w:date="2019-06-02T11:17:00Z">
            <w:rPr>
              <w:rStyle w:val="p"/>
              <w:color w:val="333333"/>
              <w:sz w:val="21"/>
              <w:szCs w:val="21"/>
            </w:rPr>
          </w:rPrChange>
        </w:rPr>
        <w:t>)</w:t>
      </w:r>
    </w:p>
    <w:p w14:paraId="60D32BF4" w14:textId="77777777" w:rsidR="00A2359B" w:rsidRPr="00FD6FF2" w:rsidRDefault="00A2359B" w:rsidP="00A2359B">
      <w:pPr>
        <w:pStyle w:val="HTMLconformatoprevio"/>
        <w:shd w:val="clear" w:color="auto" w:fill="F7F7F7"/>
        <w:wordWrap w:val="0"/>
        <w:rPr>
          <w:color w:val="333333"/>
          <w:sz w:val="21"/>
          <w:szCs w:val="21"/>
          <w:lang w:val="en-US"/>
          <w:rPrChange w:id="3602" w:author="Edwin Villanueva Talavera" w:date="2019-06-02T11:17:00Z">
            <w:rPr>
              <w:color w:val="333333"/>
              <w:sz w:val="21"/>
              <w:szCs w:val="21"/>
            </w:rPr>
          </w:rPrChange>
        </w:rPr>
      </w:pPr>
      <w:r w:rsidRPr="00FD6FF2">
        <w:rPr>
          <w:color w:val="333333"/>
          <w:sz w:val="21"/>
          <w:szCs w:val="21"/>
          <w:lang w:val="en-US"/>
          <w:rPrChange w:id="3603" w:author="Edwin Villanueva Talavera" w:date="2019-06-02T11:17:00Z">
            <w:rPr>
              <w:color w:val="333333"/>
              <w:sz w:val="21"/>
              <w:szCs w:val="21"/>
            </w:rPr>
          </w:rPrChange>
        </w:rPr>
        <w:t xml:space="preserve">    </w:t>
      </w:r>
      <w:r w:rsidRPr="00FD6FF2">
        <w:rPr>
          <w:rStyle w:val="k"/>
          <w:b/>
          <w:bCs/>
          <w:color w:val="008000"/>
          <w:sz w:val="21"/>
          <w:szCs w:val="21"/>
          <w:lang w:val="en-US"/>
          <w:rPrChange w:id="3604" w:author="Edwin Villanueva Talavera" w:date="2019-06-02T11:17:00Z">
            <w:rPr>
              <w:rStyle w:val="k"/>
              <w:b/>
              <w:bCs/>
              <w:color w:val="008000"/>
              <w:sz w:val="21"/>
              <w:szCs w:val="21"/>
            </w:rPr>
          </w:rPrChange>
        </w:rPr>
        <w:t>for</w:t>
      </w:r>
      <w:r w:rsidRPr="00FD6FF2">
        <w:rPr>
          <w:color w:val="333333"/>
          <w:sz w:val="21"/>
          <w:szCs w:val="21"/>
          <w:lang w:val="en-US"/>
          <w:rPrChange w:id="3605" w:author="Edwin Villanueva Talavera" w:date="2019-06-02T11:17:00Z">
            <w:rPr>
              <w:color w:val="333333"/>
              <w:sz w:val="21"/>
              <w:szCs w:val="21"/>
            </w:rPr>
          </w:rPrChange>
        </w:rPr>
        <w:t xml:space="preserve"> </w:t>
      </w:r>
      <w:r w:rsidRPr="00FD6FF2">
        <w:rPr>
          <w:rStyle w:val="n"/>
          <w:color w:val="333333"/>
          <w:sz w:val="21"/>
          <w:szCs w:val="21"/>
          <w:lang w:val="en-US"/>
          <w:rPrChange w:id="3606" w:author="Edwin Villanueva Talavera" w:date="2019-06-02T11:17:00Z">
            <w:rPr>
              <w:rStyle w:val="n"/>
              <w:color w:val="333333"/>
              <w:sz w:val="21"/>
              <w:szCs w:val="21"/>
            </w:rPr>
          </w:rPrChange>
        </w:rPr>
        <w:t>linea</w:t>
      </w:r>
      <w:r w:rsidRPr="00FD6FF2">
        <w:rPr>
          <w:color w:val="333333"/>
          <w:sz w:val="21"/>
          <w:szCs w:val="21"/>
          <w:lang w:val="en-US"/>
          <w:rPrChange w:id="3607" w:author="Edwin Villanueva Talavera" w:date="2019-06-02T11:17:00Z">
            <w:rPr>
              <w:color w:val="333333"/>
              <w:sz w:val="21"/>
              <w:szCs w:val="21"/>
            </w:rPr>
          </w:rPrChange>
        </w:rPr>
        <w:t xml:space="preserve"> </w:t>
      </w:r>
      <w:r w:rsidRPr="00FD6FF2">
        <w:rPr>
          <w:rStyle w:val="ow"/>
          <w:b/>
          <w:bCs/>
          <w:color w:val="AA22FF"/>
          <w:sz w:val="21"/>
          <w:szCs w:val="21"/>
          <w:lang w:val="en-US"/>
          <w:rPrChange w:id="3608" w:author="Edwin Villanueva Talavera" w:date="2019-06-02T11:17:00Z">
            <w:rPr>
              <w:rStyle w:val="ow"/>
              <w:b/>
              <w:bCs/>
              <w:color w:val="AA22FF"/>
              <w:sz w:val="21"/>
              <w:szCs w:val="21"/>
            </w:rPr>
          </w:rPrChange>
        </w:rPr>
        <w:t>in</w:t>
      </w:r>
      <w:r w:rsidRPr="00FD6FF2">
        <w:rPr>
          <w:color w:val="333333"/>
          <w:sz w:val="21"/>
          <w:szCs w:val="21"/>
          <w:lang w:val="en-US"/>
          <w:rPrChange w:id="3609" w:author="Edwin Villanueva Talavera" w:date="2019-06-02T11:17:00Z">
            <w:rPr>
              <w:color w:val="333333"/>
              <w:sz w:val="21"/>
              <w:szCs w:val="21"/>
            </w:rPr>
          </w:rPrChange>
        </w:rPr>
        <w:t xml:space="preserve"> </w:t>
      </w:r>
      <w:r w:rsidRPr="00FD6FF2">
        <w:rPr>
          <w:rStyle w:val="n"/>
          <w:color w:val="333333"/>
          <w:sz w:val="21"/>
          <w:szCs w:val="21"/>
          <w:lang w:val="en-US"/>
          <w:rPrChange w:id="3610" w:author="Edwin Villanueva Talavera" w:date="2019-06-02T11:17:00Z">
            <w:rPr>
              <w:rStyle w:val="n"/>
              <w:color w:val="333333"/>
              <w:sz w:val="21"/>
              <w:szCs w:val="21"/>
            </w:rPr>
          </w:rPrChange>
        </w:rPr>
        <w:t>f</w:t>
      </w:r>
      <w:r w:rsidRPr="00FD6FF2">
        <w:rPr>
          <w:rStyle w:val="p"/>
          <w:color w:val="333333"/>
          <w:sz w:val="21"/>
          <w:szCs w:val="21"/>
          <w:lang w:val="en-US"/>
          <w:rPrChange w:id="3611" w:author="Edwin Villanueva Talavera" w:date="2019-06-02T11:17:00Z">
            <w:rPr>
              <w:rStyle w:val="p"/>
              <w:color w:val="333333"/>
              <w:sz w:val="21"/>
              <w:szCs w:val="21"/>
            </w:rPr>
          </w:rPrChange>
        </w:rPr>
        <w:t>:</w:t>
      </w:r>
    </w:p>
    <w:p w14:paraId="204A1A44" w14:textId="77777777" w:rsidR="00A2359B" w:rsidRPr="00FD6FF2" w:rsidRDefault="00A2359B" w:rsidP="00A2359B">
      <w:pPr>
        <w:pStyle w:val="HTMLconformatoprevio"/>
        <w:shd w:val="clear" w:color="auto" w:fill="F7F7F7"/>
        <w:wordWrap w:val="0"/>
        <w:rPr>
          <w:color w:val="333333"/>
          <w:sz w:val="21"/>
          <w:szCs w:val="21"/>
          <w:lang w:val="en-US"/>
          <w:rPrChange w:id="3612" w:author="Edwin Villanueva Talavera" w:date="2019-06-02T11:17:00Z">
            <w:rPr>
              <w:color w:val="333333"/>
              <w:sz w:val="21"/>
              <w:szCs w:val="21"/>
            </w:rPr>
          </w:rPrChange>
        </w:rPr>
      </w:pPr>
      <w:r w:rsidRPr="00FD6FF2">
        <w:rPr>
          <w:color w:val="333333"/>
          <w:sz w:val="21"/>
          <w:szCs w:val="21"/>
          <w:lang w:val="en-US"/>
          <w:rPrChange w:id="3613" w:author="Edwin Villanueva Talavera" w:date="2019-06-02T11:17:00Z">
            <w:rPr>
              <w:color w:val="333333"/>
              <w:sz w:val="21"/>
              <w:szCs w:val="21"/>
            </w:rPr>
          </w:rPrChange>
        </w:rPr>
        <w:t xml:space="preserve">        </w:t>
      </w:r>
      <w:r w:rsidRPr="00FD6FF2">
        <w:rPr>
          <w:rStyle w:val="k"/>
          <w:b/>
          <w:bCs/>
          <w:color w:val="008000"/>
          <w:sz w:val="21"/>
          <w:szCs w:val="21"/>
          <w:lang w:val="en-US"/>
          <w:rPrChange w:id="3614" w:author="Edwin Villanueva Talavera" w:date="2019-06-02T11:17:00Z">
            <w:rPr>
              <w:rStyle w:val="k"/>
              <w:b/>
              <w:bCs/>
              <w:color w:val="008000"/>
              <w:sz w:val="21"/>
              <w:szCs w:val="21"/>
            </w:rPr>
          </w:rPrChange>
        </w:rPr>
        <w:t>if</w:t>
      </w:r>
      <w:r w:rsidRPr="00FD6FF2">
        <w:rPr>
          <w:color w:val="333333"/>
          <w:sz w:val="21"/>
          <w:szCs w:val="21"/>
          <w:lang w:val="en-US"/>
          <w:rPrChange w:id="3615" w:author="Edwin Villanueva Talavera" w:date="2019-06-02T11:17:00Z">
            <w:rPr>
              <w:color w:val="333333"/>
              <w:sz w:val="21"/>
              <w:szCs w:val="21"/>
            </w:rPr>
          </w:rPrChange>
        </w:rPr>
        <w:t xml:space="preserve"> </w:t>
      </w:r>
      <w:r w:rsidRPr="00FD6FF2">
        <w:rPr>
          <w:rStyle w:val="n"/>
          <w:color w:val="333333"/>
          <w:sz w:val="21"/>
          <w:szCs w:val="21"/>
          <w:lang w:val="en-US"/>
          <w:rPrChange w:id="3616"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617"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18" w:author="Edwin Villanueva Talavera" w:date="2019-06-02T11:17:00Z">
            <w:rPr>
              <w:rStyle w:val="n"/>
              <w:color w:val="333333"/>
              <w:sz w:val="21"/>
              <w:szCs w:val="21"/>
            </w:rPr>
          </w:rPrChange>
        </w:rPr>
        <w:t>startswith</w:t>
      </w:r>
      <w:r w:rsidRPr="00FD6FF2">
        <w:rPr>
          <w:rStyle w:val="p"/>
          <w:color w:val="333333"/>
          <w:sz w:val="21"/>
          <w:szCs w:val="21"/>
          <w:lang w:val="en-US"/>
          <w:rPrChange w:id="3619"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620"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621" w:author="Edwin Villanueva Talavera" w:date="2019-06-02T11:17:00Z">
            <w:rPr>
              <w:rStyle w:val="p"/>
              <w:color w:val="333333"/>
              <w:sz w:val="21"/>
              <w:szCs w:val="21"/>
            </w:rPr>
          </w:rPrChange>
        </w:rPr>
        <w:t>):</w:t>
      </w:r>
    </w:p>
    <w:p w14:paraId="55DE6863"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622" w:author="Edwin Villanueva Talavera" w:date="2019-06-02T11:17:00Z">
            <w:rPr>
              <w:color w:val="333333"/>
              <w:sz w:val="21"/>
              <w:szCs w:val="21"/>
            </w:rPr>
          </w:rPrChange>
        </w:rPr>
        <w:t xml:space="preserve">            </w:t>
      </w:r>
      <w:r w:rsidRPr="00FD6FF2">
        <w:rPr>
          <w:rStyle w:val="k"/>
          <w:b/>
          <w:bCs/>
          <w:color w:val="008000"/>
          <w:sz w:val="21"/>
          <w:szCs w:val="21"/>
          <w:lang w:val="en-US"/>
          <w:rPrChange w:id="3623" w:author="Edwin Villanueva Talavera" w:date="2019-06-02T11:17:00Z">
            <w:rPr>
              <w:rStyle w:val="k"/>
              <w:b/>
              <w:bCs/>
              <w:color w:val="008000"/>
              <w:sz w:val="21"/>
              <w:szCs w:val="21"/>
            </w:rPr>
          </w:rPrChange>
        </w:rPr>
        <w:t>if</w:t>
      </w:r>
      <w:r w:rsidRPr="00FD6FF2">
        <w:rPr>
          <w:color w:val="333333"/>
          <w:sz w:val="21"/>
          <w:szCs w:val="21"/>
          <w:lang w:val="en-US"/>
          <w:rPrChange w:id="3624" w:author="Edwin Villanueva Talavera" w:date="2019-06-02T11:17:00Z">
            <w:rPr>
              <w:color w:val="333333"/>
              <w:sz w:val="21"/>
              <w:szCs w:val="21"/>
            </w:rPr>
          </w:rPrChange>
        </w:rPr>
        <w:t xml:space="preserve"> </w:t>
      </w:r>
      <w:r w:rsidRPr="00FD6FF2">
        <w:rPr>
          <w:rStyle w:val="n"/>
          <w:color w:val="333333"/>
          <w:sz w:val="21"/>
          <w:szCs w:val="21"/>
          <w:lang w:val="en-US"/>
          <w:rPrChange w:id="3625" w:author="Edwin Villanueva Talavera" w:date="2019-06-02T11:17:00Z">
            <w:rPr>
              <w:rStyle w:val="n"/>
              <w:color w:val="333333"/>
              <w:sz w:val="21"/>
              <w:szCs w:val="21"/>
            </w:rPr>
          </w:rPrChange>
        </w:rPr>
        <w:t>secuencia</w:t>
      </w:r>
      <w:r w:rsidRPr="00FD6FF2">
        <w:rPr>
          <w:color w:val="333333"/>
          <w:sz w:val="21"/>
          <w:szCs w:val="21"/>
          <w:lang w:val="en-US"/>
          <w:rPrChange w:id="3626"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27"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28" w:author="Edwin Villanueva Talavera" w:date="2019-06-02T11:17:00Z">
            <w:rPr>
              <w:color w:val="333333"/>
              <w:sz w:val="21"/>
              <w:szCs w:val="21"/>
            </w:rPr>
          </w:rPrChange>
        </w:rPr>
        <w:t xml:space="preserve"> </w:t>
      </w:r>
      <w:r>
        <w:rPr>
          <w:rStyle w:val="s2"/>
          <w:rFonts w:eastAsiaTheme="majorEastAsia"/>
          <w:color w:val="BA2121"/>
          <w:sz w:val="21"/>
          <w:szCs w:val="21"/>
        </w:rPr>
        <w:t>""</w:t>
      </w:r>
      <w:r>
        <w:rPr>
          <w:rStyle w:val="p"/>
          <w:color w:val="333333"/>
          <w:sz w:val="21"/>
          <w:szCs w:val="21"/>
        </w:rPr>
        <w:t>:</w:t>
      </w:r>
    </w:p>
    <w:p w14:paraId="505774F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462EB06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0832FBC6" w14:textId="77777777" w:rsidR="00A2359B" w:rsidRPr="00FD6FF2" w:rsidRDefault="00A2359B" w:rsidP="00A2359B">
      <w:pPr>
        <w:pStyle w:val="HTMLconformatoprevio"/>
        <w:shd w:val="clear" w:color="auto" w:fill="F7F7F7"/>
        <w:wordWrap w:val="0"/>
        <w:rPr>
          <w:color w:val="333333"/>
          <w:sz w:val="21"/>
          <w:szCs w:val="21"/>
          <w:lang w:val="en-US"/>
          <w:rPrChange w:id="3629"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630" w:author="Edwin Villanueva Talavera" w:date="2019-06-02T11:17:00Z">
            <w:rPr>
              <w:rStyle w:val="n"/>
              <w:color w:val="333333"/>
              <w:sz w:val="21"/>
              <w:szCs w:val="21"/>
            </w:rPr>
          </w:rPrChange>
        </w:rPr>
        <w:t>limite</w:t>
      </w:r>
      <w:r w:rsidRPr="00FD6FF2">
        <w:rPr>
          <w:color w:val="333333"/>
          <w:sz w:val="21"/>
          <w:szCs w:val="21"/>
          <w:lang w:val="en-US"/>
          <w:rPrChange w:id="3631"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32"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33" w:author="Edwin Villanueva Talavera" w:date="2019-06-02T11:17:00Z">
            <w:rPr>
              <w:color w:val="333333"/>
              <w:sz w:val="21"/>
              <w:szCs w:val="21"/>
            </w:rPr>
          </w:rPrChange>
        </w:rPr>
        <w:t xml:space="preserve"> </w:t>
      </w:r>
      <w:r w:rsidRPr="00FD6FF2">
        <w:rPr>
          <w:rStyle w:val="mi"/>
          <w:color w:val="666666"/>
          <w:sz w:val="21"/>
          <w:szCs w:val="21"/>
          <w:lang w:val="en-US"/>
          <w:rPrChange w:id="3634" w:author="Edwin Villanueva Talavera" w:date="2019-06-02T11:17:00Z">
            <w:rPr>
              <w:rStyle w:val="mi"/>
              <w:color w:val="666666"/>
              <w:sz w:val="21"/>
              <w:szCs w:val="21"/>
            </w:rPr>
          </w:rPrChange>
        </w:rPr>
        <w:t>1</w:t>
      </w:r>
    </w:p>
    <w:p w14:paraId="26F19AEC" w14:textId="77777777" w:rsidR="00A2359B" w:rsidRPr="00FD6FF2" w:rsidRDefault="00A2359B" w:rsidP="00A2359B">
      <w:pPr>
        <w:pStyle w:val="HTMLconformatoprevio"/>
        <w:shd w:val="clear" w:color="auto" w:fill="F7F7F7"/>
        <w:wordWrap w:val="0"/>
        <w:rPr>
          <w:color w:val="333333"/>
          <w:sz w:val="21"/>
          <w:szCs w:val="21"/>
          <w:lang w:val="en-US"/>
          <w:rPrChange w:id="3635" w:author="Edwin Villanueva Talavera" w:date="2019-06-02T11:17:00Z">
            <w:rPr>
              <w:color w:val="333333"/>
              <w:sz w:val="21"/>
              <w:szCs w:val="21"/>
            </w:rPr>
          </w:rPrChange>
        </w:rPr>
      </w:pPr>
      <w:r w:rsidRPr="00FD6FF2">
        <w:rPr>
          <w:color w:val="333333"/>
          <w:sz w:val="21"/>
          <w:szCs w:val="21"/>
          <w:lang w:val="en-US"/>
          <w:rPrChange w:id="3636" w:author="Edwin Villanueva Talavera" w:date="2019-06-02T11:17:00Z">
            <w:rPr>
              <w:color w:val="333333"/>
              <w:sz w:val="21"/>
              <w:szCs w:val="21"/>
            </w:rPr>
          </w:rPrChange>
        </w:rPr>
        <w:t xml:space="preserve">                </w:t>
      </w:r>
      <w:r w:rsidRPr="00FD6FF2">
        <w:rPr>
          <w:rStyle w:val="k"/>
          <w:b/>
          <w:bCs/>
          <w:color w:val="008000"/>
          <w:sz w:val="21"/>
          <w:szCs w:val="21"/>
          <w:lang w:val="en-US"/>
          <w:rPrChange w:id="3637" w:author="Edwin Villanueva Talavera" w:date="2019-06-02T11:17:00Z">
            <w:rPr>
              <w:rStyle w:val="k"/>
              <w:b/>
              <w:bCs/>
              <w:color w:val="008000"/>
              <w:sz w:val="21"/>
              <w:szCs w:val="21"/>
            </w:rPr>
          </w:rPrChange>
        </w:rPr>
        <w:t>if</w:t>
      </w:r>
      <w:r w:rsidRPr="00FD6FF2">
        <w:rPr>
          <w:color w:val="333333"/>
          <w:sz w:val="21"/>
          <w:szCs w:val="21"/>
          <w:lang w:val="en-US"/>
          <w:rPrChange w:id="3638" w:author="Edwin Villanueva Talavera" w:date="2019-06-02T11:17:00Z">
            <w:rPr>
              <w:color w:val="333333"/>
              <w:sz w:val="21"/>
              <w:szCs w:val="21"/>
            </w:rPr>
          </w:rPrChange>
        </w:rPr>
        <w:t xml:space="preserve"> </w:t>
      </w:r>
      <w:r w:rsidRPr="00FD6FF2">
        <w:rPr>
          <w:rStyle w:val="n"/>
          <w:color w:val="333333"/>
          <w:sz w:val="21"/>
          <w:szCs w:val="21"/>
          <w:lang w:val="en-US"/>
          <w:rPrChange w:id="3639" w:author="Edwin Villanueva Talavera" w:date="2019-06-02T11:17:00Z">
            <w:rPr>
              <w:rStyle w:val="n"/>
              <w:color w:val="333333"/>
              <w:sz w:val="21"/>
              <w:szCs w:val="21"/>
            </w:rPr>
          </w:rPrChange>
        </w:rPr>
        <w:t>limite</w:t>
      </w:r>
      <w:r w:rsidRPr="00FD6FF2">
        <w:rPr>
          <w:color w:val="333333"/>
          <w:sz w:val="21"/>
          <w:szCs w:val="21"/>
          <w:lang w:val="en-US"/>
          <w:rPrChange w:id="3640"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41"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42" w:author="Edwin Villanueva Talavera" w:date="2019-06-02T11:17:00Z">
            <w:rPr>
              <w:color w:val="333333"/>
              <w:sz w:val="21"/>
              <w:szCs w:val="21"/>
            </w:rPr>
          </w:rPrChange>
        </w:rPr>
        <w:t xml:space="preserve"> </w:t>
      </w:r>
      <w:r w:rsidRPr="00FD6FF2">
        <w:rPr>
          <w:rStyle w:val="mi"/>
          <w:color w:val="666666"/>
          <w:sz w:val="21"/>
          <w:szCs w:val="21"/>
          <w:lang w:val="en-US"/>
          <w:rPrChange w:id="3643" w:author="Edwin Villanueva Talavera" w:date="2019-06-02T11:17:00Z">
            <w:rPr>
              <w:rStyle w:val="mi"/>
              <w:color w:val="666666"/>
              <w:sz w:val="21"/>
              <w:szCs w:val="21"/>
            </w:rPr>
          </w:rPrChange>
        </w:rPr>
        <w:t>0</w:t>
      </w:r>
      <w:r w:rsidRPr="00FD6FF2">
        <w:rPr>
          <w:rStyle w:val="p"/>
          <w:color w:val="333333"/>
          <w:sz w:val="21"/>
          <w:szCs w:val="21"/>
          <w:lang w:val="en-US"/>
          <w:rPrChange w:id="3644" w:author="Edwin Villanueva Talavera" w:date="2019-06-02T11:17:00Z">
            <w:rPr>
              <w:rStyle w:val="p"/>
              <w:color w:val="333333"/>
              <w:sz w:val="21"/>
              <w:szCs w:val="21"/>
            </w:rPr>
          </w:rPrChange>
        </w:rPr>
        <w:t>:</w:t>
      </w:r>
    </w:p>
    <w:p w14:paraId="1DD107DC" w14:textId="77777777" w:rsidR="00A2359B" w:rsidRPr="00FD6FF2" w:rsidRDefault="00A2359B" w:rsidP="00A2359B">
      <w:pPr>
        <w:pStyle w:val="HTMLconformatoprevio"/>
        <w:shd w:val="clear" w:color="auto" w:fill="F7F7F7"/>
        <w:wordWrap w:val="0"/>
        <w:rPr>
          <w:color w:val="333333"/>
          <w:sz w:val="21"/>
          <w:szCs w:val="21"/>
          <w:lang w:val="en-US"/>
          <w:rPrChange w:id="3645" w:author="Edwin Villanueva Talavera" w:date="2019-06-02T11:17:00Z">
            <w:rPr>
              <w:color w:val="333333"/>
              <w:sz w:val="21"/>
              <w:szCs w:val="21"/>
            </w:rPr>
          </w:rPrChange>
        </w:rPr>
      </w:pPr>
      <w:r w:rsidRPr="00FD6FF2">
        <w:rPr>
          <w:color w:val="333333"/>
          <w:sz w:val="21"/>
          <w:szCs w:val="21"/>
          <w:lang w:val="en-US"/>
          <w:rPrChange w:id="3646" w:author="Edwin Villanueva Talavera" w:date="2019-06-02T11:17:00Z">
            <w:rPr>
              <w:color w:val="333333"/>
              <w:sz w:val="21"/>
              <w:szCs w:val="21"/>
            </w:rPr>
          </w:rPrChange>
        </w:rPr>
        <w:t xml:space="preserve">                    </w:t>
      </w:r>
      <w:r w:rsidRPr="00FD6FF2">
        <w:rPr>
          <w:rStyle w:val="k"/>
          <w:b/>
          <w:bCs/>
          <w:color w:val="008000"/>
          <w:sz w:val="21"/>
          <w:szCs w:val="21"/>
          <w:lang w:val="en-US"/>
          <w:rPrChange w:id="3647" w:author="Edwin Villanueva Talavera" w:date="2019-06-02T11:17:00Z">
            <w:rPr>
              <w:rStyle w:val="k"/>
              <w:b/>
              <w:bCs/>
              <w:color w:val="008000"/>
              <w:sz w:val="21"/>
              <w:szCs w:val="21"/>
            </w:rPr>
          </w:rPrChange>
        </w:rPr>
        <w:t>break</w:t>
      </w:r>
    </w:p>
    <w:p w14:paraId="77273845" w14:textId="77777777" w:rsidR="00A2359B" w:rsidRPr="00FD6FF2" w:rsidRDefault="00A2359B" w:rsidP="00A2359B">
      <w:pPr>
        <w:pStyle w:val="HTMLconformatoprevio"/>
        <w:shd w:val="clear" w:color="auto" w:fill="F7F7F7"/>
        <w:wordWrap w:val="0"/>
        <w:rPr>
          <w:color w:val="333333"/>
          <w:sz w:val="21"/>
          <w:szCs w:val="21"/>
          <w:lang w:val="en-US"/>
          <w:rPrChange w:id="3648" w:author="Edwin Villanueva Talavera" w:date="2019-06-02T11:17:00Z">
            <w:rPr>
              <w:color w:val="333333"/>
              <w:sz w:val="21"/>
              <w:szCs w:val="21"/>
            </w:rPr>
          </w:rPrChange>
        </w:rPr>
      </w:pPr>
      <w:r w:rsidRPr="00FD6FF2">
        <w:rPr>
          <w:color w:val="333333"/>
          <w:sz w:val="21"/>
          <w:szCs w:val="21"/>
          <w:lang w:val="en-US"/>
          <w:rPrChange w:id="3649" w:author="Edwin Villanueva Talavera" w:date="2019-06-02T11:17:00Z">
            <w:rPr>
              <w:color w:val="333333"/>
              <w:sz w:val="21"/>
              <w:szCs w:val="21"/>
            </w:rPr>
          </w:rPrChange>
        </w:rPr>
        <w:t xml:space="preserve">            </w:t>
      </w:r>
      <w:r w:rsidRPr="00FD6FF2">
        <w:rPr>
          <w:rStyle w:val="n"/>
          <w:color w:val="333333"/>
          <w:sz w:val="21"/>
          <w:szCs w:val="21"/>
          <w:lang w:val="en-US"/>
          <w:rPrChange w:id="3650" w:author="Edwin Villanueva Talavera" w:date="2019-06-02T11:17:00Z">
            <w:rPr>
              <w:rStyle w:val="n"/>
              <w:color w:val="333333"/>
              <w:sz w:val="21"/>
              <w:szCs w:val="21"/>
            </w:rPr>
          </w:rPrChange>
        </w:rPr>
        <w:t>cod_secuencia</w:t>
      </w:r>
      <w:r w:rsidRPr="00FD6FF2">
        <w:rPr>
          <w:color w:val="333333"/>
          <w:sz w:val="21"/>
          <w:szCs w:val="21"/>
          <w:lang w:val="en-US"/>
          <w:rPrChange w:id="3651"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52"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53" w:author="Edwin Villanueva Talavera" w:date="2019-06-02T11:17:00Z">
            <w:rPr>
              <w:color w:val="333333"/>
              <w:sz w:val="21"/>
              <w:szCs w:val="21"/>
            </w:rPr>
          </w:rPrChange>
        </w:rPr>
        <w:t xml:space="preserve"> </w:t>
      </w:r>
      <w:r w:rsidRPr="00FD6FF2">
        <w:rPr>
          <w:rStyle w:val="n"/>
          <w:color w:val="333333"/>
          <w:sz w:val="21"/>
          <w:szCs w:val="21"/>
          <w:lang w:val="en-US"/>
          <w:rPrChange w:id="3654"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655"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56" w:author="Edwin Villanueva Talavera" w:date="2019-06-02T11:17:00Z">
            <w:rPr>
              <w:rStyle w:val="n"/>
              <w:color w:val="333333"/>
              <w:sz w:val="21"/>
              <w:szCs w:val="21"/>
            </w:rPr>
          </w:rPrChange>
        </w:rPr>
        <w:t>rstrip</w:t>
      </w:r>
      <w:r w:rsidRPr="00FD6FF2">
        <w:rPr>
          <w:rStyle w:val="p"/>
          <w:color w:val="333333"/>
          <w:sz w:val="21"/>
          <w:szCs w:val="21"/>
          <w:lang w:val="en-US"/>
          <w:rPrChange w:id="3657"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658" w:author="Edwin Villanueva Talavera" w:date="2019-06-02T11:17:00Z">
            <w:rPr>
              <w:rStyle w:val="s2"/>
              <w:rFonts w:eastAsiaTheme="majorEastAsia"/>
              <w:color w:val="BA2121"/>
              <w:sz w:val="21"/>
              <w:szCs w:val="21"/>
            </w:rPr>
          </w:rPrChange>
        </w:rPr>
        <w:t>"</w:t>
      </w:r>
      <w:r w:rsidRPr="00FD6FF2">
        <w:rPr>
          <w:rStyle w:val="se"/>
          <w:b/>
          <w:bCs/>
          <w:color w:val="BB6622"/>
          <w:sz w:val="21"/>
          <w:szCs w:val="21"/>
          <w:lang w:val="en-US"/>
          <w:rPrChange w:id="3659"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en-US"/>
          <w:rPrChange w:id="3660" w:author="Edwin Villanueva Talavera" w:date="2019-06-02T11:17:00Z">
            <w:rPr>
              <w:rStyle w:val="s2"/>
              <w:rFonts w:eastAsiaTheme="majorEastAsia"/>
              <w:color w:val="BA2121"/>
              <w:sz w:val="21"/>
              <w:szCs w:val="21"/>
            </w:rPr>
          </w:rPrChange>
        </w:rPr>
        <w:t>"</w:t>
      </w:r>
      <w:r w:rsidRPr="00FD6FF2">
        <w:rPr>
          <w:rStyle w:val="p"/>
          <w:color w:val="333333"/>
          <w:sz w:val="21"/>
          <w:szCs w:val="21"/>
          <w:lang w:val="en-US"/>
          <w:rPrChange w:id="3661"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662"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63" w:author="Edwin Villanueva Talavera" w:date="2019-06-02T11:17:00Z">
            <w:rPr>
              <w:rStyle w:val="n"/>
              <w:color w:val="333333"/>
              <w:sz w:val="21"/>
              <w:szCs w:val="21"/>
            </w:rPr>
          </w:rPrChange>
        </w:rPr>
        <w:t>lstrip</w:t>
      </w:r>
      <w:r w:rsidRPr="00FD6FF2">
        <w:rPr>
          <w:rStyle w:val="p"/>
          <w:color w:val="333333"/>
          <w:sz w:val="21"/>
          <w:szCs w:val="21"/>
          <w:lang w:val="en-US"/>
          <w:rPrChange w:id="3664"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665"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666"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667"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68" w:author="Edwin Villanueva Talavera" w:date="2019-06-02T11:17:00Z">
            <w:rPr>
              <w:rStyle w:val="n"/>
              <w:color w:val="333333"/>
              <w:sz w:val="21"/>
              <w:szCs w:val="21"/>
            </w:rPr>
          </w:rPrChange>
        </w:rPr>
        <w:t>strip</w:t>
      </w:r>
      <w:r w:rsidRPr="00FD6FF2">
        <w:rPr>
          <w:rStyle w:val="p"/>
          <w:color w:val="333333"/>
          <w:sz w:val="21"/>
          <w:szCs w:val="21"/>
          <w:lang w:val="en-US"/>
          <w:rPrChange w:id="3669"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670"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671" w:author="Edwin Villanueva Talavera" w:date="2019-06-02T11:17:00Z">
            <w:rPr>
              <w:rStyle w:val="n"/>
              <w:color w:val="333333"/>
              <w:sz w:val="21"/>
              <w:szCs w:val="21"/>
            </w:rPr>
          </w:rPrChange>
        </w:rPr>
        <w:t>upper</w:t>
      </w:r>
      <w:r w:rsidRPr="00FD6FF2">
        <w:rPr>
          <w:rStyle w:val="p"/>
          <w:color w:val="333333"/>
          <w:sz w:val="21"/>
          <w:szCs w:val="21"/>
          <w:lang w:val="en-US"/>
          <w:rPrChange w:id="3672" w:author="Edwin Villanueva Talavera" w:date="2019-06-02T11:17:00Z">
            <w:rPr>
              <w:rStyle w:val="p"/>
              <w:color w:val="333333"/>
              <w:sz w:val="21"/>
              <w:szCs w:val="21"/>
            </w:rPr>
          </w:rPrChange>
        </w:rPr>
        <w:t>()</w:t>
      </w:r>
    </w:p>
    <w:p w14:paraId="36A6957F"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673" w:author="Edwin Villanueva Talavera" w:date="2019-06-02T11:17:00Z">
            <w:rPr>
              <w:color w:val="333333"/>
              <w:sz w:val="21"/>
              <w:szCs w:val="21"/>
            </w:rPr>
          </w:rPrChange>
        </w:rPr>
        <w:t xml:space="preserve">        </w:t>
      </w:r>
      <w:r>
        <w:rPr>
          <w:rStyle w:val="k"/>
          <w:b/>
          <w:bCs/>
          <w:color w:val="008000"/>
          <w:sz w:val="21"/>
          <w:szCs w:val="21"/>
        </w:rPr>
        <w:t>else</w:t>
      </w:r>
      <w:r>
        <w:rPr>
          <w:rStyle w:val="p"/>
          <w:color w:val="333333"/>
          <w:sz w:val="21"/>
          <w:szCs w:val="21"/>
        </w:rPr>
        <w:t>:</w:t>
      </w:r>
    </w:p>
    <w:p w14:paraId="2FC1E84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3CF9B08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51F6341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6D39124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417FD37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5FDF43D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return</w:t>
      </w:r>
      <w:r>
        <w:rPr>
          <w:color w:val="333333"/>
          <w:sz w:val="21"/>
          <w:szCs w:val="21"/>
        </w:rPr>
        <w:t xml:space="preserve"> </w:t>
      </w:r>
      <w:r>
        <w:rPr>
          <w:rStyle w:val="n"/>
          <w:color w:val="333333"/>
          <w:sz w:val="21"/>
          <w:szCs w:val="21"/>
        </w:rPr>
        <w:t>transcritos</w:t>
      </w:r>
    </w:p>
    <w:p w14:paraId="133A1B8C" w14:textId="77777777" w:rsidR="00A2359B" w:rsidRDefault="00A2359B" w:rsidP="00A2359B">
      <w:pPr>
        <w:pStyle w:val="HTMLconformatoprevio"/>
        <w:shd w:val="clear" w:color="auto" w:fill="F7F7F7"/>
        <w:wordWrap w:val="0"/>
        <w:rPr>
          <w:color w:val="333333"/>
          <w:sz w:val="21"/>
          <w:szCs w:val="21"/>
        </w:rPr>
      </w:pPr>
    </w:p>
    <w:p w14:paraId="373F832E" w14:textId="77777777" w:rsidR="00A2359B" w:rsidRDefault="00A2359B" w:rsidP="00A2359B">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leer_fasta_list</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1A9853D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list</w:t>
      </w:r>
      <w:r>
        <w:rPr>
          <w:rStyle w:val="p"/>
          <w:color w:val="333333"/>
          <w:sz w:val="21"/>
          <w:szCs w:val="21"/>
        </w:rPr>
        <w:t>()</w:t>
      </w:r>
    </w:p>
    <w:p w14:paraId="60D4B6D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od_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B784E1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158DAB1" w14:textId="77777777" w:rsidR="00A2359B" w:rsidRPr="00FD6FF2" w:rsidRDefault="00A2359B" w:rsidP="00A2359B">
      <w:pPr>
        <w:pStyle w:val="HTMLconformatoprevio"/>
        <w:shd w:val="clear" w:color="auto" w:fill="F7F7F7"/>
        <w:wordWrap w:val="0"/>
        <w:rPr>
          <w:color w:val="333333"/>
          <w:sz w:val="21"/>
          <w:szCs w:val="21"/>
          <w:lang w:val="en-US"/>
          <w:rPrChange w:id="3674"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675" w:author="Edwin Villanueva Talavera" w:date="2019-06-02T11:17:00Z">
            <w:rPr>
              <w:rStyle w:val="n"/>
              <w:color w:val="333333"/>
              <w:sz w:val="21"/>
              <w:szCs w:val="21"/>
            </w:rPr>
          </w:rPrChange>
        </w:rPr>
        <w:t>f</w:t>
      </w:r>
      <w:r w:rsidRPr="00FD6FF2">
        <w:rPr>
          <w:color w:val="333333"/>
          <w:sz w:val="21"/>
          <w:szCs w:val="21"/>
          <w:lang w:val="en-US"/>
          <w:rPrChange w:id="3676"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677" w:author="Edwin Villanueva Talavera" w:date="2019-06-02T11:17:00Z">
            <w:rPr>
              <w:rStyle w:val="o"/>
              <w:rFonts w:eastAsiaTheme="majorEastAsia"/>
              <w:color w:val="666666"/>
              <w:sz w:val="21"/>
              <w:szCs w:val="21"/>
            </w:rPr>
          </w:rPrChange>
        </w:rPr>
        <w:t>=</w:t>
      </w:r>
      <w:r w:rsidRPr="00FD6FF2">
        <w:rPr>
          <w:color w:val="333333"/>
          <w:sz w:val="21"/>
          <w:szCs w:val="21"/>
          <w:lang w:val="en-US"/>
          <w:rPrChange w:id="3678" w:author="Edwin Villanueva Talavera" w:date="2019-06-02T11:17:00Z">
            <w:rPr>
              <w:color w:val="333333"/>
              <w:sz w:val="21"/>
              <w:szCs w:val="21"/>
            </w:rPr>
          </w:rPrChange>
        </w:rPr>
        <w:t xml:space="preserve"> </w:t>
      </w:r>
      <w:r w:rsidRPr="00FD6FF2">
        <w:rPr>
          <w:rStyle w:val="nb"/>
          <w:color w:val="008000"/>
          <w:sz w:val="21"/>
          <w:szCs w:val="21"/>
          <w:lang w:val="en-US"/>
          <w:rPrChange w:id="3679" w:author="Edwin Villanueva Talavera" w:date="2019-06-02T11:17:00Z">
            <w:rPr>
              <w:rStyle w:val="nb"/>
              <w:color w:val="008000"/>
              <w:sz w:val="21"/>
              <w:szCs w:val="21"/>
            </w:rPr>
          </w:rPrChange>
        </w:rPr>
        <w:t>open</w:t>
      </w:r>
      <w:r w:rsidRPr="00FD6FF2">
        <w:rPr>
          <w:rStyle w:val="p"/>
          <w:color w:val="333333"/>
          <w:sz w:val="21"/>
          <w:szCs w:val="21"/>
          <w:lang w:val="en-US"/>
          <w:rPrChange w:id="3680" w:author="Edwin Villanueva Talavera" w:date="2019-06-02T11:17:00Z">
            <w:rPr>
              <w:rStyle w:val="p"/>
              <w:color w:val="333333"/>
              <w:sz w:val="21"/>
              <w:szCs w:val="21"/>
            </w:rPr>
          </w:rPrChange>
        </w:rPr>
        <w:t>(</w:t>
      </w:r>
      <w:r w:rsidRPr="00FD6FF2">
        <w:rPr>
          <w:rStyle w:val="n"/>
          <w:color w:val="333333"/>
          <w:sz w:val="21"/>
          <w:szCs w:val="21"/>
          <w:lang w:val="en-US"/>
          <w:rPrChange w:id="3681" w:author="Edwin Villanueva Talavera" w:date="2019-06-02T11:17:00Z">
            <w:rPr>
              <w:rStyle w:val="n"/>
              <w:color w:val="333333"/>
              <w:sz w:val="21"/>
              <w:szCs w:val="21"/>
            </w:rPr>
          </w:rPrChange>
        </w:rPr>
        <w:t>archivo</w:t>
      </w:r>
      <w:r w:rsidRPr="00FD6FF2">
        <w:rPr>
          <w:rStyle w:val="p"/>
          <w:color w:val="333333"/>
          <w:sz w:val="21"/>
          <w:szCs w:val="21"/>
          <w:lang w:val="en-US"/>
          <w:rPrChange w:id="3682" w:author="Edwin Villanueva Talavera" w:date="2019-06-02T11:17:00Z">
            <w:rPr>
              <w:rStyle w:val="p"/>
              <w:color w:val="333333"/>
              <w:sz w:val="21"/>
              <w:szCs w:val="21"/>
            </w:rPr>
          </w:rPrChange>
        </w:rPr>
        <w:t>,</w:t>
      </w:r>
      <w:r w:rsidRPr="00FD6FF2">
        <w:rPr>
          <w:color w:val="333333"/>
          <w:sz w:val="21"/>
          <w:szCs w:val="21"/>
          <w:lang w:val="en-US"/>
          <w:rPrChange w:id="3683"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684" w:author="Edwin Villanueva Talavera" w:date="2019-06-02T11:17:00Z">
            <w:rPr>
              <w:rStyle w:val="s2"/>
              <w:rFonts w:eastAsiaTheme="majorEastAsia"/>
              <w:color w:val="BA2121"/>
              <w:sz w:val="21"/>
              <w:szCs w:val="21"/>
            </w:rPr>
          </w:rPrChange>
        </w:rPr>
        <w:t>"r"</w:t>
      </w:r>
      <w:r w:rsidRPr="00FD6FF2">
        <w:rPr>
          <w:rStyle w:val="p"/>
          <w:color w:val="333333"/>
          <w:sz w:val="21"/>
          <w:szCs w:val="21"/>
          <w:lang w:val="en-US"/>
          <w:rPrChange w:id="3685" w:author="Edwin Villanueva Talavera" w:date="2019-06-02T11:17:00Z">
            <w:rPr>
              <w:rStyle w:val="p"/>
              <w:color w:val="333333"/>
              <w:sz w:val="21"/>
              <w:szCs w:val="21"/>
            </w:rPr>
          </w:rPrChange>
        </w:rPr>
        <w:t>)</w:t>
      </w:r>
    </w:p>
    <w:p w14:paraId="38CA8853" w14:textId="77777777" w:rsidR="00A2359B" w:rsidRPr="00FD6FF2" w:rsidRDefault="00A2359B" w:rsidP="00A2359B">
      <w:pPr>
        <w:pStyle w:val="HTMLconformatoprevio"/>
        <w:shd w:val="clear" w:color="auto" w:fill="F7F7F7"/>
        <w:wordWrap w:val="0"/>
        <w:rPr>
          <w:color w:val="333333"/>
          <w:sz w:val="21"/>
          <w:szCs w:val="21"/>
          <w:lang w:val="en-US"/>
          <w:rPrChange w:id="3686" w:author="Edwin Villanueva Talavera" w:date="2019-06-02T11:17:00Z">
            <w:rPr>
              <w:color w:val="333333"/>
              <w:sz w:val="21"/>
              <w:szCs w:val="21"/>
            </w:rPr>
          </w:rPrChange>
        </w:rPr>
      </w:pPr>
      <w:r w:rsidRPr="00FD6FF2">
        <w:rPr>
          <w:color w:val="333333"/>
          <w:sz w:val="21"/>
          <w:szCs w:val="21"/>
          <w:lang w:val="en-US"/>
          <w:rPrChange w:id="3687" w:author="Edwin Villanueva Talavera" w:date="2019-06-02T11:17:00Z">
            <w:rPr>
              <w:color w:val="333333"/>
              <w:sz w:val="21"/>
              <w:szCs w:val="21"/>
            </w:rPr>
          </w:rPrChange>
        </w:rPr>
        <w:t xml:space="preserve">    </w:t>
      </w:r>
      <w:r w:rsidRPr="00FD6FF2">
        <w:rPr>
          <w:rStyle w:val="k"/>
          <w:b/>
          <w:bCs/>
          <w:color w:val="008000"/>
          <w:sz w:val="21"/>
          <w:szCs w:val="21"/>
          <w:lang w:val="en-US"/>
          <w:rPrChange w:id="3688" w:author="Edwin Villanueva Talavera" w:date="2019-06-02T11:17:00Z">
            <w:rPr>
              <w:rStyle w:val="k"/>
              <w:b/>
              <w:bCs/>
              <w:color w:val="008000"/>
              <w:sz w:val="21"/>
              <w:szCs w:val="21"/>
            </w:rPr>
          </w:rPrChange>
        </w:rPr>
        <w:t>for</w:t>
      </w:r>
      <w:r w:rsidRPr="00FD6FF2">
        <w:rPr>
          <w:color w:val="333333"/>
          <w:sz w:val="21"/>
          <w:szCs w:val="21"/>
          <w:lang w:val="en-US"/>
          <w:rPrChange w:id="3689" w:author="Edwin Villanueva Talavera" w:date="2019-06-02T11:17:00Z">
            <w:rPr>
              <w:color w:val="333333"/>
              <w:sz w:val="21"/>
              <w:szCs w:val="21"/>
            </w:rPr>
          </w:rPrChange>
        </w:rPr>
        <w:t xml:space="preserve"> </w:t>
      </w:r>
      <w:r w:rsidRPr="00FD6FF2">
        <w:rPr>
          <w:rStyle w:val="n"/>
          <w:color w:val="333333"/>
          <w:sz w:val="21"/>
          <w:szCs w:val="21"/>
          <w:lang w:val="en-US"/>
          <w:rPrChange w:id="3690" w:author="Edwin Villanueva Talavera" w:date="2019-06-02T11:17:00Z">
            <w:rPr>
              <w:rStyle w:val="n"/>
              <w:color w:val="333333"/>
              <w:sz w:val="21"/>
              <w:szCs w:val="21"/>
            </w:rPr>
          </w:rPrChange>
        </w:rPr>
        <w:t>linea</w:t>
      </w:r>
      <w:r w:rsidRPr="00FD6FF2">
        <w:rPr>
          <w:color w:val="333333"/>
          <w:sz w:val="21"/>
          <w:szCs w:val="21"/>
          <w:lang w:val="en-US"/>
          <w:rPrChange w:id="3691" w:author="Edwin Villanueva Talavera" w:date="2019-06-02T11:17:00Z">
            <w:rPr>
              <w:color w:val="333333"/>
              <w:sz w:val="21"/>
              <w:szCs w:val="21"/>
            </w:rPr>
          </w:rPrChange>
        </w:rPr>
        <w:t xml:space="preserve"> </w:t>
      </w:r>
      <w:r w:rsidRPr="00FD6FF2">
        <w:rPr>
          <w:rStyle w:val="ow"/>
          <w:b/>
          <w:bCs/>
          <w:color w:val="AA22FF"/>
          <w:sz w:val="21"/>
          <w:szCs w:val="21"/>
          <w:lang w:val="en-US"/>
          <w:rPrChange w:id="3692" w:author="Edwin Villanueva Talavera" w:date="2019-06-02T11:17:00Z">
            <w:rPr>
              <w:rStyle w:val="ow"/>
              <w:b/>
              <w:bCs/>
              <w:color w:val="AA22FF"/>
              <w:sz w:val="21"/>
              <w:szCs w:val="21"/>
            </w:rPr>
          </w:rPrChange>
        </w:rPr>
        <w:t>in</w:t>
      </w:r>
      <w:r w:rsidRPr="00FD6FF2">
        <w:rPr>
          <w:color w:val="333333"/>
          <w:sz w:val="21"/>
          <w:szCs w:val="21"/>
          <w:lang w:val="en-US"/>
          <w:rPrChange w:id="3693" w:author="Edwin Villanueva Talavera" w:date="2019-06-02T11:17:00Z">
            <w:rPr>
              <w:color w:val="333333"/>
              <w:sz w:val="21"/>
              <w:szCs w:val="21"/>
            </w:rPr>
          </w:rPrChange>
        </w:rPr>
        <w:t xml:space="preserve"> </w:t>
      </w:r>
      <w:r w:rsidRPr="00FD6FF2">
        <w:rPr>
          <w:rStyle w:val="n"/>
          <w:color w:val="333333"/>
          <w:sz w:val="21"/>
          <w:szCs w:val="21"/>
          <w:lang w:val="en-US"/>
          <w:rPrChange w:id="3694" w:author="Edwin Villanueva Talavera" w:date="2019-06-02T11:17:00Z">
            <w:rPr>
              <w:rStyle w:val="n"/>
              <w:color w:val="333333"/>
              <w:sz w:val="21"/>
              <w:szCs w:val="21"/>
            </w:rPr>
          </w:rPrChange>
        </w:rPr>
        <w:t>f</w:t>
      </w:r>
      <w:r w:rsidRPr="00FD6FF2">
        <w:rPr>
          <w:rStyle w:val="p"/>
          <w:color w:val="333333"/>
          <w:sz w:val="21"/>
          <w:szCs w:val="21"/>
          <w:lang w:val="en-US"/>
          <w:rPrChange w:id="3695" w:author="Edwin Villanueva Talavera" w:date="2019-06-02T11:17:00Z">
            <w:rPr>
              <w:rStyle w:val="p"/>
              <w:color w:val="333333"/>
              <w:sz w:val="21"/>
              <w:szCs w:val="21"/>
            </w:rPr>
          </w:rPrChange>
        </w:rPr>
        <w:t>:</w:t>
      </w:r>
    </w:p>
    <w:p w14:paraId="4CDCB1B1" w14:textId="77777777" w:rsidR="00A2359B" w:rsidRPr="00FD6FF2" w:rsidRDefault="00A2359B" w:rsidP="00A2359B">
      <w:pPr>
        <w:pStyle w:val="HTMLconformatoprevio"/>
        <w:shd w:val="clear" w:color="auto" w:fill="F7F7F7"/>
        <w:wordWrap w:val="0"/>
        <w:rPr>
          <w:color w:val="333333"/>
          <w:sz w:val="21"/>
          <w:szCs w:val="21"/>
          <w:lang w:val="en-US"/>
          <w:rPrChange w:id="3696" w:author="Edwin Villanueva Talavera" w:date="2019-06-02T11:17:00Z">
            <w:rPr>
              <w:color w:val="333333"/>
              <w:sz w:val="21"/>
              <w:szCs w:val="21"/>
            </w:rPr>
          </w:rPrChange>
        </w:rPr>
      </w:pPr>
      <w:r w:rsidRPr="00FD6FF2">
        <w:rPr>
          <w:color w:val="333333"/>
          <w:sz w:val="21"/>
          <w:szCs w:val="21"/>
          <w:lang w:val="en-US"/>
          <w:rPrChange w:id="3697" w:author="Edwin Villanueva Talavera" w:date="2019-06-02T11:17:00Z">
            <w:rPr>
              <w:color w:val="333333"/>
              <w:sz w:val="21"/>
              <w:szCs w:val="21"/>
            </w:rPr>
          </w:rPrChange>
        </w:rPr>
        <w:t xml:space="preserve">        </w:t>
      </w:r>
      <w:r w:rsidRPr="00FD6FF2">
        <w:rPr>
          <w:rStyle w:val="k"/>
          <w:b/>
          <w:bCs/>
          <w:color w:val="008000"/>
          <w:sz w:val="21"/>
          <w:szCs w:val="21"/>
          <w:lang w:val="en-US"/>
          <w:rPrChange w:id="3698" w:author="Edwin Villanueva Talavera" w:date="2019-06-02T11:17:00Z">
            <w:rPr>
              <w:rStyle w:val="k"/>
              <w:b/>
              <w:bCs/>
              <w:color w:val="008000"/>
              <w:sz w:val="21"/>
              <w:szCs w:val="21"/>
            </w:rPr>
          </w:rPrChange>
        </w:rPr>
        <w:t>if</w:t>
      </w:r>
      <w:r w:rsidRPr="00FD6FF2">
        <w:rPr>
          <w:color w:val="333333"/>
          <w:sz w:val="21"/>
          <w:szCs w:val="21"/>
          <w:lang w:val="en-US"/>
          <w:rPrChange w:id="3699" w:author="Edwin Villanueva Talavera" w:date="2019-06-02T11:17:00Z">
            <w:rPr>
              <w:color w:val="333333"/>
              <w:sz w:val="21"/>
              <w:szCs w:val="21"/>
            </w:rPr>
          </w:rPrChange>
        </w:rPr>
        <w:t xml:space="preserve"> </w:t>
      </w:r>
      <w:r w:rsidRPr="00FD6FF2">
        <w:rPr>
          <w:rStyle w:val="n"/>
          <w:color w:val="333333"/>
          <w:sz w:val="21"/>
          <w:szCs w:val="21"/>
          <w:lang w:val="en-US"/>
          <w:rPrChange w:id="3700"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701"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02" w:author="Edwin Villanueva Talavera" w:date="2019-06-02T11:17:00Z">
            <w:rPr>
              <w:rStyle w:val="n"/>
              <w:color w:val="333333"/>
              <w:sz w:val="21"/>
              <w:szCs w:val="21"/>
            </w:rPr>
          </w:rPrChange>
        </w:rPr>
        <w:t>startswith</w:t>
      </w:r>
      <w:r w:rsidRPr="00FD6FF2">
        <w:rPr>
          <w:rStyle w:val="p"/>
          <w:color w:val="333333"/>
          <w:sz w:val="21"/>
          <w:szCs w:val="21"/>
          <w:lang w:val="en-US"/>
          <w:rPrChange w:id="3703"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704"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705" w:author="Edwin Villanueva Talavera" w:date="2019-06-02T11:17:00Z">
            <w:rPr>
              <w:rStyle w:val="p"/>
              <w:color w:val="333333"/>
              <w:sz w:val="21"/>
              <w:szCs w:val="21"/>
            </w:rPr>
          </w:rPrChange>
        </w:rPr>
        <w:t>):</w:t>
      </w:r>
    </w:p>
    <w:p w14:paraId="4999AF76"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706" w:author="Edwin Villanueva Talavera" w:date="2019-06-02T11:17:00Z">
            <w:rPr>
              <w:color w:val="333333"/>
              <w:sz w:val="21"/>
              <w:szCs w:val="21"/>
            </w:rPr>
          </w:rPrChange>
        </w:rPr>
        <w:t xml:space="preserve">            </w:t>
      </w:r>
      <w:r w:rsidRPr="00FD6FF2">
        <w:rPr>
          <w:rStyle w:val="k"/>
          <w:b/>
          <w:bCs/>
          <w:color w:val="008000"/>
          <w:sz w:val="21"/>
          <w:szCs w:val="21"/>
          <w:lang w:val="en-US"/>
          <w:rPrChange w:id="3707" w:author="Edwin Villanueva Talavera" w:date="2019-06-02T11:17:00Z">
            <w:rPr>
              <w:rStyle w:val="k"/>
              <w:b/>
              <w:bCs/>
              <w:color w:val="008000"/>
              <w:sz w:val="21"/>
              <w:szCs w:val="21"/>
            </w:rPr>
          </w:rPrChange>
        </w:rPr>
        <w:t>if</w:t>
      </w:r>
      <w:r w:rsidRPr="00FD6FF2">
        <w:rPr>
          <w:color w:val="333333"/>
          <w:sz w:val="21"/>
          <w:szCs w:val="21"/>
          <w:lang w:val="en-US"/>
          <w:rPrChange w:id="3708" w:author="Edwin Villanueva Talavera" w:date="2019-06-02T11:17:00Z">
            <w:rPr>
              <w:color w:val="333333"/>
              <w:sz w:val="21"/>
              <w:szCs w:val="21"/>
            </w:rPr>
          </w:rPrChange>
        </w:rPr>
        <w:t xml:space="preserve"> </w:t>
      </w:r>
      <w:r w:rsidRPr="00FD6FF2">
        <w:rPr>
          <w:rStyle w:val="n"/>
          <w:color w:val="333333"/>
          <w:sz w:val="21"/>
          <w:szCs w:val="21"/>
          <w:lang w:val="en-US"/>
          <w:rPrChange w:id="3709" w:author="Edwin Villanueva Talavera" w:date="2019-06-02T11:17:00Z">
            <w:rPr>
              <w:rStyle w:val="n"/>
              <w:color w:val="333333"/>
              <w:sz w:val="21"/>
              <w:szCs w:val="21"/>
            </w:rPr>
          </w:rPrChange>
        </w:rPr>
        <w:t>secuencia</w:t>
      </w:r>
      <w:r w:rsidRPr="00FD6FF2">
        <w:rPr>
          <w:color w:val="333333"/>
          <w:sz w:val="21"/>
          <w:szCs w:val="21"/>
          <w:lang w:val="en-US"/>
          <w:rPrChange w:id="3710"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11"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12" w:author="Edwin Villanueva Talavera" w:date="2019-06-02T11:17:00Z">
            <w:rPr>
              <w:color w:val="333333"/>
              <w:sz w:val="21"/>
              <w:szCs w:val="21"/>
            </w:rPr>
          </w:rPrChange>
        </w:rPr>
        <w:t xml:space="preserve"> </w:t>
      </w:r>
      <w:r>
        <w:rPr>
          <w:rStyle w:val="s2"/>
          <w:rFonts w:eastAsiaTheme="majorEastAsia"/>
          <w:color w:val="BA2121"/>
          <w:sz w:val="21"/>
          <w:szCs w:val="21"/>
        </w:rPr>
        <w:t>""</w:t>
      </w:r>
      <w:r>
        <w:rPr>
          <w:rStyle w:val="p"/>
          <w:color w:val="333333"/>
          <w:sz w:val="21"/>
          <w:szCs w:val="21"/>
        </w:rPr>
        <w:t>:</w:t>
      </w:r>
    </w:p>
    <w:p w14:paraId="27ED2BB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50B3E4C0" w14:textId="77777777" w:rsidR="00A2359B" w:rsidRPr="00FD6FF2" w:rsidRDefault="00A2359B" w:rsidP="00A2359B">
      <w:pPr>
        <w:pStyle w:val="HTMLconformatoprevio"/>
        <w:shd w:val="clear" w:color="auto" w:fill="F7F7F7"/>
        <w:wordWrap w:val="0"/>
        <w:rPr>
          <w:color w:val="333333"/>
          <w:sz w:val="21"/>
          <w:szCs w:val="21"/>
          <w:lang w:val="en-US"/>
          <w:rPrChange w:id="3713"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3714" w:author="Edwin Villanueva Talavera" w:date="2019-06-02T11:17:00Z">
            <w:rPr>
              <w:rStyle w:val="n"/>
              <w:color w:val="333333"/>
              <w:sz w:val="21"/>
              <w:szCs w:val="21"/>
            </w:rPr>
          </w:rPrChange>
        </w:rPr>
        <w:t>secuencia</w:t>
      </w:r>
      <w:r w:rsidRPr="00FD6FF2">
        <w:rPr>
          <w:color w:val="333333"/>
          <w:sz w:val="21"/>
          <w:szCs w:val="21"/>
          <w:lang w:val="en-US"/>
          <w:rPrChange w:id="3715"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16"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17" w:author="Edwin Villanueva Talavera" w:date="2019-06-02T11:17:00Z">
            <w:rPr>
              <w:color w:val="333333"/>
              <w:sz w:val="21"/>
              <w:szCs w:val="21"/>
            </w:rPr>
          </w:rPrChange>
        </w:rPr>
        <w:t xml:space="preserve"> </w:t>
      </w:r>
      <w:r w:rsidRPr="00FD6FF2">
        <w:rPr>
          <w:rStyle w:val="s2"/>
          <w:rFonts w:eastAsiaTheme="majorEastAsia"/>
          <w:color w:val="BA2121"/>
          <w:sz w:val="21"/>
          <w:szCs w:val="21"/>
          <w:lang w:val="en-US"/>
          <w:rPrChange w:id="3718" w:author="Edwin Villanueva Talavera" w:date="2019-06-02T11:17:00Z">
            <w:rPr>
              <w:rStyle w:val="s2"/>
              <w:rFonts w:eastAsiaTheme="majorEastAsia"/>
              <w:color w:val="BA2121"/>
              <w:sz w:val="21"/>
              <w:szCs w:val="21"/>
            </w:rPr>
          </w:rPrChange>
        </w:rPr>
        <w:t>""</w:t>
      </w:r>
    </w:p>
    <w:p w14:paraId="205B7397" w14:textId="77777777" w:rsidR="00A2359B" w:rsidRPr="00FD6FF2" w:rsidRDefault="00A2359B" w:rsidP="00A2359B">
      <w:pPr>
        <w:pStyle w:val="HTMLconformatoprevio"/>
        <w:shd w:val="clear" w:color="auto" w:fill="F7F7F7"/>
        <w:wordWrap w:val="0"/>
        <w:rPr>
          <w:color w:val="333333"/>
          <w:sz w:val="21"/>
          <w:szCs w:val="21"/>
          <w:lang w:val="en-US"/>
          <w:rPrChange w:id="3719" w:author="Edwin Villanueva Talavera" w:date="2019-06-02T11:17:00Z">
            <w:rPr>
              <w:color w:val="333333"/>
              <w:sz w:val="21"/>
              <w:szCs w:val="21"/>
            </w:rPr>
          </w:rPrChange>
        </w:rPr>
      </w:pPr>
      <w:r w:rsidRPr="00FD6FF2">
        <w:rPr>
          <w:color w:val="333333"/>
          <w:sz w:val="21"/>
          <w:szCs w:val="21"/>
          <w:lang w:val="en-US"/>
          <w:rPrChange w:id="3720" w:author="Edwin Villanueva Talavera" w:date="2019-06-02T11:17:00Z">
            <w:rPr>
              <w:color w:val="333333"/>
              <w:sz w:val="21"/>
              <w:szCs w:val="21"/>
            </w:rPr>
          </w:rPrChange>
        </w:rPr>
        <w:t xml:space="preserve">                </w:t>
      </w:r>
      <w:r w:rsidRPr="00FD6FF2">
        <w:rPr>
          <w:rStyle w:val="n"/>
          <w:color w:val="333333"/>
          <w:sz w:val="21"/>
          <w:szCs w:val="21"/>
          <w:lang w:val="en-US"/>
          <w:rPrChange w:id="3721" w:author="Edwin Villanueva Talavera" w:date="2019-06-02T11:17:00Z">
            <w:rPr>
              <w:rStyle w:val="n"/>
              <w:color w:val="333333"/>
              <w:sz w:val="21"/>
              <w:szCs w:val="21"/>
            </w:rPr>
          </w:rPrChange>
        </w:rPr>
        <w:t>limite</w:t>
      </w:r>
      <w:r w:rsidRPr="00FD6FF2">
        <w:rPr>
          <w:color w:val="333333"/>
          <w:sz w:val="21"/>
          <w:szCs w:val="21"/>
          <w:lang w:val="en-US"/>
          <w:rPrChange w:id="3722"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23"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24" w:author="Edwin Villanueva Talavera" w:date="2019-06-02T11:17:00Z">
            <w:rPr>
              <w:color w:val="333333"/>
              <w:sz w:val="21"/>
              <w:szCs w:val="21"/>
            </w:rPr>
          </w:rPrChange>
        </w:rPr>
        <w:t xml:space="preserve"> </w:t>
      </w:r>
      <w:r w:rsidRPr="00FD6FF2">
        <w:rPr>
          <w:rStyle w:val="mi"/>
          <w:color w:val="666666"/>
          <w:sz w:val="21"/>
          <w:szCs w:val="21"/>
          <w:lang w:val="en-US"/>
          <w:rPrChange w:id="3725" w:author="Edwin Villanueva Talavera" w:date="2019-06-02T11:17:00Z">
            <w:rPr>
              <w:rStyle w:val="mi"/>
              <w:color w:val="666666"/>
              <w:sz w:val="21"/>
              <w:szCs w:val="21"/>
            </w:rPr>
          </w:rPrChange>
        </w:rPr>
        <w:t>1</w:t>
      </w:r>
    </w:p>
    <w:p w14:paraId="6F6E3986" w14:textId="77777777" w:rsidR="00A2359B" w:rsidRPr="00FD6FF2" w:rsidRDefault="00A2359B" w:rsidP="00A2359B">
      <w:pPr>
        <w:pStyle w:val="HTMLconformatoprevio"/>
        <w:shd w:val="clear" w:color="auto" w:fill="F7F7F7"/>
        <w:wordWrap w:val="0"/>
        <w:rPr>
          <w:color w:val="333333"/>
          <w:sz w:val="21"/>
          <w:szCs w:val="21"/>
          <w:lang w:val="en-US"/>
          <w:rPrChange w:id="3726" w:author="Edwin Villanueva Talavera" w:date="2019-06-02T11:17:00Z">
            <w:rPr>
              <w:color w:val="333333"/>
              <w:sz w:val="21"/>
              <w:szCs w:val="21"/>
            </w:rPr>
          </w:rPrChange>
        </w:rPr>
      </w:pPr>
      <w:r w:rsidRPr="00FD6FF2">
        <w:rPr>
          <w:color w:val="333333"/>
          <w:sz w:val="21"/>
          <w:szCs w:val="21"/>
          <w:lang w:val="en-US"/>
          <w:rPrChange w:id="3727" w:author="Edwin Villanueva Talavera" w:date="2019-06-02T11:17:00Z">
            <w:rPr>
              <w:color w:val="333333"/>
              <w:sz w:val="21"/>
              <w:szCs w:val="21"/>
            </w:rPr>
          </w:rPrChange>
        </w:rPr>
        <w:t xml:space="preserve">                </w:t>
      </w:r>
      <w:r w:rsidRPr="00FD6FF2">
        <w:rPr>
          <w:rStyle w:val="k"/>
          <w:b/>
          <w:bCs/>
          <w:color w:val="008000"/>
          <w:sz w:val="21"/>
          <w:szCs w:val="21"/>
          <w:lang w:val="en-US"/>
          <w:rPrChange w:id="3728" w:author="Edwin Villanueva Talavera" w:date="2019-06-02T11:17:00Z">
            <w:rPr>
              <w:rStyle w:val="k"/>
              <w:b/>
              <w:bCs/>
              <w:color w:val="008000"/>
              <w:sz w:val="21"/>
              <w:szCs w:val="21"/>
            </w:rPr>
          </w:rPrChange>
        </w:rPr>
        <w:t>if</w:t>
      </w:r>
      <w:r w:rsidRPr="00FD6FF2">
        <w:rPr>
          <w:color w:val="333333"/>
          <w:sz w:val="21"/>
          <w:szCs w:val="21"/>
          <w:lang w:val="en-US"/>
          <w:rPrChange w:id="3729" w:author="Edwin Villanueva Talavera" w:date="2019-06-02T11:17:00Z">
            <w:rPr>
              <w:color w:val="333333"/>
              <w:sz w:val="21"/>
              <w:szCs w:val="21"/>
            </w:rPr>
          </w:rPrChange>
        </w:rPr>
        <w:t xml:space="preserve"> </w:t>
      </w:r>
      <w:r w:rsidRPr="00FD6FF2">
        <w:rPr>
          <w:rStyle w:val="n"/>
          <w:color w:val="333333"/>
          <w:sz w:val="21"/>
          <w:szCs w:val="21"/>
          <w:lang w:val="en-US"/>
          <w:rPrChange w:id="3730" w:author="Edwin Villanueva Talavera" w:date="2019-06-02T11:17:00Z">
            <w:rPr>
              <w:rStyle w:val="n"/>
              <w:color w:val="333333"/>
              <w:sz w:val="21"/>
              <w:szCs w:val="21"/>
            </w:rPr>
          </w:rPrChange>
        </w:rPr>
        <w:t>limite</w:t>
      </w:r>
      <w:r w:rsidRPr="00FD6FF2">
        <w:rPr>
          <w:color w:val="333333"/>
          <w:sz w:val="21"/>
          <w:szCs w:val="21"/>
          <w:lang w:val="en-US"/>
          <w:rPrChange w:id="3731"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32"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33" w:author="Edwin Villanueva Talavera" w:date="2019-06-02T11:17:00Z">
            <w:rPr>
              <w:color w:val="333333"/>
              <w:sz w:val="21"/>
              <w:szCs w:val="21"/>
            </w:rPr>
          </w:rPrChange>
        </w:rPr>
        <w:t xml:space="preserve"> </w:t>
      </w:r>
      <w:r w:rsidRPr="00FD6FF2">
        <w:rPr>
          <w:rStyle w:val="mi"/>
          <w:color w:val="666666"/>
          <w:sz w:val="21"/>
          <w:szCs w:val="21"/>
          <w:lang w:val="en-US"/>
          <w:rPrChange w:id="3734" w:author="Edwin Villanueva Talavera" w:date="2019-06-02T11:17:00Z">
            <w:rPr>
              <w:rStyle w:val="mi"/>
              <w:color w:val="666666"/>
              <w:sz w:val="21"/>
              <w:szCs w:val="21"/>
            </w:rPr>
          </w:rPrChange>
        </w:rPr>
        <w:t>0</w:t>
      </w:r>
      <w:r w:rsidRPr="00FD6FF2">
        <w:rPr>
          <w:rStyle w:val="p"/>
          <w:color w:val="333333"/>
          <w:sz w:val="21"/>
          <w:szCs w:val="21"/>
          <w:lang w:val="en-US"/>
          <w:rPrChange w:id="3735" w:author="Edwin Villanueva Talavera" w:date="2019-06-02T11:17:00Z">
            <w:rPr>
              <w:rStyle w:val="p"/>
              <w:color w:val="333333"/>
              <w:sz w:val="21"/>
              <w:szCs w:val="21"/>
            </w:rPr>
          </w:rPrChange>
        </w:rPr>
        <w:t>:</w:t>
      </w:r>
    </w:p>
    <w:p w14:paraId="72A1C96E" w14:textId="77777777" w:rsidR="00A2359B" w:rsidRPr="00FD6FF2" w:rsidRDefault="00A2359B" w:rsidP="00A2359B">
      <w:pPr>
        <w:pStyle w:val="HTMLconformatoprevio"/>
        <w:shd w:val="clear" w:color="auto" w:fill="F7F7F7"/>
        <w:wordWrap w:val="0"/>
        <w:rPr>
          <w:color w:val="333333"/>
          <w:sz w:val="21"/>
          <w:szCs w:val="21"/>
          <w:lang w:val="en-US"/>
          <w:rPrChange w:id="3736" w:author="Edwin Villanueva Talavera" w:date="2019-06-02T11:17:00Z">
            <w:rPr>
              <w:color w:val="333333"/>
              <w:sz w:val="21"/>
              <w:szCs w:val="21"/>
            </w:rPr>
          </w:rPrChange>
        </w:rPr>
      </w:pPr>
      <w:r w:rsidRPr="00FD6FF2">
        <w:rPr>
          <w:color w:val="333333"/>
          <w:sz w:val="21"/>
          <w:szCs w:val="21"/>
          <w:lang w:val="en-US"/>
          <w:rPrChange w:id="3737" w:author="Edwin Villanueva Talavera" w:date="2019-06-02T11:17:00Z">
            <w:rPr>
              <w:color w:val="333333"/>
              <w:sz w:val="21"/>
              <w:szCs w:val="21"/>
            </w:rPr>
          </w:rPrChange>
        </w:rPr>
        <w:t xml:space="preserve">                    </w:t>
      </w:r>
      <w:r w:rsidRPr="00FD6FF2">
        <w:rPr>
          <w:rStyle w:val="k"/>
          <w:b/>
          <w:bCs/>
          <w:color w:val="008000"/>
          <w:sz w:val="21"/>
          <w:szCs w:val="21"/>
          <w:lang w:val="en-US"/>
          <w:rPrChange w:id="3738" w:author="Edwin Villanueva Talavera" w:date="2019-06-02T11:17:00Z">
            <w:rPr>
              <w:rStyle w:val="k"/>
              <w:b/>
              <w:bCs/>
              <w:color w:val="008000"/>
              <w:sz w:val="21"/>
              <w:szCs w:val="21"/>
            </w:rPr>
          </w:rPrChange>
        </w:rPr>
        <w:t>break</w:t>
      </w:r>
    </w:p>
    <w:p w14:paraId="43B975A0" w14:textId="77777777" w:rsidR="00A2359B" w:rsidRPr="00FD6FF2" w:rsidRDefault="00A2359B" w:rsidP="00A2359B">
      <w:pPr>
        <w:pStyle w:val="HTMLconformatoprevio"/>
        <w:shd w:val="clear" w:color="auto" w:fill="F7F7F7"/>
        <w:wordWrap w:val="0"/>
        <w:rPr>
          <w:color w:val="333333"/>
          <w:sz w:val="21"/>
          <w:szCs w:val="21"/>
          <w:lang w:val="en-US"/>
          <w:rPrChange w:id="3739" w:author="Edwin Villanueva Talavera" w:date="2019-06-02T11:17:00Z">
            <w:rPr>
              <w:color w:val="333333"/>
              <w:sz w:val="21"/>
              <w:szCs w:val="21"/>
            </w:rPr>
          </w:rPrChange>
        </w:rPr>
      </w:pPr>
      <w:r w:rsidRPr="00FD6FF2">
        <w:rPr>
          <w:color w:val="333333"/>
          <w:sz w:val="21"/>
          <w:szCs w:val="21"/>
          <w:lang w:val="en-US"/>
          <w:rPrChange w:id="3740" w:author="Edwin Villanueva Talavera" w:date="2019-06-02T11:17:00Z">
            <w:rPr>
              <w:color w:val="333333"/>
              <w:sz w:val="21"/>
              <w:szCs w:val="21"/>
            </w:rPr>
          </w:rPrChange>
        </w:rPr>
        <w:t xml:space="preserve">            </w:t>
      </w:r>
      <w:r w:rsidRPr="00FD6FF2">
        <w:rPr>
          <w:rStyle w:val="n"/>
          <w:color w:val="333333"/>
          <w:sz w:val="21"/>
          <w:szCs w:val="21"/>
          <w:lang w:val="en-US"/>
          <w:rPrChange w:id="3741" w:author="Edwin Villanueva Talavera" w:date="2019-06-02T11:17:00Z">
            <w:rPr>
              <w:rStyle w:val="n"/>
              <w:color w:val="333333"/>
              <w:sz w:val="21"/>
              <w:szCs w:val="21"/>
            </w:rPr>
          </w:rPrChange>
        </w:rPr>
        <w:t>cod_secuencia</w:t>
      </w:r>
      <w:r w:rsidRPr="00FD6FF2">
        <w:rPr>
          <w:color w:val="333333"/>
          <w:sz w:val="21"/>
          <w:szCs w:val="21"/>
          <w:lang w:val="en-US"/>
          <w:rPrChange w:id="3742" w:author="Edwin Villanueva Talavera" w:date="2019-06-02T11:17:00Z">
            <w:rPr>
              <w:color w:val="333333"/>
              <w:sz w:val="21"/>
              <w:szCs w:val="21"/>
            </w:rPr>
          </w:rPrChange>
        </w:rPr>
        <w:t xml:space="preserve"> </w:t>
      </w:r>
      <w:r w:rsidRPr="00FD6FF2">
        <w:rPr>
          <w:rStyle w:val="o"/>
          <w:rFonts w:eastAsiaTheme="majorEastAsia"/>
          <w:color w:val="666666"/>
          <w:sz w:val="21"/>
          <w:szCs w:val="21"/>
          <w:lang w:val="en-US"/>
          <w:rPrChange w:id="3743" w:author="Edwin Villanueva Talavera" w:date="2019-06-02T11:17:00Z">
            <w:rPr>
              <w:rStyle w:val="o"/>
              <w:rFonts w:eastAsiaTheme="majorEastAsia"/>
              <w:color w:val="666666"/>
              <w:sz w:val="21"/>
              <w:szCs w:val="21"/>
            </w:rPr>
          </w:rPrChange>
        </w:rPr>
        <w:t>=</w:t>
      </w:r>
      <w:r w:rsidRPr="00FD6FF2">
        <w:rPr>
          <w:color w:val="333333"/>
          <w:sz w:val="21"/>
          <w:szCs w:val="21"/>
          <w:lang w:val="en-US"/>
          <w:rPrChange w:id="3744" w:author="Edwin Villanueva Talavera" w:date="2019-06-02T11:17:00Z">
            <w:rPr>
              <w:color w:val="333333"/>
              <w:sz w:val="21"/>
              <w:szCs w:val="21"/>
            </w:rPr>
          </w:rPrChange>
        </w:rPr>
        <w:t xml:space="preserve"> </w:t>
      </w:r>
      <w:r w:rsidRPr="00FD6FF2">
        <w:rPr>
          <w:rStyle w:val="n"/>
          <w:color w:val="333333"/>
          <w:sz w:val="21"/>
          <w:szCs w:val="21"/>
          <w:lang w:val="en-US"/>
          <w:rPrChange w:id="3745" w:author="Edwin Villanueva Talavera" w:date="2019-06-02T11:17:00Z">
            <w:rPr>
              <w:rStyle w:val="n"/>
              <w:color w:val="333333"/>
              <w:sz w:val="21"/>
              <w:szCs w:val="21"/>
            </w:rPr>
          </w:rPrChange>
        </w:rPr>
        <w:t>linea</w:t>
      </w:r>
      <w:r w:rsidRPr="00FD6FF2">
        <w:rPr>
          <w:rStyle w:val="o"/>
          <w:rFonts w:eastAsiaTheme="majorEastAsia"/>
          <w:color w:val="666666"/>
          <w:sz w:val="21"/>
          <w:szCs w:val="21"/>
          <w:lang w:val="en-US"/>
          <w:rPrChange w:id="3746"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47" w:author="Edwin Villanueva Talavera" w:date="2019-06-02T11:17:00Z">
            <w:rPr>
              <w:rStyle w:val="n"/>
              <w:color w:val="333333"/>
              <w:sz w:val="21"/>
              <w:szCs w:val="21"/>
            </w:rPr>
          </w:rPrChange>
        </w:rPr>
        <w:t>rstrip</w:t>
      </w:r>
      <w:r w:rsidRPr="00FD6FF2">
        <w:rPr>
          <w:rStyle w:val="p"/>
          <w:color w:val="333333"/>
          <w:sz w:val="21"/>
          <w:szCs w:val="21"/>
          <w:lang w:val="en-US"/>
          <w:rPrChange w:id="3748"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749" w:author="Edwin Villanueva Talavera" w:date="2019-06-02T11:17:00Z">
            <w:rPr>
              <w:rStyle w:val="s2"/>
              <w:rFonts w:eastAsiaTheme="majorEastAsia"/>
              <w:color w:val="BA2121"/>
              <w:sz w:val="21"/>
              <w:szCs w:val="21"/>
            </w:rPr>
          </w:rPrChange>
        </w:rPr>
        <w:t>"</w:t>
      </w:r>
      <w:r w:rsidRPr="00FD6FF2">
        <w:rPr>
          <w:rStyle w:val="se"/>
          <w:b/>
          <w:bCs/>
          <w:color w:val="BB6622"/>
          <w:sz w:val="21"/>
          <w:szCs w:val="21"/>
          <w:lang w:val="en-US"/>
          <w:rPrChange w:id="3750" w:author="Edwin Villanueva Talavera" w:date="2019-06-02T11:17:00Z">
            <w:rPr>
              <w:rStyle w:val="se"/>
              <w:b/>
              <w:bCs/>
              <w:color w:val="BB6622"/>
              <w:sz w:val="21"/>
              <w:szCs w:val="21"/>
            </w:rPr>
          </w:rPrChange>
        </w:rPr>
        <w:t>\n</w:t>
      </w:r>
      <w:r w:rsidRPr="00FD6FF2">
        <w:rPr>
          <w:rStyle w:val="s2"/>
          <w:rFonts w:eastAsiaTheme="majorEastAsia"/>
          <w:color w:val="BA2121"/>
          <w:sz w:val="21"/>
          <w:szCs w:val="21"/>
          <w:lang w:val="en-US"/>
          <w:rPrChange w:id="3751" w:author="Edwin Villanueva Talavera" w:date="2019-06-02T11:17:00Z">
            <w:rPr>
              <w:rStyle w:val="s2"/>
              <w:rFonts w:eastAsiaTheme="majorEastAsia"/>
              <w:color w:val="BA2121"/>
              <w:sz w:val="21"/>
              <w:szCs w:val="21"/>
            </w:rPr>
          </w:rPrChange>
        </w:rPr>
        <w:t>"</w:t>
      </w:r>
      <w:r w:rsidRPr="00FD6FF2">
        <w:rPr>
          <w:rStyle w:val="p"/>
          <w:color w:val="333333"/>
          <w:sz w:val="21"/>
          <w:szCs w:val="21"/>
          <w:lang w:val="en-US"/>
          <w:rPrChange w:id="3752"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753"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54" w:author="Edwin Villanueva Talavera" w:date="2019-06-02T11:17:00Z">
            <w:rPr>
              <w:rStyle w:val="n"/>
              <w:color w:val="333333"/>
              <w:sz w:val="21"/>
              <w:szCs w:val="21"/>
            </w:rPr>
          </w:rPrChange>
        </w:rPr>
        <w:t>lstrip</w:t>
      </w:r>
      <w:r w:rsidRPr="00FD6FF2">
        <w:rPr>
          <w:rStyle w:val="p"/>
          <w:color w:val="333333"/>
          <w:sz w:val="21"/>
          <w:szCs w:val="21"/>
          <w:lang w:val="en-US"/>
          <w:rPrChange w:id="3755" w:author="Edwin Villanueva Talavera" w:date="2019-06-02T11:17:00Z">
            <w:rPr>
              <w:rStyle w:val="p"/>
              <w:color w:val="333333"/>
              <w:sz w:val="21"/>
              <w:szCs w:val="21"/>
            </w:rPr>
          </w:rPrChange>
        </w:rPr>
        <w:t>(</w:t>
      </w:r>
      <w:r w:rsidRPr="00FD6FF2">
        <w:rPr>
          <w:rStyle w:val="s2"/>
          <w:rFonts w:eastAsiaTheme="majorEastAsia"/>
          <w:color w:val="BA2121"/>
          <w:sz w:val="21"/>
          <w:szCs w:val="21"/>
          <w:lang w:val="en-US"/>
          <w:rPrChange w:id="3756" w:author="Edwin Villanueva Talavera" w:date="2019-06-02T11:17:00Z">
            <w:rPr>
              <w:rStyle w:val="s2"/>
              <w:rFonts w:eastAsiaTheme="majorEastAsia"/>
              <w:color w:val="BA2121"/>
              <w:sz w:val="21"/>
              <w:szCs w:val="21"/>
            </w:rPr>
          </w:rPrChange>
        </w:rPr>
        <w:t>"&gt;"</w:t>
      </w:r>
      <w:r w:rsidRPr="00FD6FF2">
        <w:rPr>
          <w:rStyle w:val="p"/>
          <w:color w:val="333333"/>
          <w:sz w:val="21"/>
          <w:szCs w:val="21"/>
          <w:lang w:val="en-US"/>
          <w:rPrChange w:id="3757"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758"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59" w:author="Edwin Villanueva Talavera" w:date="2019-06-02T11:17:00Z">
            <w:rPr>
              <w:rStyle w:val="n"/>
              <w:color w:val="333333"/>
              <w:sz w:val="21"/>
              <w:szCs w:val="21"/>
            </w:rPr>
          </w:rPrChange>
        </w:rPr>
        <w:t>strip</w:t>
      </w:r>
      <w:r w:rsidRPr="00FD6FF2">
        <w:rPr>
          <w:rStyle w:val="p"/>
          <w:color w:val="333333"/>
          <w:sz w:val="21"/>
          <w:szCs w:val="21"/>
          <w:lang w:val="en-US"/>
          <w:rPrChange w:id="3760" w:author="Edwin Villanueva Talavera" w:date="2019-06-02T11:17:00Z">
            <w:rPr>
              <w:rStyle w:val="p"/>
              <w:color w:val="333333"/>
              <w:sz w:val="21"/>
              <w:szCs w:val="21"/>
            </w:rPr>
          </w:rPrChange>
        </w:rPr>
        <w:t>()</w:t>
      </w:r>
      <w:r w:rsidRPr="00FD6FF2">
        <w:rPr>
          <w:rStyle w:val="o"/>
          <w:rFonts w:eastAsiaTheme="majorEastAsia"/>
          <w:color w:val="666666"/>
          <w:sz w:val="21"/>
          <w:szCs w:val="21"/>
          <w:lang w:val="en-US"/>
          <w:rPrChange w:id="3761" w:author="Edwin Villanueva Talavera" w:date="2019-06-02T11:17:00Z">
            <w:rPr>
              <w:rStyle w:val="o"/>
              <w:rFonts w:eastAsiaTheme="majorEastAsia"/>
              <w:color w:val="666666"/>
              <w:sz w:val="21"/>
              <w:szCs w:val="21"/>
            </w:rPr>
          </w:rPrChange>
        </w:rPr>
        <w:t>.</w:t>
      </w:r>
      <w:r w:rsidRPr="00FD6FF2">
        <w:rPr>
          <w:rStyle w:val="n"/>
          <w:color w:val="333333"/>
          <w:sz w:val="21"/>
          <w:szCs w:val="21"/>
          <w:lang w:val="en-US"/>
          <w:rPrChange w:id="3762" w:author="Edwin Villanueva Talavera" w:date="2019-06-02T11:17:00Z">
            <w:rPr>
              <w:rStyle w:val="n"/>
              <w:color w:val="333333"/>
              <w:sz w:val="21"/>
              <w:szCs w:val="21"/>
            </w:rPr>
          </w:rPrChange>
        </w:rPr>
        <w:t>upper</w:t>
      </w:r>
      <w:r w:rsidRPr="00FD6FF2">
        <w:rPr>
          <w:rStyle w:val="p"/>
          <w:color w:val="333333"/>
          <w:sz w:val="21"/>
          <w:szCs w:val="21"/>
          <w:lang w:val="en-US"/>
          <w:rPrChange w:id="3763" w:author="Edwin Villanueva Talavera" w:date="2019-06-02T11:17:00Z">
            <w:rPr>
              <w:rStyle w:val="p"/>
              <w:color w:val="333333"/>
              <w:sz w:val="21"/>
              <w:szCs w:val="21"/>
            </w:rPr>
          </w:rPrChange>
        </w:rPr>
        <w:t>()</w:t>
      </w:r>
    </w:p>
    <w:p w14:paraId="3CE24DEC" w14:textId="77777777" w:rsidR="00A2359B" w:rsidRDefault="00A2359B" w:rsidP="00A2359B">
      <w:pPr>
        <w:pStyle w:val="HTMLconformatoprevio"/>
        <w:shd w:val="clear" w:color="auto" w:fill="F7F7F7"/>
        <w:wordWrap w:val="0"/>
        <w:rPr>
          <w:color w:val="333333"/>
          <w:sz w:val="21"/>
          <w:szCs w:val="21"/>
        </w:rPr>
      </w:pPr>
      <w:r w:rsidRPr="00FD6FF2">
        <w:rPr>
          <w:color w:val="333333"/>
          <w:sz w:val="21"/>
          <w:szCs w:val="21"/>
          <w:lang w:val="en-US"/>
          <w:rPrChange w:id="3764" w:author="Edwin Villanueva Talavera" w:date="2019-06-02T11:17:00Z">
            <w:rPr>
              <w:color w:val="333333"/>
              <w:sz w:val="21"/>
              <w:szCs w:val="21"/>
            </w:rPr>
          </w:rPrChange>
        </w:rPr>
        <w:t xml:space="preserve">        </w:t>
      </w:r>
      <w:r>
        <w:rPr>
          <w:rStyle w:val="k"/>
          <w:b/>
          <w:bCs/>
          <w:color w:val="008000"/>
          <w:sz w:val="21"/>
          <w:szCs w:val="21"/>
        </w:rPr>
        <w:t>else</w:t>
      </w:r>
      <w:r>
        <w:rPr>
          <w:rStyle w:val="p"/>
          <w:color w:val="333333"/>
          <w:sz w:val="21"/>
          <w:szCs w:val="21"/>
        </w:rPr>
        <w:t>:</w:t>
      </w:r>
    </w:p>
    <w:p w14:paraId="50D4258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75B1BC1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if</w:t>
      </w: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3E89695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r>
        <w:rPr>
          <w:rStyle w:val="p"/>
          <w:color w:val="333333"/>
          <w:sz w:val="21"/>
          <w:szCs w:val="21"/>
        </w:rPr>
        <w:t>((</w:t>
      </w:r>
      <w:r>
        <w:rPr>
          <w:rStyle w:val="n"/>
          <w:color w:val="333333"/>
          <w:sz w:val="21"/>
          <w:szCs w:val="21"/>
        </w:rPr>
        <w:t>cod_secuencia</w:t>
      </w:r>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389BF8D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2A5303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rStyle w:val="o"/>
          <w:rFonts w:eastAsiaTheme="majorEastAsia"/>
          <w:color w:val="666666"/>
          <w:sz w:val="21"/>
          <w:szCs w:val="21"/>
        </w:rPr>
        <w:t>.</w:t>
      </w:r>
      <w:r>
        <w:rPr>
          <w:rStyle w:val="n"/>
          <w:color w:val="333333"/>
          <w:sz w:val="21"/>
          <w:szCs w:val="21"/>
        </w:rPr>
        <w:t>close</w:t>
      </w:r>
      <w:r>
        <w:rPr>
          <w:rStyle w:val="p"/>
          <w:color w:val="333333"/>
          <w:sz w:val="21"/>
          <w:szCs w:val="21"/>
        </w:rPr>
        <w:t>()</w:t>
      </w:r>
    </w:p>
    <w:p w14:paraId="263749A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return</w:t>
      </w:r>
      <w:r>
        <w:rPr>
          <w:color w:val="333333"/>
          <w:sz w:val="21"/>
          <w:szCs w:val="21"/>
        </w:rPr>
        <w:t xml:space="preserve"> </w:t>
      </w:r>
      <w:r>
        <w:rPr>
          <w:rStyle w:val="n"/>
          <w:color w:val="333333"/>
          <w:sz w:val="21"/>
          <w:szCs w:val="21"/>
        </w:rPr>
        <w:t>transcritos</w:t>
      </w:r>
    </w:p>
    <w:p w14:paraId="1C7B4E68" w14:textId="75FDC099"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37DCA536" w14:textId="0730821D" w:rsidR="00A2359B" w:rsidRDefault="00A2359B" w:rsidP="00A2359B">
      <w:pPr>
        <w:pStyle w:val="Ttulo2"/>
        <w:numPr>
          <w:ilvl w:val="0"/>
          <w:numId w:val="21"/>
        </w:numPr>
        <w:rPr>
          <w:noProof/>
        </w:rPr>
      </w:pPr>
      <w:bookmarkStart w:id="3765" w:name="_Ref10223503"/>
      <w:bookmarkStart w:id="3766" w:name="_Toc10327591"/>
      <w:r>
        <w:rPr>
          <w:noProof/>
        </w:rPr>
        <w:t>: Librería util_caracteristicas.py</w:t>
      </w:r>
      <w:bookmarkEnd w:id="3765"/>
      <w:bookmarkEnd w:id="3766"/>
    </w:p>
    <w:p w14:paraId="5F2E7E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15BB6D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525EF1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fasta</w:t>
      </w:r>
    </w:p>
    <w:p w14:paraId="1F5A49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from</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Bio.SeqUtils</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GC</w:t>
      </w:r>
    </w:p>
    <w:p w14:paraId="65C147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csv</w:t>
      </w:r>
    </w:p>
    <w:p w14:paraId="42F125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768"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37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3770"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37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3772"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3773" w:author="Edwin Villanueva Talavera" w:date="2019-06-02T11:17:00Z">
            <w:rPr>
              <w:rFonts w:ascii="Courier New" w:eastAsia="Times New Roman" w:hAnsi="Courier New" w:cs="Courier New"/>
              <w:color w:val="333333"/>
              <w:sz w:val="21"/>
              <w:szCs w:val="21"/>
              <w:lang w:eastAsia="es-PE"/>
            </w:rPr>
          </w:rPrChange>
        </w:rPr>
        <w:t xml:space="preserve"> dump, load</w:t>
      </w:r>
    </w:p>
    <w:p w14:paraId="384956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74" w:author="Edwin Villanueva Talavera" w:date="2019-06-02T11:17:00Z">
            <w:rPr>
              <w:rFonts w:ascii="Courier New" w:eastAsia="Times New Roman" w:hAnsi="Courier New" w:cs="Courier New"/>
              <w:color w:val="333333"/>
              <w:sz w:val="21"/>
              <w:szCs w:val="21"/>
              <w:lang w:eastAsia="es-PE"/>
            </w:rPr>
          </w:rPrChange>
        </w:rPr>
      </w:pPr>
    </w:p>
    <w:p w14:paraId="707655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77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7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778" w:author="Edwin Villanueva Talavera" w:date="2019-06-02T11:17:00Z">
            <w:rPr>
              <w:rFonts w:ascii="Courier New" w:eastAsia="Times New Roman" w:hAnsi="Courier New" w:cs="Courier New"/>
              <w:color w:val="0000FF"/>
              <w:sz w:val="21"/>
              <w:szCs w:val="21"/>
              <w:lang w:eastAsia="es-PE"/>
            </w:rPr>
          </w:rPrChange>
        </w:rPr>
        <w:t>generar_modelo_CPAT</w:t>
      </w:r>
      <w:r w:rsidRPr="00FD6FF2">
        <w:rPr>
          <w:rFonts w:ascii="Courier New" w:eastAsia="Times New Roman" w:hAnsi="Courier New" w:cs="Courier New"/>
          <w:color w:val="333333"/>
          <w:sz w:val="21"/>
          <w:szCs w:val="21"/>
          <w:lang w:val="en-US" w:eastAsia="es-PE"/>
          <w:rPrChange w:id="3779" w:author="Edwin Villanueva Talavera" w:date="2019-06-02T11:17:00Z">
            <w:rPr>
              <w:rFonts w:ascii="Courier New" w:eastAsia="Times New Roman" w:hAnsi="Courier New" w:cs="Courier New"/>
              <w:color w:val="333333"/>
              <w:sz w:val="21"/>
              <w:szCs w:val="21"/>
              <w:lang w:eastAsia="es-PE"/>
            </w:rPr>
          </w:rPrChange>
        </w:rPr>
        <w:t>(archivo_lncRNA, archivo_PCT, archivo_CDS, carpeta_cpat):</w:t>
      </w:r>
    </w:p>
    <w:p w14:paraId="06C2002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81" w:author="Edwin Villanueva Talavera" w:date="2019-06-02T11:17:00Z">
            <w:rPr>
              <w:rFonts w:ascii="Courier New" w:eastAsia="Times New Roman" w:hAnsi="Courier New" w:cs="Courier New"/>
              <w:color w:val="333333"/>
              <w:sz w:val="21"/>
              <w:szCs w:val="21"/>
              <w:lang w:eastAsia="es-PE"/>
            </w:rPr>
          </w:rPrChange>
        </w:rPr>
        <w:t xml:space="preserve">    _generar_modelo_CPAT_hexamer(archivo_lncRNA, archivo_CDS, carpeta_cpat)</w:t>
      </w:r>
    </w:p>
    <w:p w14:paraId="5B8DA3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83" w:author="Edwin Villanueva Talavera" w:date="2019-06-02T11:17:00Z">
            <w:rPr>
              <w:rFonts w:ascii="Courier New" w:eastAsia="Times New Roman" w:hAnsi="Courier New" w:cs="Courier New"/>
              <w:color w:val="333333"/>
              <w:sz w:val="21"/>
              <w:szCs w:val="21"/>
              <w:lang w:eastAsia="es-PE"/>
            </w:rPr>
          </w:rPrChange>
        </w:rPr>
        <w:t xml:space="preserve">    _generar_modelo_CPAT_logit(archivo_lncRNA, archivo_PCT, carpeta_cpat)</w:t>
      </w:r>
    </w:p>
    <w:p w14:paraId="63D4A6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4" w:author="Edwin Villanueva Talavera" w:date="2019-06-02T11:17:00Z">
            <w:rPr>
              <w:rFonts w:ascii="Courier New" w:eastAsia="Times New Roman" w:hAnsi="Courier New" w:cs="Courier New"/>
              <w:color w:val="333333"/>
              <w:sz w:val="21"/>
              <w:szCs w:val="21"/>
              <w:lang w:eastAsia="es-PE"/>
            </w:rPr>
          </w:rPrChange>
        </w:rPr>
      </w:pPr>
    </w:p>
    <w:p w14:paraId="7015018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78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7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788" w:author="Edwin Villanueva Talavera" w:date="2019-06-02T11:17:00Z">
            <w:rPr>
              <w:rFonts w:ascii="Courier New" w:eastAsia="Times New Roman" w:hAnsi="Courier New" w:cs="Courier New"/>
              <w:color w:val="0000FF"/>
              <w:sz w:val="21"/>
              <w:szCs w:val="21"/>
              <w:lang w:eastAsia="es-PE"/>
            </w:rPr>
          </w:rPrChange>
        </w:rPr>
        <w:t>_generar_modelo_CPAT_hexamer</w:t>
      </w:r>
      <w:r w:rsidRPr="00FD6FF2">
        <w:rPr>
          <w:rFonts w:ascii="Courier New" w:eastAsia="Times New Roman" w:hAnsi="Courier New" w:cs="Courier New"/>
          <w:color w:val="333333"/>
          <w:sz w:val="21"/>
          <w:szCs w:val="21"/>
          <w:lang w:val="en-US" w:eastAsia="es-PE"/>
          <w:rPrChange w:id="3789" w:author="Edwin Villanueva Talavera" w:date="2019-06-02T11:17:00Z">
            <w:rPr>
              <w:rFonts w:ascii="Courier New" w:eastAsia="Times New Roman" w:hAnsi="Courier New" w:cs="Courier New"/>
              <w:color w:val="333333"/>
              <w:sz w:val="21"/>
              <w:szCs w:val="21"/>
              <w:lang w:eastAsia="es-PE"/>
            </w:rPr>
          </w:rPrChange>
        </w:rPr>
        <w:t>(archivo_lncRNA, archivo_CDS, carpeta_cpat):</w:t>
      </w:r>
    </w:p>
    <w:p w14:paraId="70E794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91"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37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7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794" w:author="Edwin Villanueva Talavera" w:date="2019-06-02T11:17:00Z">
            <w:rPr>
              <w:rFonts w:ascii="Courier New" w:eastAsia="Times New Roman" w:hAnsi="Courier New" w:cs="Courier New"/>
              <w:color w:val="BA2121"/>
              <w:sz w:val="21"/>
              <w:szCs w:val="21"/>
              <w:lang w:eastAsia="es-PE"/>
            </w:rPr>
          </w:rPrChange>
        </w:rPr>
        <w:t>"~/anaconda3/bin/make_hexamer_tab.py"</w:t>
      </w:r>
    </w:p>
    <w:p w14:paraId="7F2C1B7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7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796" w:author="Edwin Villanueva Talavera" w:date="2019-06-02T11:17:00Z">
            <w:rPr>
              <w:rFonts w:ascii="Courier New" w:eastAsia="Times New Roman" w:hAnsi="Courier New" w:cs="Courier New"/>
              <w:color w:val="333333"/>
              <w:sz w:val="21"/>
              <w:szCs w:val="21"/>
              <w:lang w:eastAsia="es-PE"/>
            </w:rPr>
          </w:rPrChange>
        </w:rPr>
        <w:t xml:space="preserve">    fasta_cds </w:t>
      </w:r>
      <w:r w:rsidRPr="00FD6FF2">
        <w:rPr>
          <w:rFonts w:ascii="Courier New" w:eastAsia="Times New Roman" w:hAnsi="Courier New" w:cs="Courier New"/>
          <w:color w:val="666666"/>
          <w:sz w:val="21"/>
          <w:szCs w:val="21"/>
          <w:lang w:val="en-US" w:eastAsia="es-PE"/>
          <w:rPrChange w:id="37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7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79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02" w:author="Edwin Villanueva Talavera" w:date="2019-06-02T11:17:00Z">
            <w:rPr>
              <w:rFonts w:ascii="Courier New" w:eastAsia="Times New Roman" w:hAnsi="Courier New" w:cs="Courier New"/>
              <w:color w:val="333333"/>
              <w:sz w:val="21"/>
              <w:szCs w:val="21"/>
              <w:lang w:eastAsia="es-PE"/>
            </w:rPr>
          </w:rPrChange>
        </w:rPr>
        <w:t xml:space="preserve"> archivo_CDS </w:t>
      </w:r>
      <w:r w:rsidRPr="00FD6FF2">
        <w:rPr>
          <w:rFonts w:ascii="Courier New" w:eastAsia="Times New Roman" w:hAnsi="Courier New" w:cs="Courier New"/>
          <w:color w:val="666666"/>
          <w:sz w:val="21"/>
          <w:szCs w:val="21"/>
          <w:lang w:val="en-US" w:eastAsia="es-PE"/>
          <w:rPrChange w:id="38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0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06" w:author="Edwin Villanueva Talavera" w:date="2019-06-02T11:17:00Z">
            <w:rPr>
              <w:rFonts w:ascii="Courier New" w:eastAsia="Times New Roman" w:hAnsi="Courier New" w:cs="Courier New"/>
              <w:color w:val="333333"/>
              <w:sz w:val="21"/>
              <w:szCs w:val="21"/>
              <w:lang w:eastAsia="es-PE"/>
            </w:rPr>
          </w:rPrChange>
        </w:rPr>
        <w:t xml:space="preserve"> </w:t>
      </w:r>
    </w:p>
    <w:p w14:paraId="5A25DEE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08" w:author="Edwin Villanueva Talavera" w:date="2019-06-02T11:17:00Z">
            <w:rPr>
              <w:rFonts w:ascii="Courier New" w:eastAsia="Times New Roman" w:hAnsi="Courier New" w:cs="Courier New"/>
              <w:color w:val="333333"/>
              <w:sz w:val="21"/>
              <w:szCs w:val="21"/>
              <w:lang w:eastAsia="es-PE"/>
            </w:rPr>
          </w:rPrChange>
        </w:rPr>
        <w:t xml:space="preserve">    fasta_lncRNA </w:t>
      </w:r>
      <w:r w:rsidRPr="00FD6FF2">
        <w:rPr>
          <w:rFonts w:ascii="Courier New" w:eastAsia="Times New Roman" w:hAnsi="Courier New" w:cs="Courier New"/>
          <w:color w:val="666666"/>
          <w:sz w:val="21"/>
          <w:szCs w:val="21"/>
          <w:lang w:val="en-US" w:eastAsia="es-PE"/>
          <w:rPrChange w:id="38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1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4" w:author="Edwin Villanueva Talavera" w:date="2019-06-02T11:17:00Z">
            <w:rPr>
              <w:rFonts w:ascii="Courier New" w:eastAsia="Times New Roman" w:hAnsi="Courier New" w:cs="Courier New"/>
              <w:color w:val="333333"/>
              <w:sz w:val="21"/>
              <w:szCs w:val="21"/>
              <w:lang w:eastAsia="es-PE"/>
            </w:rPr>
          </w:rPrChange>
        </w:rPr>
        <w:t xml:space="preserve"> archivo_lncRNA </w:t>
      </w:r>
      <w:r w:rsidRPr="00FD6FF2">
        <w:rPr>
          <w:rFonts w:ascii="Courier New" w:eastAsia="Times New Roman" w:hAnsi="Courier New" w:cs="Courier New"/>
          <w:color w:val="666666"/>
          <w:sz w:val="21"/>
          <w:szCs w:val="21"/>
          <w:lang w:val="en-US" w:eastAsia="es-PE"/>
          <w:rPrChange w:id="38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17" w:author="Edwin Villanueva Talavera" w:date="2019-06-02T11:17:00Z">
            <w:rPr>
              <w:rFonts w:ascii="Courier New" w:eastAsia="Times New Roman" w:hAnsi="Courier New" w:cs="Courier New"/>
              <w:color w:val="BA2121"/>
              <w:sz w:val="21"/>
              <w:szCs w:val="21"/>
              <w:lang w:eastAsia="es-PE"/>
            </w:rPr>
          </w:rPrChange>
        </w:rPr>
        <w:t>"'"</w:t>
      </w:r>
    </w:p>
    <w:p w14:paraId="79E5DC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19" w:author="Edwin Villanueva Talavera" w:date="2019-06-02T11:17:00Z">
            <w:rPr>
              <w:rFonts w:ascii="Courier New" w:eastAsia="Times New Roman" w:hAnsi="Courier New" w:cs="Courier New"/>
              <w:color w:val="333333"/>
              <w:sz w:val="21"/>
              <w:szCs w:val="21"/>
              <w:lang w:eastAsia="es-PE"/>
            </w:rPr>
          </w:rPrChange>
        </w:rPr>
        <w:t xml:space="preserve">    salida </w:t>
      </w:r>
      <w:r w:rsidRPr="00FD6FF2">
        <w:rPr>
          <w:rFonts w:ascii="Courier New" w:eastAsia="Times New Roman" w:hAnsi="Courier New" w:cs="Courier New"/>
          <w:color w:val="666666"/>
          <w:sz w:val="21"/>
          <w:szCs w:val="21"/>
          <w:lang w:val="en-US" w:eastAsia="es-PE"/>
          <w:rPrChange w:id="38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5"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38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28" w:author="Edwin Villanueva Talavera" w:date="2019-06-02T11:17:00Z">
            <w:rPr>
              <w:rFonts w:ascii="Courier New" w:eastAsia="Times New Roman" w:hAnsi="Courier New" w:cs="Courier New"/>
              <w:color w:val="BA2121"/>
              <w:sz w:val="21"/>
              <w:szCs w:val="21"/>
              <w:lang w:eastAsia="es-PE"/>
            </w:rPr>
          </w:rPrChange>
        </w:rPr>
        <w:t>"/hexamer.tsv"</w:t>
      </w:r>
      <w:r w:rsidRPr="00FD6FF2">
        <w:rPr>
          <w:rFonts w:ascii="Courier New" w:eastAsia="Times New Roman" w:hAnsi="Courier New" w:cs="Courier New"/>
          <w:color w:val="333333"/>
          <w:sz w:val="21"/>
          <w:szCs w:val="21"/>
          <w:lang w:val="en-US" w:eastAsia="es-PE"/>
          <w:rPrChange w:id="38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32" w:author="Edwin Villanueva Talavera" w:date="2019-06-02T11:17:00Z">
            <w:rPr>
              <w:rFonts w:ascii="Courier New" w:eastAsia="Times New Roman" w:hAnsi="Courier New" w:cs="Courier New"/>
              <w:color w:val="BA2121"/>
              <w:sz w:val="21"/>
              <w:szCs w:val="21"/>
              <w:lang w:eastAsia="es-PE"/>
            </w:rPr>
          </w:rPrChange>
        </w:rPr>
        <w:t>"'"</w:t>
      </w:r>
    </w:p>
    <w:p w14:paraId="025B231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34" w:author="Edwin Villanueva Talavera" w:date="2019-06-02T11:17:00Z">
            <w:rPr>
              <w:rFonts w:ascii="Courier New" w:eastAsia="Times New Roman" w:hAnsi="Courier New" w:cs="Courier New"/>
              <w:color w:val="333333"/>
              <w:sz w:val="21"/>
              <w:szCs w:val="21"/>
              <w:lang w:eastAsia="es-PE"/>
            </w:rPr>
          </w:rPrChange>
        </w:rPr>
        <w:t xml:space="preserve">    comando </w:t>
      </w:r>
      <w:r w:rsidRPr="00FD6FF2">
        <w:rPr>
          <w:rFonts w:ascii="Courier New" w:eastAsia="Times New Roman" w:hAnsi="Courier New" w:cs="Courier New"/>
          <w:color w:val="666666"/>
          <w:sz w:val="21"/>
          <w:szCs w:val="21"/>
          <w:lang w:val="en-US" w:eastAsia="es-PE"/>
          <w:rPrChange w:id="38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3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3838"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39" w:author="Edwin Villanueva Talavera" w:date="2019-06-02T11:17:00Z">
            <w:rPr>
              <w:rFonts w:ascii="Courier New" w:eastAsia="Times New Roman" w:hAnsi="Courier New" w:cs="Courier New"/>
              <w:color w:val="BA2121"/>
              <w:sz w:val="21"/>
              <w:szCs w:val="21"/>
              <w:lang w:eastAsia="es-PE"/>
            </w:rPr>
          </w:rPrChange>
        </w:rPr>
        <w:t xml:space="preserve"> -c </w:t>
      </w:r>
      <w:r w:rsidRPr="00FD6FF2">
        <w:rPr>
          <w:rFonts w:ascii="Courier New" w:eastAsia="Times New Roman" w:hAnsi="Courier New" w:cs="Courier New"/>
          <w:b/>
          <w:bCs/>
          <w:color w:val="BB6688"/>
          <w:sz w:val="21"/>
          <w:szCs w:val="21"/>
          <w:lang w:val="en-US" w:eastAsia="es-PE"/>
          <w:rPrChange w:id="3840"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41" w:author="Edwin Villanueva Talavera" w:date="2019-06-02T11:17:00Z">
            <w:rPr>
              <w:rFonts w:ascii="Courier New" w:eastAsia="Times New Roman" w:hAnsi="Courier New" w:cs="Courier New"/>
              <w:color w:val="BA2121"/>
              <w:sz w:val="21"/>
              <w:szCs w:val="21"/>
              <w:lang w:eastAsia="es-PE"/>
            </w:rPr>
          </w:rPrChange>
        </w:rPr>
        <w:t xml:space="preserve"> -n </w:t>
      </w:r>
      <w:r w:rsidRPr="00FD6FF2">
        <w:rPr>
          <w:rFonts w:ascii="Courier New" w:eastAsia="Times New Roman" w:hAnsi="Courier New" w:cs="Courier New"/>
          <w:b/>
          <w:bCs/>
          <w:color w:val="BB6688"/>
          <w:sz w:val="21"/>
          <w:szCs w:val="21"/>
          <w:lang w:val="en-US" w:eastAsia="es-PE"/>
          <w:rPrChange w:id="3842"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43" w:author="Edwin Villanueva Talavera" w:date="2019-06-02T11:17:00Z">
            <w:rPr>
              <w:rFonts w:ascii="Courier New" w:eastAsia="Times New Roman" w:hAnsi="Courier New" w:cs="Courier New"/>
              <w:color w:val="BA2121"/>
              <w:sz w:val="21"/>
              <w:szCs w:val="21"/>
              <w:lang w:eastAsia="es-PE"/>
            </w:rPr>
          </w:rPrChange>
        </w:rPr>
        <w:t xml:space="preserve"> &gt; </w:t>
      </w:r>
      <w:r w:rsidRPr="00FD6FF2">
        <w:rPr>
          <w:rFonts w:ascii="Courier New" w:eastAsia="Times New Roman" w:hAnsi="Courier New" w:cs="Courier New"/>
          <w:b/>
          <w:bCs/>
          <w:color w:val="BB6688"/>
          <w:sz w:val="21"/>
          <w:szCs w:val="21"/>
          <w:lang w:val="en-US" w:eastAsia="es-PE"/>
          <w:rPrChange w:id="3844"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84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38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47" w:author="Edwin Villanueva Talavera" w:date="2019-06-02T11:17:00Z">
            <w:rPr>
              <w:rFonts w:ascii="Courier New" w:eastAsia="Times New Roman" w:hAnsi="Courier New" w:cs="Courier New"/>
              <w:color w:val="333333"/>
              <w:sz w:val="21"/>
              <w:szCs w:val="21"/>
              <w:lang w:eastAsia="es-PE"/>
            </w:rPr>
          </w:rPrChange>
        </w:rPr>
        <w:t>format(script, fasta_cds, fasta_lncRNA, salida)</w:t>
      </w:r>
    </w:p>
    <w:p w14:paraId="7D5EBD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4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38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51" w:author="Edwin Villanueva Talavera" w:date="2019-06-02T11:17:00Z">
            <w:rPr>
              <w:rFonts w:ascii="Courier New" w:eastAsia="Times New Roman" w:hAnsi="Courier New" w:cs="Courier New"/>
              <w:color w:val="333333"/>
              <w:sz w:val="21"/>
              <w:szCs w:val="21"/>
              <w:lang w:eastAsia="es-PE"/>
            </w:rPr>
          </w:rPrChange>
        </w:rPr>
        <w:t>system(comando)</w:t>
      </w:r>
    </w:p>
    <w:p w14:paraId="3691A5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53" w:author="Edwin Villanueva Talavera" w:date="2019-06-02T11:17:00Z">
            <w:rPr>
              <w:rFonts w:ascii="Courier New" w:eastAsia="Times New Roman" w:hAnsi="Courier New" w:cs="Courier New"/>
              <w:color w:val="333333"/>
              <w:sz w:val="21"/>
              <w:szCs w:val="21"/>
              <w:lang w:eastAsia="es-PE"/>
            </w:rPr>
          </w:rPrChange>
        </w:rPr>
        <w:t xml:space="preserve">    </w:t>
      </w:r>
    </w:p>
    <w:p w14:paraId="0C8A88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85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8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857" w:author="Edwin Villanueva Talavera" w:date="2019-06-02T11:17:00Z">
            <w:rPr>
              <w:rFonts w:ascii="Courier New" w:eastAsia="Times New Roman" w:hAnsi="Courier New" w:cs="Courier New"/>
              <w:color w:val="0000FF"/>
              <w:sz w:val="21"/>
              <w:szCs w:val="21"/>
              <w:lang w:eastAsia="es-PE"/>
            </w:rPr>
          </w:rPrChange>
        </w:rPr>
        <w:t>_generar_modelo_CPAT_logit</w:t>
      </w:r>
      <w:r w:rsidRPr="00FD6FF2">
        <w:rPr>
          <w:rFonts w:ascii="Courier New" w:eastAsia="Times New Roman" w:hAnsi="Courier New" w:cs="Courier New"/>
          <w:color w:val="333333"/>
          <w:sz w:val="21"/>
          <w:szCs w:val="21"/>
          <w:lang w:val="en-US" w:eastAsia="es-PE"/>
          <w:rPrChange w:id="3858" w:author="Edwin Villanueva Talavera" w:date="2019-06-02T11:17:00Z">
            <w:rPr>
              <w:rFonts w:ascii="Courier New" w:eastAsia="Times New Roman" w:hAnsi="Courier New" w:cs="Courier New"/>
              <w:color w:val="333333"/>
              <w:sz w:val="21"/>
              <w:szCs w:val="21"/>
              <w:lang w:eastAsia="es-PE"/>
            </w:rPr>
          </w:rPrChange>
        </w:rPr>
        <w:t>(archivo_lncRNA, archivo_PCT, carpeta_cpat):</w:t>
      </w:r>
    </w:p>
    <w:p w14:paraId="39A7EB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60"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38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63" w:author="Edwin Villanueva Talavera" w:date="2019-06-02T11:17:00Z">
            <w:rPr>
              <w:rFonts w:ascii="Courier New" w:eastAsia="Times New Roman" w:hAnsi="Courier New" w:cs="Courier New"/>
              <w:color w:val="BA2121"/>
              <w:sz w:val="21"/>
              <w:szCs w:val="21"/>
              <w:lang w:eastAsia="es-PE"/>
            </w:rPr>
          </w:rPrChange>
        </w:rPr>
        <w:t>"~/anaconda3/bin/make_logitModel.py"</w:t>
      </w:r>
    </w:p>
    <w:p w14:paraId="79FF2F6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3864"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hexame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hexamer.tsv"</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4DCB54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ast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0C6F95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ast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FCB02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old"</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A28B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c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n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rmat(script, hexamer, fasta_pct, fasta_lncRNA, salida)</w:t>
      </w:r>
    </w:p>
    <w:p w14:paraId="27C24DB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6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pt-BR" w:eastAsia="es-PE"/>
          <w:rPrChange w:id="3866"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pt-BR" w:eastAsia="es-PE"/>
          <w:rPrChange w:id="38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3868" w:author="Edwin Villanueva Talavera" w:date="2019-06-02T11:17:00Z">
            <w:rPr>
              <w:rFonts w:ascii="Courier New" w:eastAsia="Times New Roman" w:hAnsi="Courier New" w:cs="Courier New"/>
              <w:color w:val="333333"/>
              <w:sz w:val="21"/>
              <w:szCs w:val="21"/>
              <w:lang w:eastAsia="es-PE"/>
            </w:rPr>
          </w:rPrChange>
        </w:rPr>
        <w:t>system(comando)</w:t>
      </w:r>
    </w:p>
    <w:p w14:paraId="642CDC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3870" w:author="Edwin Villanueva Talavera" w:date="2019-06-02T11:17:00Z">
            <w:rPr>
              <w:rFonts w:ascii="Courier New" w:eastAsia="Times New Roman" w:hAnsi="Courier New" w:cs="Courier New"/>
              <w:color w:val="333333"/>
              <w:sz w:val="21"/>
              <w:szCs w:val="21"/>
              <w:lang w:eastAsia="es-PE"/>
            </w:rPr>
          </w:rPrChange>
        </w:rPr>
        <w:t xml:space="preserve">    </w:t>
      </w:r>
    </w:p>
    <w:p w14:paraId="28036F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38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pt-BR" w:eastAsia="es-PE"/>
          <w:rPrChange w:id="387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38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3874" w:author="Edwin Villanueva Talavera" w:date="2019-06-02T11:17:00Z">
            <w:rPr>
              <w:rFonts w:ascii="Courier New" w:eastAsia="Times New Roman" w:hAnsi="Courier New" w:cs="Courier New"/>
              <w:color w:val="0000FF"/>
              <w:sz w:val="21"/>
              <w:szCs w:val="21"/>
              <w:lang w:eastAsia="es-PE"/>
            </w:rPr>
          </w:rPrChange>
        </w:rPr>
        <w:t>ejecutar_diamond</w:t>
      </w:r>
      <w:r w:rsidRPr="00FD6FF2">
        <w:rPr>
          <w:rFonts w:ascii="Courier New" w:eastAsia="Times New Roman" w:hAnsi="Courier New" w:cs="Courier New"/>
          <w:color w:val="333333"/>
          <w:sz w:val="21"/>
          <w:szCs w:val="21"/>
          <w:lang w:val="pt-BR" w:eastAsia="es-PE"/>
          <w:rPrChange w:id="3875" w:author="Edwin Villanueva Talavera" w:date="2019-06-02T11:17:00Z">
            <w:rPr>
              <w:rFonts w:ascii="Courier New" w:eastAsia="Times New Roman" w:hAnsi="Courier New" w:cs="Courier New"/>
              <w:color w:val="333333"/>
              <w:sz w:val="21"/>
              <w:szCs w:val="21"/>
              <w:lang w:eastAsia="es-PE"/>
            </w:rPr>
          </w:rPrChange>
        </w:rPr>
        <w:t>(archivo_entrada, diamond_db, archivo_salida):</w:t>
      </w:r>
    </w:p>
    <w:p w14:paraId="26E921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38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en-US" w:eastAsia="es-PE"/>
          <w:rPrChange w:id="3878" w:author="Edwin Villanueva Talavera" w:date="2019-06-02T11:17:00Z">
            <w:rPr>
              <w:rFonts w:ascii="Courier New" w:eastAsia="Times New Roman" w:hAnsi="Courier New" w:cs="Courier New"/>
              <w:color w:val="333333"/>
              <w:sz w:val="21"/>
              <w:szCs w:val="21"/>
              <w:lang w:eastAsia="es-PE"/>
            </w:rPr>
          </w:rPrChange>
        </w:rPr>
        <w:t xml:space="preserve">script </w:t>
      </w:r>
      <w:r w:rsidRPr="00FD6FF2">
        <w:rPr>
          <w:rFonts w:ascii="Courier New" w:eastAsia="Times New Roman" w:hAnsi="Courier New" w:cs="Courier New"/>
          <w:color w:val="666666"/>
          <w:sz w:val="21"/>
          <w:szCs w:val="21"/>
          <w:lang w:val="en-US" w:eastAsia="es-PE"/>
          <w:rPrChange w:id="38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81" w:author="Edwin Villanueva Talavera" w:date="2019-06-02T11:17:00Z">
            <w:rPr>
              <w:rFonts w:ascii="Courier New" w:eastAsia="Times New Roman" w:hAnsi="Courier New" w:cs="Courier New"/>
              <w:color w:val="BA2121"/>
              <w:sz w:val="21"/>
              <w:szCs w:val="21"/>
              <w:lang w:eastAsia="es-PE"/>
            </w:rPr>
          </w:rPrChange>
        </w:rPr>
        <w:t>"~/anaconda3/bin/diamond"</w:t>
      </w:r>
    </w:p>
    <w:p w14:paraId="58B7F0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83" w:author="Edwin Villanueva Talavera" w:date="2019-06-02T11:17:00Z">
            <w:rPr>
              <w:rFonts w:ascii="Courier New" w:eastAsia="Times New Roman" w:hAnsi="Courier New" w:cs="Courier New"/>
              <w:color w:val="333333"/>
              <w:sz w:val="21"/>
              <w:szCs w:val="21"/>
              <w:lang w:eastAsia="es-PE"/>
            </w:rPr>
          </w:rPrChange>
        </w:rPr>
        <w:t xml:space="preserve">    diamond_bd </w:t>
      </w:r>
      <w:r w:rsidRPr="00FD6FF2">
        <w:rPr>
          <w:rFonts w:ascii="Courier New" w:eastAsia="Times New Roman" w:hAnsi="Courier New" w:cs="Courier New"/>
          <w:color w:val="666666"/>
          <w:sz w:val="21"/>
          <w:szCs w:val="21"/>
          <w:lang w:val="en-US" w:eastAsia="es-PE"/>
          <w:rPrChange w:id="38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8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89" w:author="Edwin Villanueva Talavera" w:date="2019-06-02T11:17:00Z">
            <w:rPr>
              <w:rFonts w:ascii="Courier New" w:eastAsia="Times New Roman" w:hAnsi="Courier New" w:cs="Courier New"/>
              <w:color w:val="333333"/>
              <w:sz w:val="21"/>
              <w:szCs w:val="21"/>
              <w:lang w:eastAsia="es-PE"/>
            </w:rPr>
          </w:rPrChange>
        </w:rPr>
        <w:t xml:space="preserve"> diamond_db </w:t>
      </w:r>
      <w:r w:rsidRPr="00FD6FF2">
        <w:rPr>
          <w:rFonts w:ascii="Courier New" w:eastAsia="Times New Roman" w:hAnsi="Courier New" w:cs="Courier New"/>
          <w:color w:val="666666"/>
          <w:sz w:val="21"/>
          <w:szCs w:val="21"/>
          <w:lang w:val="en-US" w:eastAsia="es-PE"/>
          <w:rPrChange w:id="38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92" w:author="Edwin Villanueva Talavera" w:date="2019-06-02T11:17:00Z">
            <w:rPr>
              <w:rFonts w:ascii="Courier New" w:eastAsia="Times New Roman" w:hAnsi="Courier New" w:cs="Courier New"/>
              <w:color w:val="BA2121"/>
              <w:sz w:val="21"/>
              <w:szCs w:val="21"/>
              <w:lang w:eastAsia="es-PE"/>
            </w:rPr>
          </w:rPrChange>
        </w:rPr>
        <w:t>"'"</w:t>
      </w:r>
    </w:p>
    <w:p w14:paraId="238DF6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8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894" w:author="Edwin Villanueva Talavera" w:date="2019-06-02T11:17:00Z">
            <w:rPr>
              <w:rFonts w:ascii="Courier New" w:eastAsia="Times New Roman" w:hAnsi="Courier New" w:cs="Courier New"/>
              <w:color w:val="333333"/>
              <w:sz w:val="21"/>
              <w:szCs w:val="21"/>
              <w:lang w:eastAsia="es-PE"/>
            </w:rPr>
          </w:rPrChange>
        </w:rPr>
        <w:t xml:space="preserve">    salida </w:t>
      </w:r>
      <w:r w:rsidRPr="00FD6FF2">
        <w:rPr>
          <w:rFonts w:ascii="Courier New" w:eastAsia="Times New Roman" w:hAnsi="Courier New" w:cs="Courier New"/>
          <w:color w:val="666666"/>
          <w:sz w:val="21"/>
          <w:szCs w:val="21"/>
          <w:lang w:val="en-US" w:eastAsia="es-PE"/>
          <w:rPrChange w:id="38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8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89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8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8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0" w:author="Edwin Villanueva Talavera" w:date="2019-06-02T11:17:00Z">
            <w:rPr>
              <w:rFonts w:ascii="Courier New" w:eastAsia="Times New Roman" w:hAnsi="Courier New" w:cs="Courier New"/>
              <w:color w:val="333333"/>
              <w:sz w:val="21"/>
              <w:szCs w:val="21"/>
              <w:lang w:eastAsia="es-PE"/>
            </w:rPr>
          </w:rPrChange>
        </w:rPr>
        <w:t xml:space="preserve"> archivo_salida </w:t>
      </w:r>
      <w:r w:rsidRPr="00FD6FF2">
        <w:rPr>
          <w:rFonts w:ascii="Courier New" w:eastAsia="Times New Roman" w:hAnsi="Courier New" w:cs="Courier New"/>
          <w:color w:val="666666"/>
          <w:sz w:val="21"/>
          <w:szCs w:val="21"/>
          <w:lang w:val="en-US" w:eastAsia="es-PE"/>
          <w:rPrChange w:id="39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03" w:author="Edwin Villanueva Talavera" w:date="2019-06-02T11:17:00Z">
            <w:rPr>
              <w:rFonts w:ascii="Courier New" w:eastAsia="Times New Roman" w:hAnsi="Courier New" w:cs="Courier New"/>
              <w:color w:val="BA2121"/>
              <w:sz w:val="21"/>
              <w:szCs w:val="21"/>
              <w:lang w:eastAsia="es-PE"/>
            </w:rPr>
          </w:rPrChange>
        </w:rPr>
        <w:t>"'"</w:t>
      </w:r>
    </w:p>
    <w:p w14:paraId="18398C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05" w:author="Edwin Villanueva Talavera" w:date="2019-06-02T11:17:00Z">
            <w:rPr>
              <w:rFonts w:ascii="Courier New" w:eastAsia="Times New Roman" w:hAnsi="Courier New" w:cs="Courier New"/>
              <w:color w:val="333333"/>
              <w:sz w:val="21"/>
              <w:szCs w:val="21"/>
              <w:lang w:eastAsia="es-PE"/>
            </w:rPr>
          </w:rPrChange>
        </w:rPr>
        <w:t xml:space="preserve">    comando </w:t>
      </w:r>
      <w:r w:rsidRPr="00FD6FF2">
        <w:rPr>
          <w:rFonts w:ascii="Courier New" w:eastAsia="Times New Roman" w:hAnsi="Courier New" w:cs="Courier New"/>
          <w:color w:val="666666"/>
          <w:sz w:val="21"/>
          <w:szCs w:val="21"/>
          <w:lang w:val="en-US" w:eastAsia="es-PE"/>
          <w:rPrChange w:id="39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0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3909"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10" w:author="Edwin Villanueva Talavera" w:date="2019-06-02T11:17:00Z">
            <w:rPr>
              <w:rFonts w:ascii="Courier New" w:eastAsia="Times New Roman" w:hAnsi="Courier New" w:cs="Courier New"/>
              <w:color w:val="BA2121"/>
              <w:sz w:val="21"/>
              <w:szCs w:val="21"/>
              <w:lang w:eastAsia="es-PE"/>
            </w:rPr>
          </w:rPrChange>
        </w:rPr>
        <w:t xml:space="preserve"> blastx -d </w:t>
      </w:r>
      <w:r w:rsidRPr="00FD6FF2">
        <w:rPr>
          <w:rFonts w:ascii="Courier New" w:eastAsia="Times New Roman" w:hAnsi="Courier New" w:cs="Courier New"/>
          <w:b/>
          <w:bCs/>
          <w:color w:val="BB6688"/>
          <w:sz w:val="21"/>
          <w:szCs w:val="21"/>
          <w:lang w:val="en-US" w:eastAsia="es-PE"/>
          <w:rPrChange w:id="3911"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12" w:author="Edwin Villanueva Talavera" w:date="2019-06-02T11:17:00Z">
            <w:rPr>
              <w:rFonts w:ascii="Courier New" w:eastAsia="Times New Roman" w:hAnsi="Courier New" w:cs="Courier New"/>
              <w:color w:val="BA2121"/>
              <w:sz w:val="21"/>
              <w:szCs w:val="21"/>
              <w:lang w:eastAsia="es-PE"/>
            </w:rPr>
          </w:rPrChange>
        </w:rPr>
        <w:t xml:space="preserve"> -q </w:t>
      </w:r>
      <w:r w:rsidRPr="00FD6FF2">
        <w:rPr>
          <w:rFonts w:ascii="Courier New" w:eastAsia="Times New Roman" w:hAnsi="Courier New" w:cs="Courier New"/>
          <w:b/>
          <w:bCs/>
          <w:color w:val="BB6688"/>
          <w:sz w:val="21"/>
          <w:szCs w:val="21"/>
          <w:lang w:val="en-US" w:eastAsia="es-PE"/>
          <w:rPrChange w:id="3913"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14" w:author="Edwin Villanueva Talavera" w:date="2019-06-02T11:17:00Z">
            <w:rPr>
              <w:rFonts w:ascii="Courier New" w:eastAsia="Times New Roman" w:hAnsi="Courier New" w:cs="Courier New"/>
              <w:color w:val="BA2121"/>
              <w:sz w:val="21"/>
              <w:szCs w:val="21"/>
              <w:lang w:eastAsia="es-PE"/>
            </w:rPr>
          </w:rPrChange>
        </w:rPr>
        <w:t xml:space="preserve"> -o </w:t>
      </w:r>
      <w:r w:rsidRPr="00FD6FF2">
        <w:rPr>
          <w:rFonts w:ascii="Courier New" w:eastAsia="Times New Roman" w:hAnsi="Courier New" w:cs="Courier New"/>
          <w:b/>
          <w:bCs/>
          <w:color w:val="BB6688"/>
          <w:sz w:val="21"/>
          <w:szCs w:val="21"/>
          <w:lang w:val="en-US" w:eastAsia="es-PE"/>
          <w:rPrChange w:id="3915"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3916" w:author="Edwin Villanueva Talavera" w:date="2019-06-02T11:17:00Z">
            <w:rPr>
              <w:rFonts w:ascii="Courier New" w:eastAsia="Times New Roman" w:hAnsi="Courier New" w:cs="Courier New"/>
              <w:color w:val="BA2121"/>
              <w:sz w:val="21"/>
              <w:szCs w:val="21"/>
              <w:lang w:eastAsia="es-PE"/>
            </w:rPr>
          </w:rPrChange>
        </w:rPr>
        <w:t xml:space="preserve"> -k 5 --gapopen 11 --gapextend 1 --more-sensitive -f 6 qseqid pident length qframe qstart qend sstart send evalue bitscore"</w:t>
      </w:r>
      <w:r w:rsidRPr="00FD6FF2">
        <w:rPr>
          <w:rFonts w:ascii="Courier New" w:eastAsia="Times New Roman" w:hAnsi="Courier New" w:cs="Courier New"/>
          <w:color w:val="666666"/>
          <w:sz w:val="21"/>
          <w:szCs w:val="21"/>
          <w:lang w:val="en-US" w:eastAsia="es-PE"/>
          <w:rPrChange w:id="39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18" w:author="Edwin Villanueva Talavera" w:date="2019-06-02T11:17:00Z">
            <w:rPr>
              <w:rFonts w:ascii="Courier New" w:eastAsia="Times New Roman" w:hAnsi="Courier New" w:cs="Courier New"/>
              <w:color w:val="333333"/>
              <w:sz w:val="21"/>
              <w:szCs w:val="21"/>
              <w:lang w:eastAsia="es-PE"/>
            </w:rPr>
          </w:rPrChange>
        </w:rPr>
        <w:t>format(script, diamond_bd, archivo_entrada, salida)</w:t>
      </w:r>
    </w:p>
    <w:p w14:paraId="72C41A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2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39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22" w:author="Edwin Villanueva Talavera" w:date="2019-06-02T11:17:00Z">
            <w:rPr>
              <w:rFonts w:ascii="Courier New" w:eastAsia="Times New Roman" w:hAnsi="Courier New" w:cs="Courier New"/>
              <w:color w:val="333333"/>
              <w:sz w:val="21"/>
              <w:szCs w:val="21"/>
              <w:lang w:eastAsia="es-PE"/>
            </w:rPr>
          </w:rPrChange>
        </w:rPr>
        <w:t>system(comando)</w:t>
      </w:r>
    </w:p>
    <w:p w14:paraId="6834C84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23" w:author="Edwin Villanueva Talavera" w:date="2019-06-02T11:17:00Z">
            <w:rPr>
              <w:rFonts w:ascii="Courier New" w:eastAsia="Times New Roman" w:hAnsi="Courier New" w:cs="Courier New"/>
              <w:color w:val="333333"/>
              <w:sz w:val="21"/>
              <w:szCs w:val="21"/>
              <w:lang w:eastAsia="es-PE"/>
            </w:rPr>
          </w:rPrChange>
        </w:rPr>
      </w:pPr>
    </w:p>
    <w:p w14:paraId="4BF3A8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392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39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3927" w:author="Edwin Villanueva Talavera" w:date="2019-06-02T11:17:00Z">
            <w:rPr>
              <w:rFonts w:ascii="Courier New" w:eastAsia="Times New Roman" w:hAnsi="Courier New" w:cs="Courier New"/>
              <w:color w:val="0000FF"/>
              <w:sz w:val="21"/>
              <w:szCs w:val="21"/>
              <w:lang w:eastAsia="es-PE"/>
            </w:rPr>
          </w:rPrChange>
        </w:rPr>
        <w:t>ejecutar_cpat</w:t>
      </w:r>
      <w:r w:rsidRPr="00FD6FF2">
        <w:rPr>
          <w:rFonts w:ascii="Courier New" w:eastAsia="Times New Roman" w:hAnsi="Courier New" w:cs="Courier New"/>
          <w:color w:val="333333"/>
          <w:sz w:val="21"/>
          <w:szCs w:val="21"/>
          <w:lang w:val="en-US" w:eastAsia="es-PE"/>
          <w:rPrChange w:id="3928" w:author="Edwin Villanueva Talavera" w:date="2019-06-02T11:17:00Z">
            <w:rPr>
              <w:rFonts w:ascii="Courier New" w:eastAsia="Times New Roman" w:hAnsi="Courier New" w:cs="Courier New"/>
              <w:color w:val="333333"/>
              <w:sz w:val="21"/>
              <w:szCs w:val="21"/>
              <w:lang w:eastAsia="es-PE"/>
            </w:rPr>
          </w:rPrChange>
        </w:rPr>
        <w:t>(archivo_entrada, carpeta_cpat, archivo_salida):</w:t>
      </w:r>
    </w:p>
    <w:p w14:paraId="5D82E24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30"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39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33" w:author="Edwin Villanueva Talavera" w:date="2019-06-02T11:17:00Z">
            <w:rPr>
              <w:rFonts w:ascii="Courier New" w:eastAsia="Times New Roman" w:hAnsi="Courier New" w:cs="Courier New"/>
              <w:color w:val="BA2121"/>
              <w:sz w:val="21"/>
              <w:szCs w:val="21"/>
              <w:lang w:eastAsia="es-PE"/>
            </w:rPr>
          </w:rPrChange>
        </w:rPr>
        <w:t>"~/anaconda3/bin/cpat.py"</w:t>
      </w:r>
    </w:p>
    <w:p w14:paraId="012F72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35" w:author="Edwin Villanueva Talavera" w:date="2019-06-02T11:17:00Z">
            <w:rPr>
              <w:rFonts w:ascii="Courier New" w:eastAsia="Times New Roman" w:hAnsi="Courier New" w:cs="Courier New"/>
              <w:color w:val="333333"/>
              <w:sz w:val="21"/>
              <w:szCs w:val="21"/>
              <w:lang w:eastAsia="es-PE"/>
            </w:rPr>
          </w:rPrChange>
        </w:rPr>
        <w:t xml:space="preserve">    logit </w:t>
      </w:r>
      <w:r w:rsidRPr="00FD6FF2">
        <w:rPr>
          <w:rFonts w:ascii="Courier New" w:eastAsia="Times New Roman" w:hAnsi="Courier New" w:cs="Courier New"/>
          <w:color w:val="666666"/>
          <w:sz w:val="21"/>
          <w:szCs w:val="21"/>
          <w:lang w:val="en-US" w:eastAsia="es-PE"/>
          <w:rPrChange w:id="39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3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39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41"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39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44" w:author="Edwin Villanueva Talavera" w:date="2019-06-02T11:17:00Z">
            <w:rPr>
              <w:rFonts w:ascii="Courier New" w:eastAsia="Times New Roman" w:hAnsi="Courier New" w:cs="Courier New"/>
              <w:color w:val="BA2121"/>
              <w:sz w:val="21"/>
              <w:szCs w:val="21"/>
              <w:lang w:eastAsia="es-PE"/>
            </w:rPr>
          </w:rPrChange>
        </w:rPr>
        <w:t>"/fold.logit.RData"</w:t>
      </w:r>
      <w:r w:rsidRPr="00FD6FF2">
        <w:rPr>
          <w:rFonts w:ascii="Courier New" w:eastAsia="Times New Roman" w:hAnsi="Courier New" w:cs="Courier New"/>
          <w:color w:val="333333"/>
          <w:sz w:val="21"/>
          <w:szCs w:val="21"/>
          <w:lang w:val="en-US" w:eastAsia="es-PE"/>
          <w:rPrChange w:id="39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39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48" w:author="Edwin Villanueva Talavera" w:date="2019-06-02T11:17:00Z">
            <w:rPr>
              <w:rFonts w:ascii="Courier New" w:eastAsia="Times New Roman" w:hAnsi="Courier New" w:cs="Courier New"/>
              <w:color w:val="BA2121"/>
              <w:sz w:val="21"/>
              <w:szCs w:val="21"/>
              <w:lang w:eastAsia="es-PE"/>
            </w:rPr>
          </w:rPrChange>
        </w:rPr>
        <w:t>"'"</w:t>
      </w:r>
    </w:p>
    <w:p w14:paraId="144173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3949"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hexame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hexamer.tsv"</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E09378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archivo_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32A3C8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g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d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rmat(script, archivo_entrada, logit, hexamer, salida)</w:t>
      </w:r>
    </w:p>
    <w:p w14:paraId="50478E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comando)</w:t>
      </w:r>
    </w:p>
    <w:p w14:paraId="642CA4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FBAC1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generar_features_base</w:t>
      </w:r>
      <w:r w:rsidRPr="00A2359B">
        <w:rPr>
          <w:rFonts w:ascii="Courier New" w:eastAsia="Times New Roman" w:hAnsi="Courier New" w:cs="Courier New"/>
          <w:color w:val="333333"/>
          <w:sz w:val="21"/>
          <w:szCs w:val="21"/>
          <w:lang w:eastAsia="es-PE"/>
        </w:rPr>
        <w:t>(archivo_entrada, archivo_cpat, archivo_diamond, archivo_salida):</w:t>
      </w:r>
    </w:p>
    <w:p w14:paraId="5A93EB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archivo_entrada)</w:t>
      </w:r>
    </w:p>
    <w:p w14:paraId="77B2B3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pt_di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1D90D9A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5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395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3952" w:author="Edwin Villanueva Talavera" w:date="2019-06-02T11:17:00Z">
            <w:rPr>
              <w:rFonts w:ascii="Courier New" w:eastAsia="Times New Roman" w:hAnsi="Courier New" w:cs="Courier New"/>
              <w:color w:val="333333"/>
              <w:sz w:val="21"/>
              <w:szCs w:val="21"/>
              <w:lang w:eastAsia="es-PE"/>
            </w:rPr>
          </w:rPrChange>
        </w:rPr>
        <w:t xml:space="preserve"> k </w:t>
      </w:r>
      <w:r w:rsidRPr="00FD6FF2">
        <w:rPr>
          <w:rFonts w:ascii="Courier New" w:eastAsia="Times New Roman" w:hAnsi="Courier New" w:cs="Courier New"/>
          <w:b/>
          <w:bCs/>
          <w:color w:val="AA22FF"/>
          <w:sz w:val="21"/>
          <w:szCs w:val="21"/>
          <w:lang w:val="en-US" w:eastAsia="es-PE"/>
          <w:rPrChange w:id="395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3954" w:author="Edwin Villanueva Talavera" w:date="2019-06-02T11:17:00Z">
            <w:rPr>
              <w:rFonts w:ascii="Courier New" w:eastAsia="Times New Roman" w:hAnsi="Courier New" w:cs="Courier New"/>
              <w:color w:val="333333"/>
              <w:sz w:val="21"/>
              <w:szCs w:val="21"/>
              <w:lang w:eastAsia="es-PE"/>
            </w:rPr>
          </w:rPrChange>
        </w:rPr>
        <w:t xml:space="preserve"> transcritos</w:t>
      </w:r>
      <w:r w:rsidRPr="00FD6FF2">
        <w:rPr>
          <w:rFonts w:ascii="Courier New" w:eastAsia="Times New Roman" w:hAnsi="Courier New" w:cs="Courier New"/>
          <w:color w:val="666666"/>
          <w:sz w:val="21"/>
          <w:szCs w:val="21"/>
          <w:lang w:val="en-US" w:eastAsia="es-PE"/>
          <w:rPrChange w:id="39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56" w:author="Edwin Villanueva Talavera" w:date="2019-06-02T11:17:00Z">
            <w:rPr>
              <w:rFonts w:ascii="Courier New" w:eastAsia="Times New Roman" w:hAnsi="Courier New" w:cs="Courier New"/>
              <w:color w:val="333333"/>
              <w:sz w:val="21"/>
              <w:szCs w:val="21"/>
              <w:lang w:eastAsia="es-PE"/>
            </w:rPr>
          </w:rPrChange>
        </w:rPr>
        <w:t>keys():</w:t>
      </w:r>
    </w:p>
    <w:p w14:paraId="58F9E14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58" w:author="Edwin Villanueva Talavera" w:date="2019-06-02T11:17:00Z">
            <w:rPr>
              <w:rFonts w:ascii="Courier New" w:eastAsia="Times New Roman" w:hAnsi="Courier New" w:cs="Courier New"/>
              <w:color w:val="333333"/>
              <w:sz w:val="21"/>
              <w:szCs w:val="21"/>
              <w:lang w:eastAsia="es-PE"/>
            </w:rPr>
          </w:rPrChange>
        </w:rPr>
        <w:t xml:space="preserve">        transcript_dict[k</w:t>
      </w:r>
      <w:r w:rsidRPr="00FD6FF2">
        <w:rPr>
          <w:rFonts w:ascii="Courier New" w:eastAsia="Times New Roman" w:hAnsi="Courier New" w:cs="Courier New"/>
          <w:color w:val="666666"/>
          <w:sz w:val="21"/>
          <w:szCs w:val="21"/>
          <w:lang w:val="en-US" w:eastAsia="es-PE"/>
          <w:rPrChange w:id="39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0"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39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2"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39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3964" w:author="Edwin Villanueva Talavera" w:date="2019-06-02T11:17:00Z">
            <w:rPr>
              <w:rFonts w:ascii="Courier New" w:eastAsia="Times New Roman" w:hAnsi="Courier New" w:cs="Courier New"/>
              <w:color w:val="333333"/>
              <w:sz w:val="21"/>
              <w:szCs w:val="21"/>
              <w:lang w:eastAsia="es-PE"/>
            </w:rPr>
          </w:rPrChange>
        </w:rPr>
        <w:t xml:space="preserve"> {</w:t>
      </w:r>
    </w:p>
    <w:p w14:paraId="05457C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67"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3968"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3969"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3970" w:author="Edwin Villanueva Talavera" w:date="2019-06-02T11:17:00Z">
            <w:rPr>
              <w:rFonts w:ascii="Courier New" w:eastAsia="Times New Roman" w:hAnsi="Courier New" w:cs="Courier New"/>
              <w:color w:val="333333"/>
              <w:sz w:val="21"/>
              <w:szCs w:val="21"/>
              <w:lang w:eastAsia="es-PE"/>
            </w:rPr>
          </w:rPrChange>
        </w:rPr>
        <w:t>(transcritos[k]),</w:t>
      </w:r>
    </w:p>
    <w:p w14:paraId="55B89F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73" w:author="Edwin Villanueva Talavera" w:date="2019-06-02T11:17:00Z">
            <w:rPr>
              <w:rFonts w:ascii="Courier New" w:eastAsia="Times New Roman" w:hAnsi="Courier New" w:cs="Courier New"/>
              <w:color w:val="BA2121"/>
              <w:sz w:val="21"/>
              <w:szCs w:val="21"/>
              <w:lang w:eastAsia="es-PE"/>
            </w:rPr>
          </w:rPrChange>
        </w:rPr>
        <w:t>"gc"</w:t>
      </w:r>
      <w:r w:rsidRPr="00FD6FF2">
        <w:rPr>
          <w:rFonts w:ascii="Courier New" w:eastAsia="Times New Roman" w:hAnsi="Courier New" w:cs="Courier New"/>
          <w:color w:val="333333"/>
          <w:sz w:val="21"/>
          <w:szCs w:val="21"/>
          <w:lang w:val="en-US" w:eastAsia="es-PE"/>
          <w:rPrChange w:id="3974" w:author="Edwin Villanueva Talavera" w:date="2019-06-02T11:17:00Z">
            <w:rPr>
              <w:rFonts w:ascii="Courier New" w:eastAsia="Times New Roman" w:hAnsi="Courier New" w:cs="Courier New"/>
              <w:color w:val="333333"/>
              <w:sz w:val="21"/>
              <w:szCs w:val="21"/>
              <w:lang w:eastAsia="es-PE"/>
            </w:rPr>
          </w:rPrChange>
        </w:rPr>
        <w:t xml:space="preserve"> : GC(transcritos[k]),</w:t>
      </w:r>
    </w:p>
    <w:p w14:paraId="26CF18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77"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3978"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666666"/>
          <w:sz w:val="21"/>
          <w:szCs w:val="21"/>
          <w:lang w:val="en-US" w:eastAsia="es-PE"/>
          <w:rPrChange w:id="397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3980" w:author="Edwin Villanueva Talavera" w:date="2019-06-02T11:17:00Z">
            <w:rPr>
              <w:rFonts w:ascii="Courier New" w:eastAsia="Times New Roman" w:hAnsi="Courier New" w:cs="Courier New"/>
              <w:color w:val="333333"/>
              <w:sz w:val="21"/>
              <w:szCs w:val="21"/>
              <w:lang w:eastAsia="es-PE"/>
            </w:rPr>
          </w:rPrChange>
        </w:rPr>
        <w:t>,</w:t>
      </w:r>
    </w:p>
    <w:p w14:paraId="71FB46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83"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3984"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398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398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398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3988" w:author="Edwin Villanueva Talavera" w:date="2019-06-02T11:17:00Z">
            <w:rPr>
              <w:rFonts w:ascii="Courier New" w:eastAsia="Times New Roman" w:hAnsi="Courier New" w:cs="Courier New"/>
              <w:color w:val="333333"/>
              <w:sz w:val="21"/>
              <w:szCs w:val="21"/>
              <w:lang w:eastAsia="es-PE"/>
            </w:rPr>
          </w:rPrChange>
        </w:rPr>
        <w:t>),</w:t>
      </w:r>
    </w:p>
    <w:p w14:paraId="4FD94F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91"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3992"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399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399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399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3996" w:author="Edwin Villanueva Talavera" w:date="2019-06-02T11:17:00Z">
            <w:rPr>
              <w:rFonts w:ascii="Courier New" w:eastAsia="Times New Roman" w:hAnsi="Courier New" w:cs="Courier New"/>
              <w:color w:val="333333"/>
              <w:sz w:val="21"/>
              <w:szCs w:val="21"/>
              <w:lang w:eastAsia="es-PE"/>
            </w:rPr>
          </w:rPrChange>
        </w:rPr>
        <w:t>),</w:t>
      </w:r>
    </w:p>
    <w:p w14:paraId="5EC4AC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39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39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3999"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000"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0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0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0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04" w:author="Edwin Villanueva Talavera" w:date="2019-06-02T11:17:00Z">
            <w:rPr>
              <w:rFonts w:ascii="Courier New" w:eastAsia="Times New Roman" w:hAnsi="Courier New" w:cs="Courier New"/>
              <w:color w:val="333333"/>
              <w:sz w:val="21"/>
              <w:szCs w:val="21"/>
              <w:lang w:eastAsia="es-PE"/>
            </w:rPr>
          </w:rPrChange>
        </w:rPr>
        <w:t>),</w:t>
      </w:r>
    </w:p>
    <w:p w14:paraId="3A20F8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07"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008"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0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1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1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12" w:author="Edwin Villanueva Talavera" w:date="2019-06-02T11:17:00Z">
            <w:rPr>
              <w:rFonts w:ascii="Courier New" w:eastAsia="Times New Roman" w:hAnsi="Courier New" w:cs="Courier New"/>
              <w:color w:val="333333"/>
              <w:sz w:val="21"/>
              <w:szCs w:val="21"/>
              <w:lang w:eastAsia="es-PE"/>
            </w:rPr>
          </w:rPrChange>
        </w:rPr>
        <w:t>),</w:t>
      </w:r>
    </w:p>
    <w:p w14:paraId="1DED4B8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15"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016"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1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1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1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20" w:author="Edwin Villanueva Talavera" w:date="2019-06-02T11:17:00Z">
            <w:rPr>
              <w:rFonts w:ascii="Courier New" w:eastAsia="Times New Roman" w:hAnsi="Courier New" w:cs="Courier New"/>
              <w:color w:val="333333"/>
              <w:sz w:val="21"/>
              <w:szCs w:val="21"/>
              <w:lang w:eastAsia="es-PE"/>
            </w:rPr>
          </w:rPrChange>
        </w:rPr>
        <w:t>),</w:t>
      </w:r>
    </w:p>
    <w:p w14:paraId="3376C3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23"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024"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2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2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28" w:author="Edwin Villanueva Talavera" w:date="2019-06-02T11:17:00Z">
            <w:rPr>
              <w:rFonts w:ascii="Courier New" w:eastAsia="Times New Roman" w:hAnsi="Courier New" w:cs="Courier New"/>
              <w:color w:val="333333"/>
              <w:sz w:val="21"/>
              <w:szCs w:val="21"/>
              <w:lang w:eastAsia="es-PE"/>
            </w:rPr>
          </w:rPrChange>
        </w:rPr>
        <w:t>),</w:t>
      </w:r>
    </w:p>
    <w:p w14:paraId="6E2B30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031"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032"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03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3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03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36" w:author="Edwin Villanueva Talavera" w:date="2019-06-02T11:17:00Z">
            <w:rPr>
              <w:rFonts w:ascii="Courier New" w:eastAsia="Times New Roman" w:hAnsi="Courier New" w:cs="Courier New"/>
              <w:color w:val="333333"/>
              <w:sz w:val="21"/>
              <w:szCs w:val="21"/>
              <w:lang w:eastAsia="es-PE"/>
            </w:rPr>
          </w:rPrChange>
        </w:rPr>
        <w:t>)</w:t>
      </w:r>
    </w:p>
    <w:p w14:paraId="09F0887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38" w:author="Edwin Villanueva Talavera" w:date="2019-06-02T11:17:00Z">
            <w:rPr>
              <w:rFonts w:ascii="Courier New" w:eastAsia="Times New Roman" w:hAnsi="Courier New" w:cs="Courier New"/>
              <w:color w:val="333333"/>
              <w:sz w:val="21"/>
              <w:szCs w:val="21"/>
              <w:lang w:eastAsia="es-PE"/>
            </w:rPr>
          </w:rPrChange>
        </w:rPr>
        <w:t xml:space="preserve">        }</w:t>
      </w:r>
    </w:p>
    <w:p w14:paraId="6BAF77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40" w:author="Edwin Villanueva Talavera" w:date="2019-06-02T11:17:00Z">
            <w:rPr>
              <w:rFonts w:ascii="Courier New" w:eastAsia="Times New Roman" w:hAnsi="Courier New" w:cs="Courier New"/>
              <w:color w:val="333333"/>
              <w:sz w:val="21"/>
              <w:szCs w:val="21"/>
              <w:lang w:eastAsia="es-PE"/>
            </w:rPr>
          </w:rPrChange>
        </w:rPr>
        <w:t xml:space="preserve">    </w:t>
      </w:r>
    </w:p>
    <w:p w14:paraId="458CF2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043" w:author="Edwin Villanueva Talavera" w:date="2019-06-02T11:17:00Z">
            <w:rPr>
              <w:rFonts w:ascii="Courier New" w:eastAsia="Times New Roman" w:hAnsi="Courier New" w:cs="Courier New"/>
              <w:i/>
              <w:iCs/>
              <w:color w:val="408080"/>
              <w:sz w:val="21"/>
              <w:szCs w:val="21"/>
              <w:lang w:eastAsia="es-PE"/>
            </w:rPr>
          </w:rPrChange>
        </w:rPr>
        <w:t>#adaptado de https://github.com/gbgolding/crema/blob/master/bin/featuresetup_module.py</w:t>
      </w:r>
    </w:p>
    <w:p w14:paraId="4B3CBC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046"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40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48"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049" w:author="Edwin Villanueva Talavera" w:date="2019-06-02T11:17:00Z">
            <w:rPr>
              <w:rFonts w:ascii="Courier New" w:eastAsia="Times New Roman" w:hAnsi="Courier New" w:cs="Courier New"/>
              <w:color w:val="333333"/>
              <w:sz w:val="21"/>
              <w:szCs w:val="21"/>
              <w:lang w:eastAsia="es-PE"/>
            </w:rPr>
          </w:rPrChange>
        </w:rPr>
        <w:t xml:space="preserve">(archivo_cpat, </w:t>
      </w:r>
      <w:r w:rsidRPr="00FD6FF2">
        <w:rPr>
          <w:rFonts w:ascii="Courier New" w:eastAsia="Times New Roman" w:hAnsi="Courier New" w:cs="Courier New"/>
          <w:color w:val="BA2121"/>
          <w:sz w:val="21"/>
          <w:szCs w:val="21"/>
          <w:lang w:val="en-US" w:eastAsia="es-PE"/>
          <w:rPrChange w:id="4050"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0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052"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053" w:author="Edwin Villanueva Talavera" w:date="2019-06-02T11:17:00Z">
            <w:rPr>
              <w:rFonts w:ascii="Courier New" w:eastAsia="Times New Roman" w:hAnsi="Courier New" w:cs="Courier New"/>
              <w:color w:val="333333"/>
              <w:sz w:val="21"/>
              <w:szCs w:val="21"/>
              <w:lang w:eastAsia="es-PE"/>
            </w:rPr>
          </w:rPrChange>
        </w:rPr>
        <w:t xml:space="preserve"> f:</w:t>
      </w:r>
    </w:p>
    <w:p w14:paraId="7424CF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55" w:author="Edwin Villanueva Talavera" w:date="2019-06-02T11:17:00Z">
            <w:rPr>
              <w:rFonts w:ascii="Courier New" w:eastAsia="Times New Roman" w:hAnsi="Courier New" w:cs="Courier New"/>
              <w:color w:val="333333"/>
              <w:sz w:val="21"/>
              <w:szCs w:val="21"/>
              <w:lang w:eastAsia="es-PE"/>
            </w:rPr>
          </w:rPrChange>
        </w:rPr>
        <w:t xml:space="preserve">        cpat_reader </w:t>
      </w:r>
      <w:r w:rsidRPr="00FD6FF2">
        <w:rPr>
          <w:rFonts w:ascii="Courier New" w:eastAsia="Times New Roman" w:hAnsi="Courier New" w:cs="Courier New"/>
          <w:color w:val="666666"/>
          <w:sz w:val="21"/>
          <w:szCs w:val="21"/>
          <w:lang w:val="en-US" w:eastAsia="es-PE"/>
          <w:rPrChange w:id="40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57"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40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59" w:author="Edwin Villanueva Talavera" w:date="2019-06-02T11:17:00Z">
            <w:rPr>
              <w:rFonts w:ascii="Courier New" w:eastAsia="Times New Roman" w:hAnsi="Courier New" w:cs="Courier New"/>
              <w:color w:val="333333"/>
              <w:sz w:val="21"/>
              <w:szCs w:val="21"/>
              <w:lang w:eastAsia="es-PE"/>
            </w:rPr>
          </w:rPrChange>
        </w:rPr>
        <w:t>reader(f, delimiter</w:t>
      </w:r>
      <w:r w:rsidRPr="00FD6FF2">
        <w:rPr>
          <w:rFonts w:ascii="Courier New" w:eastAsia="Times New Roman" w:hAnsi="Courier New" w:cs="Courier New"/>
          <w:color w:val="666666"/>
          <w:sz w:val="21"/>
          <w:szCs w:val="21"/>
          <w:lang w:val="en-US" w:eastAsia="es-PE"/>
          <w:rPrChange w:id="40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6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06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063"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06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065" w:author="Edwin Villanueva Talavera" w:date="2019-06-02T11:17:00Z">
            <w:rPr>
              <w:rFonts w:ascii="Courier New" w:eastAsia="Times New Roman" w:hAnsi="Courier New" w:cs="Courier New"/>
              <w:color w:val="333333"/>
              <w:sz w:val="21"/>
              <w:szCs w:val="21"/>
              <w:lang w:eastAsia="es-PE"/>
            </w:rPr>
          </w:rPrChange>
        </w:rPr>
        <w:t>))</w:t>
      </w:r>
    </w:p>
    <w:p w14:paraId="432DF4F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68"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069" w:author="Edwin Villanueva Talavera" w:date="2019-06-02T11:17:00Z">
            <w:rPr>
              <w:rFonts w:ascii="Courier New" w:eastAsia="Times New Roman" w:hAnsi="Courier New" w:cs="Courier New"/>
              <w:color w:val="333333"/>
              <w:sz w:val="21"/>
              <w:szCs w:val="21"/>
              <w:lang w:eastAsia="es-PE"/>
            </w:rPr>
          </w:rPrChange>
        </w:rPr>
        <w:t xml:space="preserve">(cpat_reader, </w:t>
      </w:r>
      <w:r w:rsidRPr="00FD6FF2">
        <w:rPr>
          <w:rFonts w:ascii="Courier New" w:eastAsia="Times New Roman" w:hAnsi="Courier New" w:cs="Courier New"/>
          <w:b/>
          <w:bCs/>
          <w:color w:val="008000"/>
          <w:sz w:val="21"/>
          <w:szCs w:val="21"/>
          <w:lang w:val="en-US" w:eastAsia="es-PE"/>
          <w:rPrChange w:id="4070"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40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072" w:author="Edwin Villanueva Talavera" w:date="2019-06-02T11:17:00Z">
            <w:rPr>
              <w:rFonts w:ascii="Courier New" w:eastAsia="Times New Roman" w:hAnsi="Courier New" w:cs="Courier New"/>
              <w:i/>
              <w:iCs/>
              <w:color w:val="408080"/>
              <w:sz w:val="21"/>
              <w:szCs w:val="21"/>
              <w:lang w:eastAsia="es-PE"/>
            </w:rPr>
          </w:rPrChange>
        </w:rPr>
        <w:t># skip header</w:t>
      </w:r>
    </w:p>
    <w:p w14:paraId="551B003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07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076"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07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078" w:author="Edwin Villanueva Talavera" w:date="2019-06-02T11:17:00Z">
            <w:rPr>
              <w:rFonts w:ascii="Courier New" w:eastAsia="Times New Roman" w:hAnsi="Courier New" w:cs="Courier New"/>
              <w:color w:val="333333"/>
              <w:sz w:val="21"/>
              <w:szCs w:val="21"/>
              <w:lang w:eastAsia="es-PE"/>
            </w:rPr>
          </w:rPrChange>
        </w:rPr>
        <w:t xml:space="preserve"> cpat_reader:</w:t>
      </w:r>
    </w:p>
    <w:p w14:paraId="07E52E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0"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color w:val="666666"/>
          <w:sz w:val="21"/>
          <w:szCs w:val="21"/>
          <w:lang w:val="en-US" w:eastAsia="es-PE"/>
          <w:rPrChange w:id="40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82"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08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084" w:author="Edwin Villanueva Talavera" w:date="2019-06-02T11:17:00Z">
            <w:rPr>
              <w:rFonts w:ascii="Courier New" w:eastAsia="Times New Roman" w:hAnsi="Courier New" w:cs="Courier New"/>
              <w:color w:val="333333"/>
              <w:sz w:val="21"/>
              <w:szCs w:val="21"/>
              <w:lang w:eastAsia="es-PE"/>
            </w:rPr>
          </w:rPrChange>
        </w:rPr>
        <w:t>]</w:t>
      </w:r>
    </w:p>
    <w:p w14:paraId="7E46233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86"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087"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0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0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0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09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092"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09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094" w:author="Edwin Villanueva Talavera" w:date="2019-06-02T11:17:00Z">
            <w:rPr>
              <w:rFonts w:ascii="Courier New" w:eastAsia="Times New Roman" w:hAnsi="Courier New" w:cs="Courier New"/>
              <w:color w:val="333333"/>
              <w:sz w:val="21"/>
              <w:szCs w:val="21"/>
              <w:lang w:eastAsia="es-PE"/>
            </w:rPr>
          </w:rPrChange>
        </w:rPr>
        <w:t>])</w:t>
      </w:r>
    </w:p>
    <w:p w14:paraId="63C215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0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096"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097"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0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0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02"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0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1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1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410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07" w:author="Edwin Villanueva Talavera" w:date="2019-06-02T11:17:00Z">
            <w:rPr>
              <w:rFonts w:ascii="Courier New" w:eastAsia="Times New Roman" w:hAnsi="Courier New" w:cs="Courier New"/>
              <w:color w:val="333333"/>
              <w:sz w:val="21"/>
              <w:szCs w:val="21"/>
              <w:lang w:eastAsia="es-PE"/>
            </w:rPr>
          </w:rPrChange>
        </w:rPr>
        <w:t>(transcript_dict[cod_secuencia][</w:t>
      </w:r>
      <w:r w:rsidRPr="00FD6FF2">
        <w:rPr>
          <w:rFonts w:ascii="Courier New" w:eastAsia="Times New Roman" w:hAnsi="Courier New" w:cs="Courier New"/>
          <w:color w:val="BA2121"/>
          <w:sz w:val="21"/>
          <w:szCs w:val="21"/>
          <w:lang w:val="en-US" w:eastAsia="es-PE"/>
          <w:rPrChange w:id="4108"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109" w:author="Edwin Villanueva Talavera" w:date="2019-06-02T11:17:00Z">
            <w:rPr>
              <w:rFonts w:ascii="Courier New" w:eastAsia="Times New Roman" w:hAnsi="Courier New" w:cs="Courier New"/>
              <w:color w:val="333333"/>
              <w:sz w:val="21"/>
              <w:szCs w:val="21"/>
              <w:lang w:eastAsia="es-PE"/>
            </w:rPr>
          </w:rPrChange>
        </w:rPr>
        <w:t>])</w:t>
      </w:r>
    </w:p>
    <w:p w14:paraId="27BEC6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11"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112"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1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1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17"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18"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119" w:author="Edwin Villanueva Talavera" w:date="2019-06-02T11:17:00Z">
            <w:rPr>
              <w:rFonts w:ascii="Courier New" w:eastAsia="Times New Roman" w:hAnsi="Courier New" w:cs="Courier New"/>
              <w:color w:val="333333"/>
              <w:sz w:val="21"/>
              <w:szCs w:val="21"/>
              <w:lang w:eastAsia="es-PE"/>
            </w:rPr>
          </w:rPrChange>
        </w:rPr>
        <w:t>])</w:t>
      </w:r>
    </w:p>
    <w:p w14:paraId="5CC4C8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21"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122"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1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1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26"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27"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128" w:author="Edwin Villanueva Talavera" w:date="2019-06-02T11:17:00Z">
            <w:rPr>
              <w:rFonts w:ascii="Courier New" w:eastAsia="Times New Roman" w:hAnsi="Courier New" w:cs="Courier New"/>
              <w:color w:val="666666"/>
              <w:sz w:val="21"/>
              <w:szCs w:val="21"/>
              <w:lang w:eastAsia="es-PE"/>
            </w:rPr>
          </w:rPrChange>
        </w:rPr>
        <w:t>4</w:t>
      </w:r>
      <w:r w:rsidRPr="00FD6FF2">
        <w:rPr>
          <w:rFonts w:ascii="Courier New" w:eastAsia="Times New Roman" w:hAnsi="Courier New" w:cs="Courier New"/>
          <w:color w:val="333333"/>
          <w:sz w:val="21"/>
          <w:szCs w:val="21"/>
          <w:lang w:val="en-US" w:eastAsia="es-PE"/>
          <w:rPrChange w:id="4129" w:author="Edwin Villanueva Talavera" w:date="2019-06-02T11:17:00Z">
            <w:rPr>
              <w:rFonts w:ascii="Courier New" w:eastAsia="Times New Roman" w:hAnsi="Courier New" w:cs="Courier New"/>
              <w:color w:val="333333"/>
              <w:sz w:val="21"/>
              <w:szCs w:val="21"/>
              <w:lang w:eastAsia="es-PE"/>
            </w:rPr>
          </w:rPrChange>
        </w:rPr>
        <w:t>])</w:t>
      </w:r>
    </w:p>
    <w:p w14:paraId="044898B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31" w:author="Edwin Villanueva Talavera" w:date="2019-06-02T11:17:00Z">
            <w:rPr>
              <w:rFonts w:ascii="Courier New" w:eastAsia="Times New Roman" w:hAnsi="Courier New" w:cs="Courier New"/>
              <w:color w:val="333333"/>
              <w:sz w:val="21"/>
              <w:szCs w:val="21"/>
              <w:lang w:eastAsia="es-PE"/>
            </w:rPr>
          </w:rPrChange>
        </w:rPr>
        <w:t xml:space="preserve">    </w:t>
      </w:r>
    </w:p>
    <w:p w14:paraId="70169B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134"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41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36"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137" w:author="Edwin Villanueva Talavera" w:date="2019-06-02T11:17:00Z">
            <w:rPr>
              <w:rFonts w:ascii="Courier New" w:eastAsia="Times New Roman" w:hAnsi="Courier New" w:cs="Courier New"/>
              <w:color w:val="333333"/>
              <w:sz w:val="21"/>
              <w:szCs w:val="21"/>
              <w:lang w:eastAsia="es-PE"/>
            </w:rPr>
          </w:rPrChange>
        </w:rPr>
        <w:t xml:space="preserve">(archivo_diamond, </w:t>
      </w:r>
      <w:r w:rsidRPr="00FD6FF2">
        <w:rPr>
          <w:rFonts w:ascii="Courier New" w:eastAsia="Times New Roman" w:hAnsi="Courier New" w:cs="Courier New"/>
          <w:color w:val="BA2121"/>
          <w:sz w:val="21"/>
          <w:szCs w:val="21"/>
          <w:lang w:val="en-US" w:eastAsia="es-PE"/>
          <w:rPrChange w:id="4138"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1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140"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141" w:author="Edwin Villanueva Talavera" w:date="2019-06-02T11:17:00Z">
            <w:rPr>
              <w:rFonts w:ascii="Courier New" w:eastAsia="Times New Roman" w:hAnsi="Courier New" w:cs="Courier New"/>
              <w:color w:val="333333"/>
              <w:sz w:val="21"/>
              <w:szCs w:val="21"/>
              <w:lang w:eastAsia="es-PE"/>
            </w:rPr>
          </w:rPrChange>
        </w:rPr>
        <w:t xml:space="preserve"> f:</w:t>
      </w:r>
    </w:p>
    <w:p w14:paraId="2E58C8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43" w:author="Edwin Villanueva Talavera" w:date="2019-06-02T11:17:00Z">
            <w:rPr>
              <w:rFonts w:ascii="Courier New" w:eastAsia="Times New Roman" w:hAnsi="Courier New" w:cs="Courier New"/>
              <w:color w:val="333333"/>
              <w:sz w:val="21"/>
              <w:szCs w:val="21"/>
              <w:lang w:eastAsia="es-PE"/>
            </w:rPr>
          </w:rPrChange>
        </w:rPr>
        <w:t xml:space="preserve">        tab_reader </w:t>
      </w:r>
      <w:r w:rsidRPr="00FD6FF2">
        <w:rPr>
          <w:rFonts w:ascii="Courier New" w:eastAsia="Times New Roman" w:hAnsi="Courier New" w:cs="Courier New"/>
          <w:color w:val="666666"/>
          <w:sz w:val="21"/>
          <w:szCs w:val="21"/>
          <w:lang w:val="en-US" w:eastAsia="es-PE"/>
          <w:rPrChange w:id="41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45"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41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47" w:author="Edwin Villanueva Talavera" w:date="2019-06-02T11:17:00Z">
            <w:rPr>
              <w:rFonts w:ascii="Courier New" w:eastAsia="Times New Roman" w:hAnsi="Courier New" w:cs="Courier New"/>
              <w:color w:val="333333"/>
              <w:sz w:val="21"/>
              <w:szCs w:val="21"/>
              <w:lang w:eastAsia="es-PE"/>
            </w:rPr>
          </w:rPrChange>
        </w:rPr>
        <w:t>reader(f, delimiter</w:t>
      </w:r>
      <w:r w:rsidRPr="00FD6FF2">
        <w:rPr>
          <w:rFonts w:ascii="Courier New" w:eastAsia="Times New Roman" w:hAnsi="Courier New" w:cs="Courier New"/>
          <w:color w:val="666666"/>
          <w:sz w:val="21"/>
          <w:szCs w:val="21"/>
          <w:lang w:val="en-US" w:eastAsia="es-PE"/>
          <w:rPrChange w:id="41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4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15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151"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15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153" w:author="Edwin Villanueva Talavera" w:date="2019-06-02T11:17:00Z">
            <w:rPr>
              <w:rFonts w:ascii="Courier New" w:eastAsia="Times New Roman" w:hAnsi="Courier New" w:cs="Courier New"/>
              <w:color w:val="333333"/>
              <w:sz w:val="21"/>
              <w:szCs w:val="21"/>
              <w:lang w:eastAsia="es-PE"/>
            </w:rPr>
          </w:rPrChange>
        </w:rPr>
        <w:t>))</w:t>
      </w:r>
    </w:p>
    <w:p w14:paraId="1F2132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55" w:author="Edwin Villanueva Talavera" w:date="2019-06-02T11:17:00Z">
            <w:rPr>
              <w:rFonts w:ascii="Courier New" w:eastAsia="Times New Roman" w:hAnsi="Courier New" w:cs="Courier New"/>
              <w:color w:val="333333"/>
              <w:sz w:val="21"/>
              <w:szCs w:val="21"/>
              <w:lang w:eastAsia="es-PE"/>
            </w:rPr>
          </w:rPrChange>
        </w:rPr>
        <w:t xml:space="preserve">        line_1 </w:t>
      </w:r>
      <w:r w:rsidRPr="00FD6FF2">
        <w:rPr>
          <w:rFonts w:ascii="Courier New" w:eastAsia="Times New Roman" w:hAnsi="Courier New" w:cs="Courier New"/>
          <w:color w:val="666666"/>
          <w:sz w:val="21"/>
          <w:szCs w:val="21"/>
          <w:lang w:val="en-US" w:eastAsia="es-PE"/>
          <w:rPrChange w:id="41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58"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159" w:author="Edwin Villanueva Talavera" w:date="2019-06-02T11:17:00Z">
            <w:rPr>
              <w:rFonts w:ascii="Courier New" w:eastAsia="Times New Roman" w:hAnsi="Courier New" w:cs="Courier New"/>
              <w:color w:val="333333"/>
              <w:sz w:val="21"/>
              <w:szCs w:val="21"/>
              <w:lang w:eastAsia="es-PE"/>
            </w:rPr>
          </w:rPrChange>
        </w:rPr>
        <w:t>(tab_reader)</w:t>
      </w:r>
    </w:p>
    <w:p w14:paraId="57934D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61"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666666"/>
          <w:sz w:val="21"/>
          <w:szCs w:val="21"/>
          <w:lang w:val="en-US" w:eastAsia="es-PE"/>
          <w:rPrChange w:id="41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63" w:author="Edwin Villanueva Talavera" w:date="2019-06-02T11:17:00Z">
            <w:rPr>
              <w:rFonts w:ascii="Courier New" w:eastAsia="Times New Roman" w:hAnsi="Courier New" w:cs="Courier New"/>
              <w:color w:val="333333"/>
              <w:sz w:val="21"/>
              <w:szCs w:val="21"/>
              <w:lang w:eastAsia="es-PE"/>
            </w:rPr>
          </w:rPrChange>
        </w:rPr>
        <w:t xml:space="preserve"> line_1[</w:t>
      </w:r>
      <w:r w:rsidRPr="00FD6FF2">
        <w:rPr>
          <w:rFonts w:ascii="Courier New" w:eastAsia="Times New Roman" w:hAnsi="Courier New" w:cs="Courier New"/>
          <w:color w:val="666666"/>
          <w:sz w:val="21"/>
          <w:szCs w:val="21"/>
          <w:lang w:val="en-US" w:eastAsia="es-PE"/>
          <w:rPrChange w:id="416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1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1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67" w:author="Edwin Villanueva Talavera" w:date="2019-06-02T11:17:00Z">
            <w:rPr>
              <w:rFonts w:ascii="Courier New" w:eastAsia="Times New Roman" w:hAnsi="Courier New" w:cs="Courier New"/>
              <w:color w:val="333333"/>
              <w:sz w:val="21"/>
              <w:szCs w:val="21"/>
              <w:lang w:eastAsia="es-PE"/>
            </w:rPr>
          </w:rPrChange>
        </w:rPr>
        <w:t>upper()</w:t>
      </w:r>
    </w:p>
    <w:p w14:paraId="490945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69" w:author="Edwin Villanueva Talavera" w:date="2019-06-02T11:17:00Z">
            <w:rPr>
              <w:rFonts w:ascii="Courier New" w:eastAsia="Times New Roman" w:hAnsi="Courier New" w:cs="Courier New"/>
              <w:color w:val="333333"/>
              <w:sz w:val="21"/>
              <w:szCs w:val="21"/>
              <w:lang w:eastAsia="es-PE"/>
            </w:rPr>
          </w:rPrChange>
        </w:rPr>
        <w:t xml:space="preserve">        score </w:t>
      </w:r>
      <w:r w:rsidRPr="00FD6FF2">
        <w:rPr>
          <w:rFonts w:ascii="Courier New" w:eastAsia="Times New Roman" w:hAnsi="Courier New" w:cs="Courier New"/>
          <w:color w:val="666666"/>
          <w:sz w:val="21"/>
          <w:szCs w:val="21"/>
          <w:lang w:val="en-US" w:eastAsia="es-PE"/>
          <w:rPrChange w:id="41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7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73"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74"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175" w:author="Edwin Villanueva Talavera" w:date="2019-06-02T11:17:00Z">
            <w:rPr>
              <w:rFonts w:ascii="Courier New" w:eastAsia="Times New Roman" w:hAnsi="Courier New" w:cs="Courier New"/>
              <w:color w:val="333333"/>
              <w:sz w:val="21"/>
              <w:szCs w:val="21"/>
              <w:lang w:eastAsia="es-PE"/>
            </w:rPr>
          </w:rPrChange>
        </w:rPr>
        <w:t>])]</w:t>
      </w:r>
    </w:p>
    <w:p w14:paraId="03BF51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77" w:author="Edwin Villanueva Talavera" w:date="2019-06-02T11:17:00Z">
            <w:rPr>
              <w:rFonts w:ascii="Courier New" w:eastAsia="Times New Roman" w:hAnsi="Courier New" w:cs="Courier New"/>
              <w:color w:val="333333"/>
              <w:sz w:val="21"/>
              <w:szCs w:val="21"/>
              <w:lang w:eastAsia="es-PE"/>
            </w:rPr>
          </w:rPrChange>
        </w:rPr>
        <w:t xml:space="preserve">        with_len </w:t>
      </w:r>
      <w:r w:rsidRPr="00FD6FF2">
        <w:rPr>
          <w:rFonts w:ascii="Courier New" w:eastAsia="Times New Roman" w:hAnsi="Courier New" w:cs="Courier New"/>
          <w:color w:val="666666"/>
          <w:sz w:val="21"/>
          <w:szCs w:val="21"/>
          <w:lang w:val="en-US" w:eastAsia="es-PE"/>
          <w:rPrChange w:id="41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179"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008000"/>
          <w:sz w:val="21"/>
          <w:szCs w:val="21"/>
          <w:lang w:val="en-US" w:eastAsia="es-PE"/>
          <w:rPrChange w:id="4180"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81"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8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1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8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85"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8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1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88"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89"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90"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1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19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193" w:author="Edwin Villanueva Talavera" w:date="2019-06-02T11:17:00Z">
            <w:rPr>
              <w:rFonts w:ascii="Courier New" w:eastAsia="Times New Roman" w:hAnsi="Courier New" w:cs="Courier New"/>
              <w:color w:val="333333"/>
              <w:sz w:val="21"/>
              <w:szCs w:val="21"/>
              <w:lang w:eastAsia="es-PE"/>
            </w:rPr>
          </w:rPrChange>
        </w:rPr>
        <w:t>(line_1[</w:t>
      </w:r>
      <w:r w:rsidRPr="00FD6FF2">
        <w:rPr>
          <w:rFonts w:ascii="Courier New" w:eastAsia="Times New Roman" w:hAnsi="Courier New" w:cs="Courier New"/>
          <w:color w:val="666666"/>
          <w:sz w:val="21"/>
          <w:szCs w:val="21"/>
          <w:lang w:val="en-US" w:eastAsia="es-PE"/>
          <w:rPrChange w:id="4194"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1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196" w:author="Edwin Villanueva Talavera" w:date="2019-06-02T11:17:00Z">
            <w:rPr>
              <w:rFonts w:ascii="Courier New" w:eastAsia="Times New Roman" w:hAnsi="Courier New" w:cs="Courier New"/>
              <w:i/>
              <w:iCs/>
              <w:color w:val="408080"/>
              <w:sz w:val="21"/>
              <w:szCs w:val="21"/>
              <w:lang w:eastAsia="es-PE"/>
            </w:rPr>
          </w:rPrChange>
        </w:rPr>
        <w:t># name identity length frame score</w:t>
      </w:r>
    </w:p>
    <w:p w14:paraId="5D9FC21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1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1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19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200"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20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202" w:author="Edwin Villanueva Talavera" w:date="2019-06-02T11:17:00Z">
            <w:rPr>
              <w:rFonts w:ascii="Courier New" w:eastAsia="Times New Roman" w:hAnsi="Courier New" w:cs="Courier New"/>
              <w:color w:val="333333"/>
              <w:sz w:val="21"/>
              <w:szCs w:val="21"/>
              <w:lang w:eastAsia="es-PE"/>
            </w:rPr>
          </w:rPrChange>
        </w:rPr>
        <w:t xml:space="preserve"> tab_reader:</w:t>
      </w:r>
    </w:p>
    <w:p w14:paraId="54E56C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20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206"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20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10"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42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12" w:author="Edwin Villanueva Talavera" w:date="2019-06-02T11:17:00Z">
            <w:rPr>
              <w:rFonts w:ascii="Courier New" w:eastAsia="Times New Roman" w:hAnsi="Courier New" w:cs="Courier New"/>
              <w:color w:val="333333"/>
              <w:sz w:val="21"/>
              <w:szCs w:val="21"/>
              <w:lang w:eastAsia="es-PE"/>
            </w:rPr>
          </w:rPrChange>
        </w:rPr>
        <w:t xml:space="preserve"> first:</w:t>
      </w:r>
    </w:p>
    <w:p w14:paraId="008BF8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14" w:author="Edwin Villanueva Talavera" w:date="2019-06-02T11:17:00Z">
            <w:rPr>
              <w:rFonts w:ascii="Courier New" w:eastAsia="Times New Roman" w:hAnsi="Courier New" w:cs="Courier New"/>
              <w:color w:val="333333"/>
              <w:sz w:val="21"/>
              <w:szCs w:val="21"/>
              <w:lang w:eastAsia="es-PE"/>
            </w:rPr>
          </w:rPrChange>
        </w:rPr>
        <w:t xml:space="preserve">                score</w:t>
      </w:r>
      <w:r w:rsidRPr="00FD6FF2">
        <w:rPr>
          <w:rFonts w:ascii="Courier New" w:eastAsia="Times New Roman" w:hAnsi="Courier New" w:cs="Courier New"/>
          <w:color w:val="666666"/>
          <w:sz w:val="21"/>
          <w:szCs w:val="21"/>
          <w:lang w:val="en-US" w:eastAsia="es-PE"/>
          <w:rPrChange w:id="42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16"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008000"/>
          <w:sz w:val="21"/>
          <w:szCs w:val="21"/>
          <w:lang w:val="en-US" w:eastAsia="es-PE"/>
          <w:rPrChange w:id="421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18"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19"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20" w:author="Edwin Villanueva Talavera" w:date="2019-06-02T11:17:00Z">
            <w:rPr>
              <w:rFonts w:ascii="Courier New" w:eastAsia="Times New Roman" w:hAnsi="Courier New" w:cs="Courier New"/>
              <w:color w:val="333333"/>
              <w:sz w:val="21"/>
              <w:szCs w:val="21"/>
              <w:lang w:eastAsia="es-PE"/>
            </w:rPr>
          </w:rPrChange>
        </w:rPr>
        <w:t>]))</w:t>
      </w:r>
    </w:p>
    <w:p w14:paraId="14BA9C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22" w:author="Edwin Villanueva Talavera" w:date="2019-06-02T11:17:00Z">
            <w:rPr>
              <w:rFonts w:ascii="Courier New" w:eastAsia="Times New Roman" w:hAnsi="Courier New" w:cs="Courier New"/>
              <w:color w:val="333333"/>
              <w:sz w:val="21"/>
              <w:szCs w:val="21"/>
              <w:lang w:eastAsia="es-PE"/>
            </w:rPr>
          </w:rPrChange>
        </w:rPr>
        <w:t xml:space="preserve">                with_len</w:t>
      </w:r>
      <w:r w:rsidRPr="00FD6FF2">
        <w:rPr>
          <w:rFonts w:ascii="Courier New" w:eastAsia="Times New Roman" w:hAnsi="Courier New" w:cs="Courier New"/>
          <w:color w:val="666666"/>
          <w:sz w:val="21"/>
          <w:szCs w:val="21"/>
          <w:lang w:val="en-US" w:eastAsia="es-PE"/>
          <w:rPrChange w:id="42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24" w:author="Edwin Villanueva Talavera" w:date="2019-06-02T11:17:00Z">
            <w:rPr>
              <w:rFonts w:ascii="Courier New" w:eastAsia="Times New Roman" w:hAnsi="Courier New" w:cs="Courier New"/>
              <w:color w:val="333333"/>
              <w:sz w:val="21"/>
              <w:szCs w:val="21"/>
              <w:lang w:eastAsia="es-PE"/>
            </w:rPr>
          </w:rPrChange>
        </w:rPr>
        <w:t>append([row[</w:t>
      </w:r>
      <w:r w:rsidRPr="00FD6FF2">
        <w:rPr>
          <w:rFonts w:ascii="Courier New" w:eastAsia="Times New Roman" w:hAnsi="Courier New" w:cs="Courier New"/>
          <w:color w:val="666666"/>
          <w:sz w:val="21"/>
          <w:szCs w:val="21"/>
          <w:lang w:val="en-US" w:eastAsia="es-PE"/>
          <w:rPrChange w:id="422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2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28"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008000"/>
          <w:sz w:val="21"/>
          <w:szCs w:val="21"/>
          <w:lang w:val="en-US" w:eastAsia="es-PE"/>
          <w:rPrChange w:id="422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30"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3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2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3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34"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35"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2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3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38"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39"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2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4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42"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243"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244" w:author="Edwin Villanueva Talavera" w:date="2019-06-02T11:17:00Z">
            <w:rPr>
              <w:rFonts w:ascii="Courier New" w:eastAsia="Times New Roman" w:hAnsi="Courier New" w:cs="Courier New"/>
              <w:color w:val="333333"/>
              <w:sz w:val="21"/>
              <w:szCs w:val="21"/>
              <w:lang w:eastAsia="es-PE"/>
            </w:rPr>
          </w:rPrChange>
        </w:rPr>
        <w:t>])])</w:t>
      </w:r>
    </w:p>
    <w:p w14:paraId="561568A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247"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4248" w:author="Edwin Villanueva Talavera" w:date="2019-06-02T11:17:00Z">
            <w:rPr>
              <w:rFonts w:ascii="Courier New" w:eastAsia="Times New Roman" w:hAnsi="Courier New" w:cs="Courier New"/>
              <w:color w:val="333333"/>
              <w:sz w:val="21"/>
              <w:szCs w:val="21"/>
              <w:lang w:eastAsia="es-PE"/>
            </w:rPr>
          </w:rPrChange>
        </w:rPr>
        <w:t>:</w:t>
      </w:r>
    </w:p>
    <w:p w14:paraId="0E5D9FD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50"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251"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2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5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5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58" w:author="Edwin Villanueva Talavera" w:date="2019-06-02T11:17:00Z">
            <w:rPr>
              <w:rFonts w:ascii="Courier New" w:eastAsia="Times New Roman" w:hAnsi="Courier New" w:cs="Courier New"/>
              <w:color w:val="333333"/>
              <w:sz w:val="21"/>
              <w:szCs w:val="21"/>
              <w:lang w:eastAsia="es-PE"/>
            </w:rPr>
          </w:rPrChange>
        </w:rPr>
        <w:t>)</w:t>
      </w:r>
    </w:p>
    <w:p w14:paraId="38C89A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60"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261"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2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6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26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26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68" w:author="Edwin Villanueva Talavera" w:date="2019-06-02T11:17:00Z">
            <w:rPr>
              <w:rFonts w:ascii="Courier New" w:eastAsia="Times New Roman" w:hAnsi="Courier New" w:cs="Courier New"/>
              <w:color w:val="333333"/>
              <w:sz w:val="21"/>
              <w:szCs w:val="21"/>
              <w:lang w:eastAsia="es-PE"/>
            </w:rPr>
          </w:rPrChange>
        </w:rPr>
        <w:t>)</w:t>
      </w:r>
    </w:p>
    <w:p w14:paraId="02C999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70" w:author="Edwin Villanueva Talavera" w:date="2019-06-02T11:17:00Z">
            <w:rPr>
              <w:rFonts w:ascii="Courier New" w:eastAsia="Times New Roman" w:hAnsi="Courier New" w:cs="Courier New"/>
              <w:color w:val="333333"/>
              <w:sz w:val="21"/>
              <w:szCs w:val="21"/>
              <w:lang w:eastAsia="es-PE"/>
            </w:rPr>
          </w:rPrChange>
        </w:rPr>
        <w:t xml:space="preserve">                max_value </w:t>
      </w:r>
      <w:r w:rsidRPr="00FD6FF2">
        <w:rPr>
          <w:rFonts w:ascii="Courier New" w:eastAsia="Times New Roman" w:hAnsi="Courier New" w:cs="Courier New"/>
          <w:color w:val="666666"/>
          <w:sz w:val="21"/>
          <w:szCs w:val="21"/>
          <w:lang w:val="en-US" w:eastAsia="es-PE"/>
          <w:rPrChange w:id="42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273" w:author="Edwin Villanueva Talavera" w:date="2019-06-02T11:17:00Z">
            <w:rPr>
              <w:rFonts w:ascii="Courier New" w:eastAsia="Times New Roman" w:hAnsi="Courier New" w:cs="Courier New"/>
              <w:color w:val="008000"/>
              <w:sz w:val="21"/>
              <w:szCs w:val="21"/>
              <w:lang w:eastAsia="es-PE"/>
            </w:rPr>
          </w:rPrChange>
        </w:rPr>
        <w:t>max</w:t>
      </w:r>
      <w:r w:rsidRPr="00FD6FF2">
        <w:rPr>
          <w:rFonts w:ascii="Courier New" w:eastAsia="Times New Roman" w:hAnsi="Courier New" w:cs="Courier New"/>
          <w:color w:val="333333"/>
          <w:sz w:val="21"/>
          <w:szCs w:val="21"/>
          <w:lang w:val="en-US" w:eastAsia="es-PE"/>
          <w:rPrChange w:id="4274" w:author="Edwin Villanueva Talavera" w:date="2019-06-02T11:17:00Z">
            <w:rPr>
              <w:rFonts w:ascii="Courier New" w:eastAsia="Times New Roman" w:hAnsi="Courier New" w:cs="Courier New"/>
              <w:color w:val="333333"/>
              <w:sz w:val="21"/>
              <w:szCs w:val="21"/>
              <w:lang w:eastAsia="es-PE"/>
            </w:rPr>
          </w:rPrChange>
        </w:rPr>
        <w:t>(score)</w:t>
      </w:r>
    </w:p>
    <w:p w14:paraId="0B04E6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76" w:author="Edwin Villanueva Talavera" w:date="2019-06-02T11:17:00Z">
            <w:rPr>
              <w:rFonts w:ascii="Courier New" w:eastAsia="Times New Roman" w:hAnsi="Courier New" w:cs="Courier New"/>
              <w:color w:val="333333"/>
              <w:sz w:val="21"/>
              <w:szCs w:val="21"/>
              <w:lang w:eastAsia="es-PE"/>
            </w:rPr>
          </w:rPrChange>
        </w:rPr>
        <w:t xml:space="preserve">                max_index </w:t>
      </w:r>
      <w:r w:rsidRPr="00FD6FF2">
        <w:rPr>
          <w:rFonts w:ascii="Courier New" w:eastAsia="Times New Roman" w:hAnsi="Courier New" w:cs="Courier New"/>
          <w:color w:val="666666"/>
          <w:sz w:val="21"/>
          <w:szCs w:val="21"/>
          <w:lang w:val="en-US" w:eastAsia="es-PE"/>
          <w:rPrChange w:id="42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78" w:author="Edwin Villanueva Talavera" w:date="2019-06-02T11:17:00Z">
            <w:rPr>
              <w:rFonts w:ascii="Courier New" w:eastAsia="Times New Roman" w:hAnsi="Courier New" w:cs="Courier New"/>
              <w:color w:val="333333"/>
              <w:sz w:val="21"/>
              <w:szCs w:val="21"/>
              <w:lang w:eastAsia="es-PE"/>
            </w:rPr>
          </w:rPrChange>
        </w:rPr>
        <w:t xml:space="preserve"> score</w:t>
      </w:r>
      <w:r w:rsidRPr="00FD6FF2">
        <w:rPr>
          <w:rFonts w:ascii="Courier New" w:eastAsia="Times New Roman" w:hAnsi="Courier New" w:cs="Courier New"/>
          <w:color w:val="666666"/>
          <w:sz w:val="21"/>
          <w:szCs w:val="21"/>
          <w:lang w:val="en-US" w:eastAsia="es-PE"/>
          <w:rPrChange w:id="42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80" w:author="Edwin Villanueva Talavera" w:date="2019-06-02T11:17:00Z">
            <w:rPr>
              <w:rFonts w:ascii="Courier New" w:eastAsia="Times New Roman" w:hAnsi="Courier New" w:cs="Courier New"/>
              <w:color w:val="333333"/>
              <w:sz w:val="21"/>
              <w:szCs w:val="21"/>
              <w:lang w:eastAsia="es-PE"/>
            </w:rPr>
          </w:rPrChange>
        </w:rPr>
        <w:t>index(max_value)</w:t>
      </w:r>
    </w:p>
    <w:p w14:paraId="5608B0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82" w:author="Edwin Villanueva Talavera" w:date="2019-06-02T11:17:00Z">
            <w:rPr>
              <w:rFonts w:ascii="Courier New" w:eastAsia="Times New Roman" w:hAnsi="Courier New" w:cs="Courier New"/>
              <w:color w:val="333333"/>
              <w:sz w:val="21"/>
              <w:szCs w:val="21"/>
              <w:lang w:eastAsia="es-PE"/>
            </w:rPr>
          </w:rPrChange>
        </w:rPr>
        <w:t xml:space="preserve">                max_len_ident </w:t>
      </w:r>
      <w:r w:rsidRPr="00FD6FF2">
        <w:rPr>
          <w:rFonts w:ascii="Courier New" w:eastAsia="Times New Roman" w:hAnsi="Courier New" w:cs="Courier New"/>
          <w:color w:val="666666"/>
          <w:sz w:val="21"/>
          <w:szCs w:val="21"/>
          <w:lang w:val="en-US" w:eastAsia="es-PE"/>
          <w:rPrChange w:id="42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284" w:author="Edwin Villanueva Talavera" w:date="2019-06-02T11:17:00Z">
            <w:rPr>
              <w:rFonts w:ascii="Courier New" w:eastAsia="Times New Roman" w:hAnsi="Courier New" w:cs="Courier New"/>
              <w:color w:val="333333"/>
              <w:sz w:val="21"/>
              <w:szCs w:val="21"/>
              <w:lang w:eastAsia="es-PE"/>
            </w:rPr>
          </w:rPrChange>
        </w:rPr>
        <w:t xml:space="preserve"> with_len[max_index]</w:t>
      </w:r>
    </w:p>
    <w:p w14:paraId="2658B1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28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288" w:author="Edwin Villanueva Talavera" w:date="2019-06-02T11:17:00Z">
            <w:rPr>
              <w:rFonts w:ascii="Courier New" w:eastAsia="Times New Roman" w:hAnsi="Courier New" w:cs="Courier New"/>
              <w:color w:val="333333"/>
              <w:sz w:val="21"/>
              <w:szCs w:val="21"/>
              <w:lang w:eastAsia="es-PE"/>
            </w:rPr>
          </w:rPrChange>
        </w:rPr>
        <w:t xml:space="preserve"> max_len_ident[</w:t>
      </w:r>
      <w:r w:rsidRPr="00FD6FF2">
        <w:rPr>
          <w:rFonts w:ascii="Courier New" w:eastAsia="Times New Roman" w:hAnsi="Courier New" w:cs="Courier New"/>
          <w:color w:val="666666"/>
          <w:sz w:val="21"/>
          <w:szCs w:val="21"/>
          <w:lang w:val="en-US" w:eastAsia="es-PE"/>
          <w:rPrChange w:id="4289"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2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9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2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9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294" w:author="Edwin Villanueva Talavera" w:date="2019-06-02T11:17:00Z">
            <w:rPr>
              <w:rFonts w:ascii="Courier New" w:eastAsia="Times New Roman" w:hAnsi="Courier New" w:cs="Courier New"/>
              <w:color w:val="333333"/>
              <w:sz w:val="21"/>
              <w:szCs w:val="21"/>
              <w:lang w:eastAsia="es-PE"/>
            </w:rPr>
          </w:rPrChange>
        </w:rPr>
        <w:t>:</w:t>
      </w:r>
    </w:p>
    <w:p w14:paraId="339975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2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296"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297"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2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2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0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02"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30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304" w:author="Edwin Villanueva Talavera" w:date="2019-06-02T11:17:00Z">
            <w:rPr>
              <w:rFonts w:ascii="Courier New" w:eastAsia="Times New Roman" w:hAnsi="Courier New" w:cs="Courier New"/>
              <w:color w:val="333333"/>
              <w:sz w:val="21"/>
              <w:szCs w:val="21"/>
              <w:lang w:eastAsia="es-PE"/>
            </w:rPr>
          </w:rPrChange>
        </w:rPr>
        <w:t>])</w:t>
      </w:r>
    </w:p>
    <w:p w14:paraId="213FC5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06"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07"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1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12"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313"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314" w:author="Edwin Villanueva Talavera" w:date="2019-06-02T11:17:00Z">
            <w:rPr>
              <w:rFonts w:ascii="Courier New" w:eastAsia="Times New Roman" w:hAnsi="Courier New" w:cs="Courier New"/>
              <w:color w:val="333333"/>
              <w:sz w:val="21"/>
              <w:szCs w:val="21"/>
              <w:lang w:eastAsia="es-PE"/>
            </w:rPr>
          </w:rPrChange>
        </w:rPr>
        <w:t>])</w:t>
      </w:r>
    </w:p>
    <w:p w14:paraId="269983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16"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17"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3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21"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22"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23"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2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26"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27"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328" w:author="Edwin Villanueva Talavera" w:date="2019-06-02T11:17:00Z">
            <w:rPr>
              <w:rFonts w:ascii="Courier New" w:eastAsia="Times New Roman" w:hAnsi="Courier New" w:cs="Courier New"/>
              <w:color w:val="333333"/>
              <w:sz w:val="21"/>
              <w:szCs w:val="21"/>
              <w:lang w:eastAsia="es-PE"/>
            </w:rPr>
          </w:rPrChange>
        </w:rPr>
        <w:t>])</w:t>
      </w:r>
    </w:p>
    <w:p w14:paraId="6A689D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30"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31"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3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3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33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338"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39"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3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4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345"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43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4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48"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49"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35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52" w:author="Edwin Villanueva Talavera" w:date="2019-06-02T11:17:00Z">
            <w:rPr>
              <w:rFonts w:ascii="Courier New" w:eastAsia="Times New Roman" w:hAnsi="Courier New" w:cs="Courier New"/>
              <w:color w:val="333333"/>
              <w:sz w:val="21"/>
              <w:szCs w:val="21"/>
              <w:lang w:eastAsia="es-PE"/>
            </w:rPr>
          </w:rPrChange>
        </w:rPr>
        <w:t>transcript_dict[first][</w:t>
      </w:r>
      <w:r w:rsidRPr="00FD6FF2">
        <w:rPr>
          <w:rFonts w:ascii="Courier New" w:eastAsia="Times New Roman" w:hAnsi="Courier New" w:cs="Courier New"/>
          <w:color w:val="BA2121"/>
          <w:sz w:val="21"/>
          <w:szCs w:val="21"/>
          <w:lang w:val="en-US" w:eastAsia="es-PE"/>
          <w:rPrChange w:id="4353"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354" w:author="Edwin Villanueva Talavera" w:date="2019-06-02T11:17:00Z">
            <w:rPr>
              <w:rFonts w:ascii="Courier New" w:eastAsia="Times New Roman" w:hAnsi="Courier New" w:cs="Courier New"/>
              <w:color w:val="333333"/>
              <w:sz w:val="21"/>
              <w:szCs w:val="21"/>
              <w:lang w:eastAsia="es-PE"/>
            </w:rPr>
          </w:rPrChange>
        </w:rPr>
        <w:t>]))</w:t>
      </w:r>
    </w:p>
    <w:p w14:paraId="4A740F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56" w:author="Edwin Villanueva Talavera" w:date="2019-06-02T11:17:00Z">
            <w:rPr>
              <w:rFonts w:ascii="Courier New" w:eastAsia="Times New Roman" w:hAnsi="Courier New" w:cs="Courier New"/>
              <w:color w:val="333333"/>
              <w:sz w:val="21"/>
              <w:szCs w:val="21"/>
              <w:lang w:eastAsia="es-PE"/>
            </w:rPr>
          </w:rPrChange>
        </w:rPr>
        <w:t xml:space="preserve">                score </w:t>
      </w:r>
      <w:r w:rsidRPr="00FD6FF2">
        <w:rPr>
          <w:rFonts w:ascii="Courier New" w:eastAsia="Times New Roman" w:hAnsi="Courier New" w:cs="Courier New"/>
          <w:color w:val="666666"/>
          <w:sz w:val="21"/>
          <w:szCs w:val="21"/>
          <w:lang w:val="en-US" w:eastAsia="es-PE"/>
          <w:rPrChange w:id="43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5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60"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61"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362" w:author="Edwin Villanueva Talavera" w:date="2019-06-02T11:17:00Z">
            <w:rPr>
              <w:rFonts w:ascii="Courier New" w:eastAsia="Times New Roman" w:hAnsi="Courier New" w:cs="Courier New"/>
              <w:color w:val="333333"/>
              <w:sz w:val="21"/>
              <w:szCs w:val="21"/>
              <w:lang w:eastAsia="es-PE"/>
            </w:rPr>
          </w:rPrChange>
        </w:rPr>
        <w:t>])]</w:t>
      </w:r>
    </w:p>
    <w:p w14:paraId="619089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64"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666666"/>
          <w:sz w:val="21"/>
          <w:szCs w:val="21"/>
          <w:lang w:val="en-US" w:eastAsia="es-PE"/>
          <w:rPrChange w:id="43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66"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36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36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70" w:author="Edwin Villanueva Talavera" w:date="2019-06-02T11:17:00Z">
            <w:rPr>
              <w:rFonts w:ascii="Courier New" w:eastAsia="Times New Roman" w:hAnsi="Courier New" w:cs="Courier New"/>
              <w:color w:val="333333"/>
              <w:sz w:val="21"/>
              <w:szCs w:val="21"/>
              <w:lang w:eastAsia="es-PE"/>
            </w:rPr>
          </w:rPrChange>
        </w:rPr>
        <w:t>upper()</w:t>
      </w:r>
    </w:p>
    <w:p w14:paraId="00FB41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72" w:author="Edwin Villanueva Talavera" w:date="2019-06-02T11:17:00Z">
            <w:rPr>
              <w:rFonts w:ascii="Courier New" w:eastAsia="Times New Roman" w:hAnsi="Courier New" w:cs="Courier New"/>
              <w:color w:val="333333"/>
              <w:sz w:val="21"/>
              <w:szCs w:val="21"/>
              <w:lang w:eastAsia="es-PE"/>
            </w:rPr>
          </w:rPrChange>
        </w:rPr>
        <w:t xml:space="preserve">                with_len </w:t>
      </w:r>
      <w:r w:rsidRPr="00FD6FF2">
        <w:rPr>
          <w:rFonts w:ascii="Courier New" w:eastAsia="Times New Roman" w:hAnsi="Courier New" w:cs="Courier New"/>
          <w:color w:val="666666"/>
          <w:sz w:val="21"/>
          <w:szCs w:val="21"/>
          <w:lang w:val="en-US" w:eastAsia="es-PE"/>
          <w:rPrChange w:id="43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74" w:author="Edwin Villanueva Talavera" w:date="2019-06-02T11:17:00Z">
            <w:rPr>
              <w:rFonts w:ascii="Courier New" w:eastAsia="Times New Roman" w:hAnsi="Courier New" w:cs="Courier New"/>
              <w:color w:val="333333"/>
              <w:sz w:val="21"/>
              <w:szCs w:val="21"/>
              <w:lang w:eastAsia="es-PE"/>
            </w:rPr>
          </w:rPrChange>
        </w:rPr>
        <w:t xml:space="preserve"> [[first, </w:t>
      </w:r>
      <w:r w:rsidRPr="00FD6FF2">
        <w:rPr>
          <w:rFonts w:ascii="Courier New" w:eastAsia="Times New Roman" w:hAnsi="Courier New" w:cs="Courier New"/>
          <w:color w:val="008000"/>
          <w:sz w:val="21"/>
          <w:szCs w:val="21"/>
          <w:lang w:val="en-US" w:eastAsia="es-PE"/>
          <w:rPrChange w:id="4375"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76"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7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3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79"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80"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81"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3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8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84"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85"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3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8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88"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389" w:author="Edwin Villanueva Talavera" w:date="2019-06-02T11:17:00Z">
            <w:rPr>
              <w:rFonts w:ascii="Courier New" w:eastAsia="Times New Roman" w:hAnsi="Courier New" w:cs="Courier New"/>
              <w:color w:val="666666"/>
              <w:sz w:val="21"/>
              <w:szCs w:val="21"/>
              <w:lang w:eastAsia="es-PE"/>
            </w:rPr>
          </w:rPrChange>
        </w:rPr>
        <w:t>9</w:t>
      </w:r>
      <w:r w:rsidRPr="00FD6FF2">
        <w:rPr>
          <w:rFonts w:ascii="Courier New" w:eastAsia="Times New Roman" w:hAnsi="Courier New" w:cs="Courier New"/>
          <w:color w:val="333333"/>
          <w:sz w:val="21"/>
          <w:szCs w:val="21"/>
          <w:lang w:val="en-US" w:eastAsia="es-PE"/>
          <w:rPrChange w:id="4390" w:author="Edwin Villanueva Talavera" w:date="2019-06-02T11:17:00Z">
            <w:rPr>
              <w:rFonts w:ascii="Courier New" w:eastAsia="Times New Roman" w:hAnsi="Courier New" w:cs="Courier New"/>
              <w:color w:val="333333"/>
              <w:sz w:val="21"/>
              <w:szCs w:val="21"/>
              <w:lang w:eastAsia="es-PE"/>
            </w:rPr>
          </w:rPrChange>
        </w:rPr>
        <w:t>])]]</w:t>
      </w:r>
    </w:p>
    <w:p w14:paraId="420F3E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3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392"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393"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3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3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3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39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3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39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00" w:author="Edwin Villanueva Talavera" w:date="2019-06-02T11:17:00Z">
            <w:rPr>
              <w:rFonts w:ascii="Courier New" w:eastAsia="Times New Roman" w:hAnsi="Courier New" w:cs="Courier New"/>
              <w:color w:val="333333"/>
              <w:sz w:val="21"/>
              <w:szCs w:val="21"/>
              <w:lang w:eastAsia="es-PE"/>
            </w:rPr>
          </w:rPrChange>
        </w:rPr>
        <w:t>)</w:t>
      </w:r>
    </w:p>
    <w:p w14:paraId="5DCE50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02"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03"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4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0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40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10" w:author="Edwin Villanueva Talavera" w:date="2019-06-02T11:17:00Z">
            <w:rPr>
              <w:rFonts w:ascii="Courier New" w:eastAsia="Times New Roman" w:hAnsi="Courier New" w:cs="Courier New"/>
              <w:color w:val="333333"/>
              <w:sz w:val="21"/>
              <w:szCs w:val="21"/>
              <w:lang w:eastAsia="es-PE"/>
            </w:rPr>
          </w:rPrChange>
        </w:rPr>
        <w:t>)</w:t>
      </w:r>
    </w:p>
    <w:p w14:paraId="4F026A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12" w:author="Edwin Villanueva Talavera" w:date="2019-06-02T11:17:00Z">
            <w:rPr>
              <w:rFonts w:ascii="Courier New" w:eastAsia="Times New Roman" w:hAnsi="Courier New" w:cs="Courier New"/>
              <w:color w:val="333333"/>
              <w:sz w:val="21"/>
              <w:szCs w:val="21"/>
              <w:lang w:eastAsia="es-PE"/>
            </w:rPr>
          </w:rPrChange>
        </w:rPr>
        <w:t xml:space="preserve">        max_value </w:t>
      </w:r>
      <w:r w:rsidRPr="00FD6FF2">
        <w:rPr>
          <w:rFonts w:ascii="Courier New" w:eastAsia="Times New Roman" w:hAnsi="Courier New" w:cs="Courier New"/>
          <w:color w:val="666666"/>
          <w:sz w:val="21"/>
          <w:szCs w:val="21"/>
          <w:lang w:val="en-US" w:eastAsia="es-PE"/>
          <w:rPrChange w:id="44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15" w:author="Edwin Villanueva Talavera" w:date="2019-06-02T11:17:00Z">
            <w:rPr>
              <w:rFonts w:ascii="Courier New" w:eastAsia="Times New Roman" w:hAnsi="Courier New" w:cs="Courier New"/>
              <w:color w:val="008000"/>
              <w:sz w:val="21"/>
              <w:szCs w:val="21"/>
              <w:lang w:eastAsia="es-PE"/>
            </w:rPr>
          </w:rPrChange>
        </w:rPr>
        <w:t>max</w:t>
      </w:r>
      <w:r w:rsidRPr="00FD6FF2">
        <w:rPr>
          <w:rFonts w:ascii="Courier New" w:eastAsia="Times New Roman" w:hAnsi="Courier New" w:cs="Courier New"/>
          <w:color w:val="333333"/>
          <w:sz w:val="21"/>
          <w:szCs w:val="21"/>
          <w:lang w:val="en-US" w:eastAsia="es-PE"/>
          <w:rPrChange w:id="4416" w:author="Edwin Villanueva Talavera" w:date="2019-06-02T11:17:00Z">
            <w:rPr>
              <w:rFonts w:ascii="Courier New" w:eastAsia="Times New Roman" w:hAnsi="Courier New" w:cs="Courier New"/>
              <w:color w:val="333333"/>
              <w:sz w:val="21"/>
              <w:szCs w:val="21"/>
              <w:lang w:eastAsia="es-PE"/>
            </w:rPr>
          </w:rPrChange>
        </w:rPr>
        <w:t>(score)</w:t>
      </w:r>
    </w:p>
    <w:p w14:paraId="2AC0C1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18" w:author="Edwin Villanueva Talavera" w:date="2019-06-02T11:17:00Z">
            <w:rPr>
              <w:rFonts w:ascii="Courier New" w:eastAsia="Times New Roman" w:hAnsi="Courier New" w:cs="Courier New"/>
              <w:color w:val="333333"/>
              <w:sz w:val="21"/>
              <w:szCs w:val="21"/>
              <w:lang w:eastAsia="es-PE"/>
            </w:rPr>
          </w:rPrChange>
        </w:rPr>
        <w:t xml:space="preserve">        max_index </w:t>
      </w:r>
      <w:r w:rsidRPr="00FD6FF2">
        <w:rPr>
          <w:rFonts w:ascii="Courier New" w:eastAsia="Times New Roman" w:hAnsi="Courier New" w:cs="Courier New"/>
          <w:color w:val="666666"/>
          <w:sz w:val="21"/>
          <w:szCs w:val="21"/>
          <w:lang w:val="en-US" w:eastAsia="es-PE"/>
          <w:rPrChange w:id="44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20" w:author="Edwin Villanueva Talavera" w:date="2019-06-02T11:17:00Z">
            <w:rPr>
              <w:rFonts w:ascii="Courier New" w:eastAsia="Times New Roman" w:hAnsi="Courier New" w:cs="Courier New"/>
              <w:color w:val="333333"/>
              <w:sz w:val="21"/>
              <w:szCs w:val="21"/>
              <w:lang w:eastAsia="es-PE"/>
            </w:rPr>
          </w:rPrChange>
        </w:rPr>
        <w:t xml:space="preserve"> score</w:t>
      </w:r>
      <w:r w:rsidRPr="00FD6FF2">
        <w:rPr>
          <w:rFonts w:ascii="Courier New" w:eastAsia="Times New Roman" w:hAnsi="Courier New" w:cs="Courier New"/>
          <w:color w:val="666666"/>
          <w:sz w:val="21"/>
          <w:szCs w:val="21"/>
          <w:lang w:val="en-US" w:eastAsia="es-PE"/>
          <w:rPrChange w:id="44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22" w:author="Edwin Villanueva Talavera" w:date="2019-06-02T11:17:00Z">
            <w:rPr>
              <w:rFonts w:ascii="Courier New" w:eastAsia="Times New Roman" w:hAnsi="Courier New" w:cs="Courier New"/>
              <w:color w:val="333333"/>
              <w:sz w:val="21"/>
              <w:szCs w:val="21"/>
              <w:lang w:eastAsia="es-PE"/>
            </w:rPr>
          </w:rPrChange>
        </w:rPr>
        <w:t>index(max_value)</w:t>
      </w:r>
    </w:p>
    <w:p w14:paraId="3FCA76B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24" w:author="Edwin Villanueva Talavera" w:date="2019-06-02T11:17:00Z">
            <w:rPr>
              <w:rFonts w:ascii="Courier New" w:eastAsia="Times New Roman" w:hAnsi="Courier New" w:cs="Courier New"/>
              <w:color w:val="333333"/>
              <w:sz w:val="21"/>
              <w:szCs w:val="21"/>
              <w:lang w:eastAsia="es-PE"/>
            </w:rPr>
          </w:rPrChange>
        </w:rPr>
        <w:t xml:space="preserve">        max_len_ident </w:t>
      </w:r>
      <w:r w:rsidRPr="00FD6FF2">
        <w:rPr>
          <w:rFonts w:ascii="Courier New" w:eastAsia="Times New Roman" w:hAnsi="Courier New" w:cs="Courier New"/>
          <w:color w:val="666666"/>
          <w:sz w:val="21"/>
          <w:szCs w:val="21"/>
          <w:lang w:val="en-US" w:eastAsia="es-PE"/>
          <w:rPrChange w:id="44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26" w:author="Edwin Villanueva Talavera" w:date="2019-06-02T11:17:00Z">
            <w:rPr>
              <w:rFonts w:ascii="Courier New" w:eastAsia="Times New Roman" w:hAnsi="Courier New" w:cs="Courier New"/>
              <w:color w:val="333333"/>
              <w:sz w:val="21"/>
              <w:szCs w:val="21"/>
              <w:lang w:eastAsia="es-PE"/>
            </w:rPr>
          </w:rPrChange>
        </w:rPr>
        <w:t xml:space="preserve"> with_len[max_index]</w:t>
      </w:r>
    </w:p>
    <w:p w14:paraId="553993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429"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430" w:author="Edwin Villanueva Talavera" w:date="2019-06-02T11:17:00Z">
            <w:rPr>
              <w:rFonts w:ascii="Courier New" w:eastAsia="Times New Roman" w:hAnsi="Courier New" w:cs="Courier New"/>
              <w:color w:val="333333"/>
              <w:sz w:val="21"/>
              <w:szCs w:val="21"/>
              <w:lang w:eastAsia="es-PE"/>
            </w:rPr>
          </w:rPrChange>
        </w:rPr>
        <w:t xml:space="preserve"> max_len_ident[</w:t>
      </w:r>
      <w:r w:rsidRPr="00FD6FF2">
        <w:rPr>
          <w:rFonts w:ascii="Courier New" w:eastAsia="Times New Roman" w:hAnsi="Courier New" w:cs="Courier New"/>
          <w:color w:val="666666"/>
          <w:sz w:val="21"/>
          <w:szCs w:val="21"/>
          <w:lang w:val="en-US" w:eastAsia="es-PE"/>
          <w:rPrChange w:id="4431"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4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3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4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3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436" w:author="Edwin Villanueva Talavera" w:date="2019-06-02T11:17:00Z">
            <w:rPr>
              <w:rFonts w:ascii="Courier New" w:eastAsia="Times New Roman" w:hAnsi="Courier New" w:cs="Courier New"/>
              <w:color w:val="333333"/>
              <w:sz w:val="21"/>
              <w:szCs w:val="21"/>
              <w:lang w:eastAsia="es-PE"/>
            </w:rPr>
          </w:rPrChange>
        </w:rPr>
        <w:t>:</w:t>
      </w:r>
    </w:p>
    <w:p w14:paraId="1CDCEF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38"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39"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4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4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44"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44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446" w:author="Edwin Villanueva Talavera" w:date="2019-06-02T11:17:00Z">
            <w:rPr>
              <w:rFonts w:ascii="Courier New" w:eastAsia="Times New Roman" w:hAnsi="Courier New" w:cs="Courier New"/>
              <w:color w:val="333333"/>
              <w:sz w:val="21"/>
              <w:szCs w:val="21"/>
              <w:lang w:eastAsia="es-PE"/>
            </w:rPr>
          </w:rPrChange>
        </w:rPr>
        <w:t>])</w:t>
      </w:r>
    </w:p>
    <w:p w14:paraId="62DE71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48" w:author="Edwin Villanueva Talavera" w:date="2019-06-02T11:17:00Z">
            <w:rPr>
              <w:rFonts w:ascii="Courier New" w:eastAsia="Times New Roman" w:hAnsi="Courier New" w:cs="Courier New"/>
              <w:color w:val="333333"/>
              <w:sz w:val="21"/>
              <w:szCs w:val="21"/>
              <w:lang w:eastAsia="es-PE"/>
            </w:rPr>
          </w:rPrChange>
        </w:rPr>
        <w:t xml:space="preserve">            transcript_dict[first][</w:t>
      </w:r>
      <w:r w:rsidRPr="00FD6FF2">
        <w:rPr>
          <w:rFonts w:ascii="Courier New" w:eastAsia="Times New Roman" w:hAnsi="Courier New" w:cs="Courier New"/>
          <w:color w:val="BA2121"/>
          <w:sz w:val="21"/>
          <w:szCs w:val="21"/>
          <w:lang w:val="en-US" w:eastAsia="es-PE"/>
          <w:rPrChange w:id="4449"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4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4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453"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454" w:author="Edwin Villanueva Talavera" w:date="2019-06-02T11:17:00Z">
            <w:rPr>
              <w:rFonts w:ascii="Courier New" w:eastAsia="Times New Roman" w:hAnsi="Courier New" w:cs="Courier New"/>
              <w:color w:val="333333"/>
              <w:sz w:val="21"/>
              <w:szCs w:val="21"/>
              <w:lang w:eastAsia="es-PE"/>
            </w:rPr>
          </w:rPrChange>
        </w:rPr>
        <w:t>(max_len_ident[</w:t>
      </w:r>
      <w:r w:rsidRPr="00FD6FF2">
        <w:rPr>
          <w:rFonts w:ascii="Courier New" w:eastAsia="Times New Roman" w:hAnsi="Courier New" w:cs="Courier New"/>
          <w:color w:val="666666"/>
          <w:sz w:val="21"/>
          <w:szCs w:val="21"/>
          <w:lang w:val="en-US" w:eastAsia="es-PE"/>
          <w:rPrChange w:id="4455"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456" w:author="Edwin Villanueva Talavera" w:date="2019-06-02T11:17:00Z">
            <w:rPr>
              <w:rFonts w:ascii="Courier New" w:eastAsia="Times New Roman" w:hAnsi="Courier New" w:cs="Courier New"/>
              <w:color w:val="333333"/>
              <w:sz w:val="21"/>
              <w:szCs w:val="21"/>
              <w:lang w:eastAsia="es-PE"/>
            </w:rPr>
          </w:rPrChange>
        </w:rPr>
        <w:t>])</w:t>
      </w:r>
    </w:p>
    <w:p w14:paraId="0AA1EE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459" w:author="Edwin Villanueva Talavera" w:date="2019-06-02T11:17:00Z">
            <w:rPr>
              <w:rFonts w:ascii="Courier New" w:eastAsia="Times New Roman" w:hAnsi="Courier New" w:cs="Courier New"/>
              <w:i/>
              <w:iCs/>
              <w:color w:val="408080"/>
              <w:sz w:val="21"/>
              <w:szCs w:val="21"/>
              <w:lang w:eastAsia="es-PE"/>
            </w:rPr>
          </w:rPrChange>
        </w:rPr>
        <w:t>#fin de código adaptado de https://github.com/gbgolding/crema/blob/master/bin/featuresetup_module.py</w:t>
      </w:r>
    </w:p>
    <w:p w14:paraId="01386B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61" w:author="Edwin Villanueva Talavera" w:date="2019-06-02T11:17:00Z">
            <w:rPr>
              <w:rFonts w:ascii="Courier New" w:eastAsia="Times New Roman" w:hAnsi="Courier New" w:cs="Courier New"/>
              <w:color w:val="333333"/>
              <w:sz w:val="21"/>
              <w:szCs w:val="21"/>
              <w:lang w:eastAsia="es-PE"/>
            </w:rPr>
          </w:rPrChange>
        </w:rPr>
        <w:t xml:space="preserve">    </w:t>
      </w:r>
    </w:p>
    <w:p w14:paraId="6C76A6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63" w:author="Edwin Villanueva Talavera" w:date="2019-06-02T11:17:00Z">
            <w:rPr>
              <w:rFonts w:ascii="Courier New" w:eastAsia="Times New Roman" w:hAnsi="Courier New" w:cs="Courier New"/>
              <w:color w:val="333333"/>
              <w:sz w:val="21"/>
              <w:szCs w:val="21"/>
              <w:lang w:eastAsia="es-PE"/>
            </w:rPr>
          </w:rPrChange>
        </w:rPr>
        <w:t xml:space="preserve">    dump(transcript_dict, archivo_salida)</w:t>
      </w:r>
    </w:p>
    <w:p w14:paraId="1ECE197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64" w:author="Edwin Villanueva Talavera" w:date="2019-06-02T11:17:00Z">
            <w:rPr>
              <w:rFonts w:ascii="Courier New" w:eastAsia="Times New Roman" w:hAnsi="Courier New" w:cs="Courier New"/>
              <w:color w:val="333333"/>
              <w:sz w:val="21"/>
              <w:szCs w:val="21"/>
              <w:lang w:eastAsia="es-PE"/>
            </w:rPr>
          </w:rPrChange>
        </w:rPr>
      </w:pPr>
    </w:p>
    <w:p w14:paraId="63B3EB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46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44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468" w:author="Edwin Villanueva Talavera" w:date="2019-06-02T11:17:00Z">
            <w:rPr>
              <w:rFonts w:ascii="Courier New" w:eastAsia="Times New Roman" w:hAnsi="Courier New" w:cs="Courier New"/>
              <w:color w:val="0000FF"/>
              <w:sz w:val="21"/>
              <w:szCs w:val="21"/>
              <w:lang w:eastAsia="es-PE"/>
            </w:rPr>
          </w:rPrChange>
        </w:rPr>
        <w:t>generar_features</w:t>
      </w:r>
      <w:r w:rsidRPr="00FD6FF2">
        <w:rPr>
          <w:rFonts w:ascii="Courier New" w:eastAsia="Times New Roman" w:hAnsi="Courier New" w:cs="Courier New"/>
          <w:color w:val="333333"/>
          <w:sz w:val="21"/>
          <w:szCs w:val="21"/>
          <w:lang w:val="en-US" w:eastAsia="es-PE"/>
          <w:rPrChange w:id="4469" w:author="Edwin Villanueva Talavera" w:date="2019-06-02T11:17:00Z">
            <w:rPr>
              <w:rFonts w:ascii="Courier New" w:eastAsia="Times New Roman" w:hAnsi="Courier New" w:cs="Courier New"/>
              <w:color w:val="333333"/>
              <w:sz w:val="21"/>
              <w:szCs w:val="21"/>
              <w:lang w:eastAsia="es-PE"/>
            </w:rPr>
          </w:rPrChange>
        </w:rPr>
        <w:t>(archivo_entrada, features_base, archivo_cpat, archivo_salida):</w:t>
      </w:r>
    </w:p>
    <w:p w14:paraId="086373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71" w:author="Edwin Villanueva Talavera" w:date="2019-06-02T11:17:00Z">
            <w:rPr>
              <w:rFonts w:ascii="Courier New" w:eastAsia="Times New Roman" w:hAnsi="Courier New" w:cs="Courier New"/>
              <w:color w:val="333333"/>
              <w:sz w:val="21"/>
              <w:szCs w:val="21"/>
              <w:lang w:eastAsia="es-PE"/>
            </w:rPr>
          </w:rPrChange>
        </w:rPr>
        <w:t xml:space="preserve">    transcritos </w:t>
      </w:r>
      <w:r w:rsidRPr="00FD6FF2">
        <w:rPr>
          <w:rFonts w:ascii="Courier New" w:eastAsia="Times New Roman" w:hAnsi="Courier New" w:cs="Courier New"/>
          <w:color w:val="666666"/>
          <w:sz w:val="21"/>
          <w:szCs w:val="21"/>
          <w:lang w:val="en-US" w:eastAsia="es-PE"/>
          <w:rPrChange w:id="44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73"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44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75" w:author="Edwin Villanueva Talavera" w:date="2019-06-02T11:17:00Z">
            <w:rPr>
              <w:rFonts w:ascii="Courier New" w:eastAsia="Times New Roman" w:hAnsi="Courier New" w:cs="Courier New"/>
              <w:color w:val="333333"/>
              <w:sz w:val="21"/>
              <w:szCs w:val="21"/>
              <w:lang w:eastAsia="es-PE"/>
            </w:rPr>
          </w:rPrChange>
        </w:rPr>
        <w:t>leer_fasta(archivo_entrada)</w:t>
      </w:r>
    </w:p>
    <w:p w14:paraId="6A632F4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77" w:author="Edwin Villanueva Talavera" w:date="2019-06-02T11:17:00Z">
            <w:rPr>
              <w:rFonts w:ascii="Courier New" w:eastAsia="Times New Roman" w:hAnsi="Courier New" w:cs="Courier New"/>
              <w:color w:val="333333"/>
              <w:sz w:val="21"/>
              <w:szCs w:val="21"/>
              <w:lang w:eastAsia="es-PE"/>
            </w:rPr>
          </w:rPrChange>
        </w:rPr>
        <w:t xml:space="preserve">    features_globales </w:t>
      </w:r>
      <w:r w:rsidRPr="00FD6FF2">
        <w:rPr>
          <w:rFonts w:ascii="Courier New" w:eastAsia="Times New Roman" w:hAnsi="Courier New" w:cs="Courier New"/>
          <w:color w:val="666666"/>
          <w:sz w:val="21"/>
          <w:szCs w:val="21"/>
          <w:lang w:val="en-US" w:eastAsia="es-PE"/>
          <w:rPrChange w:id="44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79" w:author="Edwin Villanueva Talavera" w:date="2019-06-02T11:17:00Z">
            <w:rPr>
              <w:rFonts w:ascii="Courier New" w:eastAsia="Times New Roman" w:hAnsi="Courier New" w:cs="Courier New"/>
              <w:color w:val="333333"/>
              <w:sz w:val="21"/>
              <w:szCs w:val="21"/>
              <w:lang w:eastAsia="es-PE"/>
            </w:rPr>
          </w:rPrChange>
        </w:rPr>
        <w:t xml:space="preserve"> load(features_base)</w:t>
      </w:r>
    </w:p>
    <w:p w14:paraId="7A198B0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81" w:author="Edwin Villanueva Talavera" w:date="2019-06-02T11:17:00Z">
            <w:rPr>
              <w:rFonts w:ascii="Courier New" w:eastAsia="Times New Roman" w:hAnsi="Courier New" w:cs="Courier New"/>
              <w:color w:val="333333"/>
              <w:sz w:val="21"/>
              <w:szCs w:val="21"/>
              <w:lang w:eastAsia="es-PE"/>
            </w:rPr>
          </w:rPrChange>
        </w:rPr>
        <w:t xml:space="preserve">    transcript_dict </w:t>
      </w:r>
      <w:r w:rsidRPr="00FD6FF2">
        <w:rPr>
          <w:rFonts w:ascii="Courier New" w:eastAsia="Times New Roman" w:hAnsi="Courier New" w:cs="Courier New"/>
          <w:color w:val="666666"/>
          <w:sz w:val="21"/>
          <w:szCs w:val="21"/>
          <w:lang w:val="en-US" w:eastAsia="es-PE"/>
          <w:rPrChange w:id="44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83" w:author="Edwin Villanueva Talavera" w:date="2019-06-02T11:17:00Z">
            <w:rPr>
              <w:rFonts w:ascii="Courier New" w:eastAsia="Times New Roman" w:hAnsi="Courier New" w:cs="Courier New"/>
              <w:color w:val="333333"/>
              <w:sz w:val="21"/>
              <w:szCs w:val="21"/>
              <w:lang w:eastAsia="es-PE"/>
            </w:rPr>
          </w:rPrChange>
        </w:rPr>
        <w:t xml:space="preserve"> {}</w:t>
      </w:r>
    </w:p>
    <w:p w14:paraId="40F6D2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48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487" w:author="Edwin Villanueva Talavera" w:date="2019-06-02T11:17:00Z">
            <w:rPr>
              <w:rFonts w:ascii="Courier New" w:eastAsia="Times New Roman" w:hAnsi="Courier New" w:cs="Courier New"/>
              <w:color w:val="333333"/>
              <w:sz w:val="21"/>
              <w:szCs w:val="21"/>
              <w:lang w:eastAsia="es-PE"/>
            </w:rPr>
          </w:rPrChange>
        </w:rPr>
        <w:t xml:space="preserve"> k </w:t>
      </w:r>
      <w:r w:rsidRPr="00FD6FF2">
        <w:rPr>
          <w:rFonts w:ascii="Courier New" w:eastAsia="Times New Roman" w:hAnsi="Courier New" w:cs="Courier New"/>
          <w:b/>
          <w:bCs/>
          <w:color w:val="AA22FF"/>
          <w:sz w:val="21"/>
          <w:szCs w:val="21"/>
          <w:lang w:val="en-US" w:eastAsia="es-PE"/>
          <w:rPrChange w:id="448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489" w:author="Edwin Villanueva Talavera" w:date="2019-06-02T11:17:00Z">
            <w:rPr>
              <w:rFonts w:ascii="Courier New" w:eastAsia="Times New Roman" w:hAnsi="Courier New" w:cs="Courier New"/>
              <w:color w:val="333333"/>
              <w:sz w:val="21"/>
              <w:szCs w:val="21"/>
              <w:lang w:eastAsia="es-PE"/>
            </w:rPr>
          </w:rPrChange>
        </w:rPr>
        <w:t xml:space="preserve"> transcritos</w:t>
      </w:r>
      <w:r w:rsidRPr="00FD6FF2">
        <w:rPr>
          <w:rFonts w:ascii="Courier New" w:eastAsia="Times New Roman" w:hAnsi="Courier New" w:cs="Courier New"/>
          <w:color w:val="666666"/>
          <w:sz w:val="21"/>
          <w:szCs w:val="21"/>
          <w:lang w:val="en-US" w:eastAsia="es-PE"/>
          <w:rPrChange w:id="44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91" w:author="Edwin Villanueva Talavera" w:date="2019-06-02T11:17:00Z">
            <w:rPr>
              <w:rFonts w:ascii="Courier New" w:eastAsia="Times New Roman" w:hAnsi="Courier New" w:cs="Courier New"/>
              <w:color w:val="333333"/>
              <w:sz w:val="21"/>
              <w:szCs w:val="21"/>
              <w:lang w:eastAsia="es-PE"/>
            </w:rPr>
          </w:rPrChange>
        </w:rPr>
        <w:t>keys():</w:t>
      </w:r>
    </w:p>
    <w:p w14:paraId="57EBB05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4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493" w:author="Edwin Villanueva Talavera" w:date="2019-06-02T11:17:00Z">
            <w:rPr>
              <w:rFonts w:ascii="Courier New" w:eastAsia="Times New Roman" w:hAnsi="Courier New" w:cs="Courier New"/>
              <w:color w:val="333333"/>
              <w:sz w:val="21"/>
              <w:szCs w:val="21"/>
              <w:lang w:eastAsia="es-PE"/>
            </w:rPr>
          </w:rPrChange>
        </w:rPr>
        <w:t xml:space="preserve">        transcript_dict[k</w:t>
      </w:r>
      <w:r w:rsidRPr="00FD6FF2">
        <w:rPr>
          <w:rFonts w:ascii="Courier New" w:eastAsia="Times New Roman" w:hAnsi="Courier New" w:cs="Courier New"/>
          <w:color w:val="666666"/>
          <w:sz w:val="21"/>
          <w:szCs w:val="21"/>
          <w:lang w:val="en-US" w:eastAsia="es-PE"/>
          <w:rPrChange w:id="44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95"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4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97"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color w:val="666666"/>
          <w:sz w:val="21"/>
          <w:szCs w:val="21"/>
          <w:lang w:val="en-US" w:eastAsia="es-PE"/>
          <w:rPrChange w:id="44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499" w:author="Edwin Villanueva Talavera" w:date="2019-06-02T11:17:00Z">
            <w:rPr>
              <w:rFonts w:ascii="Courier New" w:eastAsia="Times New Roman" w:hAnsi="Courier New" w:cs="Courier New"/>
              <w:color w:val="333333"/>
              <w:sz w:val="21"/>
              <w:szCs w:val="21"/>
              <w:lang w:eastAsia="es-PE"/>
            </w:rPr>
          </w:rPrChange>
        </w:rPr>
        <w:t xml:space="preserve"> {</w:t>
      </w:r>
    </w:p>
    <w:p w14:paraId="07D8FF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02"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503"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05"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07"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08" w:author="Edwin Villanueva Talavera" w:date="2019-06-02T11:17:00Z">
            <w:rPr>
              <w:rFonts w:ascii="Courier New" w:eastAsia="Times New Roman" w:hAnsi="Courier New" w:cs="Courier New"/>
              <w:color w:val="BA2121"/>
              <w:sz w:val="21"/>
              <w:szCs w:val="21"/>
              <w:lang w:eastAsia="es-PE"/>
            </w:rPr>
          </w:rPrChange>
        </w:rPr>
        <w:t>"length"</w:t>
      </w:r>
      <w:r w:rsidRPr="00FD6FF2">
        <w:rPr>
          <w:rFonts w:ascii="Courier New" w:eastAsia="Times New Roman" w:hAnsi="Courier New" w:cs="Courier New"/>
          <w:color w:val="333333"/>
          <w:sz w:val="21"/>
          <w:szCs w:val="21"/>
          <w:lang w:val="en-US" w:eastAsia="es-PE"/>
          <w:rPrChange w:id="4509" w:author="Edwin Villanueva Talavera" w:date="2019-06-02T11:17:00Z">
            <w:rPr>
              <w:rFonts w:ascii="Courier New" w:eastAsia="Times New Roman" w:hAnsi="Courier New" w:cs="Courier New"/>
              <w:color w:val="333333"/>
              <w:sz w:val="21"/>
              <w:szCs w:val="21"/>
              <w:lang w:eastAsia="es-PE"/>
            </w:rPr>
          </w:rPrChange>
        </w:rPr>
        <w:t>],</w:t>
      </w:r>
    </w:p>
    <w:p w14:paraId="2ACBE2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12" w:author="Edwin Villanueva Talavera" w:date="2019-06-02T11:17:00Z">
            <w:rPr>
              <w:rFonts w:ascii="Courier New" w:eastAsia="Times New Roman" w:hAnsi="Courier New" w:cs="Courier New"/>
              <w:color w:val="BA2121"/>
              <w:sz w:val="21"/>
              <w:szCs w:val="21"/>
              <w:lang w:eastAsia="es-PE"/>
            </w:rPr>
          </w:rPrChange>
        </w:rPr>
        <w:t>"gc"</w:t>
      </w:r>
      <w:r w:rsidRPr="00FD6FF2">
        <w:rPr>
          <w:rFonts w:ascii="Courier New" w:eastAsia="Times New Roman" w:hAnsi="Courier New" w:cs="Courier New"/>
          <w:color w:val="333333"/>
          <w:sz w:val="21"/>
          <w:szCs w:val="21"/>
          <w:lang w:val="en-US" w:eastAsia="es-PE"/>
          <w:rPrChange w:id="4513"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15"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17"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18" w:author="Edwin Villanueva Talavera" w:date="2019-06-02T11:17:00Z">
            <w:rPr>
              <w:rFonts w:ascii="Courier New" w:eastAsia="Times New Roman" w:hAnsi="Courier New" w:cs="Courier New"/>
              <w:color w:val="BA2121"/>
              <w:sz w:val="21"/>
              <w:szCs w:val="21"/>
              <w:lang w:eastAsia="es-PE"/>
            </w:rPr>
          </w:rPrChange>
        </w:rPr>
        <w:t>"gc"</w:t>
      </w:r>
      <w:r w:rsidRPr="00FD6FF2">
        <w:rPr>
          <w:rFonts w:ascii="Courier New" w:eastAsia="Times New Roman" w:hAnsi="Courier New" w:cs="Courier New"/>
          <w:color w:val="333333"/>
          <w:sz w:val="21"/>
          <w:szCs w:val="21"/>
          <w:lang w:val="en-US" w:eastAsia="es-PE"/>
          <w:rPrChange w:id="4519" w:author="Edwin Villanueva Talavera" w:date="2019-06-02T11:17:00Z">
            <w:rPr>
              <w:rFonts w:ascii="Courier New" w:eastAsia="Times New Roman" w:hAnsi="Courier New" w:cs="Courier New"/>
              <w:color w:val="333333"/>
              <w:sz w:val="21"/>
              <w:szCs w:val="21"/>
              <w:lang w:eastAsia="es-PE"/>
            </w:rPr>
          </w:rPrChange>
        </w:rPr>
        <w:t>],</w:t>
      </w:r>
    </w:p>
    <w:p w14:paraId="6AB0893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22"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523"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25"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27"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28" w:author="Edwin Villanueva Talavera" w:date="2019-06-02T11:17:00Z">
            <w:rPr>
              <w:rFonts w:ascii="Courier New" w:eastAsia="Times New Roman" w:hAnsi="Courier New" w:cs="Courier New"/>
              <w:color w:val="BA2121"/>
              <w:sz w:val="21"/>
              <w:szCs w:val="21"/>
              <w:lang w:eastAsia="es-PE"/>
            </w:rPr>
          </w:rPrChange>
        </w:rPr>
        <w:t>"orf_length"</w:t>
      </w:r>
      <w:r w:rsidRPr="00FD6FF2">
        <w:rPr>
          <w:rFonts w:ascii="Courier New" w:eastAsia="Times New Roman" w:hAnsi="Courier New" w:cs="Courier New"/>
          <w:color w:val="333333"/>
          <w:sz w:val="21"/>
          <w:szCs w:val="21"/>
          <w:lang w:val="en-US" w:eastAsia="es-PE"/>
          <w:rPrChange w:id="4529" w:author="Edwin Villanueva Talavera" w:date="2019-06-02T11:17:00Z">
            <w:rPr>
              <w:rFonts w:ascii="Courier New" w:eastAsia="Times New Roman" w:hAnsi="Courier New" w:cs="Courier New"/>
              <w:color w:val="333333"/>
              <w:sz w:val="21"/>
              <w:szCs w:val="21"/>
              <w:lang w:eastAsia="es-PE"/>
            </w:rPr>
          </w:rPrChange>
        </w:rPr>
        <w:t>],</w:t>
      </w:r>
    </w:p>
    <w:p w14:paraId="118C53D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32"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533"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35"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37"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38" w:author="Edwin Villanueva Talavera" w:date="2019-06-02T11:17:00Z">
            <w:rPr>
              <w:rFonts w:ascii="Courier New" w:eastAsia="Times New Roman" w:hAnsi="Courier New" w:cs="Courier New"/>
              <w:color w:val="BA2121"/>
              <w:sz w:val="21"/>
              <w:szCs w:val="21"/>
              <w:lang w:eastAsia="es-PE"/>
            </w:rPr>
          </w:rPrChange>
        </w:rPr>
        <w:t>"orf_coverage"</w:t>
      </w:r>
      <w:r w:rsidRPr="00FD6FF2">
        <w:rPr>
          <w:rFonts w:ascii="Courier New" w:eastAsia="Times New Roman" w:hAnsi="Courier New" w:cs="Courier New"/>
          <w:color w:val="333333"/>
          <w:sz w:val="21"/>
          <w:szCs w:val="21"/>
          <w:lang w:val="en-US" w:eastAsia="es-PE"/>
          <w:rPrChange w:id="4539" w:author="Edwin Villanueva Talavera" w:date="2019-06-02T11:17:00Z">
            <w:rPr>
              <w:rFonts w:ascii="Courier New" w:eastAsia="Times New Roman" w:hAnsi="Courier New" w:cs="Courier New"/>
              <w:color w:val="333333"/>
              <w:sz w:val="21"/>
              <w:szCs w:val="21"/>
              <w:lang w:eastAsia="es-PE"/>
            </w:rPr>
          </w:rPrChange>
        </w:rPr>
        <w:t>],</w:t>
      </w:r>
    </w:p>
    <w:p w14:paraId="4F79A2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42"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543"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544"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5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54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547" w:author="Edwin Villanueva Talavera" w:date="2019-06-02T11:17:00Z">
            <w:rPr>
              <w:rFonts w:ascii="Courier New" w:eastAsia="Times New Roman" w:hAnsi="Courier New" w:cs="Courier New"/>
              <w:color w:val="333333"/>
              <w:sz w:val="21"/>
              <w:szCs w:val="21"/>
              <w:lang w:eastAsia="es-PE"/>
            </w:rPr>
          </w:rPrChange>
        </w:rPr>
        <w:t>),</w:t>
      </w:r>
    </w:p>
    <w:p w14:paraId="0856D7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50"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551" w:author="Edwin Villanueva Talavera" w:date="2019-06-02T11:17:00Z">
            <w:rPr>
              <w:rFonts w:ascii="Courier New" w:eastAsia="Times New Roman" w:hAnsi="Courier New" w:cs="Courier New"/>
              <w:color w:val="333333"/>
              <w:sz w:val="21"/>
              <w:szCs w:val="21"/>
              <w:lang w:eastAsia="es-PE"/>
            </w:rPr>
          </w:rPrChange>
        </w:rPr>
        <w:t xml:space="preserve"> : </w:t>
      </w:r>
      <w:r w:rsidRPr="00FD6FF2">
        <w:rPr>
          <w:rFonts w:ascii="Courier New" w:eastAsia="Times New Roman" w:hAnsi="Courier New" w:cs="Courier New"/>
          <w:color w:val="008000"/>
          <w:sz w:val="21"/>
          <w:szCs w:val="21"/>
          <w:lang w:val="en-US" w:eastAsia="es-PE"/>
          <w:rPrChange w:id="4552"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55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55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555" w:author="Edwin Villanueva Talavera" w:date="2019-06-02T11:17:00Z">
            <w:rPr>
              <w:rFonts w:ascii="Courier New" w:eastAsia="Times New Roman" w:hAnsi="Courier New" w:cs="Courier New"/>
              <w:color w:val="333333"/>
              <w:sz w:val="21"/>
              <w:szCs w:val="21"/>
              <w:lang w:eastAsia="es-PE"/>
            </w:rPr>
          </w:rPrChange>
        </w:rPr>
        <w:t>),</w:t>
      </w:r>
    </w:p>
    <w:p w14:paraId="069AE9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58"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559"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61"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63"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64" w:author="Edwin Villanueva Talavera" w:date="2019-06-02T11:17:00Z">
            <w:rPr>
              <w:rFonts w:ascii="Courier New" w:eastAsia="Times New Roman" w:hAnsi="Courier New" w:cs="Courier New"/>
              <w:color w:val="BA2121"/>
              <w:sz w:val="21"/>
              <w:szCs w:val="21"/>
              <w:lang w:eastAsia="es-PE"/>
            </w:rPr>
          </w:rPrChange>
        </w:rPr>
        <w:t>"identity"</w:t>
      </w:r>
      <w:r w:rsidRPr="00FD6FF2">
        <w:rPr>
          <w:rFonts w:ascii="Courier New" w:eastAsia="Times New Roman" w:hAnsi="Courier New" w:cs="Courier New"/>
          <w:color w:val="333333"/>
          <w:sz w:val="21"/>
          <w:szCs w:val="21"/>
          <w:lang w:val="en-US" w:eastAsia="es-PE"/>
          <w:rPrChange w:id="4565" w:author="Edwin Villanueva Talavera" w:date="2019-06-02T11:17:00Z">
            <w:rPr>
              <w:rFonts w:ascii="Courier New" w:eastAsia="Times New Roman" w:hAnsi="Courier New" w:cs="Courier New"/>
              <w:color w:val="333333"/>
              <w:sz w:val="21"/>
              <w:szCs w:val="21"/>
              <w:lang w:eastAsia="es-PE"/>
            </w:rPr>
          </w:rPrChange>
        </w:rPr>
        <w:t>],</w:t>
      </w:r>
    </w:p>
    <w:p w14:paraId="7FEB35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68"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569"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71"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73"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74" w:author="Edwin Villanueva Talavera" w:date="2019-06-02T11:17:00Z">
            <w:rPr>
              <w:rFonts w:ascii="Courier New" w:eastAsia="Times New Roman" w:hAnsi="Courier New" w:cs="Courier New"/>
              <w:color w:val="BA2121"/>
              <w:sz w:val="21"/>
              <w:szCs w:val="21"/>
              <w:lang w:eastAsia="es-PE"/>
            </w:rPr>
          </w:rPrChange>
        </w:rPr>
        <w:t>"align_length"</w:t>
      </w:r>
      <w:r w:rsidRPr="00FD6FF2">
        <w:rPr>
          <w:rFonts w:ascii="Courier New" w:eastAsia="Times New Roman" w:hAnsi="Courier New" w:cs="Courier New"/>
          <w:color w:val="333333"/>
          <w:sz w:val="21"/>
          <w:szCs w:val="21"/>
          <w:lang w:val="en-US" w:eastAsia="es-PE"/>
          <w:rPrChange w:id="4575" w:author="Edwin Villanueva Talavera" w:date="2019-06-02T11:17:00Z">
            <w:rPr>
              <w:rFonts w:ascii="Courier New" w:eastAsia="Times New Roman" w:hAnsi="Courier New" w:cs="Courier New"/>
              <w:color w:val="333333"/>
              <w:sz w:val="21"/>
              <w:szCs w:val="21"/>
              <w:lang w:eastAsia="es-PE"/>
            </w:rPr>
          </w:rPrChange>
        </w:rPr>
        <w:t>],</w:t>
      </w:r>
    </w:p>
    <w:p w14:paraId="7D74DA7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78"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579"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81"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83"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84" w:author="Edwin Villanueva Talavera" w:date="2019-06-02T11:17:00Z">
            <w:rPr>
              <w:rFonts w:ascii="Courier New" w:eastAsia="Times New Roman" w:hAnsi="Courier New" w:cs="Courier New"/>
              <w:color w:val="BA2121"/>
              <w:sz w:val="21"/>
              <w:szCs w:val="21"/>
              <w:lang w:eastAsia="es-PE"/>
            </w:rPr>
          </w:rPrChange>
        </w:rPr>
        <w:t>"align_perc_len"</w:t>
      </w:r>
      <w:r w:rsidRPr="00FD6FF2">
        <w:rPr>
          <w:rFonts w:ascii="Courier New" w:eastAsia="Times New Roman" w:hAnsi="Courier New" w:cs="Courier New"/>
          <w:color w:val="333333"/>
          <w:sz w:val="21"/>
          <w:szCs w:val="21"/>
          <w:lang w:val="en-US" w:eastAsia="es-PE"/>
          <w:rPrChange w:id="4585" w:author="Edwin Villanueva Talavera" w:date="2019-06-02T11:17:00Z">
            <w:rPr>
              <w:rFonts w:ascii="Courier New" w:eastAsia="Times New Roman" w:hAnsi="Courier New" w:cs="Courier New"/>
              <w:color w:val="333333"/>
              <w:sz w:val="21"/>
              <w:szCs w:val="21"/>
              <w:lang w:eastAsia="es-PE"/>
            </w:rPr>
          </w:rPrChange>
        </w:rPr>
        <w:t>],</w:t>
      </w:r>
    </w:p>
    <w:p w14:paraId="06ED1E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588"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589" w:author="Edwin Villanueva Talavera" w:date="2019-06-02T11:17:00Z">
            <w:rPr>
              <w:rFonts w:ascii="Courier New" w:eastAsia="Times New Roman" w:hAnsi="Courier New" w:cs="Courier New"/>
              <w:color w:val="333333"/>
              <w:sz w:val="21"/>
              <w:szCs w:val="21"/>
              <w:lang w:eastAsia="es-PE"/>
            </w:rPr>
          </w:rPrChange>
        </w:rPr>
        <w:t xml:space="preserve"> : features_globales[k</w:t>
      </w:r>
      <w:r w:rsidRPr="00FD6FF2">
        <w:rPr>
          <w:rFonts w:ascii="Courier New" w:eastAsia="Times New Roman" w:hAnsi="Courier New" w:cs="Courier New"/>
          <w:color w:val="666666"/>
          <w:sz w:val="21"/>
          <w:szCs w:val="21"/>
          <w:lang w:val="en-US" w:eastAsia="es-PE"/>
          <w:rPrChange w:id="45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91"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5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593"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4594" w:author="Edwin Villanueva Talavera" w:date="2019-06-02T11:17:00Z">
            <w:rPr>
              <w:rFonts w:ascii="Courier New" w:eastAsia="Times New Roman" w:hAnsi="Courier New" w:cs="Courier New"/>
              <w:color w:val="BA2121"/>
              <w:sz w:val="21"/>
              <w:szCs w:val="21"/>
              <w:lang w:eastAsia="es-PE"/>
            </w:rPr>
          </w:rPrChange>
        </w:rPr>
        <w:t>"align_perc_orf"</w:t>
      </w:r>
      <w:r w:rsidRPr="00FD6FF2">
        <w:rPr>
          <w:rFonts w:ascii="Courier New" w:eastAsia="Times New Roman" w:hAnsi="Courier New" w:cs="Courier New"/>
          <w:color w:val="333333"/>
          <w:sz w:val="21"/>
          <w:szCs w:val="21"/>
          <w:lang w:val="en-US" w:eastAsia="es-PE"/>
          <w:rPrChange w:id="4595" w:author="Edwin Villanueva Talavera" w:date="2019-06-02T11:17:00Z">
            <w:rPr>
              <w:rFonts w:ascii="Courier New" w:eastAsia="Times New Roman" w:hAnsi="Courier New" w:cs="Courier New"/>
              <w:color w:val="333333"/>
              <w:sz w:val="21"/>
              <w:szCs w:val="21"/>
              <w:lang w:eastAsia="es-PE"/>
            </w:rPr>
          </w:rPrChange>
        </w:rPr>
        <w:t>]</w:t>
      </w:r>
    </w:p>
    <w:p w14:paraId="51BA11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97" w:author="Edwin Villanueva Talavera" w:date="2019-06-02T11:17:00Z">
            <w:rPr>
              <w:rFonts w:ascii="Courier New" w:eastAsia="Times New Roman" w:hAnsi="Courier New" w:cs="Courier New"/>
              <w:color w:val="333333"/>
              <w:sz w:val="21"/>
              <w:szCs w:val="21"/>
              <w:lang w:eastAsia="es-PE"/>
            </w:rPr>
          </w:rPrChange>
        </w:rPr>
        <w:t xml:space="preserve">        }</w:t>
      </w:r>
    </w:p>
    <w:p w14:paraId="6A2BA1B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5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599" w:author="Edwin Villanueva Talavera" w:date="2019-06-02T11:17:00Z">
            <w:rPr>
              <w:rFonts w:ascii="Courier New" w:eastAsia="Times New Roman" w:hAnsi="Courier New" w:cs="Courier New"/>
              <w:color w:val="333333"/>
              <w:sz w:val="21"/>
              <w:szCs w:val="21"/>
              <w:lang w:eastAsia="es-PE"/>
            </w:rPr>
          </w:rPrChange>
        </w:rPr>
        <w:t xml:space="preserve">    </w:t>
      </w:r>
    </w:p>
    <w:p w14:paraId="26E7CC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02"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46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04"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4605" w:author="Edwin Villanueva Talavera" w:date="2019-06-02T11:17:00Z">
            <w:rPr>
              <w:rFonts w:ascii="Courier New" w:eastAsia="Times New Roman" w:hAnsi="Courier New" w:cs="Courier New"/>
              <w:color w:val="333333"/>
              <w:sz w:val="21"/>
              <w:szCs w:val="21"/>
              <w:lang w:eastAsia="es-PE"/>
            </w:rPr>
          </w:rPrChange>
        </w:rPr>
        <w:t xml:space="preserve">(archivo_cpat, </w:t>
      </w:r>
      <w:r w:rsidRPr="00FD6FF2">
        <w:rPr>
          <w:rFonts w:ascii="Courier New" w:eastAsia="Times New Roman" w:hAnsi="Courier New" w:cs="Courier New"/>
          <w:color w:val="BA2121"/>
          <w:sz w:val="21"/>
          <w:szCs w:val="21"/>
          <w:lang w:val="en-US" w:eastAsia="es-PE"/>
          <w:rPrChange w:id="4606"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46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08"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609" w:author="Edwin Villanueva Talavera" w:date="2019-06-02T11:17:00Z">
            <w:rPr>
              <w:rFonts w:ascii="Courier New" w:eastAsia="Times New Roman" w:hAnsi="Courier New" w:cs="Courier New"/>
              <w:color w:val="333333"/>
              <w:sz w:val="21"/>
              <w:szCs w:val="21"/>
              <w:lang w:eastAsia="es-PE"/>
            </w:rPr>
          </w:rPrChange>
        </w:rPr>
        <w:t xml:space="preserve"> f:</w:t>
      </w:r>
    </w:p>
    <w:p w14:paraId="259BA2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11" w:author="Edwin Villanueva Talavera" w:date="2019-06-02T11:17:00Z">
            <w:rPr>
              <w:rFonts w:ascii="Courier New" w:eastAsia="Times New Roman" w:hAnsi="Courier New" w:cs="Courier New"/>
              <w:color w:val="333333"/>
              <w:sz w:val="21"/>
              <w:szCs w:val="21"/>
              <w:lang w:eastAsia="es-PE"/>
            </w:rPr>
          </w:rPrChange>
        </w:rPr>
        <w:t xml:space="preserve">        cpat_reader </w:t>
      </w:r>
      <w:r w:rsidRPr="00FD6FF2">
        <w:rPr>
          <w:rFonts w:ascii="Courier New" w:eastAsia="Times New Roman" w:hAnsi="Courier New" w:cs="Courier New"/>
          <w:color w:val="666666"/>
          <w:sz w:val="21"/>
          <w:szCs w:val="21"/>
          <w:lang w:val="en-US" w:eastAsia="es-PE"/>
          <w:rPrChange w:id="46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13"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46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15" w:author="Edwin Villanueva Talavera" w:date="2019-06-02T11:17:00Z">
            <w:rPr>
              <w:rFonts w:ascii="Courier New" w:eastAsia="Times New Roman" w:hAnsi="Courier New" w:cs="Courier New"/>
              <w:color w:val="333333"/>
              <w:sz w:val="21"/>
              <w:szCs w:val="21"/>
              <w:lang w:eastAsia="es-PE"/>
            </w:rPr>
          </w:rPrChange>
        </w:rPr>
        <w:t>reader(f, delimiter</w:t>
      </w:r>
      <w:r w:rsidRPr="00FD6FF2">
        <w:rPr>
          <w:rFonts w:ascii="Courier New" w:eastAsia="Times New Roman" w:hAnsi="Courier New" w:cs="Courier New"/>
          <w:color w:val="666666"/>
          <w:sz w:val="21"/>
          <w:szCs w:val="21"/>
          <w:lang w:val="en-US" w:eastAsia="es-PE"/>
          <w:rPrChange w:id="46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61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22"/>
          <w:sz w:val="21"/>
          <w:szCs w:val="21"/>
          <w:lang w:val="en-US" w:eastAsia="es-PE"/>
          <w:rPrChange w:id="4619" w:author="Edwin Villanueva Talavera" w:date="2019-06-02T11:17:00Z">
            <w:rPr>
              <w:rFonts w:ascii="Courier New" w:eastAsia="Times New Roman" w:hAnsi="Courier New" w:cs="Courier New"/>
              <w:b/>
              <w:bCs/>
              <w:color w:val="BB6622"/>
              <w:sz w:val="21"/>
              <w:szCs w:val="21"/>
              <w:lang w:eastAsia="es-PE"/>
            </w:rPr>
          </w:rPrChange>
        </w:rPr>
        <w:t>\t</w:t>
      </w:r>
      <w:r w:rsidRPr="00FD6FF2">
        <w:rPr>
          <w:rFonts w:ascii="Courier New" w:eastAsia="Times New Roman" w:hAnsi="Courier New" w:cs="Courier New"/>
          <w:color w:val="BA2121"/>
          <w:sz w:val="21"/>
          <w:szCs w:val="21"/>
          <w:lang w:val="en-US" w:eastAsia="es-PE"/>
          <w:rPrChange w:id="462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621" w:author="Edwin Villanueva Talavera" w:date="2019-06-02T11:17:00Z">
            <w:rPr>
              <w:rFonts w:ascii="Courier New" w:eastAsia="Times New Roman" w:hAnsi="Courier New" w:cs="Courier New"/>
              <w:color w:val="333333"/>
              <w:sz w:val="21"/>
              <w:szCs w:val="21"/>
              <w:lang w:eastAsia="es-PE"/>
            </w:rPr>
          </w:rPrChange>
        </w:rPr>
        <w:t>))</w:t>
      </w:r>
    </w:p>
    <w:p w14:paraId="5EBCE8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24"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4625" w:author="Edwin Villanueva Talavera" w:date="2019-06-02T11:17:00Z">
            <w:rPr>
              <w:rFonts w:ascii="Courier New" w:eastAsia="Times New Roman" w:hAnsi="Courier New" w:cs="Courier New"/>
              <w:color w:val="333333"/>
              <w:sz w:val="21"/>
              <w:szCs w:val="21"/>
              <w:lang w:eastAsia="es-PE"/>
            </w:rPr>
          </w:rPrChange>
        </w:rPr>
        <w:t xml:space="preserve">(cpat_reader, </w:t>
      </w:r>
      <w:r w:rsidRPr="00FD6FF2">
        <w:rPr>
          <w:rFonts w:ascii="Courier New" w:eastAsia="Times New Roman" w:hAnsi="Courier New" w:cs="Courier New"/>
          <w:b/>
          <w:bCs/>
          <w:color w:val="008000"/>
          <w:sz w:val="21"/>
          <w:szCs w:val="21"/>
          <w:lang w:val="en-US" w:eastAsia="es-PE"/>
          <w:rPrChange w:id="4626"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46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4628" w:author="Edwin Villanueva Talavera" w:date="2019-06-02T11:17:00Z">
            <w:rPr>
              <w:rFonts w:ascii="Courier New" w:eastAsia="Times New Roman" w:hAnsi="Courier New" w:cs="Courier New"/>
              <w:i/>
              <w:iCs/>
              <w:color w:val="408080"/>
              <w:sz w:val="21"/>
              <w:szCs w:val="21"/>
              <w:lang w:eastAsia="es-PE"/>
            </w:rPr>
          </w:rPrChange>
        </w:rPr>
        <w:t># skip header</w:t>
      </w:r>
    </w:p>
    <w:p w14:paraId="104054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3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4632"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463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634" w:author="Edwin Villanueva Talavera" w:date="2019-06-02T11:17:00Z">
            <w:rPr>
              <w:rFonts w:ascii="Courier New" w:eastAsia="Times New Roman" w:hAnsi="Courier New" w:cs="Courier New"/>
              <w:color w:val="333333"/>
              <w:sz w:val="21"/>
              <w:szCs w:val="21"/>
              <w:lang w:eastAsia="es-PE"/>
            </w:rPr>
          </w:rPrChange>
        </w:rPr>
        <w:t xml:space="preserve"> cpat_reader:</w:t>
      </w:r>
    </w:p>
    <w:p w14:paraId="0F0765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36"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color w:val="666666"/>
          <w:sz w:val="21"/>
          <w:szCs w:val="21"/>
          <w:lang w:val="en-US" w:eastAsia="es-PE"/>
          <w:rPrChange w:id="46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38"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463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64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6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42" w:author="Edwin Villanueva Talavera" w:date="2019-06-02T11:17:00Z">
            <w:rPr>
              <w:rFonts w:ascii="Courier New" w:eastAsia="Times New Roman" w:hAnsi="Courier New" w:cs="Courier New"/>
              <w:color w:val="333333"/>
              <w:sz w:val="21"/>
              <w:szCs w:val="21"/>
              <w:lang w:eastAsia="es-PE"/>
            </w:rPr>
          </w:rPrChange>
        </w:rPr>
        <w:t>strip()</w:t>
      </w:r>
      <w:r w:rsidRPr="00FD6FF2">
        <w:rPr>
          <w:rFonts w:ascii="Courier New" w:eastAsia="Times New Roman" w:hAnsi="Courier New" w:cs="Courier New"/>
          <w:color w:val="666666"/>
          <w:sz w:val="21"/>
          <w:szCs w:val="21"/>
          <w:lang w:val="en-US" w:eastAsia="es-PE"/>
          <w:rPrChange w:id="46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44" w:author="Edwin Villanueva Talavera" w:date="2019-06-02T11:17:00Z">
            <w:rPr>
              <w:rFonts w:ascii="Courier New" w:eastAsia="Times New Roman" w:hAnsi="Courier New" w:cs="Courier New"/>
              <w:color w:val="333333"/>
              <w:sz w:val="21"/>
              <w:szCs w:val="21"/>
              <w:lang w:eastAsia="es-PE"/>
            </w:rPr>
          </w:rPrChange>
        </w:rPr>
        <w:t>upper()</w:t>
      </w:r>
    </w:p>
    <w:p w14:paraId="29D3E2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4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648" w:author="Edwin Villanueva Talavera" w:date="2019-06-02T11:17:00Z">
            <w:rPr>
              <w:rFonts w:ascii="Courier New" w:eastAsia="Times New Roman" w:hAnsi="Courier New" w:cs="Courier New"/>
              <w:color w:val="333333"/>
              <w:sz w:val="21"/>
              <w:szCs w:val="21"/>
              <w:lang w:eastAsia="es-PE"/>
            </w:rPr>
          </w:rPrChange>
        </w:rPr>
        <w:t xml:space="preserve"> cod_secuencia </w:t>
      </w:r>
      <w:r w:rsidRPr="00FD6FF2">
        <w:rPr>
          <w:rFonts w:ascii="Courier New" w:eastAsia="Times New Roman" w:hAnsi="Courier New" w:cs="Courier New"/>
          <w:b/>
          <w:bCs/>
          <w:color w:val="AA22FF"/>
          <w:sz w:val="21"/>
          <w:szCs w:val="21"/>
          <w:lang w:val="en-US" w:eastAsia="es-PE"/>
          <w:rPrChange w:id="464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4650" w:author="Edwin Villanueva Talavera" w:date="2019-06-02T11:17:00Z">
            <w:rPr>
              <w:rFonts w:ascii="Courier New" w:eastAsia="Times New Roman" w:hAnsi="Courier New" w:cs="Courier New"/>
              <w:color w:val="333333"/>
              <w:sz w:val="21"/>
              <w:szCs w:val="21"/>
              <w:lang w:eastAsia="es-PE"/>
            </w:rPr>
          </w:rPrChange>
        </w:rPr>
        <w:t xml:space="preserve"> transcript_dict:</w:t>
      </w:r>
    </w:p>
    <w:p w14:paraId="40A54E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52"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653" w:author="Edwin Villanueva Talavera" w:date="2019-06-02T11:17:00Z">
            <w:rPr>
              <w:rFonts w:ascii="Courier New" w:eastAsia="Times New Roman" w:hAnsi="Courier New" w:cs="Courier New"/>
              <w:color w:val="BA2121"/>
              <w:sz w:val="21"/>
              <w:szCs w:val="21"/>
              <w:lang w:eastAsia="es-PE"/>
            </w:rPr>
          </w:rPrChange>
        </w:rPr>
        <w:t>"fickett_score"</w:t>
      </w:r>
      <w:r w:rsidRPr="00FD6FF2">
        <w:rPr>
          <w:rFonts w:ascii="Courier New" w:eastAsia="Times New Roman" w:hAnsi="Courier New" w:cs="Courier New"/>
          <w:color w:val="333333"/>
          <w:sz w:val="21"/>
          <w:szCs w:val="21"/>
          <w:lang w:val="en-US" w:eastAsia="es-PE"/>
          <w:rPrChange w:id="46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6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5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658"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659"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660" w:author="Edwin Villanueva Talavera" w:date="2019-06-02T11:17:00Z">
            <w:rPr>
              <w:rFonts w:ascii="Courier New" w:eastAsia="Times New Roman" w:hAnsi="Courier New" w:cs="Courier New"/>
              <w:color w:val="333333"/>
              <w:sz w:val="21"/>
              <w:szCs w:val="21"/>
              <w:lang w:eastAsia="es-PE"/>
            </w:rPr>
          </w:rPrChange>
        </w:rPr>
        <w:t>])</w:t>
      </w:r>
    </w:p>
    <w:p w14:paraId="20B1E9C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62" w:author="Edwin Villanueva Talavera" w:date="2019-06-02T11:17:00Z">
            <w:rPr>
              <w:rFonts w:ascii="Courier New" w:eastAsia="Times New Roman" w:hAnsi="Courier New" w:cs="Courier New"/>
              <w:color w:val="333333"/>
              <w:sz w:val="21"/>
              <w:szCs w:val="21"/>
              <w:lang w:eastAsia="es-PE"/>
            </w:rPr>
          </w:rPrChange>
        </w:rPr>
        <w:t xml:space="preserve">                transcript_dict[cod_secuencia][</w:t>
      </w:r>
      <w:r w:rsidRPr="00FD6FF2">
        <w:rPr>
          <w:rFonts w:ascii="Courier New" w:eastAsia="Times New Roman" w:hAnsi="Courier New" w:cs="Courier New"/>
          <w:color w:val="BA2121"/>
          <w:sz w:val="21"/>
          <w:szCs w:val="21"/>
          <w:lang w:val="en-US" w:eastAsia="es-PE"/>
          <w:rPrChange w:id="4663" w:author="Edwin Villanueva Talavera" w:date="2019-06-02T11:17:00Z">
            <w:rPr>
              <w:rFonts w:ascii="Courier New" w:eastAsia="Times New Roman" w:hAnsi="Courier New" w:cs="Courier New"/>
              <w:color w:val="BA2121"/>
              <w:sz w:val="21"/>
              <w:szCs w:val="21"/>
              <w:lang w:eastAsia="es-PE"/>
            </w:rPr>
          </w:rPrChange>
        </w:rPr>
        <w:t>"hexamer_score"</w:t>
      </w:r>
      <w:r w:rsidRPr="00FD6FF2">
        <w:rPr>
          <w:rFonts w:ascii="Courier New" w:eastAsia="Times New Roman" w:hAnsi="Courier New" w:cs="Courier New"/>
          <w:color w:val="333333"/>
          <w:sz w:val="21"/>
          <w:szCs w:val="21"/>
          <w:lang w:val="en-US" w:eastAsia="es-PE"/>
          <w:rPrChange w:id="46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6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6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667" w:author="Edwin Villanueva Talavera" w:date="2019-06-02T11:17:00Z">
            <w:rPr>
              <w:rFonts w:ascii="Courier New" w:eastAsia="Times New Roman" w:hAnsi="Courier New" w:cs="Courier New"/>
              <w:color w:val="008000"/>
              <w:sz w:val="21"/>
              <w:szCs w:val="21"/>
              <w:lang w:eastAsia="es-PE"/>
            </w:rPr>
          </w:rPrChange>
        </w:rPr>
        <w:t>float</w:t>
      </w:r>
      <w:r w:rsidRPr="00FD6FF2">
        <w:rPr>
          <w:rFonts w:ascii="Courier New" w:eastAsia="Times New Roman" w:hAnsi="Courier New" w:cs="Courier New"/>
          <w:color w:val="333333"/>
          <w:sz w:val="21"/>
          <w:szCs w:val="21"/>
          <w:lang w:val="en-US" w:eastAsia="es-PE"/>
          <w:rPrChange w:id="4668"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4669" w:author="Edwin Villanueva Talavera" w:date="2019-06-02T11:17:00Z">
            <w:rPr>
              <w:rFonts w:ascii="Courier New" w:eastAsia="Times New Roman" w:hAnsi="Courier New" w:cs="Courier New"/>
              <w:color w:val="666666"/>
              <w:sz w:val="21"/>
              <w:szCs w:val="21"/>
              <w:lang w:eastAsia="es-PE"/>
            </w:rPr>
          </w:rPrChange>
        </w:rPr>
        <w:t>4</w:t>
      </w:r>
      <w:r w:rsidRPr="00FD6FF2">
        <w:rPr>
          <w:rFonts w:ascii="Courier New" w:eastAsia="Times New Roman" w:hAnsi="Courier New" w:cs="Courier New"/>
          <w:color w:val="333333"/>
          <w:sz w:val="21"/>
          <w:szCs w:val="21"/>
          <w:lang w:val="en-US" w:eastAsia="es-PE"/>
          <w:rPrChange w:id="4670" w:author="Edwin Villanueva Talavera" w:date="2019-06-02T11:17:00Z">
            <w:rPr>
              <w:rFonts w:ascii="Courier New" w:eastAsia="Times New Roman" w:hAnsi="Courier New" w:cs="Courier New"/>
              <w:color w:val="333333"/>
              <w:sz w:val="21"/>
              <w:szCs w:val="21"/>
              <w:lang w:eastAsia="es-PE"/>
            </w:rPr>
          </w:rPrChange>
        </w:rPr>
        <w:t>])</w:t>
      </w:r>
    </w:p>
    <w:p w14:paraId="64614E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672" w:author="Edwin Villanueva Talavera" w:date="2019-06-02T11:17:00Z">
            <w:rPr>
              <w:rFonts w:ascii="Courier New" w:eastAsia="Times New Roman" w:hAnsi="Courier New" w:cs="Courier New"/>
              <w:color w:val="333333"/>
              <w:sz w:val="21"/>
              <w:szCs w:val="21"/>
              <w:lang w:eastAsia="es-PE"/>
            </w:rPr>
          </w:rPrChange>
        </w:rPr>
        <w:t xml:space="preserve">                </w:t>
      </w:r>
    </w:p>
    <w:p w14:paraId="0BB090BB" w14:textId="7809FF11"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467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dump(transcript_dict, archivo_salida)</w:t>
      </w:r>
    </w:p>
    <w:p w14:paraId="41A774E1" w14:textId="0FAD08BD"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0ED7C8DD" w14:textId="0EC1F382" w:rsidR="00A2359B" w:rsidRDefault="00A2359B" w:rsidP="00A2359B">
      <w:pPr>
        <w:pStyle w:val="Ttulo2"/>
        <w:numPr>
          <w:ilvl w:val="0"/>
          <w:numId w:val="21"/>
        </w:numPr>
        <w:rPr>
          <w:noProof/>
        </w:rPr>
      </w:pPr>
      <w:bookmarkStart w:id="4674" w:name="_Ref10223509"/>
      <w:bookmarkStart w:id="4675" w:name="_Toc10327592"/>
      <w:r>
        <w:rPr>
          <w:noProof/>
        </w:rPr>
        <w:t>: Librería util_modelo_final.py</w:t>
      </w:r>
      <w:bookmarkEnd w:id="4674"/>
      <w:bookmarkEnd w:id="4675"/>
    </w:p>
    <w:p w14:paraId="541FAA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modelo_fin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5DDC2B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628BC5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shutil</w:t>
      </w:r>
    </w:p>
    <w:p w14:paraId="273047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impor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util_caracteristicas</w:t>
      </w:r>
    </w:p>
    <w:p w14:paraId="023C86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677"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6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679"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46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8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682" w:author="Edwin Villanueva Talavera" w:date="2019-06-02T11:17:00Z">
            <w:rPr>
              <w:rFonts w:ascii="Courier New" w:eastAsia="Times New Roman" w:hAnsi="Courier New" w:cs="Courier New"/>
              <w:color w:val="333333"/>
              <w:sz w:val="21"/>
              <w:szCs w:val="21"/>
              <w:lang w:eastAsia="es-PE"/>
            </w:rPr>
          </w:rPrChange>
        </w:rPr>
        <w:t xml:space="preserve"> Parallel, delayed, dump, load</w:t>
      </w:r>
    </w:p>
    <w:p w14:paraId="670F5D8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68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6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686" w:author="Edwin Villanueva Talavera" w:date="2019-06-02T11:17:00Z">
            <w:rPr>
              <w:rFonts w:ascii="Courier New" w:eastAsia="Times New Roman" w:hAnsi="Courier New" w:cs="Courier New"/>
              <w:b/>
              <w:bCs/>
              <w:color w:val="0000FF"/>
              <w:sz w:val="21"/>
              <w:szCs w:val="21"/>
              <w:lang w:eastAsia="es-PE"/>
            </w:rPr>
          </w:rPrChange>
        </w:rPr>
        <w:t>hashlib</w:t>
      </w:r>
    </w:p>
    <w:p w14:paraId="5384AEB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688"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6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690" w:author="Edwin Villanueva Talavera" w:date="2019-06-02T11:17:00Z">
            <w:rPr>
              <w:rFonts w:ascii="Courier New" w:eastAsia="Times New Roman" w:hAnsi="Courier New" w:cs="Courier New"/>
              <w:b/>
              <w:bCs/>
              <w:color w:val="0000FF"/>
              <w:sz w:val="21"/>
              <w:szCs w:val="21"/>
              <w:lang w:eastAsia="es-PE"/>
            </w:rPr>
          </w:rPrChange>
        </w:rPr>
        <w:t>sklearn.pipeline</w:t>
      </w:r>
      <w:r w:rsidRPr="00FD6FF2">
        <w:rPr>
          <w:rFonts w:ascii="Courier New" w:eastAsia="Times New Roman" w:hAnsi="Courier New" w:cs="Courier New"/>
          <w:color w:val="333333"/>
          <w:sz w:val="21"/>
          <w:szCs w:val="21"/>
          <w:lang w:val="en-US" w:eastAsia="es-PE"/>
          <w:rPrChange w:id="46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92"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693" w:author="Edwin Villanueva Talavera" w:date="2019-06-02T11:17:00Z">
            <w:rPr>
              <w:rFonts w:ascii="Courier New" w:eastAsia="Times New Roman" w:hAnsi="Courier New" w:cs="Courier New"/>
              <w:color w:val="333333"/>
              <w:sz w:val="21"/>
              <w:szCs w:val="21"/>
              <w:lang w:eastAsia="es-PE"/>
            </w:rPr>
          </w:rPrChange>
        </w:rPr>
        <w:t xml:space="preserve"> Pipeline</w:t>
      </w:r>
    </w:p>
    <w:p w14:paraId="242F47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6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695"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6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697" w:author="Edwin Villanueva Talavera" w:date="2019-06-02T11:17:00Z">
            <w:rPr>
              <w:rFonts w:ascii="Courier New" w:eastAsia="Times New Roman" w:hAnsi="Courier New" w:cs="Courier New"/>
              <w:b/>
              <w:bCs/>
              <w:color w:val="0000FF"/>
              <w:sz w:val="21"/>
              <w:szCs w:val="21"/>
              <w:lang w:eastAsia="es-PE"/>
            </w:rPr>
          </w:rPrChange>
        </w:rPr>
        <w:t>sklearn.svm</w:t>
      </w:r>
      <w:r w:rsidRPr="00FD6FF2">
        <w:rPr>
          <w:rFonts w:ascii="Courier New" w:eastAsia="Times New Roman" w:hAnsi="Courier New" w:cs="Courier New"/>
          <w:color w:val="333333"/>
          <w:sz w:val="21"/>
          <w:szCs w:val="21"/>
          <w:lang w:val="en-US" w:eastAsia="es-PE"/>
          <w:rPrChange w:id="46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699"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00" w:author="Edwin Villanueva Talavera" w:date="2019-06-02T11:17:00Z">
            <w:rPr>
              <w:rFonts w:ascii="Courier New" w:eastAsia="Times New Roman" w:hAnsi="Courier New" w:cs="Courier New"/>
              <w:color w:val="333333"/>
              <w:sz w:val="21"/>
              <w:szCs w:val="21"/>
              <w:lang w:eastAsia="es-PE"/>
            </w:rPr>
          </w:rPrChange>
        </w:rPr>
        <w:t xml:space="preserve"> SVC</w:t>
      </w:r>
    </w:p>
    <w:p w14:paraId="44D0E2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02"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04" w:author="Edwin Villanueva Talavera" w:date="2019-06-02T11:17:00Z">
            <w:rPr>
              <w:rFonts w:ascii="Courier New" w:eastAsia="Times New Roman" w:hAnsi="Courier New" w:cs="Courier New"/>
              <w:b/>
              <w:bCs/>
              <w:color w:val="0000FF"/>
              <w:sz w:val="21"/>
              <w:szCs w:val="21"/>
              <w:lang w:eastAsia="es-PE"/>
            </w:rPr>
          </w:rPrChange>
        </w:rPr>
        <w:t>sklearn.base</w:t>
      </w:r>
      <w:r w:rsidRPr="00FD6FF2">
        <w:rPr>
          <w:rFonts w:ascii="Courier New" w:eastAsia="Times New Roman" w:hAnsi="Courier New" w:cs="Courier New"/>
          <w:color w:val="333333"/>
          <w:sz w:val="21"/>
          <w:szCs w:val="21"/>
          <w:lang w:val="en-US" w:eastAsia="es-PE"/>
          <w:rPrChange w:id="4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06"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07" w:author="Edwin Villanueva Talavera" w:date="2019-06-02T11:17:00Z">
            <w:rPr>
              <w:rFonts w:ascii="Courier New" w:eastAsia="Times New Roman" w:hAnsi="Courier New" w:cs="Courier New"/>
              <w:color w:val="333333"/>
              <w:sz w:val="21"/>
              <w:szCs w:val="21"/>
              <w:lang w:eastAsia="es-PE"/>
            </w:rPr>
          </w:rPrChange>
        </w:rPr>
        <w:t xml:space="preserve"> BaseEstimator, TransformerMixin</w:t>
      </w:r>
    </w:p>
    <w:p w14:paraId="1C9D42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09"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11" w:author="Edwin Villanueva Talavera" w:date="2019-06-02T11:17:00Z">
            <w:rPr>
              <w:rFonts w:ascii="Courier New" w:eastAsia="Times New Roman" w:hAnsi="Courier New" w:cs="Courier New"/>
              <w:b/>
              <w:bCs/>
              <w:color w:val="0000FF"/>
              <w:sz w:val="21"/>
              <w:szCs w:val="21"/>
              <w:lang w:eastAsia="es-PE"/>
            </w:rPr>
          </w:rPrChange>
        </w:rPr>
        <w:t>sklearn.preprocessing</w:t>
      </w:r>
      <w:r w:rsidRPr="00FD6FF2">
        <w:rPr>
          <w:rFonts w:ascii="Courier New" w:eastAsia="Times New Roman" w:hAnsi="Courier New" w:cs="Courier New"/>
          <w:color w:val="333333"/>
          <w:sz w:val="21"/>
          <w:szCs w:val="21"/>
          <w:lang w:val="en-US" w:eastAsia="es-PE"/>
          <w:rPrChange w:id="47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13"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14" w:author="Edwin Villanueva Talavera" w:date="2019-06-02T11:17:00Z">
            <w:rPr>
              <w:rFonts w:ascii="Courier New" w:eastAsia="Times New Roman" w:hAnsi="Courier New" w:cs="Courier New"/>
              <w:color w:val="333333"/>
              <w:sz w:val="21"/>
              <w:szCs w:val="21"/>
              <w:lang w:eastAsia="es-PE"/>
            </w:rPr>
          </w:rPrChange>
        </w:rPr>
        <w:t xml:space="preserve"> RobustScaler</w:t>
      </w:r>
    </w:p>
    <w:p w14:paraId="580F39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16"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18" w:author="Edwin Villanueva Talavera" w:date="2019-06-02T11:17:00Z">
            <w:rPr>
              <w:rFonts w:ascii="Courier New" w:eastAsia="Times New Roman" w:hAnsi="Courier New" w:cs="Courier New"/>
              <w:b/>
              <w:bCs/>
              <w:color w:val="0000FF"/>
              <w:sz w:val="21"/>
              <w:szCs w:val="21"/>
              <w:lang w:eastAsia="es-PE"/>
            </w:rPr>
          </w:rPrChange>
        </w:rPr>
        <w:t>sklearn.model_selection</w:t>
      </w:r>
      <w:r w:rsidRPr="00FD6FF2">
        <w:rPr>
          <w:rFonts w:ascii="Courier New" w:eastAsia="Times New Roman" w:hAnsi="Courier New" w:cs="Courier New"/>
          <w:color w:val="333333"/>
          <w:sz w:val="21"/>
          <w:szCs w:val="21"/>
          <w:lang w:val="en-US" w:eastAsia="es-PE"/>
          <w:rPrChange w:id="47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20"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21" w:author="Edwin Villanueva Talavera" w:date="2019-06-02T11:17:00Z">
            <w:rPr>
              <w:rFonts w:ascii="Courier New" w:eastAsia="Times New Roman" w:hAnsi="Courier New" w:cs="Courier New"/>
              <w:color w:val="333333"/>
              <w:sz w:val="21"/>
              <w:szCs w:val="21"/>
              <w:lang w:eastAsia="es-PE"/>
            </w:rPr>
          </w:rPrChange>
        </w:rPr>
        <w:t xml:space="preserve"> LeaveOneGroupOut, GridSearchCV, StratifiedKFold</w:t>
      </w:r>
    </w:p>
    <w:p w14:paraId="5B2B01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23"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25" w:author="Edwin Villanueva Talavera" w:date="2019-06-02T11:17:00Z">
            <w:rPr>
              <w:rFonts w:ascii="Courier New" w:eastAsia="Times New Roman" w:hAnsi="Courier New" w:cs="Courier New"/>
              <w:b/>
              <w:bCs/>
              <w:color w:val="0000FF"/>
              <w:sz w:val="21"/>
              <w:szCs w:val="21"/>
              <w:lang w:eastAsia="es-PE"/>
            </w:rPr>
          </w:rPrChange>
        </w:rPr>
        <w:t>sklearn.metrics</w:t>
      </w:r>
      <w:r w:rsidRPr="00FD6FF2">
        <w:rPr>
          <w:rFonts w:ascii="Courier New" w:eastAsia="Times New Roman" w:hAnsi="Courier New" w:cs="Courier New"/>
          <w:color w:val="333333"/>
          <w:sz w:val="21"/>
          <w:szCs w:val="21"/>
          <w:lang w:val="en-US" w:eastAsia="es-PE"/>
          <w:rPrChange w:id="47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2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28" w:author="Edwin Villanueva Talavera" w:date="2019-06-02T11:17:00Z">
            <w:rPr>
              <w:rFonts w:ascii="Courier New" w:eastAsia="Times New Roman" w:hAnsi="Courier New" w:cs="Courier New"/>
              <w:color w:val="333333"/>
              <w:sz w:val="21"/>
              <w:szCs w:val="21"/>
              <w:lang w:eastAsia="es-PE"/>
            </w:rPr>
          </w:rPrChange>
        </w:rPr>
        <w:t xml:space="preserve"> classification_report, confusion_matrix, precision_recall_fscore_support, precision_recall_curve, average_precision_score, roc_curve, roc_auc_score</w:t>
      </w:r>
    </w:p>
    <w:p w14:paraId="1BEF7E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30"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32" w:author="Edwin Villanueva Talavera" w:date="2019-06-02T11:17:00Z">
            <w:rPr>
              <w:rFonts w:ascii="Courier New" w:eastAsia="Times New Roman" w:hAnsi="Courier New" w:cs="Courier New"/>
              <w:b/>
              <w:bCs/>
              <w:color w:val="0000FF"/>
              <w:sz w:val="21"/>
              <w:szCs w:val="21"/>
              <w:lang w:eastAsia="es-PE"/>
            </w:rPr>
          </w:rPrChange>
        </w:rPr>
        <w:t>hashlib</w:t>
      </w:r>
    </w:p>
    <w:p w14:paraId="4DC41F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3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36" w:author="Edwin Villanueva Talavera" w:date="2019-06-02T11:17:00Z">
            <w:rPr>
              <w:rFonts w:ascii="Courier New" w:eastAsia="Times New Roman" w:hAnsi="Courier New" w:cs="Courier New"/>
              <w:b/>
              <w:bCs/>
              <w:color w:val="0000FF"/>
              <w:sz w:val="21"/>
              <w:szCs w:val="21"/>
              <w:lang w:eastAsia="es-PE"/>
            </w:rPr>
          </w:rPrChange>
        </w:rPr>
        <w:t>util_fasta</w:t>
      </w:r>
    </w:p>
    <w:p w14:paraId="77E81D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38"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40" w:author="Edwin Villanueva Talavera" w:date="2019-06-02T11:17:00Z">
            <w:rPr>
              <w:rFonts w:ascii="Courier New" w:eastAsia="Times New Roman" w:hAnsi="Courier New" w:cs="Courier New"/>
              <w:b/>
              <w:bCs/>
              <w:color w:val="0000FF"/>
              <w:sz w:val="21"/>
              <w:szCs w:val="21"/>
              <w:lang w:eastAsia="es-PE"/>
            </w:rPr>
          </w:rPrChange>
        </w:rPr>
        <w:t>os</w:t>
      </w:r>
    </w:p>
    <w:p w14:paraId="1EC080E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42"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44" w:author="Edwin Villanueva Talavera" w:date="2019-06-02T11:17:00Z">
            <w:rPr>
              <w:rFonts w:ascii="Courier New" w:eastAsia="Times New Roman" w:hAnsi="Courier New" w:cs="Courier New"/>
              <w:b/>
              <w:bCs/>
              <w:color w:val="0000FF"/>
              <w:sz w:val="21"/>
              <w:szCs w:val="21"/>
              <w:lang w:eastAsia="es-PE"/>
            </w:rPr>
          </w:rPrChange>
        </w:rPr>
        <w:t>numpy</w:t>
      </w:r>
      <w:r w:rsidRPr="00FD6FF2">
        <w:rPr>
          <w:rFonts w:ascii="Courier New" w:eastAsia="Times New Roman" w:hAnsi="Courier New" w:cs="Courier New"/>
          <w:color w:val="333333"/>
          <w:sz w:val="21"/>
          <w:szCs w:val="21"/>
          <w:lang w:val="en-US" w:eastAsia="es-PE"/>
          <w:rPrChange w:id="47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46"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7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48" w:author="Edwin Villanueva Talavera" w:date="2019-06-02T11:17:00Z">
            <w:rPr>
              <w:rFonts w:ascii="Courier New" w:eastAsia="Times New Roman" w:hAnsi="Courier New" w:cs="Courier New"/>
              <w:b/>
              <w:bCs/>
              <w:color w:val="0000FF"/>
              <w:sz w:val="21"/>
              <w:szCs w:val="21"/>
              <w:lang w:eastAsia="es-PE"/>
            </w:rPr>
          </w:rPrChange>
        </w:rPr>
        <w:t>np</w:t>
      </w:r>
    </w:p>
    <w:p w14:paraId="5A1F049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50"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52" w:author="Edwin Villanueva Talavera" w:date="2019-06-02T11:17:00Z">
            <w:rPr>
              <w:rFonts w:ascii="Courier New" w:eastAsia="Times New Roman" w:hAnsi="Courier New" w:cs="Courier New"/>
              <w:b/>
              <w:bCs/>
              <w:color w:val="0000FF"/>
              <w:sz w:val="21"/>
              <w:szCs w:val="21"/>
              <w:lang w:eastAsia="es-PE"/>
            </w:rPr>
          </w:rPrChange>
        </w:rPr>
        <w:t>matplotlib.pyplot</w:t>
      </w:r>
      <w:r w:rsidRPr="00FD6FF2">
        <w:rPr>
          <w:rFonts w:ascii="Courier New" w:eastAsia="Times New Roman" w:hAnsi="Courier New" w:cs="Courier New"/>
          <w:color w:val="333333"/>
          <w:sz w:val="21"/>
          <w:szCs w:val="21"/>
          <w:lang w:val="en-US" w:eastAsia="es-PE"/>
          <w:rPrChange w:id="47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54"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47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56" w:author="Edwin Villanueva Talavera" w:date="2019-06-02T11:17:00Z">
            <w:rPr>
              <w:rFonts w:ascii="Courier New" w:eastAsia="Times New Roman" w:hAnsi="Courier New" w:cs="Courier New"/>
              <w:b/>
              <w:bCs/>
              <w:color w:val="0000FF"/>
              <w:sz w:val="21"/>
              <w:szCs w:val="21"/>
              <w:lang w:eastAsia="es-PE"/>
            </w:rPr>
          </w:rPrChange>
        </w:rPr>
        <w:t>plt</w:t>
      </w:r>
    </w:p>
    <w:p w14:paraId="73004F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57" w:author="Edwin Villanueva Talavera" w:date="2019-06-02T11:17:00Z">
            <w:rPr>
              <w:rFonts w:ascii="Courier New" w:eastAsia="Times New Roman" w:hAnsi="Courier New" w:cs="Courier New"/>
              <w:color w:val="333333"/>
              <w:sz w:val="21"/>
              <w:szCs w:val="21"/>
              <w:lang w:eastAsia="es-PE"/>
            </w:rPr>
          </w:rPrChange>
        </w:rPr>
      </w:pPr>
    </w:p>
    <w:p w14:paraId="6DE86D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59"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61" w:author="Edwin Villanueva Talavera" w:date="2019-06-02T11:17:00Z">
            <w:rPr>
              <w:rFonts w:ascii="Courier New" w:eastAsia="Times New Roman" w:hAnsi="Courier New" w:cs="Courier New"/>
              <w:b/>
              <w:bCs/>
              <w:color w:val="0000FF"/>
              <w:sz w:val="21"/>
              <w:szCs w:val="21"/>
              <w:lang w:eastAsia="es-PE"/>
            </w:rPr>
          </w:rPrChange>
        </w:rPr>
        <w:t>sklearn.utils</w:t>
      </w:r>
      <w:r w:rsidRPr="00FD6FF2">
        <w:rPr>
          <w:rFonts w:ascii="Courier New" w:eastAsia="Times New Roman" w:hAnsi="Courier New" w:cs="Courier New"/>
          <w:color w:val="333333"/>
          <w:sz w:val="21"/>
          <w:szCs w:val="21"/>
          <w:lang w:val="en-US" w:eastAsia="es-PE"/>
          <w:rPrChange w:id="47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63"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64" w:author="Edwin Villanueva Talavera" w:date="2019-06-02T11:17:00Z">
            <w:rPr>
              <w:rFonts w:ascii="Courier New" w:eastAsia="Times New Roman" w:hAnsi="Courier New" w:cs="Courier New"/>
              <w:color w:val="333333"/>
              <w:sz w:val="21"/>
              <w:szCs w:val="21"/>
              <w:lang w:eastAsia="es-PE"/>
            </w:rPr>
          </w:rPrChange>
        </w:rPr>
        <w:t xml:space="preserve"> shuffle</w:t>
      </w:r>
    </w:p>
    <w:p w14:paraId="08CCB9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66"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68" w:author="Edwin Villanueva Talavera" w:date="2019-06-02T11:17:00Z">
            <w:rPr>
              <w:rFonts w:ascii="Courier New" w:eastAsia="Times New Roman" w:hAnsi="Courier New" w:cs="Courier New"/>
              <w:b/>
              <w:bCs/>
              <w:color w:val="0000FF"/>
              <w:sz w:val="21"/>
              <w:szCs w:val="21"/>
              <w:lang w:eastAsia="es-PE"/>
            </w:rPr>
          </w:rPrChange>
        </w:rPr>
        <w:t>keras.models</w:t>
      </w:r>
      <w:r w:rsidRPr="00FD6FF2">
        <w:rPr>
          <w:rFonts w:ascii="Courier New" w:eastAsia="Times New Roman" w:hAnsi="Courier New" w:cs="Courier New"/>
          <w:color w:val="333333"/>
          <w:sz w:val="21"/>
          <w:szCs w:val="21"/>
          <w:lang w:val="en-US" w:eastAsia="es-PE"/>
          <w:rPrChange w:id="47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70"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71" w:author="Edwin Villanueva Talavera" w:date="2019-06-02T11:17:00Z">
            <w:rPr>
              <w:rFonts w:ascii="Courier New" w:eastAsia="Times New Roman" w:hAnsi="Courier New" w:cs="Courier New"/>
              <w:color w:val="333333"/>
              <w:sz w:val="21"/>
              <w:szCs w:val="21"/>
              <w:lang w:eastAsia="es-PE"/>
            </w:rPr>
          </w:rPrChange>
        </w:rPr>
        <w:t xml:space="preserve"> Sequential</w:t>
      </w:r>
    </w:p>
    <w:p w14:paraId="310809F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73"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75" w:author="Edwin Villanueva Talavera" w:date="2019-06-02T11:17:00Z">
            <w:rPr>
              <w:rFonts w:ascii="Courier New" w:eastAsia="Times New Roman" w:hAnsi="Courier New" w:cs="Courier New"/>
              <w:b/>
              <w:bCs/>
              <w:color w:val="0000FF"/>
              <w:sz w:val="21"/>
              <w:szCs w:val="21"/>
              <w:lang w:eastAsia="es-PE"/>
            </w:rPr>
          </w:rPrChange>
        </w:rPr>
        <w:t>keras.layers</w:t>
      </w:r>
      <w:r w:rsidRPr="00FD6FF2">
        <w:rPr>
          <w:rFonts w:ascii="Courier New" w:eastAsia="Times New Roman" w:hAnsi="Courier New" w:cs="Courier New"/>
          <w:color w:val="333333"/>
          <w:sz w:val="21"/>
          <w:szCs w:val="21"/>
          <w:lang w:val="en-US" w:eastAsia="es-PE"/>
          <w:rPrChange w:id="47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7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78" w:author="Edwin Villanueva Talavera" w:date="2019-06-02T11:17:00Z">
            <w:rPr>
              <w:rFonts w:ascii="Courier New" w:eastAsia="Times New Roman" w:hAnsi="Courier New" w:cs="Courier New"/>
              <w:color w:val="333333"/>
              <w:sz w:val="21"/>
              <w:szCs w:val="21"/>
              <w:lang w:eastAsia="es-PE"/>
            </w:rPr>
          </w:rPrChange>
        </w:rPr>
        <w:t xml:space="preserve"> Dense, Dropout</w:t>
      </w:r>
    </w:p>
    <w:p w14:paraId="1C73D1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80"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82" w:author="Edwin Villanueva Talavera" w:date="2019-06-02T11:17:00Z">
            <w:rPr>
              <w:rFonts w:ascii="Courier New" w:eastAsia="Times New Roman" w:hAnsi="Courier New" w:cs="Courier New"/>
              <w:b/>
              <w:bCs/>
              <w:color w:val="0000FF"/>
              <w:sz w:val="21"/>
              <w:szCs w:val="21"/>
              <w:lang w:eastAsia="es-PE"/>
            </w:rPr>
          </w:rPrChange>
        </w:rPr>
        <w:t>keras.wrappers.scikit_learn</w:t>
      </w:r>
      <w:r w:rsidRPr="00FD6FF2">
        <w:rPr>
          <w:rFonts w:ascii="Courier New" w:eastAsia="Times New Roman" w:hAnsi="Courier New" w:cs="Courier New"/>
          <w:color w:val="333333"/>
          <w:sz w:val="21"/>
          <w:szCs w:val="21"/>
          <w:lang w:val="en-US" w:eastAsia="es-PE"/>
          <w:rPrChange w:id="47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8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85" w:author="Edwin Villanueva Talavera" w:date="2019-06-02T11:17:00Z">
            <w:rPr>
              <w:rFonts w:ascii="Courier New" w:eastAsia="Times New Roman" w:hAnsi="Courier New" w:cs="Courier New"/>
              <w:color w:val="333333"/>
              <w:sz w:val="21"/>
              <w:szCs w:val="21"/>
              <w:lang w:eastAsia="es-PE"/>
            </w:rPr>
          </w:rPrChange>
        </w:rPr>
        <w:t xml:space="preserve"> KerasClassifier</w:t>
      </w:r>
    </w:p>
    <w:p w14:paraId="223FBE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87"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89" w:author="Edwin Villanueva Talavera" w:date="2019-06-02T11:17:00Z">
            <w:rPr>
              <w:rFonts w:ascii="Courier New" w:eastAsia="Times New Roman" w:hAnsi="Courier New" w:cs="Courier New"/>
              <w:b/>
              <w:bCs/>
              <w:color w:val="0000FF"/>
              <w:sz w:val="21"/>
              <w:szCs w:val="21"/>
              <w:lang w:eastAsia="es-PE"/>
            </w:rPr>
          </w:rPrChange>
        </w:rPr>
        <w:t>keras.constraints</w:t>
      </w:r>
      <w:r w:rsidRPr="00FD6FF2">
        <w:rPr>
          <w:rFonts w:ascii="Courier New" w:eastAsia="Times New Roman" w:hAnsi="Courier New" w:cs="Courier New"/>
          <w:color w:val="333333"/>
          <w:sz w:val="21"/>
          <w:szCs w:val="21"/>
          <w:lang w:val="en-US" w:eastAsia="es-PE"/>
          <w:rPrChange w:id="47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91"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92" w:author="Edwin Villanueva Talavera" w:date="2019-06-02T11:17:00Z">
            <w:rPr>
              <w:rFonts w:ascii="Courier New" w:eastAsia="Times New Roman" w:hAnsi="Courier New" w:cs="Courier New"/>
              <w:color w:val="333333"/>
              <w:sz w:val="21"/>
              <w:szCs w:val="21"/>
              <w:lang w:eastAsia="es-PE"/>
            </w:rPr>
          </w:rPrChange>
        </w:rPr>
        <w:t xml:space="preserve"> maxnorm</w:t>
      </w:r>
    </w:p>
    <w:p w14:paraId="027B25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7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794"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47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796" w:author="Edwin Villanueva Talavera" w:date="2019-06-02T11:17:00Z">
            <w:rPr>
              <w:rFonts w:ascii="Courier New" w:eastAsia="Times New Roman" w:hAnsi="Courier New" w:cs="Courier New"/>
              <w:b/>
              <w:bCs/>
              <w:color w:val="0000FF"/>
              <w:sz w:val="21"/>
              <w:szCs w:val="21"/>
              <w:lang w:eastAsia="es-PE"/>
            </w:rPr>
          </w:rPrChange>
        </w:rPr>
        <w:t>keras.utils</w:t>
      </w:r>
      <w:r w:rsidRPr="00FD6FF2">
        <w:rPr>
          <w:rFonts w:ascii="Courier New" w:eastAsia="Times New Roman" w:hAnsi="Courier New" w:cs="Courier New"/>
          <w:color w:val="333333"/>
          <w:sz w:val="21"/>
          <w:szCs w:val="21"/>
          <w:lang w:val="en-US" w:eastAsia="es-PE"/>
          <w:rPrChange w:id="47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798"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4799" w:author="Edwin Villanueva Talavera" w:date="2019-06-02T11:17:00Z">
            <w:rPr>
              <w:rFonts w:ascii="Courier New" w:eastAsia="Times New Roman" w:hAnsi="Courier New" w:cs="Courier New"/>
              <w:color w:val="333333"/>
              <w:sz w:val="21"/>
              <w:szCs w:val="21"/>
              <w:lang w:eastAsia="es-PE"/>
            </w:rPr>
          </w:rPrChange>
        </w:rPr>
        <w:t xml:space="preserve"> to_categorical</w:t>
      </w:r>
    </w:p>
    <w:p w14:paraId="496D22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00" w:author="Edwin Villanueva Talavera" w:date="2019-06-02T11:17:00Z">
            <w:rPr>
              <w:rFonts w:ascii="Courier New" w:eastAsia="Times New Roman" w:hAnsi="Courier New" w:cs="Courier New"/>
              <w:color w:val="333333"/>
              <w:sz w:val="21"/>
              <w:szCs w:val="21"/>
              <w:lang w:eastAsia="es-PE"/>
            </w:rPr>
          </w:rPrChange>
        </w:rPr>
      </w:pPr>
    </w:p>
    <w:p w14:paraId="7ACA5B3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4802"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48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4804" w:author="Edwin Villanueva Talavera" w:date="2019-06-02T11:17:00Z">
            <w:rPr>
              <w:rFonts w:ascii="Courier New" w:eastAsia="Times New Roman" w:hAnsi="Courier New" w:cs="Courier New"/>
              <w:b/>
              <w:bCs/>
              <w:color w:val="0000FF"/>
              <w:sz w:val="21"/>
              <w:szCs w:val="21"/>
              <w:lang w:eastAsia="es-PE"/>
            </w:rPr>
          </w:rPrChange>
        </w:rPr>
        <w:t>Tesis2</w:t>
      </w:r>
      <w:r w:rsidRPr="00FD6FF2">
        <w:rPr>
          <w:rFonts w:ascii="Courier New" w:eastAsia="Times New Roman" w:hAnsi="Courier New" w:cs="Courier New"/>
          <w:color w:val="333333"/>
          <w:sz w:val="21"/>
          <w:szCs w:val="21"/>
          <w:lang w:val="en-US" w:eastAsia="es-PE"/>
          <w:rPrChange w:id="4805" w:author="Edwin Villanueva Talavera" w:date="2019-06-02T11:17:00Z">
            <w:rPr>
              <w:rFonts w:ascii="Courier New" w:eastAsia="Times New Roman" w:hAnsi="Courier New" w:cs="Courier New"/>
              <w:color w:val="333333"/>
              <w:sz w:val="21"/>
              <w:szCs w:val="21"/>
              <w:lang w:eastAsia="es-PE"/>
            </w:rPr>
          </w:rPrChange>
        </w:rPr>
        <w:t>():</w:t>
      </w:r>
    </w:p>
    <w:p w14:paraId="401B0D8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80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48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810"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481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481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4813" w:author="Edwin Villanueva Talavera" w:date="2019-06-02T11:17:00Z">
            <w:rPr>
              <w:rFonts w:ascii="Courier New" w:eastAsia="Times New Roman" w:hAnsi="Courier New" w:cs="Courier New"/>
              <w:color w:val="333333"/>
              <w:sz w:val="21"/>
              <w:szCs w:val="21"/>
              <w:lang w:eastAsia="es-PE"/>
            </w:rPr>
          </w:rPrChange>
        </w:rPr>
        <w:t>, carpeta_base</w:t>
      </w:r>
      <w:r w:rsidRPr="00FD6FF2">
        <w:rPr>
          <w:rFonts w:ascii="Courier New" w:eastAsia="Times New Roman" w:hAnsi="Courier New" w:cs="Courier New"/>
          <w:color w:val="666666"/>
          <w:sz w:val="21"/>
          <w:szCs w:val="21"/>
          <w:lang w:val="en-US" w:eastAsia="es-PE"/>
          <w:rPrChange w:id="48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481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816" w:author="Edwin Villanueva Talavera" w:date="2019-06-02T11:17:00Z">
            <w:rPr>
              <w:rFonts w:ascii="Courier New" w:eastAsia="Times New Roman" w:hAnsi="Courier New" w:cs="Courier New"/>
              <w:color w:val="333333"/>
              <w:sz w:val="21"/>
              <w:szCs w:val="21"/>
              <w:lang w:eastAsia="es-PE"/>
            </w:rPr>
          </w:rPrChange>
        </w:rPr>
        <w:t>, n_jobs</w:t>
      </w:r>
      <w:r w:rsidRPr="00FD6FF2">
        <w:rPr>
          <w:rFonts w:ascii="Courier New" w:eastAsia="Times New Roman" w:hAnsi="Courier New" w:cs="Courier New"/>
          <w:color w:val="666666"/>
          <w:sz w:val="21"/>
          <w:szCs w:val="21"/>
          <w:lang w:val="en-US" w:eastAsia="es-PE"/>
          <w:rPrChange w:id="481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818"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481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4820" w:author="Edwin Villanueva Talavera" w:date="2019-06-02T11:17:00Z">
            <w:rPr>
              <w:rFonts w:ascii="Courier New" w:eastAsia="Times New Roman" w:hAnsi="Courier New" w:cs="Courier New"/>
              <w:color w:val="333333"/>
              <w:sz w:val="21"/>
              <w:szCs w:val="21"/>
              <w:lang w:eastAsia="es-PE"/>
            </w:rPr>
          </w:rPrChange>
        </w:rPr>
        <w:t>, tuned_parameters</w:t>
      </w:r>
      <w:r w:rsidRPr="00FD6FF2">
        <w:rPr>
          <w:rFonts w:ascii="Courier New" w:eastAsia="Times New Roman" w:hAnsi="Courier New" w:cs="Courier New"/>
          <w:color w:val="666666"/>
          <w:sz w:val="21"/>
          <w:szCs w:val="21"/>
          <w:lang w:val="en-US" w:eastAsia="es-PE"/>
          <w:rPrChange w:id="48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2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823" w:author="Edwin Villanueva Talavera" w:date="2019-06-02T11:17:00Z">
            <w:rPr>
              <w:rFonts w:ascii="Courier New" w:eastAsia="Times New Roman" w:hAnsi="Courier New" w:cs="Courier New"/>
              <w:color w:val="BA2121"/>
              <w:sz w:val="21"/>
              <w:szCs w:val="21"/>
              <w:lang w:eastAsia="es-PE"/>
            </w:rPr>
          </w:rPrChange>
        </w:rPr>
        <w:t>'svc__kernel'</w:t>
      </w:r>
      <w:r w:rsidRPr="00FD6FF2">
        <w:rPr>
          <w:rFonts w:ascii="Courier New" w:eastAsia="Times New Roman" w:hAnsi="Courier New" w:cs="Courier New"/>
          <w:color w:val="333333"/>
          <w:sz w:val="21"/>
          <w:szCs w:val="21"/>
          <w:lang w:val="en-US" w:eastAsia="es-PE"/>
          <w:rPrChange w:id="4824"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BA2121"/>
          <w:sz w:val="21"/>
          <w:szCs w:val="21"/>
          <w:lang w:val="en-US" w:eastAsia="es-PE"/>
          <w:rPrChange w:id="4825" w:author="Edwin Villanueva Talavera" w:date="2019-06-02T11:17:00Z">
            <w:rPr>
              <w:rFonts w:ascii="Courier New" w:eastAsia="Times New Roman" w:hAnsi="Courier New" w:cs="Courier New"/>
              <w:color w:val="BA2121"/>
              <w:sz w:val="21"/>
              <w:szCs w:val="21"/>
              <w:lang w:eastAsia="es-PE"/>
            </w:rPr>
          </w:rPrChange>
        </w:rPr>
        <w:t>'rbf'</w:t>
      </w:r>
      <w:r w:rsidRPr="00FD6FF2">
        <w:rPr>
          <w:rFonts w:ascii="Courier New" w:eastAsia="Times New Roman" w:hAnsi="Courier New" w:cs="Courier New"/>
          <w:color w:val="333333"/>
          <w:sz w:val="21"/>
          <w:szCs w:val="21"/>
          <w:lang w:val="en-US" w:eastAsia="es-PE"/>
          <w:rPrChange w:id="48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827" w:author="Edwin Villanueva Talavera" w:date="2019-06-02T11:17:00Z">
            <w:rPr>
              <w:rFonts w:ascii="Courier New" w:eastAsia="Times New Roman" w:hAnsi="Courier New" w:cs="Courier New"/>
              <w:color w:val="BA2121"/>
              <w:sz w:val="21"/>
              <w:szCs w:val="21"/>
              <w:lang w:eastAsia="es-PE"/>
            </w:rPr>
          </w:rPrChange>
        </w:rPr>
        <w:t>'svc__gamma'</w:t>
      </w:r>
      <w:r w:rsidRPr="00FD6FF2">
        <w:rPr>
          <w:rFonts w:ascii="Courier New" w:eastAsia="Times New Roman" w:hAnsi="Courier New" w:cs="Courier New"/>
          <w:color w:val="333333"/>
          <w:sz w:val="21"/>
          <w:szCs w:val="21"/>
          <w:lang w:val="en-US" w:eastAsia="es-PE"/>
          <w:rPrChange w:id="4828"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482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830" w:author="Edwin Villanueva Talavera" w:date="2019-06-02T11:17:00Z">
            <w:rPr>
              <w:rFonts w:ascii="Courier New" w:eastAsia="Times New Roman" w:hAnsi="Courier New" w:cs="Courier New"/>
              <w:color w:val="333333"/>
              <w:sz w:val="21"/>
              <w:szCs w:val="21"/>
              <w:lang w:eastAsia="es-PE"/>
            </w:rPr>
          </w:rPrChange>
        </w:rPr>
        <w:t>e</w:t>
      </w:r>
      <w:r w:rsidRPr="00FD6FF2">
        <w:rPr>
          <w:rFonts w:ascii="Courier New" w:eastAsia="Times New Roman" w:hAnsi="Courier New" w:cs="Courier New"/>
          <w:color w:val="666666"/>
          <w:sz w:val="21"/>
          <w:szCs w:val="21"/>
          <w:lang w:val="en-US" w:eastAsia="es-PE"/>
          <w:rPrChange w:id="4831" w:author="Edwin Villanueva Talavera" w:date="2019-06-02T11:17:00Z">
            <w:rPr>
              <w:rFonts w:ascii="Courier New" w:eastAsia="Times New Roman" w:hAnsi="Courier New" w:cs="Courier New"/>
              <w:color w:val="666666"/>
              <w:sz w:val="21"/>
              <w:szCs w:val="21"/>
              <w:lang w:eastAsia="es-PE"/>
            </w:rPr>
          </w:rPrChange>
        </w:rPr>
        <w:t>-3</w:t>
      </w:r>
      <w:r w:rsidRPr="00FD6FF2">
        <w:rPr>
          <w:rFonts w:ascii="Courier New" w:eastAsia="Times New Roman" w:hAnsi="Courier New" w:cs="Courier New"/>
          <w:color w:val="333333"/>
          <w:sz w:val="21"/>
          <w:szCs w:val="21"/>
          <w:lang w:val="en-US" w:eastAsia="es-PE"/>
          <w:rPrChange w:id="48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833" w:author="Edwin Villanueva Talavera" w:date="2019-06-02T11:17:00Z">
            <w:rPr>
              <w:rFonts w:ascii="Courier New" w:eastAsia="Times New Roman" w:hAnsi="Courier New" w:cs="Courier New"/>
              <w:color w:val="BA2121"/>
              <w:sz w:val="21"/>
              <w:szCs w:val="21"/>
              <w:lang w:eastAsia="es-PE"/>
            </w:rPr>
          </w:rPrChange>
        </w:rPr>
        <w:t>'svc__C'</w:t>
      </w:r>
      <w:r w:rsidRPr="00FD6FF2">
        <w:rPr>
          <w:rFonts w:ascii="Courier New" w:eastAsia="Times New Roman" w:hAnsi="Courier New" w:cs="Courier New"/>
          <w:color w:val="333333"/>
          <w:sz w:val="21"/>
          <w:szCs w:val="21"/>
          <w:lang w:val="en-US" w:eastAsia="es-PE"/>
          <w:rPrChange w:id="4834"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4835" w:author="Edwin Villanueva Talavera" w:date="2019-06-02T11:17:00Z">
            <w:rPr>
              <w:rFonts w:ascii="Courier New" w:eastAsia="Times New Roman" w:hAnsi="Courier New" w:cs="Courier New"/>
              <w:color w:val="666666"/>
              <w:sz w:val="21"/>
              <w:szCs w:val="21"/>
              <w:lang w:eastAsia="es-PE"/>
            </w:rPr>
          </w:rPrChange>
        </w:rPr>
        <w:t>0.1</w:t>
      </w:r>
      <w:r w:rsidRPr="00FD6FF2">
        <w:rPr>
          <w:rFonts w:ascii="Courier New" w:eastAsia="Times New Roman" w:hAnsi="Courier New" w:cs="Courier New"/>
          <w:color w:val="333333"/>
          <w:sz w:val="21"/>
          <w:szCs w:val="21"/>
          <w:lang w:val="en-US" w:eastAsia="es-PE"/>
          <w:rPrChange w:id="483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837" w:author="Edwin Villanueva Talavera" w:date="2019-06-02T11:17:00Z">
            <w:rPr>
              <w:rFonts w:ascii="Courier New" w:eastAsia="Times New Roman" w:hAnsi="Courier New" w:cs="Courier New"/>
              <w:color w:val="666666"/>
              <w:sz w:val="21"/>
              <w:szCs w:val="21"/>
              <w:lang w:eastAsia="es-PE"/>
            </w:rPr>
          </w:rPrChange>
        </w:rPr>
        <w:t>0.5</w:t>
      </w:r>
      <w:r w:rsidRPr="00FD6FF2">
        <w:rPr>
          <w:rFonts w:ascii="Courier New" w:eastAsia="Times New Roman" w:hAnsi="Courier New" w:cs="Courier New"/>
          <w:color w:val="333333"/>
          <w:sz w:val="21"/>
          <w:szCs w:val="21"/>
          <w:lang w:val="en-US" w:eastAsia="es-PE"/>
          <w:rPrChange w:id="483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839" w:author="Edwin Villanueva Talavera" w:date="2019-06-02T11:17:00Z">
            <w:rPr>
              <w:rFonts w:ascii="Courier New" w:eastAsia="Times New Roman" w:hAnsi="Courier New" w:cs="Courier New"/>
              <w:color w:val="666666"/>
              <w:sz w:val="21"/>
              <w:szCs w:val="21"/>
              <w:lang w:eastAsia="es-PE"/>
            </w:rPr>
          </w:rPrChange>
        </w:rPr>
        <w:t>0.9</w:t>
      </w:r>
      <w:r w:rsidRPr="00FD6FF2">
        <w:rPr>
          <w:rFonts w:ascii="Courier New" w:eastAsia="Times New Roman" w:hAnsi="Courier New" w:cs="Courier New"/>
          <w:color w:val="333333"/>
          <w:sz w:val="21"/>
          <w:szCs w:val="21"/>
          <w:lang w:val="en-US" w:eastAsia="es-PE"/>
          <w:rPrChange w:id="484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4841"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4842" w:author="Edwin Villanueva Talavera" w:date="2019-06-02T11:17:00Z">
            <w:rPr>
              <w:rFonts w:ascii="Courier New" w:eastAsia="Times New Roman" w:hAnsi="Courier New" w:cs="Courier New"/>
              <w:color w:val="333333"/>
              <w:sz w:val="21"/>
              <w:szCs w:val="21"/>
              <w:lang w:eastAsia="es-PE"/>
            </w:rPr>
          </w:rPrChange>
        </w:rPr>
        <w:t xml:space="preserve">]}], score </w:t>
      </w:r>
      <w:r w:rsidRPr="00FD6FF2">
        <w:rPr>
          <w:rFonts w:ascii="Courier New" w:eastAsia="Times New Roman" w:hAnsi="Courier New" w:cs="Courier New"/>
          <w:color w:val="666666"/>
          <w:sz w:val="21"/>
          <w:szCs w:val="21"/>
          <w:lang w:val="en-US" w:eastAsia="es-PE"/>
          <w:rPrChange w:id="48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845"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484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847"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484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849"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4850" w:author="Edwin Villanueva Talavera" w:date="2019-06-02T11:17:00Z">
            <w:rPr>
              <w:rFonts w:ascii="Courier New" w:eastAsia="Times New Roman" w:hAnsi="Courier New" w:cs="Courier New"/>
              <w:color w:val="333333"/>
              <w:sz w:val="21"/>
              <w:szCs w:val="21"/>
              <w:lang w:eastAsia="es-PE"/>
            </w:rPr>
          </w:rPrChange>
        </w:rPr>
        <w:t>]):</w:t>
      </w:r>
    </w:p>
    <w:p w14:paraId="68E2A9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5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55"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8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57" w:author="Edwin Villanueva Talavera" w:date="2019-06-02T11:17:00Z">
            <w:rPr>
              <w:rFonts w:ascii="Courier New" w:eastAsia="Times New Roman" w:hAnsi="Courier New" w:cs="Courier New"/>
              <w:color w:val="333333"/>
              <w:sz w:val="21"/>
              <w:szCs w:val="21"/>
              <w:lang w:eastAsia="es-PE"/>
            </w:rPr>
          </w:rPrChange>
        </w:rPr>
        <w:t xml:space="preserve"> carpeta_base</w:t>
      </w:r>
    </w:p>
    <w:p w14:paraId="5A9D66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62" w:author="Edwin Villanueva Talavera" w:date="2019-06-02T11:17:00Z">
            <w:rPr>
              <w:rFonts w:ascii="Courier New" w:eastAsia="Times New Roman" w:hAnsi="Courier New" w:cs="Courier New"/>
              <w:color w:val="333333"/>
              <w:sz w:val="21"/>
              <w:szCs w:val="21"/>
              <w:lang w:eastAsia="es-PE"/>
            </w:rPr>
          </w:rPrChange>
        </w:rPr>
        <w:t xml:space="preserve">n_jobs </w:t>
      </w:r>
      <w:r w:rsidRPr="00FD6FF2">
        <w:rPr>
          <w:rFonts w:ascii="Courier New" w:eastAsia="Times New Roman" w:hAnsi="Courier New" w:cs="Courier New"/>
          <w:color w:val="666666"/>
          <w:sz w:val="21"/>
          <w:szCs w:val="21"/>
          <w:lang w:val="en-US" w:eastAsia="es-PE"/>
          <w:rPrChange w:id="48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64" w:author="Edwin Villanueva Talavera" w:date="2019-06-02T11:17:00Z">
            <w:rPr>
              <w:rFonts w:ascii="Courier New" w:eastAsia="Times New Roman" w:hAnsi="Courier New" w:cs="Courier New"/>
              <w:color w:val="333333"/>
              <w:sz w:val="21"/>
              <w:szCs w:val="21"/>
              <w:lang w:eastAsia="es-PE"/>
            </w:rPr>
          </w:rPrChange>
        </w:rPr>
        <w:t xml:space="preserve"> n_jobs</w:t>
      </w:r>
    </w:p>
    <w:p w14:paraId="637F81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6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48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71" w:author="Edwin Villanueva Talavera" w:date="2019-06-02T11:17:00Z">
            <w:rPr>
              <w:rFonts w:ascii="Courier New" w:eastAsia="Times New Roman" w:hAnsi="Courier New" w:cs="Courier New"/>
              <w:color w:val="333333"/>
              <w:sz w:val="21"/>
              <w:szCs w:val="21"/>
              <w:lang w:eastAsia="es-PE"/>
            </w:rPr>
          </w:rPrChange>
        </w:rPr>
        <w:t xml:space="preserve"> verbose</w:t>
      </w:r>
    </w:p>
    <w:p w14:paraId="2DA36FB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7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76" w:author="Edwin Villanueva Talavera" w:date="2019-06-02T11:17:00Z">
            <w:rPr>
              <w:rFonts w:ascii="Courier New" w:eastAsia="Times New Roman" w:hAnsi="Courier New" w:cs="Courier New"/>
              <w:color w:val="333333"/>
              <w:sz w:val="21"/>
              <w:szCs w:val="21"/>
              <w:lang w:eastAsia="es-PE"/>
            </w:rPr>
          </w:rPrChange>
        </w:rPr>
        <w:t xml:space="preserve">tuned_parameters </w:t>
      </w:r>
      <w:r w:rsidRPr="00FD6FF2">
        <w:rPr>
          <w:rFonts w:ascii="Courier New" w:eastAsia="Times New Roman" w:hAnsi="Courier New" w:cs="Courier New"/>
          <w:color w:val="666666"/>
          <w:sz w:val="21"/>
          <w:szCs w:val="21"/>
          <w:lang w:val="en-US" w:eastAsia="es-PE"/>
          <w:rPrChange w:id="48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78" w:author="Edwin Villanueva Talavera" w:date="2019-06-02T11:17:00Z">
            <w:rPr>
              <w:rFonts w:ascii="Courier New" w:eastAsia="Times New Roman" w:hAnsi="Courier New" w:cs="Courier New"/>
              <w:color w:val="333333"/>
              <w:sz w:val="21"/>
              <w:szCs w:val="21"/>
              <w:lang w:eastAsia="es-PE"/>
            </w:rPr>
          </w:rPrChange>
        </w:rPr>
        <w:t xml:space="preserve"> tuned_parameters</w:t>
      </w:r>
    </w:p>
    <w:p w14:paraId="7200811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83" w:author="Edwin Villanueva Talavera" w:date="2019-06-02T11:17:00Z">
            <w:rPr>
              <w:rFonts w:ascii="Courier New" w:eastAsia="Times New Roman" w:hAnsi="Courier New" w:cs="Courier New"/>
              <w:color w:val="333333"/>
              <w:sz w:val="21"/>
              <w:szCs w:val="21"/>
              <w:lang w:eastAsia="es-PE"/>
            </w:rPr>
          </w:rPrChange>
        </w:rPr>
        <w:t xml:space="preserve">score </w:t>
      </w:r>
      <w:r w:rsidRPr="00FD6FF2">
        <w:rPr>
          <w:rFonts w:ascii="Courier New" w:eastAsia="Times New Roman" w:hAnsi="Courier New" w:cs="Courier New"/>
          <w:color w:val="666666"/>
          <w:sz w:val="21"/>
          <w:szCs w:val="21"/>
          <w:lang w:val="en-US" w:eastAsia="es-PE"/>
          <w:rPrChange w:id="48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85" w:author="Edwin Villanueva Talavera" w:date="2019-06-02T11:17:00Z">
            <w:rPr>
              <w:rFonts w:ascii="Courier New" w:eastAsia="Times New Roman" w:hAnsi="Courier New" w:cs="Courier New"/>
              <w:color w:val="333333"/>
              <w:sz w:val="21"/>
              <w:szCs w:val="21"/>
              <w:lang w:eastAsia="es-PE"/>
            </w:rPr>
          </w:rPrChange>
        </w:rPr>
        <w:t xml:space="preserve"> score</w:t>
      </w:r>
    </w:p>
    <w:p w14:paraId="186514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8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0" w:author="Edwin Villanueva Talavera" w:date="2019-06-02T11:17:00Z">
            <w:rPr>
              <w:rFonts w:ascii="Courier New" w:eastAsia="Times New Roman" w:hAnsi="Courier New" w:cs="Courier New"/>
              <w:color w:val="333333"/>
              <w:sz w:val="21"/>
              <w:szCs w:val="21"/>
              <w:lang w:eastAsia="es-PE"/>
            </w:rPr>
          </w:rPrChange>
        </w:rPr>
        <w:t xml:space="preserve">carpeta_data_base </w:t>
      </w:r>
      <w:r w:rsidRPr="00FD6FF2">
        <w:rPr>
          <w:rFonts w:ascii="Courier New" w:eastAsia="Times New Roman" w:hAnsi="Courier New" w:cs="Courier New"/>
          <w:color w:val="666666"/>
          <w:sz w:val="21"/>
          <w:szCs w:val="21"/>
          <w:lang w:val="en-US" w:eastAsia="es-PE"/>
          <w:rPrChange w:id="48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8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8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5"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8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8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898" w:author="Edwin Villanueva Talavera" w:date="2019-06-02T11:17:00Z">
            <w:rPr>
              <w:rFonts w:ascii="Courier New" w:eastAsia="Times New Roman" w:hAnsi="Courier New" w:cs="Courier New"/>
              <w:color w:val="BA2121"/>
              <w:sz w:val="21"/>
              <w:szCs w:val="21"/>
              <w:lang w:eastAsia="es-PE"/>
            </w:rPr>
          </w:rPrChange>
        </w:rPr>
        <w:t>"/data"</w:t>
      </w:r>
    </w:p>
    <w:p w14:paraId="78C2795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8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03" w:author="Edwin Villanueva Talavera" w:date="2019-06-02T11:17:00Z">
            <w:rPr>
              <w:rFonts w:ascii="Courier New" w:eastAsia="Times New Roman" w:hAnsi="Courier New" w:cs="Courier New"/>
              <w:color w:val="333333"/>
              <w:sz w:val="21"/>
              <w:szCs w:val="21"/>
              <w:lang w:eastAsia="es-PE"/>
            </w:rPr>
          </w:rPrChange>
        </w:rPr>
        <w:t xml:space="preserve">carpeta_fold_base </w:t>
      </w:r>
      <w:r w:rsidRPr="00FD6FF2">
        <w:rPr>
          <w:rFonts w:ascii="Courier New" w:eastAsia="Times New Roman" w:hAnsi="Courier New" w:cs="Courier New"/>
          <w:color w:val="666666"/>
          <w:sz w:val="21"/>
          <w:szCs w:val="21"/>
          <w:lang w:val="en-US" w:eastAsia="es-PE"/>
          <w:rPrChange w:id="49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08"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9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11" w:author="Edwin Villanueva Talavera" w:date="2019-06-02T11:17:00Z">
            <w:rPr>
              <w:rFonts w:ascii="Courier New" w:eastAsia="Times New Roman" w:hAnsi="Courier New" w:cs="Courier New"/>
              <w:color w:val="BA2121"/>
              <w:sz w:val="21"/>
              <w:szCs w:val="21"/>
              <w:lang w:eastAsia="es-PE"/>
            </w:rPr>
          </w:rPrChange>
        </w:rPr>
        <w:t>"/folds"</w:t>
      </w:r>
    </w:p>
    <w:p w14:paraId="57B553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16" w:author="Edwin Villanueva Talavera" w:date="2019-06-02T11:17:00Z">
            <w:rPr>
              <w:rFonts w:ascii="Courier New" w:eastAsia="Times New Roman" w:hAnsi="Courier New" w:cs="Courier New"/>
              <w:color w:val="333333"/>
              <w:sz w:val="21"/>
              <w:szCs w:val="21"/>
              <w:lang w:eastAsia="es-PE"/>
            </w:rPr>
          </w:rPrChange>
        </w:rPr>
        <w:t xml:space="preserve">carpeta_modelo_base </w:t>
      </w:r>
      <w:r w:rsidRPr="00FD6FF2">
        <w:rPr>
          <w:rFonts w:ascii="Courier New" w:eastAsia="Times New Roman" w:hAnsi="Courier New" w:cs="Courier New"/>
          <w:color w:val="666666"/>
          <w:sz w:val="21"/>
          <w:szCs w:val="21"/>
          <w:lang w:val="en-US" w:eastAsia="es-PE"/>
          <w:rPrChange w:id="49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1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21"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49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24" w:author="Edwin Villanueva Talavera" w:date="2019-06-02T11:17:00Z">
            <w:rPr>
              <w:rFonts w:ascii="Courier New" w:eastAsia="Times New Roman" w:hAnsi="Courier New" w:cs="Courier New"/>
              <w:color w:val="BA2121"/>
              <w:sz w:val="21"/>
              <w:szCs w:val="21"/>
              <w:lang w:eastAsia="es-PE"/>
            </w:rPr>
          </w:rPrChange>
        </w:rPr>
        <w:t>"/modelo_final"</w:t>
      </w:r>
    </w:p>
    <w:p w14:paraId="6254E4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2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9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4929"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493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49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3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49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3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49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37" w:author="Edwin Villanueva Talavera" w:date="2019-06-02T11:17:00Z">
            <w:rPr>
              <w:rFonts w:ascii="Courier New" w:eastAsia="Times New Roman" w:hAnsi="Courier New" w:cs="Courier New"/>
              <w:color w:val="333333"/>
              <w:sz w:val="21"/>
              <w:szCs w:val="21"/>
              <w:lang w:eastAsia="es-PE"/>
            </w:rPr>
          </w:rPrChange>
        </w:rPr>
        <w:t>carpeta_base):</w:t>
      </w:r>
    </w:p>
    <w:p w14:paraId="6DD007F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3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49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41"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49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44" w:author="Edwin Villanueva Talavera" w:date="2019-06-02T11:17:00Z">
            <w:rPr>
              <w:rFonts w:ascii="Courier New" w:eastAsia="Times New Roman" w:hAnsi="Courier New" w:cs="Courier New"/>
              <w:color w:val="333333"/>
              <w:sz w:val="21"/>
              <w:szCs w:val="21"/>
              <w:lang w:eastAsia="es-PE"/>
            </w:rPr>
          </w:rPrChange>
        </w:rPr>
        <w:t>carpeta_base)</w:t>
      </w:r>
    </w:p>
    <w:p w14:paraId="60CEE2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49" w:author="Edwin Villanueva Talavera" w:date="2019-06-02T11:17:00Z">
            <w:rPr>
              <w:rFonts w:ascii="Courier New" w:eastAsia="Times New Roman" w:hAnsi="Courier New" w:cs="Courier New"/>
              <w:color w:val="333333"/>
              <w:sz w:val="21"/>
              <w:szCs w:val="21"/>
              <w:lang w:eastAsia="es-PE"/>
            </w:rPr>
          </w:rPrChange>
        </w:rPr>
        <w:t xml:space="preserve">diamond_db </w:t>
      </w:r>
      <w:r w:rsidRPr="00FD6FF2">
        <w:rPr>
          <w:rFonts w:ascii="Courier New" w:eastAsia="Times New Roman" w:hAnsi="Courier New" w:cs="Courier New"/>
          <w:color w:val="666666"/>
          <w:sz w:val="21"/>
          <w:szCs w:val="21"/>
          <w:lang w:val="en-US" w:eastAsia="es-PE"/>
          <w:rPrChange w:id="49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4952" w:author="Edwin Villanueva Talavera" w:date="2019-06-02T11:17:00Z">
            <w:rPr>
              <w:rFonts w:ascii="Courier New" w:eastAsia="Times New Roman" w:hAnsi="Courier New" w:cs="Courier New"/>
              <w:color w:val="BA2121"/>
              <w:sz w:val="21"/>
              <w:szCs w:val="21"/>
              <w:lang w:eastAsia="es-PE"/>
            </w:rPr>
          </w:rPrChange>
        </w:rPr>
        <w:t>"./feature_engine/Diamond_BD/uniprot-viridiplantae-reviewed.dmnd"</w:t>
      </w:r>
    </w:p>
    <w:p w14:paraId="7BC4E9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57"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49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60" w:author="Edwin Villanueva Talavera" w:date="2019-06-02T11:17:00Z">
            <w:rPr>
              <w:rFonts w:ascii="Courier New" w:eastAsia="Times New Roman" w:hAnsi="Courier New" w:cs="Courier New"/>
              <w:b/>
              <w:bCs/>
              <w:color w:val="008000"/>
              <w:sz w:val="21"/>
              <w:szCs w:val="21"/>
              <w:lang w:eastAsia="es-PE"/>
            </w:rPr>
          </w:rPrChange>
        </w:rPr>
        <w:t>False</w:t>
      </w:r>
    </w:p>
    <w:p w14:paraId="4C2C3C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65" w:author="Edwin Villanueva Talavera" w:date="2019-06-02T11:17:00Z">
            <w:rPr>
              <w:rFonts w:ascii="Courier New" w:eastAsia="Times New Roman" w:hAnsi="Courier New" w:cs="Courier New"/>
              <w:color w:val="333333"/>
              <w:sz w:val="21"/>
              <w:szCs w:val="21"/>
              <w:lang w:eastAsia="es-PE"/>
            </w:rPr>
          </w:rPrChange>
        </w:rPr>
        <w:t xml:space="preserve">modelo_referencial_generado </w:t>
      </w:r>
      <w:r w:rsidRPr="00FD6FF2">
        <w:rPr>
          <w:rFonts w:ascii="Courier New" w:eastAsia="Times New Roman" w:hAnsi="Courier New" w:cs="Courier New"/>
          <w:color w:val="666666"/>
          <w:sz w:val="21"/>
          <w:szCs w:val="21"/>
          <w:lang w:val="en-US" w:eastAsia="es-PE"/>
          <w:rPrChange w:id="49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68" w:author="Edwin Villanueva Talavera" w:date="2019-06-02T11:17:00Z">
            <w:rPr>
              <w:rFonts w:ascii="Courier New" w:eastAsia="Times New Roman" w:hAnsi="Courier New" w:cs="Courier New"/>
              <w:b/>
              <w:bCs/>
              <w:color w:val="008000"/>
              <w:sz w:val="21"/>
              <w:szCs w:val="21"/>
              <w:lang w:eastAsia="es-PE"/>
            </w:rPr>
          </w:rPrChange>
        </w:rPr>
        <w:t>False</w:t>
      </w:r>
    </w:p>
    <w:p w14:paraId="5807E9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70" w:author="Edwin Villanueva Talavera" w:date="2019-06-02T11:17:00Z">
            <w:rPr>
              <w:rFonts w:ascii="Courier New" w:eastAsia="Times New Roman" w:hAnsi="Courier New" w:cs="Courier New"/>
              <w:color w:val="333333"/>
              <w:sz w:val="21"/>
              <w:szCs w:val="21"/>
              <w:lang w:eastAsia="es-PE"/>
            </w:rPr>
          </w:rPrChange>
        </w:rPr>
        <w:t xml:space="preserve">            </w:t>
      </w:r>
    </w:p>
    <w:p w14:paraId="428B4C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7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49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4975" w:author="Edwin Villanueva Talavera" w:date="2019-06-02T11:17:00Z">
            <w:rPr>
              <w:rFonts w:ascii="Courier New" w:eastAsia="Times New Roman" w:hAnsi="Courier New" w:cs="Courier New"/>
              <w:color w:val="0000FF"/>
              <w:sz w:val="21"/>
              <w:szCs w:val="21"/>
              <w:lang w:eastAsia="es-PE"/>
            </w:rPr>
          </w:rPrChange>
        </w:rPr>
        <w:t>generar_modelo_final</w:t>
      </w:r>
      <w:r w:rsidRPr="00FD6FF2">
        <w:rPr>
          <w:rFonts w:ascii="Courier New" w:eastAsia="Times New Roman" w:hAnsi="Courier New" w:cs="Courier New"/>
          <w:color w:val="333333"/>
          <w:sz w:val="21"/>
          <w:szCs w:val="21"/>
          <w:lang w:val="en-US" w:eastAsia="es-PE"/>
          <w:rPrChange w:id="497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497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4978" w:author="Edwin Villanueva Talavera" w:date="2019-06-02T11:17:00Z">
            <w:rPr>
              <w:rFonts w:ascii="Courier New" w:eastAsia="Times New Roman" w:hAnsi="Courier New" w:cs="Courier New"/>
              <w:color w:val="333333"/>
              <w:sz w:val="21"/>
              <w:szCs w:val="21"/>
              <w:lang w:eastAsia="es-PE"/>
            </w:rPr>
          </w:rPrChange>
        </w:rPr>
        <w:t>):</w:t>
      </w:r>
    </w:p>
    <w:p w14:paraId="7506BD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8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9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498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498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49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498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49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9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49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499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4993" w:author="Edwin Villanueva Talavera" w:date="2019-06-02T11:17:00Z">
            <w:rPr>
              <w:rFonts w:ascii="Courier New" w:eastAsia="Times New Roman" w:hAnsi="Courier New" w:cs="Courier New"/>
              <w:color w:val="333333"/>
              <w:sz w:val="21"/>
              <w:szCs w:val="21"/>
              <w:lang w:eastAsia="es-PE"/>
            </w:rPr>
          </w:rPrChange>
        </w:rPr>
        <w:t>)</w:t>
      </w:r>
    </w:p>
    <w:p w14:paraId="1EAB9B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49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49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499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49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49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49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0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0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0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0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07" w:author="Edwin Villanueva Talavera" w:date="2019-06-02T11:17:00Z">
            <w:rPr>
              <w:rFonts w:ascii="Courier New" w:eastAsia="Times New Roman" w:hAnsi="Courier New" w:cs="Courier New"/>
              <w:color w:val="BA2121"/>
              <w:sz w:val="21"/>
              <w:szCs w:val="21"/>
              <w:lang w:eastAsia="es-PE"/>
            </w:rPr>
          </w:rPrChange>
        </w:rPr>
        <w:t>"*************** Generando llaves ****************"</w:t>
      </w:r>
      <w:r w:rsidRPr="00FD6FF2">
        <w:rPr>
          <w:rFonts w:ascii="Courier New" w:eastAsia="Times New Roman" w:hAnsi="Courier New" w:cs="Courier New"/>
          <w:color w:val="333333"/>
          <w:sz w:val="21"/>
          <w:szCs w:val="21"/>
          <w:lang w:val="en-US" w:eastAsia="es-PE"/>
          <w:rPrChange w:id="5008" w:author="Edwin Villanueva Talavera" w:date="2019-06-02T11:17:00Z">
            <w:rPr>
              <w:rFonts w:ascii="Courier New" w:eastAsia="Times New Roman" w:hAnsi="Courier New" w:cs="Courier New"/>
              <w:color w:val="333333"/>
              <w:sz w:val="21"/>
              <w:szCs w:val="21"/>
              <w:lang w:eastAsia="es-PE"/>
            </w:rPr>
          </w:rPrChange>
        </w:rPr>
        <w:t>)</w:t>
      </w:r>
    </w:p>
    <w:p w14:paraId="388A30D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1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1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1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1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2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23" w:author="Edwin Villanueva Talavera" w:date="2019-06-02T11:17:00Z">
            <w:rPr>
              <w:rFonts w:ascii="Courier New" w:eastAsia="Times New Roman" w:hAnsi="Courier New" w:cs="Courier New"/>
              <w:color w:val="333333"/>
              <w:sz w:val="21"/>
              <w:szCs w:val="21"/>
              <w:lang w:eastAsia="es-PE"/>
            </w:rPr>
          </w:rPrChange>
        </w:rPr>
        <w:t>)</w:t>
      </w:r>
    </w:p>
    <w:p w14:paraId="287F61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28" w:author="Edwin Villanueva Talavera" w:date="2019-06-02T11:17:00Z">
            <w:rPr>
              <w:rFonts w:ascii="Courier New" w:eastAsia="Times New Roman" w:hAnsi="Courier New" w:cs="Courier New"/>
              <w:color w:val="333333"/>
              <w:sz w:val="21"/>
              <w:szCs w:val="21"/>
              <w:lang w:eastAsia="es-PE"/>
            </w:rPr>
          </w:rPrChange>
        </w:rPr>
        <w:t>generar_llaves_clases()</w:t>
      </w:r>
    </w:p>
    <w:p w14:paraId="39C284E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3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3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3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3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4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4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43" w:author="Edwin Villanueva Talavera" w:date="2019-06-02T11:17:00Z">
            <w:rPr>
              <w:rFonts w:ascii="Courier New" w:eastAsia="Times New Roman" w:hAnsi="Courier New" w:cs="Courier New"/>
              <w:color w:val="333333"/>
              <w:sz w:val="21"/>
              <w:szCs w:val="21"/>
              <w:lang w:eastAsia="es-PE"/>
            </w:rPr>
          </w:rPrChange>
        </w:rPr>
        <w:t>)</w:t>
      </w:r>
    </w:p>
    <w:p w14:paraId="767081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4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5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5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5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5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57" w:author="Edwin Villanueva Talavera" w:date="2019-06-02T11:17:00Z">
            <w:rPr>
              <w:rFonts w:ascii="Courier New" w:eastAsia="Times New Roman" w:hAnsi="Courier New" w:cs="Courier New"/>
              <w:color w:val="BA2121"/>
              <w:sz w:val="21"/>
              <w:szCs w:val="21"/>
              <w:lang w:eastAsia="es-PE"/>
            </w:rPr>
          </w:rPrChange>
        </w:rPr>
        <w:t>"***************** Armando folds *****************"</w:t>
      </w:r>
      <w:r w:rsidRPr="00FD6FF2">
        <w:rPr>
          <w:rFonts w:ascii="Courier New" w:eastAsia="Times New Roman" w:hAnsi="Courier New" w:cs="Courier New"/>
          <w:color w:val="333333"/>
          <w:sz w:val="21"/>
          <w:szCs w:val="21"/>
          <w:lang w:val="en-US" w:eastAsia="es-PE"/>
          <w:rPrChange w:id="5058" w:author="Edwin Villanueva Talavera" w:date="2019-06-02T11:17:00Z">
            <w:rPr>
              <w:rFonts w:ascii="Courier New" w:eastAsia="Times New Roman" w:hAnsi="Courier New" w:cs="Courier New"/>
              <w:color w:val="333333"/>
              <w:sz w:val="21"/>
              <w:szCs w:val="21"/>
              <w:lang w:eastAsia="es-PE"/>
            </w:rPr>
          </w:rPrChange>
        </w:rPr>
        <w:t>)</w:t>
      </w:r>
    </w:p>
    <w:p w14:paraId="5517B8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6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6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6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6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7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7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73" w:author="Edwin Villanueva Talavera" w:date="2019-06-02T11:17:00Z">
            <w:rPr>
              <w:rFonts w:ascii="Courier New" w:eastAsia="Times New Roman" w:hAnsi="Courier New" w:cs="Courier New"/>
              <w:color w:val="333333"/>
              <w:sz w:val="21"/>
              <w:szCs w:val="21"/>
              <w:lang w:eastAsia="es-PE"/>
            </w:rPr>
          </w:rPrChange>
        </w:rPr>
        <w:t>)</w:t>
      </w:r>
    </w:p>
    <w:p w14:paraId="09FD4A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78" w:author="Edwin Villanueva Talavera" w:date="2019-06-02T11:17:00Z">
            <w:rPr>
              <w:rFonts w:ascii="Courier New" w:eastAsia="Times New Roman" w:hAnsi="Courier New" w:cs="Courier New"/>
              <w:color w:val="333333"/>
              <w:sz w:val="21"/>
              <w:szCs w:val="21"/>
              <w:lang w:eastAsia="es-PE"/>
            </w:rPr>
          </w:rPrChange>
        </w:rPr>
        <w:t>armar_folds()</w:t>
      </w:r>
    </w:p>
    <w:p w14:paraId="5523DB6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8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08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08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0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08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0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9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0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09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093" w:author="Edwin Villanueva Talavera" w:date="2019-06-02T11:17:00Z">
            <w:rPr>
              <w:rFonts w:ascii="Courier New" w:eastAsia="Times New Roman" w:hAnsi="Courier New" w:cs="Courier New"/>
              <w:color w:val="333333"/>
              <w:sz w:val="21"/>
              <w:szCs w:val="21"/>
              <w:lang w:eastAsia="es-PE"/>
            </w:rPr>
          </w:rPrChange>
        </w:rPr>
        <w:t>)</w:t>
      </w:r>
    </w:p>
    <w:p w14:paraId="5BA4AF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0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0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09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0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0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0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0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0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0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07" w:author="Edwin Villanueva Talavera" w:date="2019-06-02T11:17:00Z">
            <w:rPr>
              <w:rFonts w:ascii="Courier New" w:eastAsia="Times New Roman" w:hAnsi="Courier New" w:cs="Courier New"/>
              <w:color w:val="BA2121"/>
              <w:sz w:val="21"/>
              <w:szCs w:val="21"/>
              <w:lang w:eastAsia="es-PE"/>
            </w:rPr>
          </w:rPrChange>
        </w:rPr>
        <w:t>"***** Generando modelo cpat para cada fold ******"</w:t>
      </w:r>
      <w:r w:rsidRPr="00FD6FF2">
        <w:rPr>
          <w:rFonts w:ascii="Courier New" w:eastAsia="Times New Roman" w:hAnsi="Courier New" w:cs="Courier New"/>
          <w:color w:val="333333"/>
          <w:sz w:val="21"/>
          <w:szCs w:val="21"/>
          <w:lang w:val="en-US" w:eastAsia="es-PE"/>
          <w:rPrChange w:id="5108" w:author="Edwin Villanueva Talavera" w:date="2019-06-02T11:17:00Z">
            <w:rPr>
              <w:rFonts w:ascii="Courier New" w:eastAsia="Times New Roman" w:hAnsi="Courier New" w:cs="Courier New"/>
              <w:color w:val="333333"/>
              <w:sz w:val="21"/>
              <w:szCs w:val="21"/>
              <w:lang w:eastAsia="es-PE"/>
            </w:rPr>
          </w:rPrChange>
        </w:rPr>
        <w:t>)</w:t>
      </w:r>
    </w:p>
    <w:p w14:paraId="57F333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1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1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1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1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2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23" w:author="Edwin Villanueva Talavera" w:date="2019-06-02T11:17:00Z">
            <w:rPr>
              <w:rFonts w:ascii="Courier New" w:eastAsia="Times New Roman" w:hAnsi="Courier New" w:cs="Courier New"/>
              <w:color w:val="333333"/>
              <w:sz w:val="21"/>
              <w:szCs w:val="21"/>
              <w:lang w:eastAsia="es-PE"/>
            </w:rPr>
          </w:rPrChange>
        </w:rPr>
        <w:t>)</w:t>
      </w:r>
    </w:p>
    <w:p w14:paraId="2814E1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28" w:author="Edwin Villanueva Talavera" w:date="2019-06-02T11:17:00Z">
            <w:rPr>
              <w:rFonts w:ascii="Courier New" w:eastAsia="Times New Roman" w:hAnsi="Courier New" w:cs="Courier New"/>
              <w:color w:val="333333"/>
              <w:sz w:val="21"/>
              <w:szCs w:val="21"/>
              <w:lang w:eastAsia="es-PE"/>
            </w:rPr>
          </w:rPrChange>
        </w:rPr>
        <w:t>generar_cpats_de_folds()</w:t>
      </w:r>
    </w:p>
    <w:p w14:paraId="442D36F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3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3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3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3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4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4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43" w:author="Edwin Villanueva Talavera" w:date="2019-06-02T11:17:00Z">
            <w:rPr>
              <w:rFonts w:ascii="Courier New" w:eastAsia="Times New Roman" w:hAnsi="Courier New" w:cs="Courier New"/>
              <w:color w:val="333333"/>
              <w:sz w:val="21"/>
              <w:szCs w:val="21"/>
              <w:lang w:eastAsia="es-PE"/>
            </w:rPr>
          </w:rPrChange>
        </w:rPr>
        <w:t>)</w:t>
      </w:r>
    </w:p>
    <w:p w14:paraId="15A370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4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5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5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5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5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57" w:author="Edwin Villanueva Talavera" w:date="2019-06-02T11:17:00Z">
            <w:rPr>
              <w:rFonts w:ascii="Courier New" w:eastAsia="Times New Roman" w:hAnsi="Courier New" w:cs="Courier New"/>
              <w:color w:val="BA2121"/>
              <w:sz w:val="21"/>
              <w:szCs w:val="21"/>
              <w:lang w:eastAsia="es-PE"/>
            </w:rPr>
          </w:rPrChange>
        </w:rPr>
        <w:t>"*** Ejecutando cpat y diamond sobre los folds ***"</w:t>
      </w:r>
      <w:r w:rsidRPr="00FD6FF2">
        <w:rPr>
          <w:rFonts w:ascii="Courier New" w:eastAsia="Times New Roman" w:hAnsi="Courier New" w:cs="Courier New"/>
          <w:color w:val="333333"/>
          <w:sz w:val="21"/>
          <w:szCs w:val="21"/>
          <w:lang w:val="en-US" w:eastAsia="es-PE"/>
          <w:rPrChange w:id="5158" w:author="Edwin Villanueva Talavera" w:date="2019-06-02T11:17:00Z">
            <w:rPr>
              <w:rFonts w:ascii="Courier New" w:eastAsia="Times New Roman" w:hAnsi="Courier New" w:cs="Courier New"/>
              <w:color w:val="333333"/>
              <w:sz w:val="21"/>
              <w:szCs w:val="21"/>
              <w:lang w:eastAsia="es-PE"/>
            </w:rPr>
          </w:rPrChange>
        </w:rPr>
        <w:t>)</w:t>
      </w:r>
    </w:p>
    <w:p w14:paraId="3A22FA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6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6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6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6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7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7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73" w:author="Edwin Villanueva Talavera" w:date="2019-06-02T11:17:00Z">
            <w:rPr>
              <w:rFonts w:ascii="Courier New" w:eastAsia="Times New Roman" w:hAnsi="Courier New" w:cs="Courier New"/>
              <w:color w:val="333333"/>
              <w:sz w:val="21"/>
              <w:szCs w:val="21"/>
              <w:lang w:eastAsia="es-PE"/>
            </w:rPr>
          </w:rPrChange>
        </w:rPr>
        <w:t>)</w:t>
      </w:r>
    </w:p>
    <w:p w14:paraId="6AFCF2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78" w:author="Edwin Villanueva Talavera" w:date="2019-06-02T11:17:00Z">
            <w:rPr>
              <w:rFonts w:ascii="Courier New" w:eastAsia="Times New Roman" w:hAnsi="Courier New" w:cs="Courier New"/>
              <w:color w:val="333333"/>
              <w:sz w:val="21"/>
              <w:szCs w:val="21"/>
              <w:lang w:eastAsia="es-PE"/>
            </w:rPr>
          </w:rPrChange>
        </w:rPr>
        <w:t>ejecutar_cpat_diamond_folds()</w:t>
      </w:r>
    </w:p>
    <w:p w14:paraId="05022C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8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18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18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1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18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9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19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19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193" w:author="Edwin Villanueva Talavera" w:date="2019-06-02T11:17:00Z">
            <w:rPr>
              <w:rFonts w:ascii="Courier New" w:eastAsia="Times New Roman" w:hAnsi="Courier New" w:cs="Courier New"/>
              <w:color w:val="333333"/>
              <w:sz w:val="21"/>
              <w:szCs w:val="21"/>
              <w:lang w:eastAsia="es-PE"/>
            </w:rPr>
          </w:rPrChange>
        </w:rPr>
        <w:t>)</w:t>
      </w:r>
    </w:p>
    <w:p w14:paraId="3F71EF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1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1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19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1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1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1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0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0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0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0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07" w:author="Edwin Villanueva Talavera" w:date="2019-06-02T11:17:00Z">
            <w:rPr>
              <w:rFonts w:ascii="Courier New" w:eastAsia="Times New Roman" w:hAnsi="Courier New" w:cs="Courier New"/>
              <w:color w:val="BA2121"/>
              <w:sz w:val="21"/>
              <w:szCs w:val="21"/>
              <w:lang w:eastAsia="es-PE"/>
            </w:rPr>
          </w:rPrChange>
        </w:rPr>
        <w:t>"************* Serializando features *************"</w:t>
      </w:r>
      <w:r w:rsidRPr="00FD6FF2">
        <w:rPr>
          <w:rFonts w:ascii="Courier New" w:eastAsia="Times New Roman" w:hAnsi="Courier New" w:cs="Courier New"/>
          <w:color w:val="333333"/>
          <w:sz w:val="21"/>
          <w:szCs w:val="21"/>
          <w:lang w:val="en-US" w:eastAsia="es-PE"/>
          <w:rPrChange w:id="5208" w:author="Edwin Villanueva Talavera" w:date="2019-06-02T11:17:00Z">
            <w:rPr>
              <w:rFonts w:ascii="Courier New" w:eastAsia="Times New Roman" w:hAnsi="Courier New" w:cs="Courier New"/>
              <w:color w:val="333333"/>
              <w:sz w:val="21"/>
              <w:szCs w:val="21"/>
              <w:lang w:eastAsia="es-PE"/>
            </w:rPr>
          </w:rPrChange>
        </w:rPr>
        <w:t>)</w:t>
      </w:r>
    </w:p>
    <w:p w14:paraId="1103F2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1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1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1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1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1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2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2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23" w:author="Edwin Villanueva Talavera" w:date="2019-06-02T11:17:00Z">
            <w:rPr>
              <w:rFonts w:ascii="Courier New" w:eastAsia="Times New Roman" w:hAnsi="Courier New" w:cs="Courier New"/>
              <w:color w:val="333333"/>
              <w:sz w:val="21"/>
              <w:szCs w:val="21"/>
              <w:lang w:eastAsia="es-PE"/>
            </w:rPr>
          </w:rPrChange>
        </w:rPr>
        <w:t>)</w:t>
      </w:r>
    </w:p>
    <w:p w14:paraId="5F8D06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28" w:author="Edwin Villanueva Talavera" w:date="2019-06-02T11:17:00Z">
            <w:rPr>
              <w:rFonts w:ascii="Courier New" w:eastAsia="Times New Roman" w:hAnsi="Courier New" w:cs="Courier New"/>
              <w:color w:val="333333"/>
              <w:sz w:val="21"/>
              <w:szCs w:val="21"/>
              <w:lang w:eastAsia="es-PE"/>
            </w:rPr>
          </w:rPrChange>
        </w:rPr>
        <w:t>generar_features_folds()</w:t>
      </w:r>
    </w:p>
    <w:p w14:paraId="4039D15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3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3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3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3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4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4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43" w:author="Edwin Villanueva Talavera" w:date="2019-06-02T11:17:00Z">
            <w:rPr>
              <w:rFonts w:ascii="Courier New" w:eastAsia="Times New Roman" w:hAnsi="Courier New" w:cs="Courier New"/>
              <w:color w:val="333333"/>
              <w:sz w:val="21"/>
              <w:szCs w:val="21"/>
              <w:lang w:eastAsia="es-PE"/>
            </w:rPr>
          </w:rPrChange>
        </w:rPr>
        <w:t>)</w:t>
      </w:r>
    </w:p>
    <w:p w14:paraId="0520A8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4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5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5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5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5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57" w:author="Edwin Villanueva Talavera" w:date="2019-06-02T11:17:00Z">
            <w:rPr>
              <w:rFonts w:ascii="Courier New" w:eastAsia="Times New Roman" w:hAnsi="Courier New" w:cs="Courier New"/>
              <w:color w:val="BA2121"/>
              <w:sz w:val="21"/>
              <w:szCs w:val="21"/>
              <w:lang w:eastAsia="es-PE"/>
            </w:rPr>
          </w:rPrChange>
        </w:rPr>
        <w:t>"************ Generando modelo final *************"</w:t>
      </w:r>
      <w:r w:rsidRPr="00FD6FF2">
        <w:rPr>
          <w:rFonts w:ascii="Courier New" w:eastAsia="Times New Roman" w:hAnsi="Courier New" w:cs="Courier New"/>
          <w:color w:val="333333"/>
          <w:sz w:val="21"/>
          <w:szCs w:val="21"/>
          <w:lang w:val="en-US" w:eastAsia="es-PE"/>
          <w:rPrChange w:id="5258" w:author="Edwin Villanueva Talavera" w:date="2019-06-02T11:17:00Z">
            <w:rPr>
              <w:rFonts w:ascii="Courier New" w:eastAsia="Times New Roman" w:hAnsi="Courier New" w:cs="Courier New"/>
              <w:color w:val="333333"/>
              <w:sz w:val="21"/>
              <w:szCs w:val="21"/>
              <w:lang w:eastAsia="es-PE"/>
            </w:rPr>
          </w:rPrChange>
        </w:rPr>
        <w:t>)</w:t>
      </w:r>
    </w:p>
    <w:p w14:paraId="50FBBB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6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6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6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6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7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27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273" w:author="Edwin Villanueva Talavera" w:date="2019-06-02T11:17:00Z">
            <w:rPr>
              <w:rFonts w:ascii="Courier New" w:eastAsia="Times New Roman" w:hAnsi="Courier New" w:cs="Courier New"/>
              <w:color w:val="333333"/>
              <w:sz w:val="21"/>
              <w:szCs w:val="21"/>
              <w:lang w:eastAsia="es-PE"/>
            </w:rPr>
          </w:rPrChange>
        </w:rPr>
        <w:t>)</w:t>
      </w:r>
    </w:p>
    <w:p w14:paraId="644FFA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78" w:author="Edwin Villanueva Talavera" w:date="2019-06-02T11:17:00Z">
            <w:rPr>
              <w:rFonts w:ascii="Courier New" w:eastAsia="Times New Roman" w:hAnsi="Courier New" w:cs="Courier New"/>
              <w:color w:val="333333"/>
              <w:sz w:val="21"/>
              <w:szCs w:val="21"/>
              <w:lang w:eastAsia="es-PE"/>
            </w:rPr>
          </w:rPrChange>
        </w:rPr>
        <w:t>entrenar_modelo_final()</w:t>
      </w:r>
    </w:p>
    <w:p w14:paraId="6B3AF2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83"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52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86" w:author="Edwin Villanueva Talavera" w:date="2019-06-02T11:17:00Z">
            <w:rPr>
              <w:rFonts w:ascii="Courier New" w:eastAsia="Times New Roman" w:hAnsi="Courier New" w:cs="Courier New"/>
              <w:b/>
              <w:bCs/>
              <w:color w:val="008000"/>
              <w:sz w:val="21"/>
              <w:szCs w:val="21"/>
              <w:lang w:eastAsia="es-PE"/>
            </w:rPr>
          </w:rPrChange>
        </w:rPr>
        <w:t>True</w:t>
      </w:r>
    </w:p>
    <w:p w14:paraId="4F8026F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2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2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289"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2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9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2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29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294"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2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29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2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29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29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0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01" w:author="Edwin Villanueva Talavera" w:date="2019-06-02T11:17:00Z">
            <w:rPr>
              <w:rFonts w:ascii="Courier New" w:eastAsia="Times New Roman" w:hAnsi="Courier New" w:cs="Courier New"/>
              <w:color w:val="333333"/>
              <w:sz w:val="21"/>
              <w:szCs w:val="21"/>
              <w:lang w:eastAsia="es-PE"/>
            </w:rPr>
          </w:rPrChange>
        </w:rPr>
        <w:t>)</w:t>
      </w:r>
    </w:p>
    <w:p w14:paraId="0262A8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0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08"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09"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1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1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1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15" w:author="Edwin Villanueva Talavera" w:date="2019-06-02T11:17:00Z">
            <w:rPr>
              <w:rFonts w:ascii="Courier New" w:eastAsia="Times New Roman" w:hAnsi="Courier New" w:cs="Courier New"/>
              <w:color w:val="BA2121"/>
              <w:sz w:val="21"/>
              <w:szCs w:val="21"/>
              <w:lang w:eastAsia="es-PE"/>
            </w:rPr>
          </w:rPrChange>
        </w:rPr>
        <w:t>"******** Limpiando archivos intermedios *********"</w:t>
      </w:r>
      <w:r w:rsidRPr="00FD6FF2">
        <w:rPr>
          <w:rFonts w:ascii="Courier New" w:eastAsia="Times New Roman" w:hAnsi="Courier New" w:cs="Courier New"/>
          <w:color w:val="333333"/>
          <w:sz w:val="21"/>
          <w:szCs w:val="21"/>
          <w:lang w:val="en-US" w:eastAsia="es-PE"/>
          <w:rPrChange w:id="5316" w:author="Edwin Villanueva Talavera" w:date="2019-06-02T11:17:00Z">
            <w:rPr>
              <w:rFonts w:ascii="Courier New" w:eastAsia="Times New Roman" w:hAnsi="Courier New" w:cs="Courier New"/>
              <w:color w:val="333333"/>
              <w:sz w:val="21"/>
              <w:szCs w:val="21"/>
              <w:lang w:eastAsia="es-PE"/>
            </w:rPr>
          </w:rPrChange>
        </w:rPr>
        <w:t>)</w:t>
      </w:r>
    </w:p>
    <w:p w14:paraId="1DD491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1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19"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2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2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24"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2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2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2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30"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31" w:author="Edwin Villanueva Talavera" w:date="2019-06-02T11:17:00Z">
            <w:rPr>
              <w:rFonts w:ascii="Courier New" w:eastAsia="Times New Roman" w:hAnsi="Courier New" w:cs="Courier New"/>
              <w:color w:val="333333"/>
              <w:sz w:val="21"/>
              <w:szCs w:val="21"/>
              <w:lang w:eastAsia="es-PE"/>
            </w:rPr>
          </w:rPrChange>
        </w:rPr>
        <w:t>)</w:t>
      </w:r>
    </w:p>
    <w:p w14:paraId="7EE637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36" w:author="Edwin Villanueva Talavera" w:date="2019-06-02T11:17:00Z">
            <w:rPr>
              <w:rFonts w:ascii="Courier New" w:eastAsia="Times New Roman" w:hAnsi="Courier New" w:cs="Courier New"/>
              <w:color w:val="333333"/>
              <w:sz w:val="21"/>
              <w:szCs w:val="21"/>
              <w:lang w:eastAsia="es-PE"/>
            </w:rPr>
          </w:rPrChange>
        </w:rPr>
        <w:t>limpiar_archivos_intermedios()</w:t>
      </w:r>
    </w:p>
    <w:p w14:paraId="60E27E1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39"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4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43"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44"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4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47" w:author="Edwin Villanueva Talavera" w:date="2019-06-02T11:17:00Z">
            <w:rPr>
              <w:rFonts w:ascii="Courier New" w:eastAsia="Times New Roman" w:hAnsi="Courier New" w:cs="Courier New"/>
              <w:color w:val="333333"/>
              <w:sz w:val="21"/>
              <w:szCs w:val="21"/>
              <w:lang w:eastAsia="es-PE"/>
            </w:rPr>
          </w:rPrChange>
        </w:rPr>
        <w:t>):</w:t>
      </w:r>
    </w:p>
    <w:p w14:paraId="6C0B611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5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5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5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53" w:author="Edwin Villanueva Talavera" w:date="2019-06-02T11:17:00Z">
            <w:rPr>
              <w:rFonts w:ascii="Courier New" w:eastAsia="Times New Roman" w:hAnsi="Courier New" w:cs="Courier New"/>
              <w:color w:val="333333"/>
              <w:sz w:val="21"/>
              <w:szCs w:val="21"/>
              <w:lang w:eastAsia="es-PE"/>
            </w:rPr>
          </w:rPrChange>
        </w:rPr>
        <w:t>)</w:t>
      </w:r>
    </w:p>
    <w:p w14:paraId="0B978B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5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5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58"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359" w:author="Edwin Villanueva Talavera" w:date="2019-06-02T11:17:00Z">
            <w:rPr>
              <w:rFonts w:ascii="Courier New" w:eastAsia="Times New Roman" w:hAnsi="Courier New" w:cs="Courier New"/>
              <w:color w:val="333333"/>
              <w:sz w:val="21"/>
              <w:szCs w:val="21"/>
              <w:lang w:eastAsia="es-PE"/>
            </w:rPr>
          </w:rPrChange>
        </w:rPr>
        <w:t>)</w:t>
      </w:r>
    </w:p>
    <w:p w14:paraId="4FD1EAC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6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6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65" w:author="Edwin Villanueva Talavera" w:date="2019-06-02T11:17:00Z">
            <w:rPr>
              <w:rFonts w:ascii="Courier New" w:eastAsia="Times New Roman" w:hAnsi="Courier New" w:cs="Courier New"/>
              <w:color w:val="333333"/>
              <w:sz w:val="21"/>
              <w:szCs w:val="21"/>
              <w:lang w:eastAsia="es-PE"/>
            </w:rPr>
          </w:rPrChange>
        </w:rPr>
        <w:t>)</w:t>
      </w:r>
    </w:p>
    <w:p w14:paraId="4327C6F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70" w:author="Edwin Villanueva Talavera" w:date="2019-06-02T11:17:00Z">
            <w:rPr>
              <w:rFonts w:ascii="Courier New" w:eastAsia="Times New Roman" w:hAnsi="Courier New" w:cs="Courier New"/>
              <w:color w:val="333333"/>
              <w:sz w:val="21"/>
              <w:szCs w:val="21"/>
              <w:lang w:eastAsia="es-PE"/>
            </w:rPr>
          </w:rPrChange>
        </w:rPr>
        <w:t>mostrar_resultados()</w:t>
      </w:r>
    </w:p>
    <w:p w14:paraId="68094E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72" w:author="Edwin Villanueva Talavera" w:date="2019-06-02T11:17:00Z">
            <w:rPr>
              <w:rFonts w:ascii="Courier New" w:eastAsia="Times New Roman" w:hAnsi="Courier New" w:cs="Courier New"/>
              <w:color w:val="333333"/>
              <w:sz w:val="21"/>
              <w:szCs w:val="21"/>
              <w:lang w:eastAsia="es-PE"/>
            </w:rPr>
          </w:rPrChange>
        </w:rPr>
        <w:t xml:space="preserve">            </w:t>
      </w:r>
    </w:p>
    <w:p w14:paraId="48284E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7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3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377" w:author="Edwin Villanueva Talavera" w:date="2019-06-02T11:17:00Z">
            <w:rPr>
              <w:rFonts w:ascii="Courier New" w:eastAsia="Times New Roman" w:hAnsi="Courier New" w:cs="Courier New"/>
              <w:color w:val="0000FF"/>
              <w:sz w:val="21"/>
              <w:szCs w:val="21"/>
              <w:lang w:eastAsia="es-PE"/>
            </w:rPr>
          </w:rPrChange>
        </w:rPr>
        <w:t>generar_modelo_final_keras</w:t>
      </w:r>
      <w:r w:rsidRPr="00FD6FF2">
        <w:rPr>
          <w:rFonts w:ascii="Courier New" w:eastAsia="Times New Roman" w:hAnsi="Courier New" w:cs="Courier New"/>
          <w:color w:val="333333"/>
          <w:sz w:val="21"/>
          <w:szCs w:val="21"/>
          <w:lang w:val="en-US" w:eastAsia="es-PE"/>
          <w:rPrChange w:id="537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3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380" w:author="Edwin Villanueva Talavera" w:date="2019-06-02T11:17:00Z">
            <w:rPr>
              <w:rFonts w:ascii="Courier New" w:eastAsia="Times New Roman" w:hAnsi="Courier New" w:cs="Courier New"/>
              <w:color w:val="333333"/>
              <w:sz w:val="21"/>
              <w:szCs w:val="21"/>
              <w:lang w:eastAsia="es-PE"/>
            </w:rPr>
          </w:rPrChange>
        </w:rPr>
        <w:t>):</w:t>
      </w:r>
    </w:p>
    <w:p w14:paraId="4D66B0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8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3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38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38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3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39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3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39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3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39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395" w:author="Edwin Villanueva Talavera" w:date="2019-06-02T11:17:00Z">
            <w:rPr>
              <w:rFonts w:ascii="Courier New" w:eastAsia="Times New Roman" w:hAnsi="Courier New" w:cs="Courier New"/>
              <w:color w:val="333333"/>
              <w:sz w:val="21"/>
              <w:szCs w:val="21"/>
              <w:lang w:eastAsia="es-PE"/>
            </w:rPr>
          </w:rPrChange>
        </w:rPr>
        <w:t>)</w:t>
      </w:r>
    </w:p>
    <w:p w14:paraId="7796C9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3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3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39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3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0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0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0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0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09" w:author="Edwin Villanueva Talavera" w:date="2019-06-02T11:17:00Z">
            <w:rPr>
              <w:rFonts w:ascii="Courier New" w:eastAsia="Times New Roman" w:hAnsi="Courier New" w:cs="Courier New"/>
              <w:color w:val="BA2121"/>
              <w:sz w:val="21"/>
              <w:szCs w:val="21"/>
              <w:lang w:eastAsia="es-PE"/>
            </w:rPr>
          </w:rPrChange>
        </w:rPr>
        <w:t>"*************** Generando llaves ****************"</w:t>
      </w:r>
      <w:r w:rsidRPr="00FD6FF2">
        <w:rPr>
          <w:rFonts w:ascii="Courier New" w:eastAsia="Times New Roman" w:hAnsi="Courier New" w:cs="Courier New"/>
          <w:color w:val="333333"/>
          <w:sz w:val="21"/>
          <w:szCs w:val="21"/>
          <w:lang w:val="en-US" w:eastAsia="es-PE"/>
          <w:rPrChange w:id="5410" w:author="Edwin Villanueva Talavera" w:date="2019-06-02T11:17:00Z">
            <w:rPr>
              <w:rFonts w:ascii="Courier New" w:eastAsia="Times New Roman" w:hAnsi="Courier New" w:cs="Courier New"/>
              <w:color w:val="333333"/>
              <w:sz w:val="21"/>
              <w:szCs w:val="21"/>
              <w:lang w:eastAsia="es-PE"/>
            </w:rPr>
          </w:rPrChange>
        </w:rPr>
        <w:t>)</w:t>
      </w:r>
    </w:p>
    <w:p w14:paraId="6EADDC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1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1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1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2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2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2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2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25" w:author="Edwin Villanueva Talavera" w:date="2019-06-02T11:17:00Z">
            <w:rPr>
              <w:rFonts w:ascii="Courier New" w:eastAsia="Times New Roman" w:hAnsi="Courier New" w:cs="Courier New"/>
              <w:color w:val="333333"/>
              <w:sz w:val="21"/>
              <w:szCs w:val="21"/>
              <w:lang w:eastAsia="es-PE"/>
            </w:rPr>
          </w:rPrChange>
        </w:rPr>
        <w:t>)</w:t>
      </w:r>
    </w:p>
    <w:p w14:paraId="1EE20D2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30" w:author="Edwin Villanueva Talavera" w:date="2019-06-02T11:17:00Z">
            <w:rPr>
              <w:rFonts w:ascii="Courier New" w:eastAsia="Times New Roman" w:hAnsi="Courier New" w:cs="Courier New"/>
              <w:color w:val="333333"/>
              <w:sz w:val="21"/>
              <w:szCs w:val="21"/>
              <w:lang w:eastAsia="es-PE"/>
            </w:rPr>
          </w:rPrChange>
        </w:rPr>
        <w:t>generar_llaves_clases()</w:t>
      </w:r>
    </w:p>
    <w:p w14:paraId="611EF85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3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3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3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4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4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4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45" w:author="Edwin Villanueva Talavera" w:date="2019-06-02T11:17:00Z">
            <w:rPr>
              <w:rFonts w:ascii="Courier New" w:eastAsia="Times New Roman" w:hAnsi="Courier New" w:cs="Courier New"/>
              <w:color w:val="333333"/>
              <w:sz w:val="21"/>
              <w:szCs w:val="21"/>
              <w:lang w:eastAsia="es-PE"/>
            </w:rPr>
          </w:rPrChange>
        </w:rPr>
        <w:t>)</w:t>
      </w:r>
    </w:p>
    <w:p w14:paraId="7C2B034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4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5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5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5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5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5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59" w:author="Edwin Villanueva Talavera" w:date="2019-06-02T11:17:00Z">
            <w:rPr>
              <w:rFonts w:ascii="Courier New" w:eastAsia="Times New Roman" w:hAnsi="Courier New" w:cs="Courier New"/>
              <w:color w:val="BA2121"/>
              <w:sz w:val="21"/>
              <w:szCs w:val="21"/>
              <w:lang w:eastAsia="es-PE"/>
            </w:rPr>
          </w:rPrChange>
        </w:rPr>
        <w:t>"***************** Armando folds *****************"</w:t>
      </w:r>
      <w:r w:rsidRPr="00FD6FF2">
        <w:rPr>
          <w:rFonts w:ascii="Courier New" w:eastAsia="Times New Roman" w:hAnsi="Courier New" w:cs="Courier New"/>
          <w:color w:val="333333"/>
          <w:sz w:val="21"/>
          <w:szCs w:val="21"/>
          <w:lang w:val="en-US" w:eastAsia="es-PE"/>
          <w:rPrChange w:id="5460" w:author="Edwin Villanueva Talavera" w:date="2019-06-02T11:17:00Z">
            <w:rPr>
              <w:rFonts w:ascii="Courier New" w:eastAsia="Times New Roman" w:hAnsi="Courier New" w:cs="Courier New"/>
              <w:color w:val="333333"/>
              <w:sz w:val="21"/>
              <w:szCs w:val="21"/>
              <w:lang w:eastAsia="es-PE"/>
            </w:rPr>
          </w:rPrChange>
        </w:rPr>
        <w:t>)</w:t>
      </w:r>
    </w:p>
    <w:p w14:paraId="19292E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6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6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6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7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7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7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75" w:author="Edwin Villanueva Talavera" w:date="2019-06-02T11:17:00Z">
            <w:rPr>
              <w:rFonts w:ascii="Courier New" w:eastAsia="Times New Roman" w:hAnsi="Courier New" w:cs="Courier New"/>
              <w:color w:val="333333"/>
              <w:sz w:val="21"/>
              <w:szCs w:val="21"/>
              <w:lang w:eastAsia="es-PE"/>
            </w:rPr>
          </w:rPrChange>
        </w:rPr>
        <w:t>)</w:t>
      </w:r>
    </w:p>
    <w:p w14:paraId="5BF28C7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80" w:author="Edwin Villanueva Talavera" w:date="2019-06-02T11:17:00Z">
            <w:rPr>
              <w:rFonts w:ascii="Courier New" w:eastAsia="Times New Roman" w:hAnsi="Courier New" w:cs="Courier New"/>
              <w:color w:val="333333"/>
              <w:sz w:val="21"/>
              <w:szCs w:val="21"/>
              <w:lang w:eastAsia="es-PE"/>
            </w:rPr>
          </w:rPrChange>
        </w:rPr>
        <w:t>armar_folds()</w:t>
      </w:r>
    </w:p>
    <w:p w14:paraId="03042EA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8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4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48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48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4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49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4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49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4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49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495" w:author="Edwin Villanueva Talavera" w:date="2019-06-02T11:17:00Z">
            <w:rPr>
              <w:rFonts w:ascii="Courier New" w:eastAsia="Times New Roman" w:hAnsi="Courier New" w:cs="Courier New"/>
              <w:color w:val="333333"/>
              <w:sz w:val="21"/>
              <w:szCs w:val="21"/>
              <w:lang w:eastAsia="es-PE"/>
            </w:rPr>
          </w:rPrChange>
        </w:rPr>
        <w:t>)</w:t>
      </w:r>
    </w:p>
    <w:p w14:paraId="527E08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4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4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49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4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0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0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0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0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09" w:author="Edwin Villanueva Talavera" w:date="2019-06-02T11:17:00Z">
            <w:rPr>
              <w:rFonts w:ascii="Courier New" w:eastAsia="Times New Roman" w:hAnsi="Courier New" w:cs="Courier New"/>
              <w:color w:val="BA2121"/>
              <w:sz w:val="21"/>
              <w:szCs w:val="21"/>
              <w:lang w:eastAsia="es-PE"/>
            </w:rPr>
          </w:rPrChange>
        </w:rPr>
        <w:t>"***** Generando modelo cpat para cada fold ******"</w:t>
      </w:r>
      <w:r w:rsidRPr="00FD6FF2">
        <w:rPr>
          <w:rFonts w:ascii="Courier New" w:eastAsia="Times New Roman" w:hAnsi="Courier New" w:cs="Courier New"/>
          <w:color w:val="333333"/>
          <w:sz w:val="21"/>
          <w:szCs w:val="21"/>
          <w:lang w:val="en-US" w:eastAsia="es-PE"/>
          <w:rPrChange w:id="5510" w:author="Edwin Villanueva Talavera" w:date="2019-06-02T11:17:00Z">
            <w:rPr>
              <w:rFonts w:ascii="Courier New" w:eastAsia="Times New Roman" w:hAnsi="Courier New" w:cs="Courier New"/>
              <w:color w:val="333333"/>
              <w:sz w:val="21"/>
              <w:szCs w:val="21"/>
              <w:lang w:eastAsia="es-PE"/>
            </w:rPr>
          </w:rPrChange>
        </w:rPr>
        <w:t>)</w:t>
      </w:r>
    </w:p>
    <w:p w14:paraId="4827F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1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1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1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2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2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2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2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25" w:author="Edwin Villanueva Talavera" w:date="2019-06-02T11:17:00Z">
            <w:rPr>
              <w:rFonts w:ascii="Courier New" w:eastAsia="Times New Roman" w:hAnsi="Courier New" w:cs="Courier New"/>
              <w:color w:val="333333"/>
              <w:sz w:val="21"/>
              <w:szCs w:val="21"/>
              <w:lang w:eastAsia="es-PE"/>
            </w:rPr>
          </w:rPrChange>
        </w:rPr>
        <w:t>)</w:t>
      </w:r>
    </w:p>
    <w:p w14:paraId="417B04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30" w:author="Edwin Villanueva Talavera" w:date="2019-06-02T11:17:00Z">
            <w:rPr>
              <w:rFonts w:ascii="Courier New" w:eastAsia="Times New Roman" w:hAnsi="Courier New" w:cs="Courier New"/>
              <w:color w:val="333333"/>
              <w:sz w:val="21"/>
              <w:szCs w:val="21"/>
              <w:lang w:eastAsia="es-PE"/>
            </w:rPr>
          </w:rPrChange>
        </w:rPr>
        <w:t>generar_cpats_de_folds()</w:t>
      </w:r>
    </w:p>
    <w:p w14:paraId="276C15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3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3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3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4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4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4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45" w:author="Edwin Villanueva Talavera" w:date="2019-06-02T11:17:00Z">
            <w:rPr>
              <w:rFonts w:ascii="Courier New" w:eastAsia="Times New Roman" w:hAnsi="Courier New" w:cs="Courier New"/>
              <w:color w:val="333333"/>
              <w:sz w:val="21"/>
              <w:szCs w:val="21"/>
              <w:lang w:eastAsia="es-PE"/>
            </w:rPr>
          </w:rPrChange>
        </w:rPr>
        <w:t>)</w:t>
      </w:r>
    </w:p>
    <w:p w14:paraId="787671D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4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5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5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5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5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5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59" w:author="Edwin Villanueva Talavera" w:date="2019-06-02T11:17:00Z">
            <w:rPr>
              <w:rFonts w:ascii="Courier New" w:eastAsia="Times New Roman" w:hAnsi="Courier New" w:cs="Courier New"/>
              <w:color w:val="BA2121"/>
              <w:sz w:val="21"/>
              <w:szCs w:val="21"/>
              <w:lang w:eastAsia="es-PE"/>
            </w:rPr>
          </w:rPrChange>
        </w:rPr>
        <w:t>"*** Ejecutando cpat y diamond sobre los folds ***"</w:t>
      </w:r>
      <w:r w:rsidRPr="00FD6FF2">
        <w:rPr>
          <w:rFonts w:ascii="Courier New" w:eastAsia="Times New Roman" w:hAnsi="Courier New" w:cs="Courier New"/>
          <w:color w:val="333333"/>
          <w:sz w:val="21"/>
          <w:szCs w:val="21"/>
          <w:lang w:val="en-US" w:eastAsia="es-PE"/>
          <w:rPrChange w:id="5560" w:author="Edwin Villanueva Talavera" w:date="2019-06-02T11:17:00Z">
            <w:rPr>
              <w:rFonts w:ascii="Courier New" w:eastAsia="Times New Roman" w:hAnsi="Courier New" w:cs="Courier New"/>
              <w:color w:val="333333"/>
              <w:sz w:val="21"/>
              <w:szCs w:val="21"/>
              <w:lang w:eastAsia="es-PE"/>
            </w:rPr>
          </w:rPrChange>
        </w:rPr>
        <w:t>)</w:t>
      </w:r>
    </w:p>
    <w:p w14:paraId="72FAFC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6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6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6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7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7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7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75" w:author="Edwin Villanueva Talavera" w:date="2019-06-02T11:17:00Z">
            <w:rPr>
              <w:rFonts w:ascii="Courier New" w:eastAsia="Times New Roman" w:hAnsi="Courier New" w:cs="Courier New"/>
              <w:color w:val="333333"/>
              <w:sz w:val="21"/>
              <w:szCs w:val="21"/>
              <w:lang w:eastAsia="es-PE"/>
            </w:rPr>
          </w:rPrChange>
        </w:rPr>
        <w:t>)</w:t>
      </w:r>
    </w:p>
    <w:p w14:paraId="21B2FD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80" w:author="Edwin Villanueva Talavera" w:date="2019-06-02T11:17:00Z">
            <w:rPr>
              <w:rFonts w:ascii="Courier New" w:eastAsia="Times New Roman" w:hAnsi="Courier New" w:cs="Courier New"/>
              <w:color w:val="333333"/>
              <w:sz w:val="21"/>
              <w:szCs w:val="21"/>
              <w:lang w:eastAsia="es-PE"/>
            </w:rPr>
          </w:rPrChange>
        </w:rPr>
        <w:t>ejecutar_cpat_diamond_folds()</w:t>
      </w:r>
    </w:p>
    <w:p w14:paraId="6AAF17A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8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58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58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5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59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5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59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5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59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595" w:author="Edwin Villanueva Talavera" w:date="2019-06-02T11:17:00Z">
            <w:rPr>
              <w:rFonts w:ascii="Courier New" w:eastAsia="Times New Roman" w:hAnsi="Courier New" w:cs="Courier New"/>
              <w:color w:val="333333"/>
              <w:sz w:val="21"/>
              <w:szCs w:val="21"/>
              <w:lang w:eastAsia="es-PE"/>
            </w:rPr>
          </w:rPrChange>
        </w:rPr>
        <w:t>)</w:t>
      </w:r>
    </w:p>
    <w:p w14:paraId="5A2A477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5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5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59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5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0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0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0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0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0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09" w:author="Edwin Villanueva Talavera" w:date="2019-06-02T11:17:00Z">
            <w:rPr>
              <w:rFonts w:ascii="Courier New" w:eastAsia="Times New Roman" w:hAnsi="Courier New" w:cs="Courier New"/>
              <w:color w:val="BA2121"/>
              <w:sz w:val="21"/>
              <w:szCs w:val="21"/>
              <w:lang w:eastAsia="es-PE"/>
            </w:rPr>
          </w:rPrChange>
        </w:rPr>
        <w:t>"************* Serializando features *************"</w:t>
      </w:r>
      <w:r w:rsidRPr="00FD6FF2">
        <w:rPr>
          <w:rFonts w:ascii="Courier New" w:eastAsia="Times New Roman" w:hAnsi="Courier New" w:cs="Courier New"/>
          <w:color w:val="333333"/>
          <w:sz w:val="21"/>
          <w:szCs w:val="21"/>
          <w:lang w:val="en-US" w:eastAsia="es-PE"/>
          <w:rPrChange w:id="5610" w:author="Edwin Villanueva Talavera" w:date="2019-06-02T11:17:00Z">
            <w:rPr>
              <w:rFonts w:ascii="Courier New" w:eastAsia="Times New Roman" w:hAnsi="Courier New" w:cs="Courier New"/>
              <w:color w:val="333333"/>
              <w:sz w:val="21"/>
              <w:szCs w:val="21"/>
              <w:lang w:eastAsia="es-PE"/>
            </w:rPr>
          </w:rPrChange>
        </w:rPr>
        <w:t>)</w:t>
      </w:r>
    </w:p>
    <w:p w14:paraId="2304811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1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1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1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1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2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2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2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2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25" w:author="Edwin Villanueva Talavera" w:date="2019-06-02T11:17:00Z">
            <w:rPr>
              <w:rFonts w:ascii="Courier New" w:eastAsia="Times New Roman" w:hAnsi="Courier New" w:cs="Courier New"/>
              <w:color w:val="333333"/>
              <w:sz w:val="21"/>
              <w:szCs w:val="21"/>
              <w:lang w:eastAsia="es-PE"/>
            </w:rPr>
          </w:rPrChange>
        </w:rPr>
        <w:t>)</w:t>
      </w:r>
    </w:p>
    <w:p w14:paraId="7EDA0A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30" w:author="Edwin Villanueva Talavera" w:date="2019-06-02T11:17:00Z">
            <w:rPr>
              <w:rFonts w:ascii="Courier New" w:eastAsia="Times New Roman" w:hAnsi="Courier New" w:cs="Courier New"/>
              <w:color w:val="333333"/>
              <w:sz w:val="21"/>
              <w:szCs w:val="21"/>
              <w:lang w:eastAsia="es-PE"/>
            </w:rPr>
          </w:rPrChange>
        </w:rPr>
        <w:t>generar_features_folds()</w:t>
      </w:r>
    </w:p>
    <w:p w14:paraId="0DC090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3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3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3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4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4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4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45" w:author="Edwin Villanueva Talavera" w:date="2019-06-02T11:17:00Z">
            <w:rPr>
              <w:rFonts w:ascii="Courier New" w:eastAsia="Times New Roman" w:hAnsi="Courier New" w:cs="Courier New"/>
              <w:color w:val="333333"/>
              <w:sz w:val="21"/>
              <w:szCs w:val="21"/>
              <w:lang w:eastAsia="es-PE"/>
            </w:rPr>
          </w:rPrChange>
        </w:rPr>
        <w:t>)</w:t>
      </w:r>
    </w:p>
    <w:p w14:paraId="2F7D21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4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5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5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5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5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5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59" w:author="Edwin Villanueva Talavera" w:date="2019-06-02T11:17:00Z">
            <w:rPr>
              <w:rFonts w:ascii="Courier New" w:eastAsia="Times New Roman" w:hAnsi="Courier New" w:cs="Courier New"/>
              <w:color w:val="BA2121"/>
              <w:sz w:val="21"/>
              <w:szCs w:val="21"/>
              <w:lang w:eastAsia="es-PE"/>
            </w:rPr>
          </w:rPrChange>
        </w:rPr>
        <w:t>"************ Generando modelo final *************"</w:t>
      </w:r>
      <w:r w:rsidRPr="00FD6FF2">
        <w:rPr>
          <w:rFonts w:ascii="Courier New" w:eastAsia="Times New Roman" w:hAnsi="Courier New" w:cs="Courier New"/>
          <w:color w:val="333333"/>
          <w:sz w:val="21"/>
          <w:szCs w:val="21"/>
          <w:lang w:val="en-US" w:eastAsia="es-PE"/>
          <w:rPrChange w:id="5660" w:author="Edwin Villanueva Talavera" w:date="2019-06-02T11:17:00Z">
            <w:rPr>
              <w:rFonts w:ascii="Courier New" w:eastAsia="Times New Roman" w:hAnsi="Courier New" w:cs="Courier New"/>
              <w:color w:val="333333"/>
              <w:sz w:val="21"/>
              <w:szCs w:val="21"/>
              <w:lang w:eastAsia="es-PE"/>
            </w:rPr>
          </w:rPrChange>
        </w:rPr>
        <w:t>)</w:t>
      </w:r>
    </w:p>
    <w:p w14:paraId="6E6B29F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6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67"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68"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7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7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6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67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675" w:author="Edwin Villanueva Talavera" w:date="2019-06-02T11:17:00Z">
            <w:rPr>
              <w:rFonts w:ascii="Courier New" w:eastAsia="Times New Roman" w:hAnsi="Courier New" w:cs="Courier New"/>
              <w:color w:val="333333"/>
              <w:sz w:val="21"/>
              <w:szCs w:val="21"/>
              <w:lang w:eastAsia="es-PE"/>
            </w:rPr>
          </w:rPrChange>
        </w:rPr>
        <w:t>)</w:t>
      </w:r>
    </w:p>
    <w:p w14:paraId="20352A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80" w:author="Edwin Villanueva Talavera" w:date="2019-06-02T11:17:00Z">
            <w:rPr>
              <w:rFonts w:ascii="Courier New" w:eastAsia="Times New Roman" w:hAnsi="Courier New" w:cs="Courier New"/>
              <w:color w:val="333333"/>
              <w:sz w:val="21"/>
              <w:szCs w:val="21"/>
              <w:lang w:eastAsia="es-PE"/>
            </w:rPr>
          </w:rPrChange>
        </w:rPr>
        <w:t>entrenar_modelo_final_keras()</w:t>
      </w:r>
    </w:p>
    <w:p w14:paraId="32B672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85"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color w:val="666666"/>
          <w:sz w:val="21"/>
          <w:szCs w:val="21"/>
          <w:lang w:val="en-US" w:eastAsia="es-PE"/>
          <w:rPrChange w:id="5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88" w:author="Edwin Villanueva Talavera" w:date="2019-06-02T11:17:00Z">
            <w:rPr>
              <w:rFonts w:ascii="Courier New" w:eastAsia="Times New Roman" w:hAnsi="Courier New" w:cs="Courier New"/>
              <w:b/>
              <w:bCs/>
              <w:color w:val="008000"/>
              <w:sz w:val="21"/>
              <w:szCs w:val="21"/>
              <w:lang w:eastAsia="es-PE"/>
            </w:rPr>
          </w:rPrChange>
        </w:rPr>
        <w:t>True</w:t>
      </w:r>
    </w:p>
    <w:p w14:paraId="1C5EF4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6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6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69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6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6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6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69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69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6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69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6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0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0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0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03" w:author="Edwin Villanueva Talavera" w:date="2019-06-02T11:17:00Z">
            <w:rPr>
              <w:rFonts w:ascii="Courier New" w:eastAsia="Times New Roman" w:hAnsi="Courier New" w:cs="Courier New"/>
              <w:color w:val="333333"/>
              <w:sz w:val="21"/>
              <w:szCs w:val="21"/>
              <w:lang w:eastAsia="es-PE"/>
            </w:rPr>
          </w:rPrChange>
        </w:rPr>
        <w:t>)</w:t>
      </w:r>
    </w:p>
    <w:p w14:paraId="01E5C7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0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0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10"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11"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1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1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1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17" w:author="Edwin Villanueva Talavera" w:date="2019-06-02T11:17:00Z">
            <w:rPr>
              <w:rFonts w:ascii="Courier New" w:eastAsia="Times New Roman" w:hAnsi="Courier New" w:cs="Courier New"/>
              <w:color w:val="BA2121"/>
              <w:sz w:val="21"/>
              <w:szCs w:val="21"/>
              <w:lang w:eastAsia="es-PE"/>
            </w:rPr>
          </w:rPrChange>
        </w:rPr>
        <w:t>"******** Limpiando archivos intermedios *********"</w:t>
      </w:r>
      <w:r w:rsidRPr="00FD6FF2">
        <w:rPr>
          <w:rFonts w:ascii="Courier New" w:eastAsia="Times New Roman" w:hAnsi="Courier New" w:cs="Courier New"/>
          <w:color w:val="333333"/>
          <w:sz w:val="21"/>
          <w:szCs w:val="21"/>
          <w:lang w:val="en-US" w:eastAsia="es-PE"/>
          <w:rPrChange w:id="5718" w:author="Edwin Villanueva Talavera" w:date="2019-06-02T11:17:00Z">
            <w:rPr>
              <w:rFonts w:ascii="Courier New" w:eastAsia="Times New Roman" w:hAnsi="Courier New" w:cs="Courier New"/>
              <w:color w:val="333333"/>
              <w:sz w:val="21"/>
              <w:szCs w:val="21"/>
              <w:lang w:eastAsia="es-PE"/>
            </w:rPr>
          </w:rPrChange>
        </w:rPr>
        <w:t>)</w:t>
      </w:r>
    </w:p>
    <w:p w14:paraId="6724C4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2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2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2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2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3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3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3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33" w:author="Edwin Villanueva Talavera" w:date="2019-06-02T11:17:00Z">
            <w:rPr>
              <w:rFonts w:ascii="Courier New" w:eastAsia="Times New Roman" w:hAnsi="Courier New" w:cs="Courier New"/>
              <w:color w:val="333333"/>
              <w:sz w:val="21"/>
              <w:szCs w:val="21"/>
              <w:lang w:eastAsia="es-PE"/>
            </w:rPr>
          </w:rPrChange>
        </w:rPr>
        <w:t>)</w:t>
      </w:r>
    </w:p>
    <w:p w14:paraId="0893A5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3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38" w:author="Edwin Villanueva Talavera" w:date="2019-06-02T11:17:00Z">
            <w:rPr>
              <w:rFonts w:ascii="Courier New" w:eastAsia="Times New Roman" w:hAnsi="Courier New" w:cs="Courier New"/>
              <w:color w:val="333333"/>
              <w:sz w:val="21"/>
              <w:szCs w:val="21"/>
              <w:lang w:eastAsia="es-PE"/>
            </w:rPr>
          </w:rPrChange>
        </w:rPr>
        <w:t>limpiar_archivos_intermedios()</w:t>
      </w:r>
    </w:p>
    <w:p w14:paraId="2331497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4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45"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46"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4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49" w:author="Edwin Villanueva Talavera" w:date="2019-06-02T11:17:00Z">
            <w:rPr>
              <w:rFonts w:ascii="Courier New" w:eastAsia="Times New Roman" w:hAnsi="Courier New" w:cs="Courier New"/>
              <w:color w:val="333333"/>
              <w:sz w:val="21"/>
              <w:szCs w:val="21"/>
              <w:lang w:eastAsia="es-PE"/>
            </w:rPr>
          </w:rPrChange>
        </w:rPr>
        <w:t>):</w:t>
      </w:r>
    </w:p>
    <w:p w14:paraId="34DCE3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5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5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5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55" w:author="Edwin Villanueva Talavera" w:date="2019-06-02T11:17:00Z">
            <w:rPr>
              <w:rFonts w:ascii="Courier New" w:eastAsia="Times New Roman" w:hAnsi="Courier New" w:cs="Courier New"/>
              <w:color w:val="333333"/>
              <w:sz w:val="21"/>
              <w:szCs w:val="21"/>
              <w:lang w:eastAsia="es-PE"/>
            </w:rPr>
          </w:rPrChange>
        </w:rPr>
        <w:t>)</w:t>
      </w:r>
    </w:p>
    <w:p w14:paraId="191559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5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5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60"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761" w:author="Edwin Villanueva Talavera" w:date="2019-06-02T11:17:00Z">
            <w:rPr>
              <w:rFonts w:ascii="Courier New" w:eastAsia="Times New Roman" w:hAnsi="Courier New" w:cs="Courier New"/>
              <w:color w:val="333333"/>
              <w:sz w:val="21"/>
              <w:szCs w:val="21"/>
              <w:lang w:eastAsia="es-PE"/>
            </w:rPr>
          </w:rPrChange>
        </w:rPr>
        <w:t>)</w:t>
      </w:r>
    </w:p>
    <w:p w14:paraId="630BDE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6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6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67" w:author="Edwin Villanueva Talavera" w:date="2019-06-02T11:17:00Z">
            <w:rPr>
              <w:rFonts w:ascii="Courier New" w:eastAsia="Times New Roman" w:hAnsi="Courier New" w:cs="Courier New"/>
              <w:color w:val="333333"/>
              <w:sz w:val="21"/>
              <w:szCs w:val="21"/>
              <w:lang w:eastAsia="es-PE"/>
            </w:rPr>
          </w:rPrChange>
        </w:rPr>
        <w:t>)</w:t>
      </w:r>
    </w:p>
    <w:p w14:paraId="59705B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72" w:author="Edwin Villanueva Talavera" w:date="2019-06-02T11:17:00Z">
            <w:rPr>
              <w:rFonts w:ascii="Courier New" w:eastAsia="Times New Roman" w:hAnsi="Courier New" w:cs="Courier New"/>
              <w:color w:val="333333"/>
              <w:sz w:val="21"/>
              <w:szCs w:val="21"/>
              <w:lang w:eastAsia="es-PE"/>
            </w:rPr>
          </w:rPrChange>
        </w:rPr>
        <w:t>mostrar_resultados()</w:t>
      </w:r>
    </w:p>
    <w:p w14:paraId="466130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74" w:author="Edwin Villanueva Talavera" w:date="2019-06-02T11:17:00Z">
            <w:rPr>
              <w:rFonts w:ascii="Courier New" w:eastAsia="Times New Roman" w:hAnsi="Courier New" w:cs="Courier New"/>
              <w:color w:val="333333"/>
              <w:sz w:val="21"/>
              <w:szCs w:val="21"/>
              <w:lang w:eastAsia="es-PE"/>
            </w:rPr>
          </w:rPrChange>
        </w:rPr>
        <w:t xml:space="preserve">            </w:t>
      </w:r>
    </w:p>
    <w:p w14:paraId="199FBB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7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7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779" w:author="Edwin Villanueva Talavera" w:date="2019-06-02T11:17:00Z">
            <w:rPr>
              <w:rFonts w:ascii="Courier New" w:eastAsia="Times New Roman" w:hAnsi="Courier New" w:cs="Courier New"/>
              <w:color w:val="0000FF"/>
              <w:sz w:val="21"/>
              <w:szCs w:val="21"/>
              <w:lang w:eastAsia="es-PE"/>
            </w:rPr>
          </w:rPrChange>
        </w:rPr>
        <w:t>generar_modelos_referenciales</w:t>
      </w:r>
      <w:r w:rsidRPr="00FD6FF2">
        <w:rPr>
          <w:rFonts w:ascii="Courier New" w:eastAsia="Times New Roman" w:hAnsi="Courier New" w:cs="Courier New"/>
          <w:color w:val="333333"/>
          <w:sz w:val="21"/>
          <w:szCs w:val="21"/>
          <w:lang w:val="en-US" w:eastAsia="es-PE"/>
          <w:rPrChange w:id="578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7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782" w:author="Edwin Villanueva Talavera" w:date="2019-06-02T11:17:00Z">
            <w:rPr>
              <w:rFonts w:ascii="Courier New" w:eastAsia="Times New Roman" w:hAnsi="Courier New" w:cs="Courier New"/>
              <w:color w:val="333333"/>
              <w:sz w:val="21"/>
              <w:szCs w:val="21"/>
              <w:lang w:eastAsia="es-PE"/>
            </w:rPr>
          </w:rPrChange>
        </w:rPr>
        <w:t>):</w:t>
      </w:r>
    </w:p>
    <w:p w14:paraId="1FE767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78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7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7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78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79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7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79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7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79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79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79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797" w:author="Edwin Villanueva Talavera" w:date="2019-06-02T11:17:00Z">
            <w:rPr>
              <w:rFonts w:ascii="Courier New" w:eastAsia="Times New Roman" w:hAnsi="Courier New" w:cs="Courier New"/>
              <w:color w:val="333333"/>
              <w:sz w:val="21"/>
              <w:szCs w:val="21"/>
              <w:lang w:eastAsia="es-PE"/>
            </w:rPr>
          </w:rPrChange>
        </w:rPr>
        <w:t>)</w:t>
      </w:r>
    </w:p>
    <w:p w14:paraId="0B89A7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7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7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0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8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04"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05"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0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0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1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11" w:author="Edwin Villanueva Talavera" w:date="2019-06-02T11:17:00Z">
            <w:rPr>
              <w:rFonts w:ascii="Courier New" w:eastAsia="Times New Roman" w:hAnsi="Courier New" w:cs="Courier New"/>
              <w:color w:val="BA2121"/>
              <w:sz w:val="21"/>
              <w:szCs w:val="21"/>
              <w:lang w:eastAsia="es-PE"/>
            </w:rPr>
          </w:rPrChange>
        </w:rPr>
        <w:t>"******* Generando modelos referenciales *********"</w:t>
      </w:r>
      <w:r w:rsidRPr="00FD6FF2">
        <w:rPr>
          <w:rFonts w:ascii="Courier New" w:eastAsia="Times New Roman" w:hAnsi="Courier New" w:cs="Courier New"/>
          <w:color w:val="333333"/>
          <w:sz w:val="21"/>
          <w:szCs w:val="21"/>
          <w:lang w:val="en-US" w:eastAsia="es-PE"/>
          <w:rPrChange w:id="5812" w:author="Edwin Villanueva Talavera" w:date="2019-06-02T11:17:00Z">
            <w:rPr>
              <w:rFonts w:ascii="Courier New" w:eastAsia="Times New Roman" w:hAnsi="Courier New" w:cs="Courier New"/>
              <w:color w:val="333333"/>
              <w:sz w:val="21"/>
              <w:szCs w:val="21"/>
              <w:lang w:eastAsia="es-PE"/>
            </w:rPr>
          </w:rPrChange>
        </w:rPr>
        <w:t>)</w:t>
      </w:r>
    </w:p>
    <w:p w14:paraId="3AF3E40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1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8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1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19"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20"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2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2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2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27" w:author="Edwin Villanueva Talavera" w:date="2019-06-02T11:17:00Z">
            <w:rPr>
              <w:rFonts w:ascii="Courier New" w:eastAsia="Times New Roman" w:hAnsi="Courier New" w:cs="Courier New"/>
              <w:color w:val="333333"/>
              <w:sz w:val="21"/>
              <w:szCs w:val="21"/>
              <w:lang w:eastAsia="es-PE"/>
            </w:rPr>
          </w:rPrChange>
        </w:rPr>
        <w:t>)</w:t>
      </w:r>
    </w:p>
    <w:p w14:paraId="3980DF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32" w:author="Edwin Villanueva Talavera" w:date="2019-06-02T11:17:00Z">
            <w:rPr>
              <w:rFonts w:ascii="Courier New" w:eastAsia="Times New Roman" w:hAnsi="Courier New" w:cs="Courier New"/>
              <w:color w:val="333333"/>
              <w:sz w:val="21"/>
              <w:szCs w:val="21"/>
              <w:lang w:eastAsia="es-PE"/>
            </w:rPr>
          </w:rPrChange>
        </w:rPr>
        <w:t>entrenar_modelos_referenciales()</w:t>
      </w:r>
    </w:p>
    <w:p w14:paraId="2005599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37" w:author="Edwin Villanueva Talavera" w:date="2019-06-02T11:17:00Z">
            <w:rPr>
              <w:rFonts w:ascii="Courier New" w:eastAsia="Times New Roman" w:hAnsi="Courier New" w:cs="Courier New"/>
              <w:color w:val="333333"/>
              <w:sz w:val="21"/>
              <w:szCs w:val="21"/>
              <w:lang w:eastAsia="es-PE"/>
            </w:rPr>
          </w:rPrChange>
        </w:rPr>
        <w:t xml:space="preserve">modelo_referencial_generado </w:t>
      </w:r>
      <w:r w:rsidRPr="00FD6FF2">
        <w:rPr>
          <w:rFonts w:ascii="Courier New" w:eastAsia="Times New Roman" w:hAnsi="Courier New" w:cs="Courier New"/>
          <w:color w:val="666666"/>
          <w:sz w:val="21"/>
          <w:szCs w:val="21"/>
          <w:lang w:val="en-US" w:eastAsia="es-PE"/>
          <w:rPrChange w:id="58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40" w:author="Edwin Villanueva Talavera" w:date="2019-06-02T11:17:00Z">
            <w:rPr>
              <w:rFonts w:ascii="Courier New" w:eastAsia="Times New Roman" w:hAnsi="Courier New" w:cs="Courier New"/>
              <w:b/>
              <w:bCs/>
              <w:color w:val="008000"/>
              <w:sz w:val="21"/>
              <w:szCs w:val="21"/>
              <w:lang w:eastAsia="es-PE"/>
            </w:rPr>
          </w:rPrChange>
        </w:rPr>
        <w:t>True</w:t>
      </w:r>
    </w:p>
    <w:p w14:paraId="084B8E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4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58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47"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5848" w:author="Edwin Villanueva Talavera" w:date="2019-06-02T11:17:00Z">
            <w:rPr>
              <w:rFonts w:ascii="Courier New" w:eastAsia="Times New Roman" w:hAnsi="Courier New" w:cs="Courier New"/>
              <w:b/>
              <w:bCs/>
              <w:color w:val="AA22FF"/>
              <w:sz w:val="21"/>
              <w:szCs w:val="21"/>
              <w:lang w:eastAsia="es-PE"/>
            </w:rPr>
          </w:rPrChange>
        </w:rPr>
        <w:t>and</w:t>
      </w:r>
      <w:r w:rsidRPr="00FD6FF2">
        <w:rPr>
          <w:rFonts w:ascii="Courier New" w:eastAsia="Times New Roman" w:hAnsi="Courier New" w:cs="Courier New"/>
          <w:color w:val="333333"/>
          <w:sz w:val="21"/>
          <w:szCs w:val="21"/>
          <w:lang w:val="en-US" w:eastAsia="es-PE"/>
          <w:rPrChange w:id="58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52" w:author="Edwin Villanueva Talavera" w:date="2019-06-02T11:17:00Z">
            <w:rPr>
              <w:rFonts w:ascii="Courier New" w:eastAsia="Times New Roman" w:hAnsi="Courier New" w:cs="Courier New"/>
              <w:color w:val="333333"/>
              <w:sz w:val="21"/>
              <w:szCs w:val="21"/>
              <w:lang w:eastAsia="es-PE"/>
            </w:rPr>
          </w:rPrChange>
        </w:rPr>
        <w:t xml:space="preserve">verbose </w:t>
      </w:r>
      <w:r w:rsidRPr="00FD6FF2">
        <w:rPr>
          <w:rFonts w:ascii="Courier New" w:eastAsia="Times New Roman" w:hAnsi="Courier New" w:cs="Courier New"/>
          <w:color w:val="666666"/>
          <w:sz w:val="21"/>
          <w:szCs w:val="21"/>
          <w:lang w:val="en-US" w:eastAsia="es-PE"/>
          <w:rPrChange w:id="5853" w:author="Edwin Villanueva Talavera" w:date="2019-06-02T11:17:00Z">
            <w:rPr>
              <w:rFonts w:ascii="Courier New" w:eastAsia="Times New Roman" w:hAnsi="Courier New" w:cs="Courier New"/>
              <w:color w:val="666666"/>
              <w:sz w:val="21"/>
              <w:szCs w:val="21"/>
              <w:lang w:eastAsia="es-PE"/>
            </w:rPr>
          </w:rPrChange>
        </w:rPr>
        <w:t>&gt;</w:t>
      </w:r>
      <w:r w:rsidRPr="00FD6FF2">
        <w:rPr>
          <w:rFonts w:ascii="Courier New" w:eastAsia="Times New Roman" w:hAnsi="Courier New" w:cs="Courier New"/>
          <w:color w:val="333333"/>
          <w:sz w:val="21"/>
          <w:szCs w:val="21"/>
          <w:lang w:val="en-US" w:eastAsia="es-PE"/>
          <w:rPrChange w:id="58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85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5856" w:author="Edwin Villanueva Talavera" w:date="2019-06-02T11:17:00Z">
            <w:rPr>
              <w:rFonts w:ascii="Courier New" w:eastAsia="Times New Roman" w:hAnsi="Courier New" w:cs="Courier New"/>
              <w:color w:val="333333"/>
              <w:sz w:val="21"/>
              <w:szCs w:val="21"/>
              <w:lang w:eastAsia="es-PE"/>
            </w:rPr>
          </w:rPrChange>
        </w:rPr>
        <w:t>):</w:t>
      </w:r>
    </w:p>
    <w:p w14:paraId="559F68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5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6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62" w:author="Edwin Villanueva Talavera" w:date="2019-06-02T11:17:00Z">
            <w:rPr>
              <w:rFonts w:ascii="Courier New" w:eastAsia="Times New Roman" w:hAnsi="Courier New" w:cs="Courier New"/>
              <w:color w:val="333333"/>
              <w:sz w:val="21"/>
              <w:szCs w:val="21"/>
              <w:lang w:eastAsia="es-PE"/>
            </w:rPr>
          </w:rPrChange>
        </w:rPr>
        <w:t>)</w:t>
      </w:r>
    </w:p>
    <w:p w14:paraId="5F7253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6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6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67" w:author="Edwin Villanueva Talavera" w:date="2019-06-02T11:17:00Z">
            <w:rPr>
              <w:rFonts w:ascii="Courier New" w:eastAsia="Times New Roman" w:hAnsi="Courier New" w:cs="Courier New"/>
              <w:color w:val="BA2121"/>
              <w:sz w:val="21"/>
              <w:szCs w:val="21"/>
              <w:lang w:eastAsia="es-PE"/>
            </w:rPr>
          </w:rPrChange>
        </w:rPr>
        <w:t>"************* Mostrando resultados **************"</w:t>
      </w:r>
      <w:r w:rsidRPr="00FD6FF2">
        <w:rPr>
          <w:rFonts w:ascii="Courier New" w:eastAsia="Times New Roman" w:hAnsi="Courier New" w:cs="Courier New"/>
          <w:color w:val="333333"/>
          <w:sz w:val="21"/>
          <w:szCs w:val="21"/>
          <w:lang w:val="en-US" w:eastAsia="es-PE"/>
          <w:rPrChange w:id="5868" w:author="Edwin Villanueva Talavera" w:date="2019-06-02T11:17:00Z">
            <w:rPr>
              <w:rFonts w:ascii="Courier New" w:eastAsia="Times New Roman" w:hAnsi="Courier New" w:cs="Courier New"/>
              <w:color w:val="333333"/>
              <w:sz w:val="21"/>
              <w:szCs w:val="21"/>
              <w:lang w:eastAsia="es-PE"/>
            </w:rPr>
          </w:rPrChange>
        </w:rPr>
        <w:t>)</w:t>
      </w:r>
    </w:p>
    <w:p w14:paraId="3FF95D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7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587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587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874" w:author="Edwin Villanueva Talavera" w:date="2019-06-02T11:17:00Z">
            <w:rPr>
              <w:rFonts w:ascii="Courier New" w:eastAsia="Times New Roman" w:hAnsi="Courier New" w:cs="Courier New"/>
              <w:color w:val="333333"/>
              <w:sz w:val="21"/>
              <w:szCs w:val="21"/>
              <w:lang w:eastAsia="es-PE"/>
            </w:rPr>
          </w:rPrChange>
        </w:rPr>
        <w:t>)</w:t>
      </w:r>
    </w:p>
    <w:p w14:paraId="5C94B7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7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79" w:author="Edwin Villanueva Talavera" w:date="2019-06-02T11:17:00Z">
            <w:rPr>
              <w:rFonts w:ascii="Courier New" w:eastAsia="Times New Roman" w:hAnsi="Courier New" w:cs="Courier New"/>
              <w:color w:val="333333"/>
              <w:sz w:val="21"/>
              <w:szCs w:val="21"/>
              <w:lang w:eastAsia="es-PE"/>
            </w:rPr>
          </w:rPrChange>
        </w:rPr>
        <w:t>mostrar_resultados_referencial_vs_final()</w:t>
      </w:r>
    </w:p>
    <w:p w14:paraId="5059D6C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81" w:author="Edwin Villanueva Talavera" w:date="2019-06-02T11:17:00Z">
            <w:rPr>
              <w:rFonts w:ascii="Courier New" w:eastAsia="Times New Roman" w:hAnsi="Courier New" w:cs="Courier New"/>
              <w:color w:val="333333"/>
              <w:sz w:val="21"/>
              <w:szCs w:val="21"/>
              <w:lang w:eastAsia="es-PE"/>
            </w:rPr>
          </w:rPrChange>
        </w:rPr>
        <w:t xml:space="preserve">        </w:t>
      </w:r>
    </w:p>
    <w:p w14:paraId="219179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8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8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886" w:author="Edwin Villanueva Talavera" w:date="2019-06-02T11:17:00Z">
            <w:rPr>
              <w:rFonts w:ascii="Courier New" w:eastAsia="Times New Roman" w:hAnsi="Courier New" w:cs="Courier New"/>
              <w:color w:val="0000FF"/>
              <w:sz w:val="21"/>
              <w:szCs w:val="21"/>
              <w:lang w:eastAsia="es-PE"/>
            </w:rPr>
          </w:rPrChange>
        </w:rPr>
        <w:t>carpeta_data</w:t>
      </w:r>
      <w:r w:rsidRPr="00FD6FF2">
        <w:rPr>
          <w:rFonts w:ascii="Courier New" w:eastAsia="Times New Roman" w:hAnsi="Courier New" w:cs="Courier New"/>
          <w:color w:val="333333"/>
          <w:sz w:val="21"/>
          <w:szCs w:val="21"/>
          <w:lang w:val="en-US" w:eastAsia="es-PE"/>
          <w:rPrChange w:id="588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8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889" w:author="Edwin Villanueva Talavera" w:date="2019-06-02T11:17:00Z">
            <w:rPr>
              <w:rFonts w:ascii="Courier New" w:eastAsia="Times New Roman" w:hAnsi="Courier New" w:cs="Courier New"/>
              <w:color w:val="333333"/>
              <w:sz w:val="21"/>
              <w:szCs w:val="21"/>
              <w:lang w:eastAsia="es-PE"/>
            </w:rPr>
          </w:rPrChange>
        </w:rPr>
        <w:t>):</w:t>
      </w:r>
    </w:p>
    <w:p w14:paraId="64F1916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89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8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8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8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896" w:author="Edwin Villanueva Talavera" w:date="2019-06-02T11:17:00Z">
            <w:rPr>
              <w:rFonts w:ascii="Courier New" w:eastAsia="Times New Roman" w:hAnsi="Courier New" w:cs="Courier New"/>
              <w:color w:val="333333"/>
              <w:sz w:val="21"/>
              <w:szCs w:val="21"/>
              <w:lang w:eastAsia="es-PE"/>
            </w:rPr>
          </w:rPrChange>
        </w:rPr>
        <w:t>carpeta_data_base</w:t>
      </w:r>
    </w:p>
    <w:p w14:paraId="226331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97" w:author="Edwin Villanueva Talavera" w:date="2019-06-02T11:17:00Z">
            <w:rPr>
              <w:rFonts w:ascii="Courier New" w:eastAsia="Times New Roman" w:hAnsi="Courier New" w:cs="Courier New"/>
              <w:color w:val="333333"/>
              <w:sz w:val="21"/>
              <w:szCs w:val="21"/>
              <w:lang w:eastAsia="es-PE"/>
            </w:rPr>
          </w:rPrChange>
        </w:rPr>
      </w:pPr>
    </w:p>
    <w:p w14:paraId="525D68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8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8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0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02" w:author="Edwin Villanueva Talavera" w:date="2019-06-02T11:17:00Z">
            <w:rPr>
              <w:rFonts w:ascii="Courier New" w:eastAsia="Times New Roman" w:hAnsi="Courier New" w:cs="Courier New"/>
              <w:color w:val="0000FF"/>
              <w:sz w:val="21"/>
              <w:szCs w:val="21"/>
              <w:lang w:eastAsia="es-PE"/>
            </w:rPr>
          </w:rPrChange>
        </w:rPr>
        <w:t>carpeta_fold</w:t>
      </w:r>
      <w:r w:rsidRPr="00FD6FF2">
        <w:rPr>
          <w:rFonts w:ascii="Courier New" w:eastAsia="Times New Roman" w:hAnsi="Courier New" w:cs="Courier New"/>
          <w:color w:val="333333"/>
          <w:sz w:val="21"/>
          <w:szCs w:val="21"/>
          <w:lang w:val="en-US" w:eastAsia="es-PE"/>
          <w:rPrChange w:id="590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0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05" w:author="Edwin Villanueva Talavera" w:date="2019-06-02T11:17:00Z">
            <w:rPr>
              <w:rFonts w:ascii="Courier New" w:eastAsia="Times New Roman" w:hAnsi="Courier New" w:cs="Courier New"/>
              <w:color w:val="333333"/>
              <w:sz w:val="21"/>
              <w:szCs w:val="21"/>
              <w:lang w:eastAsia="es-PE"/>
            </w:rPr>
          </w:rPrChange>
        </w:rPr>
        <w:t>):</w:t>
      </w:r>
    </w:p>
    <w:p w14:paraId="646CF0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0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12" w:author="Edwin Villanueva Talavera" w:date="2019-06-02T11:17:00Z">
            <w:rPr>
              <w:rFonts w:ascii="Courier New" w:eastAsia="Times New Roman" w:hAnsi="Courier New" w:cs="Courier New"/>
              <w:color w:val="333333"/>
              <w:sz w:val="21"/>
              <w:szCs w:val="21"/>
              <w:lang w:eastAsia="es-PE"/>
            </w:rPr>
          </w:rPrChange>
        </w:rPr>
        <w:t>carpeta_fold_base</w:t>
      </w:r>
    </w:p>
    <w:p w14:paraId="425205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13" w:author="Edwin Villanueva Talavera" w:date="2019-06-02T11:17:00Z">
            <w:rPr>
              <w:rFonts w:ascii="Courier New" w:eastAsia="Times New Roman" w:hAnsi="Courier New" w:cs="Courier New"/>
              <w:color w:val="333333"/>
              <w:sz w:val="21"/>
              <w:szCs w:val="21"/>
              <w:lang w:eastAsia="es-PE"/>
            </w:rPr>
          </w:rPrChange>
        </w:rPr>
      </w:pPr>
    </w:p>
    <w:p w14:paraId="5F9EA5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1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18" w:author="Edwin Villanueva Talavera" w:date="2019-06-02T11:17:00Z">
            <w:rPr>
              <w:rFonts w:ascii="Courier New" w:eastAsia="Times New Roman" w:hAnsi="Courier New" w:cs="Courier New"/>
              <w:color w:val="0000FF"/>
              <w:sz w:val="21"/>
              <w:szCs w:val="21"/>
              <w:lang w:eastAsia="es-PE"/>
            </w:rPr>
          </w:rPrChange>
        </w:rPr>
        <w:t>carpeta_modelo</w:t>
      </w:r>
      <w:r w:rsidRPr="00FD6FF2">
        <w:rPr>
          <w:rFonts w:ascii="Courier New" w:eastAsia="Times New Roman" w:hAnsi="Courier New" w:cs="Courier New"/>
          <w:color w:val="333333"/>
          <w:sz w:val="21"/>
          <w:szCs w:val="21"/>
          <w:lang w:val="en-US" w:eastAsia="es-PE"/>
          <w:rPrChange w:id="591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21" w:author="Edwin Villanueva Talavera" w:date="2019-06-02T11:17:00Z">
            <w:rPr>
              <w:rFonts w:ascii="Courier New" w:eastAsia="Times New Roman" w:hAnsi="Courier New" w:cs="Courier New"/>
              <w:color w:val="333333"/>
              <w:sz w:val="21"/>
              <w:szCs w:val="21"/>
              <w:lang w:eastAsia="es-PE"/>
            </w:rPr>
          </w:rPrChange>
        </w:rPr>
        <w:t>):</w:t>
      </w:r>
    </w:p>
    <w:p w14:paraId="643B86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24"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28" w:author="Edwin Villanueva Talavera" w:date="2019-06-02T11:17:00Z">
            <w:rPr>
              <w:rFonts w:ascii="Courier New" w:eastAsia="Times New Roman" w:hAnsi="Courier New" w:cs="Courier New"/>
              <w:color w:val="333333"/>
              <w:sz w:val="21"/>
              <w:szCs w:val="21"/>
              <w:lang w:eastAsia="es-PE"/>
            </w:rPr>
          </w:rPrChange>
        </w:rPr>
        <w:t>carpeta_modelo_base</w:t>
      </w:r>
    </w:p>
    <w:p w14:paraId="5A9E1E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30" w:author="Edwin Villanueva Talavera" w:date="2019-06-02T11:17:00Z">
            <w:rPr>
              <w:rFonts w:ascii="Courier New" w:eastAsia="Times New Roman" w:hAnsi="Courier New" w:cs="Courier New"/>
              <w:color w:val="333333"/>
              <w:sz w:val="21"/>
              <w:szCs w:val="21"/>
              <w:lang w:eastAsia="es-PE"/>
            </w:rPr>
          </w:rPrChange>
        </w:rPr>
        <w:t xml:space="preserve">    </w:t>
      </w:r>
    </w:p>
    <w:p w14:paraId="7EF7E1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3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35" w:author="Edwin Villanueva Talavera" w:date="2019-06-02T11:17:00Z">
            <w:rPr>
              <w:rFonts w:ascii="Courier New" w:eastAsia="Times New Roman" w:hAnsi="Courier New" w:cs="Courier New"/>
              <w:color w:val="0000FF"/>
              <w:sz w:val="21"/>
              <w:szCs w:val="21"/>
              <w:lang w:eastAsia="es-PE"/>
            </w:rPr>
          </w:rPrChange>
        </w:rPr>
        <w:t>folder_clase</w:t>
      </w:r>
      <w:r w:rsidRPr="00FD6FF2">
        <w:rPr>
          <w:rFonts w:ascii="Courier New" w:eastAsia="Times New Roman" w:hAnsi="Courier New" w:cs="Courier New"/>
          <w:color w:val="333333"/>
          <w:sz w:val="21"/>
          <w:szCs w:val="21"/>
          <w:lang w:val="en-US" w:eastAsia="es-PE"/>
          <w:rPrChange w:id="593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3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38" w:author="Edwin Villanueva Talavera" w:date="2019-06-02T11:17:00Z">
            <w:rPr>
              <w:rFonts w:ascii="Courier New" w:eastAsia="Times New Roman" w:hAnsi="Courier New" w:cs="Courier New"/>
              <w:color w:val="333333"/>
              <w:sz w:val="21"/>
              <w:szCs w:val="21"/>
              <w:lang w:eastAsia="es-PE"/>
            </w:rPr>
          </w:rPrChange>
        </w:rPr>
        <w:t>, num_clase):</w:t>
      </w:r>
    </w:p>
    <w:p w14:paraId="0687B8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41"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45" w:author="Edwin Villanueva Talavera" w:date="2019-06-02T11:17:00Z">
            <w:rPr>
              <w:rFonts w:ascii="Courier New" w:eastAsia="Times New Roman" w:hAnsi="Courier New" w:cs="Courier New"/>
              <w:color w:val="333333"/>
              <w:sz w:val="21"/>
              <w:szCs w:val="21"/>
              <w:lang w:eastAsia="es-PE"/>
            </w:rPr>
          </w:rPrChange>
        </w:rPr>
        <w:t xml:space="preserve">carpeta_data() </w:t>
      </w:r>
      <w:r w:rsidRPr="00FD6FF2">
        <w:rPr>
          <w:rFonts w:ascii="Courier New" w:eastAsia="Times New Roman" w:hAnsi="Courier New" w:cs="Courier New"/>
          <w:color w:val="666666"/>
          <w:sz w:val="21"/>
          <w:szCs w:val="21"/>
          <w:lang w:val="en-US" w:eastAsia="es-PE"/>
          <w:rPrChange w:id="59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948" w:author="Edwin Villanueva Talavera" w:date="2019-06-02T11:17:00Z">
            <w:rPr>
              <w:rFonts w:ascii="Courier New" w:eastAsia="Times New Roman" w:hAnsi="Courier New" w:cs="Courier New"/>
              <w:color w:val="BA2121"/>
              <w:sz w:val="21"/>
              <w:szCs w:val="21"/>
              <w:lang w:eastAsia="es-PE"/>
            </w:rPr>
          </w:rPrChange>
        </w:rPr>
        <w:t>"/clase_"</w:t>
      </w:r>
      <w:r w:rsidRPr="00FD6FF2">
        <w:rPr>
          <w:rFonts w:ascii="Courier New" w:eastAsia="Times New Roman" w:hAnsi="Courier New" w:cs="Courier New"/>
          <w:color w:val="333333"/>
          <w:sz w:val="21"/>
          <w:szCs w:val="21"/>
          <w:lang w:val="en-US" w:eastAsia="es-PE"/>
          <w:rPrChange w:id="59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9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52"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5953" w:author="Edwin Villanueva Talavera" w:date="2019-06-02T11:17:00Z">
            <w:rPr>
              <w:rFonts w:ascii="Courier New" w:eastAsia="Times New Roman" w:hAnsi="Courier New" w:cs="Courier New"/>
              <w:color w:val="333333"/>
              <w:sz w:val="21"/>
              <w:szCs w:val="21"/>
              <w:lang w:eastAsia="es-PE"/>
            </w:rPr>
          </w:rPrChange>
        </w:rPr>
        <w:t>(num_clase)</w:t>
      </w:r>
    </w:p>
    <w:p w14:paraId="1FAC7F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54" w:author="Edwin Villanueva Talavera" w:date="2019-06-02T11:17:00Z">
            <w:rPr>
              <w:rFonts w:ascii="Courier New" w:eastAsia="Times New Roman" w:hAnsi="Courier New" w:cs="Courier New"/>
              <w:color w:val="333333"/>
              <w:sz w:val="21"/>
              <w:szCs w:val="21"/>
              <w:lang w:eastAsia="es-PE"/>
            </w:rPr>
          </w:rPrChange>
        </w:rPr>
      </w:pPr>
    </w:p>
    <w:p w14:paraId="37ABB99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5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59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5959" w:author="Edwin Villanueva Talavera" w:date="2019-06-02T11:17:00Z">
            <w:rPr>
              <w:rFonts w:ascii="Courier New" w:eastAsia="Times New Roman" w:hAnsi="Courier New" w:cs="Courier New"/>
              <w:color w:val="0000FF"/>
              <w:sz w:val="21"/>
              <w:szCs w:val="21"/>
              <w:lang w:eastAsia="es-PE"/>
            </w:rPr>
          </w:rPrChange>
        </w:rPr>
        <w:t>archivo_clase</w:t>
      </w:r>
      <w:r w:rsidRPr="00FD6FF2">
        <w:rPr>
          <w:rFonts w:ascii="Courier New" w:eastAsia="Times New Roman" w:hAnsi="Courier New" w:cs="Courier New"/>
          <w:color w:val="333333"/>
          <w:sz w:val="21"/>
          <w:szCs w:val="21"/>
          <w:lang w:val="en-US" w:eastAsia="es-PE"/>
          <w:rPrChange w:id="59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596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5962" w:author="Edwin Villanueva Talavera" w:date="2019-06-02T11:17:00Z">
            <w:rPr>
              <w:rFonts w:ascii="Courier New" w:eastAsia="Times New Roman" w:hAnsi="Courier New" w:cs="Courier New"/>
              <w:color w:val="333333"/>
              <w:sz w:val="21"/>
              <w:szCs w:val="21"/>
              <w:lang w:eastAsia="es-PE"/>
            </w:rPr>
          </w:rPrChange>
        </w:rPr>
        <w:t>, num_clase, tipo):</w:t>
      </w:r>
    </w:p>
    <w:p w14:paraId="51FC8F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5965"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59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59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59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69" w:author="Edwin Villanueva Talavera" w:date="2019-06-02T11:17:00Z">
            <w:rPr>
              <w:rFonts w:ascii="Courier New" w:eastAsia="Times New Roman" w:hAnsi="Courier New" w:cs="Courier New"/>
              <w:color w:val="333333"/>
              <w:sz w:val="21"/>
              <w:szCs w:val="21"/>
              <w:lang w:eastAsia="es-PE"/>
            </w:rPr>
          </w:rPrChange>
        </w:rPr>
        <w:t xml:space="preserve">folder_clase(num_clase) </w:t>
      </w:r>
      <w:r w:rsidRPr="00FD6FF2">
        <w:rPr>
          <w:rFonts w:ascii="Courier New" w:eastAsia="Times New Roman" w:hAnsi="Courier New" w:cs="Courier New"/>
          <w:color w:val="666666"/>
          <w:sz w:val="21"/>
          <w:szCs w:val="21"/>
          <w:lang w:val="en-US" w:eastAsia="es-PE"/>
          <w:rPrChange w:id="59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97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59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59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75"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59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59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5978" w:author="Edwin Villanueva Talavera" w:date="2019-06-02T11:17:00Z">
            <w:rPr>
              <w:rFonts w:ascii="Courier New" w:eastAsia="Times New Roman" w:hAnsi="Courier New" w:cs="Courier New"/>
              <w:color w:val="BA2121"/>
              <w:sz w:val="21"/>
              <w:szCs w:val="21"/>
              <w:lang w:eastAsia="es-PE"/>
            </w:rPr>
          </w:rPrChange>
        </w:rPr>
        <w:t>".fa"</w:t>
      </w:r>
    </w:p>
    <w:p w14:paraId="6122CEA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5979" w:author="Edwin Villanueva Talavera" w:date="2019-06-02T11:17:00Z">
            <w:rPr>
              <w:rFonts w:ascii="Courier New" w:eastAsia="Times New Roman" w:hAnsi="Courier New" w:cs="Courier New"/>
              <w:color w:val="333333"/>
              <w:sz w:val="21"/>
              <w:szCs w:val="21"/>
              <w:lang w:eastAsia="es-PE"/>
            </w:rPr>
          </w:rPrChange>
        </w:rPr>
      </w:pPr>
    </w:p>
    <w:p w14:paraId="0F5EAE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59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59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598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59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5984" w:author="Edwin Villanueva Talavera" w:date="2019-06-02T11:17:00Z">
            <w:rPr>
              <w:rFonts w:ascii="Courier New" w:eastAsia="Times New Roman" w:hAnsi="Courier New" w:cs="Courier New"/>
              <w:color w:val="0000FF"/>
              <w:sz w:val="21"/>
              <w:szCs w:val="21"/>
              <w:lang w:eastAsia="es-PE"/>
            </w:rPr>
          </w:rPrChange>
        </w:rPr>
        <w:t>obtener_num_clases</w:t>
      </w:r>
      <w:r w:rsidRPr="00FD6FF2">
        <w:rPr>
          <w:rFonts w:ascii="Courier New" w:eastAsia="Times New Roman" w:hAnsi="Courier New" w:cs="Courier New"/>
          <w:color w:val="333333"/>
          <w:sz w:val="21"/>
          <w:szCs w:val="21"/>
          <w:lang w:val="pt-BR" w:eastAsia="es-PE"/>
          <w:rPrChange w:id="598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59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5987" w:author="Edwin Villanueva Talavera" w:date="2019-06-02T11:17:00Z">
            <w:rPr>
              <w:rFonts w:ascii="Courier New" w:eastAsia="Times New Roman" w:hAnsi="Courier New" w:cs="Courier New"/>
              <w:color w:val="333333"/>
              <w:sz w:val="21"/>
              <w:szCs w:val="21"/>
              <w:lang w:eastAsia="es-PE"/>
            </w:rPr>
          </w:rPrChange>
        </w:rPr>
        <w:t>):</w:t>
      </w:r>
    </w:p>
    <w:p w14:paraId="3E6178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59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5989"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59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59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5992" w:author="Edwin Villanueva Talavera" w:date="2019-06-02T11:17:00Z">
            <w:rPr>
              <w:rFonts w:ascii="Courier New" w:eastAsia="Times New Roman" w:hAnsi="Courier New" w:cs="Courier New"/>
              <w:color w:val="666666"/>
              <w:sz w:val="21"/>
              <w:szCs w:val="21"/>
              <w:lang w:eastAsia="es-PE"/>
            </w:rPr>
          </w:rPrChange>
        </w:rPr>
        <w:t>0</w:t>
      </w:r>
    </w:p>
    <w:p w14:paraId="3C52CE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59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59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599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pt-BR" w:eastAsia="es-PE"/>
          <w:rPrChange w:id="59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pt-BR" w:eastAsia="es-PE"/>
          <w:rPrChange w:id="5997"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pt-BR" w:eastAsia="es-PE"/>
          <w:rPrChange w:id="5998"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pt-BR" w:eastAsia="es-PE"/>
          <w:rPrChange w:id="59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00"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pt-BR" w:eastAsia="es-PE"/>
          <w:rPrChange w:id="60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02"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pt-BR" w:eastAsia="es-PE"/>
          <w:rPrChange w:id="600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05"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0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008"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009" w:author="Edwin Villanueva Talavera" w:date="2019-06-02T11:17:00Z">
            <w:rPr>
              <w:rFonts w:ascii="Courier New" w:eastAsia="Times New Roman" w:hAnsi="Courier New" w:cs="Courier New"/>
              <w:color w:val="333333"/>
              <w:sz w:val="21"/>
              <w:szCs w:val="21"/>
              <w:lang w:eastAsia="es-PE"/>
            </w:rPr>
          </w:rPrChange>
        </w:rPr>
        <w:t>):</w:t>
      </w:r>
    </w:p>
    <w:p w14:paraId="4FC1C7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12" w:author="Edwin Villanueva Talavera" w:date="2019-06-02T11:17:00Z">
            <w:rPr>
              <w:rFonts w:ascii="Courier New" w:eastAsia="Times New Roman" w:hAnsi="Courier New" w:cs="Courier New"/>
              <w:b/>
              <w:bCs/>
              <w:color w:val="008000"/>
              <w:sz w:val="21"/>
              <w:szCs w:val="21"/>
              <w:lang w:eastAsia="es-PE"/>
            </w:rPr>
          </w:rPrChange>
        </w:rPr>
        <w:t>while</w:t>
      </w:r>
      <w:r w:rsidRPr="00FD6FF2">
        <w:rPr>
          <w:rFonts w:ascii="Courier New" w:eastAsia="Times New Roman" w:hAnsi="Courier New" w:cs="Courier New"/>
          <w:color w:val="333333"/>
          <w:sz w:val="21"/>
          <w:szCs w:val="21"/>
          <w:lang w:val="pt-BR" w:eastAsia="es-PE"/>
          <w:rPrChange w:id="601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pt-BR" w:eastAsia="es-PE"/>
          <w:rPrChange w:id="60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15"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pt-BR" w:eastAsia="es-PE"/>
          <w:rPrChange w:id="60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17"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pt-BR" w:eastAsia="es-PE"/>
          <w:rPrChange w:id="601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20" w:author="Edwin Villanueva Talavera" w:date="2019-06-02T11:17:00Z">
            <w:rPr>
              <w:rFonts w:ascii="Courier New" w:eastAsia="Times New Roman" w:hAnsi="Courier New" w:cs="Courier New"/>
              <w:color w:val="333333"/>
              <w:sz w:val="21"/>
              <w:szCs w:val="21"/>
              <w:lang w:eastAsia="es-PE"/>
            </w:rPr>
          </w:rPrChange>
        </w:rPr>
        <w:t xml:space="preserve">folder_clase(num_clases </w:t>
      </w:r>
      <w:r w:rsidRPr="00FD6FF2">
        <w:rPr>
          <w:rFonts w:ascii="Courier New" w:eastAsia="Times New Roman" w:hAnsi="Courier New" w:cs="Courier New"/>
          <w:color w:val="666666"/>
          <w:sz w:val="21"/>
          <w:szCs w:val="21"/>
          <w:lang w:val="pt-BR" w:eastAsia="es-PE"/>
          <w:rPrChange w:id="60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02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024" w:author="Edwin Villanueva Talavera" w:date="2019-06-02T11:17:00Z">
            <w:rPr>
              <w:rFonts w:ascii="Courier New" w:eastAsia="Times New Roman" w:hAnsi="Courier New" w:cs="Courier New"/>
              <w:color w:val="333333"/>
              <w:sz w:val="21"/>
              <w:szCs w:val="21"/>
              <w:lang w:eastAsia="es-PE"/>
            </w:rPr>
          </w:rPrChange>
        </w:rPr>
        <w:t>)):</w:t>
      </w:r>
    </w:p>
    <w:p w14:paraId="57FE1E7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26"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60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28"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60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031" w:author="Edwin Villanueva Talavera" w:date="2019-06-02T11:17:00Z">
            <w:rPr>
              <w:rFonts w:ascii="Courier New" w:eastAsia="Times New Roman" w:hAnsi="Courier New" w:cs="Courier New"/>
              <w:color w:val="666666"/>
              <w:sz w:val="21"/>
              <w:szCs w:val="21"/>
              <w:lang w:eastAsia="es-PE"/>
            </w:rPr>
          </w:rPrChange>
        </w:rPr>
        <w:t>1</w:t>
      </w:r>
    </w:p>
    <w:p w14:paraId="4AE3351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33" w:author="Edwin Villanueva Talavera" w:date="2019-06-02T11:17:00Z">
            <w:rPr>
              <w:rFonts w:ascii="Courier New" w:eastAsia="Times New Roman" w:hAnsi="Courier New" w:cs="Courier New"/>
              <w:color w:val="333333"/>
              <w:sz w:val="21"/>
              <w:szCs w:val="21"/>
              <w:lang w:eastAsia="es-PE"/>
            </w:rPr>
          </w:rPrChange>
        </w:rPr>
        <w:t xml:space="preserve">            dump(num_clases, </w:t>
      </w:r>
      <w:r w:rsidRPr="00FD6FF2">
        <w:rPr>
          <w:rFonts w:ascii="Courier New" w:eastAsia="Times New Roman" w:hAnsi="Courier New" w:cs="Courier New"/>
          <w:color w:val="008000"/>
          <w:sz w:val="21"/>
          <w:szCs w:val="21"/>
          <w:lang w:val="pt-BR" w:eastAsia="es-PE"/>
          <w:rPrChange w:id="60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36"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0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039"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040" w:author="Edwin Villanueva Talavera" w:date="2019-06-02T11:17:00Z">
            <w:rPr>
              <w:rFonts w:ascii="Courier New" w:eastAsia="Times New Roman" w:hAnsi="Courier New" w:cs="Courier New"/>
              <w:color w:val="333333"/>
              <w:sz w:val="21"/>
              <w:szCs w:val="21"/>
              <w:lang w:eastAsia="es-PE"/>
            </w:rPr>
          </w:rPrChange>
        </w:rPr>
        <w:t>)</w:t>
      </w:r>
    </w:p>
    <w:p w14:paraId="09786A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42" w:author="Edwin Villanueva Talavera" w:date="2019-06-02T11:17:00Z">
            <w:rPr>
              <w:rFonts w:ascii="Courier New" w:eastAsia="Times New Roman" w:hAnsi="Courier New" w:cs="Courier New"/>
              <w:color w:val="333333"/>
              <w:sz w:val="21"/>
              <w:szCs w:val="21"/>
              <w:lang w:eastAsia="es-PE"/>
            </w:rPr>
          </w:rPrChange>
        </w:rPr>
        <w:t xml:space="preserve">        num_clases </w:t>
      </w:r>
      <w:r w:rsidRPr="00FD6FF2">
        <w:rPr>
          <w:rFonts w:ascii="Courier New" w:eastAsia="Times New Roman" w:hAnsi="Courier New" w:cs="Courier New"/>
          <w:color w:val="666666"/>
          <w:sz w:val="21"/>
          <w:szCs w:val="21"/>
          <w:lang w:val="pt-BR" w:eastAsia="es-PE"/>
          <w:rPrChange w:id="60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44"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pt-BR" w:eastAsia="es-PE"/>
          <w:rPrChange w:id="60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47"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pt-BR" w:eastAsia="es-PE"/>
          <w:rPrChange w:id="60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pt-BR" w:eastAsia="es-PE"/>
          <w:rPrChange w:id="6050" w:author="Edwin Villanueva Talavera" w:date="2019-06-02T11:17:00Z">
            <w:rPr>
              <w:rFonts w:ascii="Courier New" w:eastAsia="Times New Roman" w:hAnsi="Courier New" w:cs="Courier New"/>
              <w:color w:val="BA2121"/>
              <w:sz w:val="21"/>
              <w:szCs w:val="21"/>
              <w:lang w:eastAsia="es-PE"/>
            </w:rPr>
          </w:rPrChange>
        </w:rPr>
        <w:t>"/num_clases.bin"</w:t>
      </w:r>
      <w:r w:rsidRPr="00FD6FF2">
        <w:rPr>
          <w:rFonts w:ascii="Courier New" w:eastAsia="Times New Roman" w:hAnsi="Courier New" w:cs="Courier New"/>
          <w:color w:val="333333"/>
          <w:sz w:val="21"/>
          <w:szCs w:val="21"/>
          <w:lang w:val="pt-BR" w:eastAsia="es-PE"/>
          <w:rPrChange w:id="6051" w:author="Edwin Villanueva Talavera" w:date="2019-06-02T11:17:00Z">
            <w:rPr>
              <w:rFonts w:ascii="Courier New" w:eastAsia="Times New Roman" w:hAnsi="Courier New" w:cs="Courier New"/>
              <w:color w:val="333333"/>
              <w:sz w:val="21"/>
              <w:szCs w:val="21"/>
              <w:lang w:eastAsia="es-PE"/>
            </w:rPr>
          </w:rPrChange>
        </w:rPr>
        <w:t>)</w:t>
      </w:r>
    </w:p>
    <w:p w14:paraId="6BA904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54"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pt-BR" w:eastAsia="es-PE"/>
          <w:rPrChange w:id="6055" w:author="Edwin Villanueva Talavera" w:date="2019-06-02T11:17:00Z">
            <w:rPr>
              <w:rFonts w:ascii="Courier New" w:eastAsia="Times New Roman" w:hAnsi="Courier New" w:cs="Courier New"/>
              <w:color w:val="333333"/>
              <w:sz w:val="21"/>
              <w:szCs w:val="21"/>
              <w:lang w:eastAsia="es-PE"/>
            </w:rPr>
          </w:rPrChange>
        </w:rPr>
        <w:t xml:space="preserve"> num_clases</w:t>
      </w:r>
    </w:p>
    <w:p w14:paraId="4E0DE13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56" w:author="Edwin Villanueva Talavera" w:date="2019-06-02T11:17:00Z">
            <w:rPr>
              <w:rFonts w:ascii="Courier New" w:eastAsia="Times New Roman" w:hAnsi="Courier New" w:cs="Courier New"/>
              <w:color w:val="333333"/>
              <w:sz w:val="21"/>
              <w:szCs w:val="21"/>
              <w:lang w:eastAsia="es-PE"/>
            </w:rPr>
          </w:rPrChange>
        </w:rPr>
      </w:pPr>
    </w:p>
    <w:p w14:paraId="058590C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5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60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6061" w:author="Edwin Villanueva Talavera" w:date="2019-06-02T11:17:00Z">
            <w:rPr>
              <w:rFonts w:ascii="Courier New" w:eastAsia="Times New Roman" w:hAnsi="Courier New" w:cs="Courier New"/>
              <w:color w:val="0000FF"/>
              <w:sz w:val="21"/>
              <w:szCs w:val="21"/>
              <w:lang w:eastAsia="es-PE"/>
            </w:rPr>
          </w:rPrChange>
        </w:rPr>
        <w:t>iterador_clases</w:t>
      </w:r>
      <w:r w:rsidRPr="00FD6FF2">
        <w:rPr>
          <w:rFonts w:ascii="Courier New" w:eastAsia="Times New Roman" w:hAnsi="Courier New" w:cs="Courier New"/>
          <w:color w:val="333333"/>
          <w:sz w:val="21"/>
          <w:szCs w:val="21"/>
          <w:lang w:val="pt-BR" w:eastAsia="es-PE"/>
          <w:rPrChange w:id="606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60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6064" w:author="Edwin Villanueva Talavera" w:date="2019-06-02T11:17:00Z">
            <w:rPr>
              <w:rFonts w:ascii="Courier New" w:eastAsia="Times New Roman" w:hAnsi="Courier New" w:cs="Courier New"/>
              <w:color w:val="333333"/>
              <w:sz w:val="21"/>
              <w:szCs w:val="21"/>
              <w:lang w:eastAsia="es-PE"/>
            </w:rPr>
          </w:rPrChange>
        </w:rPr>
        <w:t>):</w:t>
      </w:r>
    </w:p>
    <w:p w14:paraId="701043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6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pt-BR" w:eastAsia="es-PE"/>
          <w:rPrChange w:id="60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069"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60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pt-BR" w:eastAsia="es-PE"/>
          <w:rPrChange w:id="607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0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07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75" w:author="Edwin Villanueva Talavera" w:date="2019-06-02T11:17:00Z">
            <w:rPr>
              <w:rFonts w:ascii="Courier New" w:eastAsia="Times New Roman" w:hAnsi="Courier New" w:cs="Courier New"/>
              <w:color w:val="333333"/>
              <w:sz w:val="21"/>
              <w:szCs w:val="21"/>
              <w:lang w:eastAsia="es-PE"/>
            </w:rPr>
          </w:rPrChange>
        </w:rPr>
        <w:t xml:space="preserve">obtener_num_clases() </w:t>
      </w:r>
      <w:r w:rsidRPr="00FD6FF2">
        <w:rPr>
          <w:rFonts w:ascii="Courier New" w:eastAsia="Times New Roman" w:hAnsi="Courier New" w:cs="Courier New"/>
          <w:color w:val="666666"/>
          <w:sz w:val="21"/>
          <w:szCs w:val="21"/>
          <w:lang w:val="pt-BR" w:eastAsia="es-PE"/>
          <w:rPrChange w:id="60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07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079" w:author="Edwin Villanueva Talavera" w:date="2019-06-02T11:17:00Z">
            <w:rPr>
              <w:rFonts w:ascii="Courier New" w:eastAsia="Times New Roman" w:hAnsi="Courier New" w:cs="Courier New"/>
              <w:color w:val="333333"/>
              <w:sz w:val="21"/>
              <w:szCs w:val="21"/>
              <w:lang w:eastAsia="es-PE"/>
            </w:rPr>
          </w:rPrChange>
        </w:rPr>
        <w:t>)</w:t>
      </w:r>
    </w:p>
    <w:p w14:paraId="3AF61B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80" w:author="Edwin Villanueva Talavera" w:date="2019-06-02T11:17:00Z">
            <w:rPr>
              <w:rFonts w:ascii="Courier New" w:eastAsia="Times New Roman" w:hAnsi="Courier New" w:cs="Courier New"/>
              <w:color w:val="333333"/>
              <w:sz w:val="21"/>
              <w:szCs w:val="21"/>
              <w:lang w:eastAsia="es-PE"/>
            </w:rPr>
          </w:rPrChange>
        </w:rPr>
      </w:pPr>
    </w:p>
    <w:p w14:paraId="0E77FB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08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pt-BR" w:eastAsia="es-PE"/>
          <w:rPrChange w:id="60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pt-BR" w:eastAsia="es-PE"/>
          <w:rPrChange w:id="6085" w:author="Edwin Villanueva Talavera" w:date="2019-06-02T11:17:00Z">
            <w:rPr>
              <w:rFonts w:ascii="Courier New" w:eastAsia="Times New Roman" w:hAnsi="Courier New" w:cs="Courier New"/>
              <w:color w:val="0000FF"/>
              <w:sz w:val="21"/>
              <w:szCs w:val="21"/>
              <w:lang w:eastAsia="es-PE"/>
            </w:rPr>
          </w:rPrChange>
        </w:rPr>
        <w:t>obtener_primera_secuencia</w:t>
      </w:r>
      <w:r w:rsidRPr="00FD6FF2">
        <w:rPr>
          <w:rFonts w:ascii="Courier New" w:eastAsia="Times New Roman" w:hAnsi="Courier New" w:cs="Courier New"/>
          <w:color w:val="333333"/>
          <w:sz w:val="21"/>
          <w:szCs w:val="21"/>
          <w:lang w:val="pt-BR" w:eastAsia="es-PE"/>
          <w:rPrChange w:id="608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pt-BR" w:eastAsia="es-PE"/>
          <w:rPrChange w:id="60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pt-BR" w:eastAsia="es-PE"/>
          <w:rPrChange w:id="6088" w:author="Edwin Villanueva Talavera" w:date="2019-06-02T11:17:00Z">
            <w:rPr>
              <w:rFonts w:ascii="Courier New" w:eastAsia="Times New Roman" w:hAnsi="Courier New" w:cs="Courier New"/>
              <w:color w:val="333333"/>
              <w:sz w:val="21"/>
              <w:szCs w:val="21"/>
              <w:lang w:eastAsia="es-PE"/>
            </w:rPr>
          </w:rPrChange>
        </w:rPr>
        <w:t>, num_clase):</w:t>
      </w:r>
    </w:p>
    <w:p w14:paraId="2BFE88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0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090" w:author="Edwin Villanueva Talavera" w:date="2019-06-02T11:17:00Z">
            <w:rPr>
              <w:rFonts w:ascii="Courier New" w:eastAsia="Times New Roman" w:hAnsi="Courier New" w:cs="Courier New"/>
              <w:color w:val="333333"/>
              <w:sz w:val="21"/>
              <w:szCs w:val="21"/>
              <w:lang w:eastAsia="es-PE"/>
            </w:rPr>
          </w:rPrChange>
        </w:rPr>
        <w:t xml:space="preserve">        secuencias </w:t>
      </w:r>
      <w:r w:rsidRPr="00FD6FF2">
        <w:rPr>
          <w:rFonts w:ascii="Courier New" w:eastAsia="Times New Roman" w:hAnsi="Courier New" w:cs="Courier New"/>
          <w:color w:val="666666"/>
          <w:sz w:val="21"/>
          <w:szCs w:val="21"/>
          <w:lang w:val="pt-BR" w:eastAsia="es-PE"/>
          <w:rPrChange w:id="60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92"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pt-BR" w:eastAsia="es-PE"/>
          <w:rPrChange w:id="60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94"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008000"/>
          <w:sz w:val="21"/>
          <w:szCs w:val="21"/>
          <w:lang w:val="pt-BR" w:eastAsia="es-PE"/>
          <w:rPrChange w:id="60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0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097" w:author="Edwin Villanueva Talavera" w:date="2019-06-02T11:17:00Z">
            <w:rPr>
              <w:rFonts w:ascii="Courier New" w:eastAsia="Times New Roman" w:hAnsi="Courier New" w:cs="Courier New"/>
              <w:color w:val="333333"/>
              <w:sz w:val="21"/>
              <w:szCs w:val="21"/>
              <w:lang w:eastAsia="es-PE"/>
            </w:rPr>
          </w:rPrChange>
        </w:rPr>
        <w:t xml:space="preserve">archivo_clase(num_clase, </w:t>
      </w:r>
      <w:r w:rsidRPr="00FD6FF2">
        <w:rPr>
          <w:rFonts w:ascii="Courier New" w:eastAsia="Times New Roman" w:hAnsi="Courier New" w:cs="Courier New"/>
          <w:color w:val="BA2121"/>
          <w:sz w:val="21"/>
          <w:szCs w:val="21"/>
          <w:lang w:val="pt-BR" w:eastAsia="es-PE"/>
          <w:rPrChange w:id="6098"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pt-BR" w:eastAsia="es-PE"/>
          <w:rPrChange w:id="60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610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pt-BR" w:eastAsia="es-PE"/>
          <w:rPrChange w:id="6101" w:author="Edwin Villanueva Talavera" w:date="2019-06-02T11:17:00Z">
            <w:rPr>
              <w:rFonts w:ascii="Courier New" w:eastAsia="Times New Roman" w:hAnsi="Courier New" w:cs="Courier New"/>
              <w:color w:val="333333"/>
              <w:sz w:val="21"/>
              <w:szCs w:val="21"/>
              <w:lang w:eastAsia="es-PE"/>
            </w:rPr>
          </w:rPrChange>
        </w:rPr>
        <w:t>)</w:t>
      </w:r>
    </w:p>
    <w:p w14:paraId="5ED94E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610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ist</w:t>
      </w:r>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19C34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9EF1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todas_las_secuenci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CAFFE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num_clase :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obtener_primera_secuencia(num_clas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26D56F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52AE6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generar_llaves_clas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39D285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todas_las_secuencias()</w:t>
      </w:r>
    </w:p>
    <w:p w14:paraId="5C554B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num_clase :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
    <w:p w14:paraId="4F3CD5C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llave cero corresponde a todo el universo</w:t>
      </w:r>
    </w:p>
    <w:p w14:paraId="6BE2A4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0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04"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105"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b/>
          <w:bCs/>
          <w:color w:val="AA22FF"/>
          <w:sz w:val="21"/>
          <w:szCs w:val="21"/>
          <w:lang w:val="en-US" w:eastAsia="es-PE"/>
          <w:rPrChange w:id="610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1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0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10" w:author="Edwin Villanueva Talavera" w:date="2019-06-02T11:17:00Z">
            <w:rPr>
              <w:rFonts w:ascii="Courier New" w:eastAsia="Times New Roman" w:hAnsi="Courier New" w:cs="Courier New"/>
              <w:color w:val="333333"/>
              <w:sz w:val="21"/>
              <w:szCs w:val="21"/>
              <w:lang w:eastAsia="es-PE"/>
            </w:rPr>
          </w:rPrChange>
        </w:rPr>
        <w:t>iterador_clases():</w:t>
      </w:r>
    </w:p>
    <w:p w14:paraId="70BEBE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11"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i_clase]</w:t>
      </w:r>
    </w:p>
    <w:p w14:paraId="609C70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j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6C8E35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1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1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114"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color w:val="666666"/>
          <w:sz w:val="21"/>
          <w:szCs w:val="21"/>
          <w:lang w:val="en-US" w:eastAsia="es-PE"/>
          <w:rPrChange w:id="61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16" w:author="Edwin Villanueva Talavera" w:date="2019-06-02T11:17:00Z">
            <w:rPr>
              <w:rFonts w:ascii="Courier New" w:eastAsia="Times New Roman" w:hAnsi="Courier New" w:cs="Courier New"/>
              <w:color w:val="333333"/>
              <w:sz w:val="21"/>
              <w:szCs w:val="21"/>
              <w:lang w:eastAsia="es-PE"/>
            </w:rPr>
          </w:rPrChange>
        </w:rPr>
        <w:t xml:space="preserve"> j_clase):</w:t>
      </w:r>
    </w:p>
    <w:p w14:paraId="26B22F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17"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s[j_cl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i_clase]</w:t>
      </w:r>
    </w:p>
    <w:p w14:paraId="1CDE70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1C7D8F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1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1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120" w:author="Edwin Villanueva Talavera" w:date="2019-06-02T11:17:00Z">
            <w:rPr>
              <w:rFonts w:ascii="Courier New" w:eastAsia="Times New Roman" w:hAnsi="Courier New" w:cs="Courier New"/>
              <w:color w:val="333333"/>
              <w:sz w:val="21"/>
              <w:szCs w:val="21"/>
              <w:lang w:eastAsia="es-PE"/>
            </w:rPr>
          </w:rPrChange>
        </w:rPr>
        <w:t xml:space="preserve"> i_clase </w:t>
      </w:r>
      <w:r w:rsidRPr="00FD6FF2">
        <w:rPr>
          <w:rFonts w:ascii="Courier New" w:eastAsia="Times New Roman" w:hAnsi="Courier New" w:cs="Courier New"/>
          <w:b/>
          <w:bCs/>
          <w:color w:val="AA22FF"/>
          <w:sz w:val="21"/>
          <w:szCs w:val="21"/>
          <w:lang w:val="en-US" w:eastAsia="es-PE"/>
          <w:rPrChange w:id="612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1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25" w:author="Edwin Villanueva Talavera" w:date="2019-06-02T11:17:00Z">
            <w:rPr>
              <w:rFonts w:ascii="Courier New" w:eastAsia="Times New Roman" w:hAnsi="Courier New" w:cs="Courier New"/>
              <w:color w:val="333333"/>
              <w:sz w:val="21"/>
              <w:szCs w:val="21"/>
              <w:lang w:eastAsia="es-PE"/>
            </w:rPr>
          </w:rPrChange>
        </w:rPr>
        <w:t>iterador_clases():</w:t>
      </w:r>
    </w:p>
    <w:p w14:paraId="17F1F1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26"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s[i_cl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i_cl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37CB7C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ump(llaves,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laves_clases.bin"</w:t>
      </w:r>
      <w:r w:rsidRPr="00A2359B">
        <w:rPr>
          <w:rFonts w:ascii="Courier New" w:eastAsia="Times New Roman" w:hAnsi="Courier New" w:cs="Courier New"/>
          <w:color w:val="333333"/>
          <w:sz w:val="21"/>
          <w:szCs w:val="21"/>
          <w:lang w:eastAsia="es-PE"/>
        </w:rPr>
        <w:t>)</w:t>
      </w:r>
    </w:p>
    <w:p w14:paraId="1473CD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99819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llaves_clas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B259FD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laves_clases.bin"</w:t>
      </w:r>
      <w:r w:rsidRPr="00A2359B">
        <w:rPr>
          <w:rFonts w:ascii="Courier New" w:eastAsia="Times New Roman" w:hAnsi="Courier New" w:cs="Courier New"/>
          <w:color w:val="333333"/>
          <w:sz w:val="21"/>
          <w:szCs w:val="21"/>
          <w:lang w:eastAsia="es-PE"/>
        </w:rPr>
        <w:t>)</w:t>
      </w:r>
    </w:p>
    <w:p w14:paraId="0D71991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A0A60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2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2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1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130" w:author="Edwin Villanueva Talavera" w:date="2019-06-02T11:17:00Z">
            <w:rPr>
              <w:rFonts w:ascii="Courier New" w:eastAsia="Times New Roman" w:hAnsi="Courier New" w:cs="Courier New"/>
              <w:color w:val="0000FF"/>
              <w:sz w:val="21"/>
              <w:szCs w:val="21"/>
              <w:lang w:eastAsia="es-PE"/>
            </w:rPr>
          </w:rPrChange>
        </w:rPr>
        <w:t>carpeta_fold_clase</w:t>
      </w:r>
      <w:r w:rsidRPr="00FD6FF2">
        <w:rPr>
          <w:rFonts w:ascii="Courier New" w:eastAsia="Times New Roman" w:hAnsi="Courier New" w:cs="Courier New"/>
          <w:color w:val="333333"/>
          <w:sz w:val="21"/>
          <w:szCs w:val="21"/>
          <w:lang w:val="en-US" w:eastAsia="es-PE"/>
          <w:rPrChange w:id="613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133" w:author="Edwin Villanueva Talavera" w:date="2019-06-02T11:17:00Z">
            <w:rPr>
              <w:rFonts w:ascii="Courier New" w:eastAsia="Times New Roman" w:hAnsi="Courier New" w:cs="Courier New"/>
              <w:color w:val="333333"/>
              <w:sz w:val="21"/>
              <w:szCs w:val="21"/>
              <w:lang w:eastAsia="es-PE"/>
            </w:rPr>
          </w:rPrChange>
        </w:rPr>
        <w:t>, llave):</w:t>
      </w:r>
    </w:p>
    <w:p w14:paraId="5B34EA3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36"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1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3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40" w:author="Edwin Villanueva Talavera" w:date="2019-06-02T11:17:00Z">
            <w:rPr>
              <w:rFonts w:ascii="Courier New" w:eastAsia="Times New Roman" w:hAnsi="Courier New" w:cs="Courier New"/>
              <w:color w:val="333333"/>
              <w:sz w:val="21"/>
              <w:szCs w:val="21"/>
              <w:lang w:eastAsia="es-PE"/>
            </w:rPr>
          </w:rPrChange>
        </w:rPr>
        <w:t xml:space="preserve">carpeta_fold() </w:t>
      </w:r>
      <w:r w:rsidRPr="00FD6FF2">
        <w:rPr>
          <w:rFonts w:ascii="Courier New" w:eastAsia="Times New Roman" w:hAnsi="Courier New" w:cs="Courier New"/>
          <w:color w:val="666666"/>
          <w:sz w:val="21"/>
          <w:szCs w:val="21"/>
          <w:lang w:val="en-US" w:eastAsia="es-PE"/>
          <w:rPrChange w:id="61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43" w:author="Edwin Villanueva Talavera" w:date="2019-06-02T11:17:00Z">
            <w:rPr>
              <w:rFonts w:ascii="Courier New" w:eastAsia="Times New Roman" w:hAnsi="Courier New" w:cs="Courier New"/>
              <w:color w:val="BA2121"/>
              <w:sz w:val="21"/>
              <w:szCs w:val="21"/>
              <w:lang w:eastAsia="es-PE"/>
            </w:rPr>
          </w:rPrChange>
        </w:rPr>
        <w:t>"/fold_clase_"</w:t>
      </w:r>
      <w:r w:rsidRPr="00FD6FF2">
        <w:rPr>
          <w:rFonts w:ascii="Courier New" w:eastAsia="Times New Roman" w:hAnsi="Courier New" w:cs="Courier New"/>
          <w:color w:val="333333"/>
          <w:sz w:val="21"/>
          <w:szCs w:val="21"/>
          <w:lang w:val="en-US" w:eastAsia="es-PE"/>
          <w:rPrChange w:id="61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4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47"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6148" w:author="Edwin Villanueva Talavera" w:date="2019-06-02T11:17:00Z">
            <w:rPr>
              <w:rFonts w:ascii="Courier New" w:eastAsia="Times New Roman" w:hAnsi="Courier New" w:cs="Courier New"/>
              <w:color w:val="333333"/>
              <w:sz w:val="21"/>
              <w:szCs w:val="21"/>
              <w:lang w:eastAsia="es-PE"/>
            </w:rPr>
          </w:rPrChange>
        </w:rPr>
        <w:t>(llave)</w:t>
      </w:r>
    </w:p>
    <w:p w14:paraId="180B22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49" w:author="Edwin Villanueva Talavera" w:date="2019-06-02T11:17:00Z">
            <w:rPr>
              <w:rFonts w:ascii="Courier New" w:eastAsia="Times New Roman" w:hAnsi="Courier New" w:cs="Courier New"/>
              <w:color w:val="333333"/>
              <w:sz w:val="21"/>
              <w:szCs w:val="21"/>
              <w:lang w:eastAsia="es-PE"/>
            </w:rPr>
          </w:rPrChange>
        </w:rPr>
      </w:pPr>
    </w:p>
    <w:p w14:paraId="7E30567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5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1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154" w:author="Edwin Villanueva Talavera" w:date="2019-06-02T11:17:00Z">
            <w:rPr>
              <w:rFonts w:ascii="Courier New" w:eastAsia="Times New Roman" w:hAnsi="Courier New" w:cs="Courier New"/>
              <w:color w:val="0000FF"/>
              <w:sz w:val="21"/>
              <w:szCs w:val="21"/>
              <w:lang w:eastAsia="es-PE"/>
            </w:rPr>
          </w:rPrChange>
        </w:rPr>
        <w:t>archivo_fold_clase</w:t>
      </w:r>
      <w:r w:rsidRPr="00FD6FF2">
        <w:rPr>
          <w:rFonts w:ascii="Courier New" w:eastAsia="Times New Roman" w:hAnsi="Courier New" w:cs="Courier New"/>
          <w:color w:val="333333"/>
          <w:sz w:val="21"/>
          <w:szCs w:val="21"/>
          <w:lang w:val="en-US" w:eastAsia="es-PE"/>
          <w:rPrChange w:id="615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5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157" w:author="Edwin Villanueva Talavera" w:date="2019-06-02T11:17:00Z">
            <w:rPr>
              <w:rFonts w:ascii="Courier New" w:eastAsia="Times New Roman" w:hAnsi="Courier New" w:cs="Courier New"/>
              <w:color w:val="333333"/>
              <w:sz w:val="21"/>
              <w:szCs w:val="21"/>
              <w:lang w:eastAsia="es-PE"/>
            </w:rPr>
          </w:rPrChange>
        </w:rPr>
        <w:t>, llave, tipoTrainTest, tipoRNA):</w:t>
      </w:r>
    </w:p>
    <w:p w14:paraId="1F70FE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6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1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64"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1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67"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1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0" w:author="Edwin Villanueva Talavera" w:date="2019-06-02T11:17:00Z">
            <w:rPr>
              <w:rFonts w:ascii="Courier New" w:eastAsia="Times New Roman" w:hAnsi="Courier New" w:cs="Courier New"/>
              <w:color w:val="333333"/>
              <w:sz w:val="21"/>
              <w:szCs w:val="21"/>
              <w:lang w:eastAsia="es-PE"/>
            </w:rPr>
          </w:rPrChange>
        </w:rPr>
        <w:t xml:space="preserve"> tipoTrainTest </w:t>
      </w:r>
      <w:r w:rsidRPr="00FD6FF2">
        <w:rPr>
          <w:rFonts w:ascii="Courier New" w:eastAsia="Times New Roman" w:hAnsi="Courier New" w:cs="Courier New"/>
          <w:color w:val="666666"/>
          <w:sz w:val="21"/>
          <w:szCs w:val="21"/>
          <w:lang w:val="en-US" w:eastAsia="es-PE"/>
          <w:rPrChange w:id="61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7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61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1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6" w:author="Edwin Villanueva Talavera" w:date="2019-06-02T11:17:00Z">
            <w:rPr>
              <w:rFonts w:ascii="Courier New" w:eastAsia="Times New Roman" w:hAnsi="Courier New" w:cs="Courier New"/>
              <w:color w:val="333333"/>
              <w:sz w:val="21"/>
              <w:szCs w:val="21"/>
              <w:lang w:eastAsia="es-PE"/>
            </w:rPr>
          </w:rPrChange>
        </w:rPr>
        <w:t xml:space="preserve"> tipoRNA </w:t>
      </w:r>
      <w:r w:rsidRPr="00FD6FF2">
        <w:rPr>
          <w:rFonts w:ascii="Courier New" w:eastAsia="Times New Roman" w:hAnsi="Courier New" w:cs="Courier New"/>
          <w:color w:val="666666"/>
          <w:sz w:val="21"/>
          <w:szCs w:val="21"/>
          <w:lang w:val="en-US" w:eastAsia="es-PE"/>
          <w:rPrChange w:id="61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179" w:author="Edwin Villanueva Talavera" w:date="2019-06-02T11:17:00Z">
            <w:rPr>
              <w:rFonts w:ascii="Courier New" w:eastAsia="Times New Roman" w:hAnsi="Courier New" w:cs="Courier New"/>
              <w:color w:val="BA2121"/>
              <w:sz w:val="21"/>
              <w:szCs w:val="21"/>
              <w:lang w:eastAsia="es-PE"/>
            </w:rPr>
          </w:rPrChange>
        </w:rPr>
        <w:t>".fa"</w:t>
      </w:r>
    </w:p>
    <w:p w14:paraId="4CEBB8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80" w:author="Edwin Villanueva Talavera" w:date="2019-06-02T11:17:00Z">
            <w:rPr>
              <w:rFonts w:ascii="Courier New" w:eastAsia="Times New Roman" w:hAnsi="Courier New" w:cs="Courier New"/>
              <w:color w:val="333333"/>
              <w:sz w:val="21"/>
              <w:szCs w:val="21"/>
              <w:lang w:eastAsia="es-PE"/>
            </w:rPr>
          </w:rPrChange>
        </w:rPr>
      </w:pPr>
    </w:p>
    <w:p w14:paraId="0A137D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1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18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1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185" w:author="Edwin Villanueva Talavera" w:date="2019-06-02T11:17:00Z">
            <w:rPr>
              <w:rFonts w:ascii="Courier New" w:eastAsia="Times New Roman" w:hAnsi="Courier New" w:cs="Courier New"/>
              <w:color w:val="0000FF"/>
              <w:sz w:val="21"/>
              <w:szCs w:val="21"/>
              <w:lang w:eastAsia="es-PE"/>
            </w:rPr>
          </w:rPrChange>
        </w:rPr>
        <w:t>armar_fold_final</w:t>
      </w:r>
      <w:r w:rsidRPr="00FD6FF2">
        <w:rPr>
          <w:rFonts w:ascii="Courier New" w:eastAsia="Times New Roman" w:hAnsi="Courier New" w:cs="Courier New"/>
          <w:color w:val="333333"/>
          <w:sz w:val="21"/>
          <w:szCs w:val="21"/>
          <w:lang w:val="en-US" w:eastAsia="es-PE"/>
          <w:rPrChange w:id="618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188" w:author="Edwin Villanueva Talavera" w:date="2019-06-02T11:17:00Z">
            <w:rPr>
              <w:rFonts w:ascii="Courier New" w:eastAsia="Times New Roman" w:hAnsi="Courier New" w:cs="Courier New"/>
              <w:color w:val="333333"/>
              <w:sz w:val="21"/>
              <w:szCs w:val="21"/>
              <w:lang w:eastAsia="es-PE"/>
            </w:rPr>
          </w:rPrChange>
        </w:rPr>
        <w:t>, tipo):</w:t>
      </w:r>
    </w:p>
    <w:p w14:paraId="28C512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189"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B521F3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19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191"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1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193"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19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1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1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197"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198"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199"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200"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2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02"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203" w:author="Edwin Villanueva Talavera" w:date="2019-06-02T11:17:00Z">
            <w:rPr>
              <w:rFonts w:ascii="Courier New" w:eastAsia="Times New Roman" w:hAnsi="Courier New" w:cs="Courier New"/>
              <w:color w:val="333333"/>
              <w:sz w:val="21"/>
              <w:szCs w:val="21"/>
              <w:lang w:eastAsia="es-PE"/>
            </w:rPr>
          </w:rPrChange>
        </w:rPr>
        <w:t xml:space="preserve"> outfile:</w:t>
      </w:r>
    </w:p>
    <w:p w14:paraId="088363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0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207"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20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12" w:author="Edwin Villanueva Talavera" w:date="2019-06-02T11:17:00Z">
            <w:rPr>
              <w:rFonts w:ascii="Courier New" w:eastAsia="Times New Roman" w:hAnsi="Courier New" w:cs="Courier New"/>
              <w:color w:val="333333"/>
              <w:sz w:val="21"/>
              <w:szCs w:val="21"/>
              <w:lang w:eastAsia="es-PE"/>
            </w:rPr>
          </w:rPrChange>
        </w:rPr>
        <w:t>iterador_clases():</w:t>
      </w:r>
    </w:p>
    <w:p w14:paraId="338F26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15"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2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17"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21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1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21" w:author="Edwin Villanueva Talavera" w:date="2019-06-02T11:17:00Z">
            <w:rPr>
              <w:rFonts w:ascii="Courier New" w:eastAsia="Times New Roman" w:hAnsi="Courier New" w:cs="Courier New"/>
              <w:color w:val="333333"/>
              <w:sz w:val="21"/>
              <w:szCs w:val="21"/>
              <w:lang w:eastAsia="es-PE"/>
            </w:rPr>
          </w:rPrChange>
        </w:rPr>
        <w:t xml:space="preserve">archivo_clase(num_clase, tipo), </w:t>
      </w:r>
      <w:r w:rsidRPr="00FD6FF2">
        <w:rPr>
          <w:rFonts w:ascii="Courier New" w:eastAsia="Times New Roman" w:hAnsi="Courier New" w:cs="Courier New"/>
          <w:color w:val="BA2121"/>
          <w:sz w:val="21"/>
          <w:szCs w:val="21"/>
          <w:lang w:val="en-US" w:eastAsia="es-PE"/>
          <w:rPrChange w:id="6222"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2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24"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225" w:author="Edwin Villanueva Talavera" w:date="2019-06-02T11:17:00Z">
            <w:rPr>
              <w:rFonts w:ascii="Courier New" w:eastAsia="Times New Roman" w:hAnsi="Courier New" w:cs="Courier New"/>
              <w:color w:val="333333"/>
              <w:sz w:val="21"/>
              <w:szCs w:val="21"/>
              <w:lang w:eastAsia="es-PE"/>
            </w:rPr>
          </w:rPrChange>
        </w:rPr>
        <w:t xml:space="preserve"> infile:</w:t>
      </w:r>
    </w:p>
    <w:p w14:paraId="15CDE6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2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229"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23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31" w:author="Edwin Villanueva Talavera" w:date="2019-06-02T11:17:00Z">
            <w:rPr>
              <w:rFonts w:ascii="Courier New" w:eastAsia="Times New Roman" w:hAnsi="Courier New" w:cs="Courier New"/>
              <w:color w:val="333333"/>
              <w:sz w:val="21"/>
              <w:szCs w:val="21"/>
              <w:lang w:eastAsia="es-PE"/>
            </w:rPr>
          </w:rPrChange>
        </w:rPr>
        <w:t xml:space="preserve"> infile:</w:t>
      </w:r>
    </w:p>
    <w:p w14:paraId="171334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33" w:author="Edwin Villanueva Talavera" w:date="2019-06-02T11:17:00Z">
            <w:rPr>
              <w:rFonts w:ascii="Courier New" w:eastAsia="Times New Roman" w:hAnsi="Courier New" w:cs="Courier New"/>
              <w:color w:val="333333"/>
              <w:sz w:val="21"/>
              <w:szCs w:val="21"/>
              <w:lang w:eastAsia="es-PE"/>
            </w:rPr>
          </w:rPrChange>
        </w:rPr>
        <w:t xml:space="preserve">                        outfile</w:t>
      </w:r>
      <w:r w:rsidRPr="00FD6FF2">
        <w:rPr>
          <w:rFonts w:ascii="Courier New" w:eastAsia="Times New Roman" w:hAnsi="Courier New" w:cs="Courier New"/>
          <w:color w:val="666666"/>
          <w:sz w:val="21"/>
          <w:szCs w:val="21"/>
          <w:lang w:val="en-US" w:eastAsia="es-PE"/>
          <w:rPrChange w:id="62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35" w:author="Edwin Villanueva Talavera" w:date="2019-06-02T11:17:00Z">
            <w:rPr>
              <w:rFonts w:ascii="Courier New" w:eastAsia="Times New Roman" w:hAnsi="Courier New" w:cs="Courier New"/>
              <w:color w:val="333333"/>
              <w:sz w:val="21"/>
              <w:szCs w:val="21"/>
              <w:lang w:eastAsia="es-PE"/>
            </w:rPr>
          </w:rPrChange>
        </w:rPr>
        <w:t>write(inline)</w:t>
      </w:r>
    </w:p>
    <w:p w14:paraId="56D4B4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36" w:author="Edwin Villanueva Talavera" w:date="2019-06-02T11:17:00Z">
            <w:rPr>
              <w:rFonts w:ascii="Courier New" w:eastAsia="Times New Roman" w:hAnsi="Courier New" w:cs="Courier New"/>
              <w:color w:val="333333"/>
              <w:sz w:val="21"/>
              <w:szCs w:val="21"/>
              <w:lang w:eastAsia="es-PE"/>
            </w:rPr>
          </w:rPrChange>
        </w:rPr>
      </w:pPr>
    </w:p>
    <w:p w14:paraId="391BCA2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3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2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241" w:author="Edwin Villanueva Talavera" w:date="2019-06-02T11:17:00Z">
            <w:rPr>
              <w:rFonts w:ascii="Courier New" w:eastAsia="Times New Roman" w:hAnsi="Courier New" w:cs="Courier New"/>
              <w:color w:val="0000FF"/>
              <w:sz w:val="21"/>
              <w:szCs w:val="21"/>
              <w:lang w:eastAsia="es-PE"/>
            </w:rPr>
          </w:rPrChange>
        </w:rPr>
        <w:t>armar_fold_clase</w:t>
      </w:r>
      <w:r w:rsidRPr="00FD6FF2">
        <w:rPr>
          <w:rFonts w:ascii="Courier New" w:eastAsia="Times New Roman" w:hAnsi="Courier New" w:cs="Courier New"/>
          <w:color w:val="333333"/>
          <w:sz w:val="21"/>
          <w:szCs w:val="21"/>
          <w:lang w:val="en-US" w:eastAsia="es-PE"/>
          <w:rPrChange w:id="624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244" w:author="Edwin Villanueva Talavera" w:date="2019-06-02T11:17:00Z">
            <w:rPr>
              <w:rFonts w:ascii="Courier New" w:eastAsia="Times New Roman" w:hAnsi="Courier New" w:cs="Courier New"/>
              <w:color w:val="333333"/>
              <w:sz w:val="21"/>
              <w:szCs w:val="21"/>
              <w:lang w:eastAsia="es-PE"/>
            </w:rPr>
          </w:rPrChange>
        </w:rPr>
        <w:t>, num_clase):</w:t>
      </w:r>
    </w:p>
    <w:p w14:paraId="7A27890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245"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59C15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6968D5A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46"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247"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2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49"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62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52"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2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55"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256" w:author="Edwin Villanueva Talavera" w:date="2019-06-02T11:17:00Z">
            <w:rPr>
              <w:rFonts w:ascii="Courier New" w:eastAsia="Times New Roman" w:hAnsi="Courier New" w:cs="Courier New"/>
              <w:color w:val="333333"/>
              <w:sz w:val="21"/>
              <w:szCs w:val="21"/>
              <w:lang w:eastAsia="es-PE"/>
            </w:rPr>
          </w:rPrChange>
        </w:rPr>
        <w:t>)</w:t>
      </w:r>
    </w:p>
    <w:p w14:paraId="75D98C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5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260"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26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2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63"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2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65"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2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267"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268" w:author="Edwin Villanueva Talavera" w:date="2019-06-02T11:17:00Z">
            <w:rPr>
              <w:rFonts w:ascii="Courier New" w:eastAsia="Times New Roman" w:hAnsi="Courier New" w:cs="Courier New"/>
              <w:color w:val="333333"/>
              <w:sz w:val="21"/>
              <w:szCs w:val="21"/>
              <w:lang w:eastAsia="es-PE"/>
            </w:rPr>
          </w:rPrChange>
        </w:rPr>
        <w:t>]:</w:t>
      </w:r>
    </w:p>
    <w:p w14:paraId="35EA88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71"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2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273"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27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2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2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277"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278"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279"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280"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2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282"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283" w:author="Edwin Villanueva Talavera" w:date="2019-06-02T11:17:00Z">
            <w:rPr>
              <w:rFonts w:ascii="Courier New" w:eastAsia="Times New Roman" w:hAnsi="Courier New" w:cs="Courier New"/>
              <w:color w:val="333333"/>
              <w:sz w:val="21"/>
              <w:szCs w:val="21"/>
              <w:lang w:eastAsia="es-PE"/>
            </w:rPr>
          </w:rPrChange>
        </w:rPr>
        <w:t xml:space="preserve"> outfile:</w:t>
      </w:r>
    </w:p>
    <w:p w14:paraId="018B2EC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2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28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6287" w:author="Edwin Villanueva Talavera" w:date="2019-06-02T11:17:00Z">
            <w:rPr>
              <w:rFonts w:ascii="Courier New" w:eastAsia="Times New Roman" w:hAnsi="Courier New" w:cs="Courier New"/>
              <w:color w:val="333333"/>
              <w:sz w:val="21"/>
              <w:szCs w:val="21"/>
              <w:lang w:eastAsia="es-PE"/>
            </w:rPr>
          </w:rPrChange>
        </w:rPr>
        <w:t xml:space="preserve"> j_num_clase </w:t>
      </w:r>
      <w:r w:rsidRPr="00FD6FF2">
        <w:rPr>
          <w:rFonts w:ascii="Courier New" w:eastAsia="Times New Roman" w:hAnsi="Courier New" w:cs="Courier New"/>
          <w:b/>
          <w:bCs/>
          <w:color w:val="AA22FF"/>
          <w:sz w:val="21"/>
          <w:szCs w:val="21"/>
          <w:lang w:val="pt-BR" w:eastAsia="es-PE"/>
          <w:rPrChange w:id="628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62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629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pt-BR" w:eastAsia="es-PE"/>
          <w:rPrChange w:id="62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92" w:author="Edwin Villanueva Talavera" w:date="2019-06-02T11:17:00Z">
            <w:rPr>
              <w:rFonts w:ascii="Courier New" w:eastAsia="Times New Roman" w:hAnsi="Courier New" w:cs="Courier New"/>
              <w:color w:val="333333"/>
              <w:sz w:val="21"/>
              <w:szCs w:val="21"/>
              <w:lang w:eastAsia="es-PE"/>
            </w:rPr>
          </w:rPrChange>
        </w:rPr>
        <w:t>iterador_clases():</w:t>
      </w:r>
    </w:p>
    <w:p w14:paraId="538EED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62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2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629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pt-BR" w:eastAsia="es-PE"/>
          <w:rPrChange w:id="629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pt-BR" w:eastAsia="es-PE"/>
          <w:rPrChange w:id="62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6298" w:author="Edwin Villanueva Talavera" w:date="2019-06-02T11:17:00Z">
            <w:rPr>
              <w:rFonts w:ascii="Courier New" w:eastAsia="Times New Roman" w:hAnsi="Courier New" w:cs="Courier New"/>
              <w:color w:val="333333"/>
              <w:sz w:val="21"/>
              <w:szCs w:val="21"/>
              <w:lang w:eastAsia="es-PE"/>
            </w:rPr>
          </w:rPrChange>
        </w:rPr>
        <w:t xml:space="preserve"> j_num_clase:</w:t>
      </w:r>
    </w:p>
    <w:p w14:paraId="2D3CF35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29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63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01"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3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03"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0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07" w:author="Edwin Villanueva Talavera" w:date="2019-06-02T11:17:00Z">
            <w:rPr>
              <w:rFonts w:ascii="Courier New" w:eastAsia="Times New Roman" w:hAnsi="Courier New" w:cs="Courier New"/>
              <w:color w:val="333333"/>
              <w:sz w:val="21"/>
              <w:szCs w:val="21"/>
              <w:lang w:eastAsia="es-PE"/>
            </w:rPr>
          </w:rPrChange>
        </w:rPr>
        <w:t xml:space="preserve">archivo_clase(j_num_clase, tipo)) </w:t>
      </w:r>
      <w:r w:rsidRPr="00FD6FF2">
        <w:rPr>
          <w:rFonts w:ascii="Courier New" w:eastAsia="Times New Roman" w:hAnsi="Courier New" w:cs="Courier New"/>
          <w:b/>
          <w:bCs/>
          <w:color w:val="008000"/>
          <w:sz w:val="21"/>
          <w:szCs w:val="21"/>
          <w:lang w:val="en-US" w:eastAsia="es-PE"/>
          <w:rPrChange w:id="6308"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09" w:author="Edwin Villanueva Talavera" w:date="2019-06-02T11:17:00Z">
            <w:rPr>
              <w:rFonts w:ascii="Courier New" w:eastAsia="Times New Roman" w:hAnsi="Courier New" w:cs="Courier New"/>
              <w:color w:val="333333"/>
              <w:sz w:val="21"/>
              <w:szCs w:val="21"/>
              <w:lang w:eastAsia="es-PE"/>
            </w:rPr>
          </w:rPrChange>
        </w:rPr>
        <w:t xml:space="preserve"> infile:</w:t>
      </w:r>
    </w:p>
    <w:p w14:paraId="165085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12"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313"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31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15" w:author="Edwin Villanueva Talavera" w:date="2019-06-02T11:17:00Z">
            <w:rPr>
              <w:rFonts w:ascii="Courier New" w:eastAsia="Times New Roman" w:hAnsi="Courier New" w:cs="Courier New"/>
              <w:color w:val="333333"/>
              <w:sz w:val="21"/>
              <w:szCs w:val="21"/>
              <w:lang w:eastAsia="es-PE"/>
            </w:rPr>
          </w:rPrChange>
        </w:rPr>
        <w:t xml:space="preserve"> infile:</w:t>
      </w:r>
    </w:p>
    <w:p w14:paraId="2A208B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17" w:author="Edwin Villanueva Talavera" w:date="2019-06-02T11:17:00Z">
            <w:rPr>
              <w:rFonts w:ascii="Courier New" w:eastAsia="Times New Roman" w:hAnsi="Courier New" w:cs="Courier New"/>
              <w:color w:val="333333"/>
              <w:sz w:val="21"/>
              <w:szCs w:val="21"/>
              <w:lang w:eastAsia="es-PE"/>
            </w:rPr>
          </w:rPrChange>
        </w:rPr>
        <w:t xml:space="preserve">                                outfile</w:t>
      </w:r>
      <w:r w:rsidRPr="00FD6FF2">
        <w:rPr>
          <w:rFonts w:ascii="Courier New" w:eastAsia="Times New Roman" w:hAnsi="Courier New" w:cs="Courier New"/>
          <w:color w:val="666666"/>
          <w:sz w:val="21"/>
          <w:szCs w:val="21"/>
          <w:lang w:val="en-US" w:eastAsia="es-PE"/>
          <w:rPrChange w:id="63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19" w:author="Edwin Villanueva Talavera" w:date="2019-06-02T11:17:00Z">
            <w:rPr>
              <w:rFonts w:ascii="Courier New" w:eastAsia="Times New Roman" w:hAnsi="Courier New" w:cs="Courier New"/>
              <w:color w:val="333333"/>
              <w:sz w:val="21"/>
              <w:szCs w:val="21"/>
              <w:lang w:eastAsia="es-PE"/>
            </w:rPr>
          </w:rPrChange>
        </w:rPr>
        <w:t>write(inline)</w:t>
      </w:r>
    </w:p>
    <w:p w14:paraId="3DA105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2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3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23"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63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26"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3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29"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330" w:author="Edwin Villanueva Talavera" w:date="2019-06-02T11:17:00Z">
            <w:rPr>
              <w:rFonts w:ascii="Courier New" w:eastAsia="Times New Roman" w:hAnsi="Courier New" w:cs="Courier New"/>
              <w:color w:val="333333"/>
              <w:sz w:val="21"/>
              <w:szCs w:val="21"/>
              <w:lang w:eastAsia="es-PE"/>
            </w:rPr>
          </w:rPrChange>
        </w:rPr>
        <w:t>)</w:t>
      </w:r>
    </w:p>
    <w:p w14:paraId="655A16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3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334"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33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37"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3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339"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340" w:author="Edwin Villanueva Talavera" w:date="2019-06-02T11:17:00Z">
            <w:rPr>
              <w:rFonts w:ascii="Courier New" w:eastAsia="Times New Roman" w:hAnsi="Courier New" w:cs="Courier New"/>
              <w:color w:val="333333"/>
              <w:sz w:val="21"/>
              <w:szCs w:val="21"/>
              <w:lang w:eastAsia="es-PE"/>
            </w:rPr>
          </w:rPrChange>
        </w:rPr>
        <w:t>]:</w:t>
      </w:r>
    </w:p>
    <w:p w14:paraId="4C19D47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43"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3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45"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4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4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49"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350"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351"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BA2121"/>
          <w:sz w:val="21"/>
          <w:szCs w:val="21"/>
          <w:lang w:val="en-US" w:eastAsia="es-PE"/>
          <w:rPrChange w:id="6352" w:author="Edwin Villanueva Talavera" w:date="2019-06-02T11:17:00Z">
            <w:rPr>
              <w:rFonts w:ascii="Courier New" w:eastAsia="Times New Roman" w:hAnsi="Courier New" w:cs="Courier New"/>
              <w:color w:val="BA2121"/>
              <w:sz w:val="21"/>
              <w:szCs w:val="21"/>
              <w:lang w:eastAsia="es-PE"/>
            </w:rPr>
          </w:rPrChange>
        </w:rPr>
        <w:t>"w+"</w:t>
      </w:r>
      <w:r w:rsidRPr="00FD6FF2">
        <w:rPr>
          <w:rFonts w:ascii="Courier New" w:eastAsia="Times New Roman" w:hAnsi="Courier New" w:cs="Courier New"/>
          <w:color w:val="333333"/>
          <w:sz w:val="21"/>
          <w:szCs w:val="21"/>
          <w:lang w:val="en-US" w:eastAsia="es-PE"/>
          <w:rPrChange w:id="63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54"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55" w:author="Edwin Villanueva Talavera" w:date="2019-06-02T11:17:00Z">
            <w:rPr>
              <w:rFonts w:ascii="Courier New" w:eastAsia="Times New Roman" w:hAnsi="Courier New" w:cs="Courier New"/>
              <w:color w:val="333333"/>
              <w:sz w:val="21"/>
              <w:szCs w:val="21"/>
              <w:lang w:eastAsia="es-PE"/>
            </w:rPr>
          </w:rPrChange>
        </w:rPr>
        <w:t xml:space="preserve"> outfile:</w:t>
      </w:r>
    </w:p>
    <w:p w14:paraId="15F8C6C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58"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63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360"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636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64" w:author="Edwin Villanueva Talavera" w:date="2019-06-02T11:17:00Z">
            <w:rPr>
              <w:rFonts w:ascii="Courier New" w:eastAsia="Times New Roman" w:hAnsi="Courier New" w:cs="Courier New"/>
              <w:color w:val="333333"/>
              <w:sz w:val="21"/>
              <w:szCs w:val="21"/>
              <w:lang w:eastAsia="es-PE"/>
            </w:rPr>
          </w:rPrChange>
        </w:rPr>
        <w:t xml:space="preserve">archivo_clase(num_clase, tipo)) </w:t>
      </w:r>
      <w:r w:rsidRPr="00FD6FF2">
        <w:rPr>
          <w:rFonts w:ascii="Courier New" w:eastAsia="Times New Roman" w:hAnsi="Courier New" w:cs="Courier New"/>
          <w:b/>
          <w:bCs/>
          <w:color w:val="008000"/>
          <w:sz w:val="21"/>
          <w:szCs w:val="21"/>
          <w:lang w:val="en-US" w:eastAsia="es-PE"/>
          <w:rPrChange w:id="6365"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6366" w:author="Edwin Villanueva Talavera" w:date="2019-06-02T11:17:00Z">
            <w:rPr>
              <w:rFonts w:ascii="Courier New" w:eastAsia="Times New Roman" w:hAnsi="Courier New" w:cs="Courier New"/>
              <w:color w:val="333333"/>
              <w:sz w:val="21"/>
              <w:szCs w:val="21"/>
              <w:lang w:eastAsia="es-PE"/>
            </w:rPr>
          </w:rPrChange>
        </w:rPr>
        <w:t xml:space="preserve"> infile:</w:t>
      </w:r>
    </w:p>
    <w:p w14:paraId="03EE89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6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370" w:author="Edwin Villanueva Talavera" w:date="2019-06-02T11:17:00Z">
            <w:rPr>
              <w:rFonts w:ascii="Courier New" w:eastAsia="Times New Roman" w:hAnsi="Courier New" w:cs="Courier New"/>
              <w:color w:val="333333"/>
              <w:sz w:val="21"/>
              <w:szCs w:val="21"/>
              <w:lang w:eastAsia="es-PE"/>
            </w:rPr>
          </w:rPrChange>
        </w:rPr>
        <w:t xml:space="preserve"> inline </w:t>
      </w:r>
      <w:r w:rsidRPr="00FD6FF2">
        <w:rPr>
          <w:rFonts w:ascii="Courier New" w:eastAsia="Times New Roman" w:hAnsi="Courier New" w:cs="Courier New"/>
          <w:b/>
          <w:bCs/>
          <w:color w:val="AA22FF"/>
          <w:sz w:val="21"/>
          <w:szCs w:val="21"/>
          <w:lang w:val="en-US" w:eastAsia="es-PE"/>
          <w:rPrChange w:id="637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372" w:author="Edwin Villanueva Talavera" w:date="2019-06-02T11:17:00Z">
            <w:rPr>
              <w:rFonts w:ascii="Courier New" w:eastAsia="Times New Roman" w:hAnsi="Courier New" w:cs="Courier New"/>
              <w:color w:val="333333"/>
              <w:sz w:val="21"/>
              <w:szCs w:val="21"/>
              <w:lang w:eastAsia="es-PE"/>
            </w:rPr>
          </w:rPrChange>
        </w:rPr>
        <w:t xml:space="preserve"> infile:</w:t>
      </w:r>
    </w:p>
    <w:p w14:paraId="711239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74" w:author="Edwin Villanueva Talavera" w:date="2019-06-02T11:17:00Z">
            <w:rPr>
              <w:rFonts w:ascii="Courier New" w:eastAsia="Times New Roman" w:hAnsi="Courier New" w:cs="Courier New"/>
              <w:color w:val="333333"/>
              <w:sz w:val="21"/>
              <w:szCs w:val="21"/>
              <w:lang w:eastAsia="es-PE"/>
            </w:rPr>
          </w:rPrChange>
        </w:rPr>
        <w:t xml:space="preserve">                        outfile</w:t>
      </w:r>
      <w:r w:rsidRPr="00FD6FF2">
        <w:rPr>
          <w:rFonts w:ascii="Courier New" w:eastAsia="Times New Roman" w:hAnsi="Courier New" w:cs="Courier New"/>
          <w:color w:val="666666"/>
          <w:sz w:val="21"/>
          <w:szCs w:val="21"/>
          <w:lang w:val="en-US" w:eastAsia="es-PE"/>
          <w:rPrChange w:id="63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76" w:author="Edwin Villanueva Talavera" w:date="2019-06-02T11:17:00Z">
            <w:rPr>
              <w:rFonts w:ascii="Courier New" w:eastAsia="Times New Roman" w:hAnsi="Courier New" w:cs="Courier New"/>
              <w:color w:val="333333"/>
              <w:sz w:val="21"/>
              <w:szCs w:val="21"/>
              <w:lang w:eastAsia="es-PE"/>
            </w:rPr>
          </w:rPrChange>
        </w:rPr>
        <w:t>write(inline)</w:t>
      </w:r>
    </w:p>
    <w:p w14:paraId="632B30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78" w:author="Edwin Villanueva Talavera" w:date="2019-06-02T11:17:00Z">
            <w:rPr>
              <w:rFonts w:ascii="Courier New" w:eastAsia="Times New Roman" w:hAnsi="Courier New" w:cs="Courier New"/>
              <w:color w:val="333333"/>
              <w:sz w:val="21"/>
              <w:szCs w:val="21"/>
              <w:lang w:eastAsia="es-PE"/>
            </w:rPr>
          </w:rPrChange>
        </w:rPr>
        <w:t xml:space="preserve">                    </w:t>
      </w:r>
    </w:p>
    <w:p w14:paraId="0AE8008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8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3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383" w:author="Edwin Villanueva Talavera" w:date="2019-06-02T11:17:00Z">
            <w:rPr>
              <w:rFonts w:ascii="Courier New" w:eastAsia="Times New Roman" w:hAnsi="Courier New" w:cs="Courier New"/>
              <w:color w:val="0000FF"/>
              <w:sz w:val="21"/>
              <w:szCs w:val="21"/>
              <w:lang w:eastAsia="es-PE"/>
            </w:rPr>
          </w:rPrChange>
        </w:rPr>
        <w:t>armar_folds</w:t>
      </w:r>
      <w:r w:rsidRPr="00FD6FF2">
        <w:rPr>
          <w:rFonts w:ascii="Courier New" w:eastAsia="Times New Roman" w:hAnsi="Courier New" w:cs="Courier New"/>
          <w:color w:val="333333"/>
          <w:sz w:val="21"/>
          <w:szCs w:val="21"/>
          <w:lang w:val="en-US" w:eastAsia="es-PE"/>
          <w:rPrChange w:id="638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3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386" w:author="Edwin Villanueva Talavera" w:date="2019-06-02T11:17:00Z">
            <w:rPr>
              <w:rFonts w:ascii="Courier New" w:eastAsia="Times New Roman" w:hAnsi="Courier New" w:cs="Courier New"/>
              <w:color w:val="333333"/>
              <w:sz w:val="21"/>
              <w:szCs w:val="21"/>
              <w:lang w:eastAsia="es-PE"/>
            </w:rPr>
          </w:rPrChange>
        </w:rPr>
        <w:t>):</w:t>
      </w:r>
    </w:p>
    <w:p w14:paraId="016890F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389"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39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3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9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3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9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3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3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397" w:author="Edwin Villanueva Talavera" w:date="2019-06-02T11:17:00Z">
            <w:rPr>
              <w:rFonts w:ascii="Courier New" w:eastAsia="Times New Roman" w:hAnsi="Courier New" w:cs="Courier New"/>
              <w:color w:val="333333"/>
              <w:sz w:val="21"/>
              <w:szCs w:val="21"/>
              <w:lang w:eastAsia="es-PE"/>
            </w:rPr>
          </w:rPrChange>
        </w:rPr>
        <w:t>carpeta_fold()):</w:t>
      </w:r>
    </w:p>
    <w:p w14:paraId="238CF7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3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399"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64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01"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64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04" w:author="Edwin Villanueva Talavera" w:date="2019-06-02T11:17:00Z">
            <w:rPr>
              <w:rFonts w:ascii="Courier New" w:eastAsia="Times New Roman" w:hAnsi="Courier New" w:cs="Courier New"/>
              <w:color w:val="333333"/>
              <w:sz w:val="21"/>
              <w:szCs w:val="21"/>
              <w:lang w:eastAsia="es-PE"/>
            </w:rPr>
          </w:rPrChange>
        </w:rPr>
        <w:t>carpeta_fold())</w:t>
      </w:r>
    </w:p>
    <w:p w14:paraId="720062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405"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
    <w:p w14:paraId="13DD8A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51504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06"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40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4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409"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41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4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2"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4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4"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4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17" w:author="Edwin Villanueva Talavera" w:date="2019-06-02T11:17:00Z">
            <w:rPr>
              <w:rFonts w:ascii="Courier New" w:eastAsia="Times New Roman" w:hAnsi="Courier New" w:cs="Courier New"/>
              <w:color w:val="333333"/>
              <w:sz w:val="21"/>
              <w:szCs w:val="21"/>
              <w:lang w:eastAsia="es-PE"/>
            </w:rPr>
          </w:rPrChange>
        </w:rPr>
        <w:t>carpeta_fold_clase(llave)):</w:t>
      </w:r>
    </w:p>
    <w:p w14:paraId="0260D2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41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576598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1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42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4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422"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42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4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25"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4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27"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642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30"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4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33"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434" w:author="Edwin Villanueva Talavera" w:date="2019-06-02T11:17:00Z">
            <w:rPr>
              <w:rFonts w:ascii="Courier New" w:eastAsia="Times New Roman" w:hAnsi="Courier New" w:cs="Courier New"/>
              <w:color w:val="333333"/>
              <w:sz w:val="21"/>
              <w:szCs w:val="21"/>
              <w:lang w:eastAsia="es-PE"/>
            </w:rPr>
          </w:rPrChange>
        </w:rPr>
        <w:t>):</w:t>
      </w:r>
    </w:p>
    <w:p w14:paraId="6F8FB7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36"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4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38"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64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41"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4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44"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445" w:author="Edwin Villanueva Talavera" w:date="2019-06-02T11:17:00Z">
            <w:rPr>
              <w:rFonts w:ascii="Courier New" w:eastAsia="Times New Roman" w:hAnsi="Courier New" w:cs="Courier New"/>
              <w:color w:val="333333"/>
              <w:sz w:val="21"/>
              <w:szCs w:val="21"/>
              <w:lang w:eastAsia="es-PE"/>
            </w:rPr>
          </w:rPrChange>
        </w:rPr>
        <w:t>)</w:t>
      </w:r>
    </w:p>
    <w:p w14:paraId="778B4C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46" w:author="Edwin Villanueva Talavera" w:date="2019-06-02T11:17:00Z">
            <w:rPr>
              <w:rFonts w:ascii="Courier New" w:eastAsia="Times New Roman" w:hAnsi="Courier New" w:cs="Courier New"/>
              <w:color w:val="333333"/>
              <w:sz w:val="21"/>
              <w:szCs w:val="21"/>
              <w:lang w:eastAsia="es-PE"/>
            </w:rPr>
          </w:rPrChange>
        </w:rPr>
      </w:pPr>
    </w:p>
    <w:p w14:paraId="360D3A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48"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4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52"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4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5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56" w:author="Edwin Villanueva Talavera" w:date="2019-06-02T11:17:00Z">
            <w:rPr>
              <w:rFonts w:ascii="Courier New" w:eastAsia="Times New Roman" w:hAnsi="Courier New" w:cs="Courier New"/>
              <w:color w:val="333333"/>
              <w:sz w:val="21"/>
              <w:szCs w:val="21"/>
              <w:lang w:eastAsia="es-PE"/>
            </w:rPr>
          </w:rPrChange>
        </w:rPr>
        <w:t>verbose)(delayed(wrapper_armar_fold_final)(</w:t>
      </w:r>
      <w:r w:rsidRPr="00FD6FF2">
        <w:rPr>
          <w:rFonts w:ascii="Courier New" w:eastAsia="Times New Roman" w:hAnsi="Courier New" w:cs="Courier New"/>
          <w:color w:val="008000"/>
          <w:sz w:val="21"/>
          <w:szCs w:val="21"/>
          <w:lang w:val="en-US" w:eastAsia="es-PE"/>
          <w:rPrChange w:id="64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458"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008000"/>
          <w:sz w:val="21"/>
          <w:szCs w:val="21"/>
          <w:lang w:val="en-US" w:eastAsia="es-PE"/>
          <w:rPrChange w:id="645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460"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46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4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63"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64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65"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4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467"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468" w:author="Edwin Villanueva Talavera" w:date="2019-06-02T11:17:00Z">
            <w:rPr>
              <w:rFonts w:ascii="Courier New" w:eastAsia="Times New Roman" w:hAnsi="Courier New" w:cs="Courier New"/>
              <w:color w:val="333333"/>
              <w:sz w:val="21"/>
              <w:szCs w:val="21"/>
              <w:lang w:eastAsia="es-PE"/>
            </w:rPr>
          </w:rPrChange>
        </w:rPr>
        <w:t>])</w:t>
      </w:r>
    </w:p>
    <w:p w14:paraId="348429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70"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4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74"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4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4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78" w:author="Edwin Villanueva Talavera" w:date="2019-06-02T11:17:00Z">
            <w:rPr>
              <w:rFonts w:ascii="Courier New" w:eastAsia="Times New Roman" w:hAnsi="Courier New" w:cs="Courier New"/>
              <w:color w:val="333333"/>
              <w:sz w:val="21"/>
              <w:szCs w:val="21"/>
              <w:lang w:eastAsia="es-PE"/>
            </w:rPr>
          </w:rPrChange>
        </w:rPr>
        <w:t>verbose)(delayed(wrapper_armar_fold_clase)(</w:t>
      </w:r>
      <w:r w:rsidRPr="00FD6FF2">
        <w:rPr>
          <w:rFonts w:ascii="Courier New" w:eastAsia="Times New Roman" w:hAnsi="Courier New" w:cs="Courier New"/>
          <w:color w:val="008000"/>
          <w:sz w:val="21"/>
          <w:szCs w:val="21"/>
          <w:lang w:val="en-US" w:eastAsia="es-PE"/>
          <w:rPrChange w:id="64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480"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481"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482"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483"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48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4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4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487" w:author="Edwin Villanueva Talavera" w:date="2019-06-02T11:17:00Z">
            <w:rPr>
              <w:rFonts w:ascii="Courier New" w:eastAsia="Times New Roman" w:hAnsi="Courier New" w:cs="Courier New"/>
              <w:color w:val="333333"/>
              <w:sz w:val="21"/>
              <w:szCs w:val="21"/>
              <w:lang w:eastAsia="es-PE"/>
            </w:rPr>
          </w:rPrChange>
        </w:rPr>
        <w:t>iterador_clases())</w:t>
      </w:r>
    </w:p>
    <w:p w14:paraId="4D480D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89" w:author="Edwin Villanueva Talavera" w:date="2019-06-02T11:17:00Z">
            <w:rPr>
              <w:rFonts w:ascii="Courier New" w:eastAsia="Times New Roman" w:hAnsi="Courier New" w:cs="Courier New"/>
              <w:color w:val="333333"/>
              <w:sz w:val="21"/>
              <w:szCs w:val="21"/>
              <w:lang w:eastAsia="es-PE"/>
            </w:rPr>
          </w:rPrChange>
        </w:rPr>
        <w:t xml:space="preserve">        </w:t>
      </w:r>
    </w:p>
    <w:p w14:paraId="603CF8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49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4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494" w:author="Edwin Villanueva Talavera" w:date="2019-06-02T11:17:00Z">
            <w:rPr>
              <w:rFonts w:ascii="Courier New" w:eastAsia="Times New Roman" w:hAnsi="Courier New" w:cs="Courier New"/>
              <w:color w:val="0000FF"/>
              <w:sz w:val="21"/>
              <w:szCs w:val="21"/>
              <w:lang w:eastAsia="es-PE"/>
            </w:rPr>
          </w:rPrChange>
        </w:rPr>
        <w:t>carpeta_fold_cpat</w:t>
      </w:r>
      <w:r w:rsidRPr="00FD6FF2">
        <w:rPr>
          <w:rFonts w:ascii="Courier New" w:eastAsia="Times New Roman" w:hAnsi="Courier New" w:cs="Courier New"/>
          <w:color w:val="333333"/>
          <w:sz w:val="21"/>
          <w:szCs w:val="21"/>
          <w:lang w:val="en-US" w:eastAsia="es-PE"/>
          <w:rPrChange w:id="649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49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497" w:author="Edwin Villanueva Talavera" w:date="2019-06-02T11:17:00Z">
            <w:rPr>
              <w:rFonts w:ascii="Courier New" w:eastAsia="Times New Roman" w:hAnsi="Courier New" w:cs="Courier New"/>
              <w:color w:val="333333"/>
              <w:sz w:val="21"/>
              <w:szCs w:val="21"/>
              <w:lang w:eastAsia="es-PE"/>
            </w:rPr>
          </w:rPrChange>
        </w:rPr>
        <w:t>, llave):</w:t>
      </w:r>
    </w:p>
    <w:p w14:paraId="1E2364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4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4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0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5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0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04"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65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07" w:author="Edwin Villanueva Talavera" w:date="2019-06-02T11:17:00Z">
            <w:rPr>
              <w:rFonts w:ascii="Courier New" w:eastAsia="Times New Roman" w:hAnsi="Courier New" w:cs="Courier New"/>
              <w:color w:val="BA2121"/>
              <w:sz w:val="21"/>
              <w:szCs w:val="21"/>
              <w:lang w:eastAsia="es-PE"/>
            </w:rPr>
          </w:rPrChange>
        </w:rPr>
        <w:t>"/cpat"</w:t>
      </w:r>
    </w:p>
    <w:p w14:paraId="4EDD75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08" w:author="Edwin Villanueva Talavera" w:date="2019-06-02T11:17:00Z">
            <w:rPr>
              <w:rFonts w:ascii="Courier New" w:eastAsia="Times New Roman" w:hAnsi="Courier New" w:cs="Courier New"/>
              <w:color w:val="333333"/>
              <w:sz w:val="21"/>
              <w:szCs w:val="21"/>
              <w:lang w:eastAsia="es-PE"/>
            </w:rPr>
          </w:rPrChange>
        </w:rPr>
      </w:pPr>
    </w:p>
    <w:p w14:paraId="20E0DA0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1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5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513" w:author="Edwin Villanueva Talavera" w:date="2019-06-02T11:17:00Z">
            <w:rPr>
              <w:rFonts w:ascii="Courier New" w:eastAsia="Times New Roman" w:hAnsi="Courier New" w:cs="Courier New"/>
              <w:color w:val="0000FF"/>
              <w:sz w:val="21"/>
              <w:szCs w:val="21"/>
              <w:lang w:eastAsia="es-PE"/>
            </w:rPr>
          </w:rPrChange>
        </w:rPr>
        <w:t>generar_cpat_fold</w:t>
      </w:r>
      <w:r w:rsidRPr="00FD6FF2">
        <w:rPr>
          <w:rFonts w:ascii="Courier New" w:eastAsia="Times New Roman" w:hAnsi="Courier New" w:cs="Courier New"/>
          <w:color w:val="333333"/>
          <w:sz w:val="21"/>
          <w:szCs w:val="21"/>
          <w:lang w:val="en-US" w:eastAsia="es-PE"/>
          <w:rPrChange w:id="651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516" w:author="Edwin Villanueva Talavera" w:date="2019-06-02T11:17:00Z">
            <w:rPr>
              <w:rFonts w:ascii="Courier New" w:eastAsia="Times New Roman" w:hAnsi="Courier New" w:cs="Courier New"/>
              <w:color w:val="333333"/>
              <w:sz w:val="21"/>
              <w:szCs w:val="21"/>
              <w:lang w:eastAsia="es-PE"/>
            </w:rPr>
          </w:rPrChange>
        </w:rPr>
        <w:t>, num_clase):</w:t>
      </w:r>
    </w:p>
    <w:p w14:paraId="6D1A0C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517"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1B5E53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C6AB9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3CB1FA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1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519" w:author="Edwin Villanueva Talavera" w:date="2019-06-02T11:17:00Z">
            <w:rPr>
              <w:rFonts w:ascii="Courier New" w:eastAsia="Times New Roman" w:hAnsi="Courier New" w:cs="Courier New"/>
              <w:color w:val="333333"/>
              <w:sz w:val="21"/>
              <w:szCs w:val="21"/>
              <w:lang w:eastAsia="es-PE"/>
            </w:rPr>
          </w:rPrChange>
        </w:rPr>
        <w:t xml:space="preserve">archivo_CDS </w:t>
      </w:r>
      <w:r w:rsidRPr="00FD6FF2">
        <w:rPr>
          <w:rFonts w:ascii="Courier New" w:eastAsia="Times New Roman" w:hAnsi="Courier New" w:cs="Courier New"/>
          <w:color w:val="666666"/>
          <w:sz w:val="21"/>
          <w:szCs w:val="21"/>
          <w:lang w:val="en-US" w:eastAsia="es-PE"/>
          <w:rPrChange w:id="65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24"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525"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5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27"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528" w:author="Edwin Villanueva Talavera" w:date="2019-06-02T11:17:00Z">
            <w:rPr>
              <w:rFonts w:ascii="Courier New" w:eastAsia="Times New Roman" w:hAnsi="Courier New" w:cs="Courier New"/>
              <w:color w:val="333333"/>
              <w:sz w:val="21"/>
              <w:szCs w:val="21"/>
              <w:lang w:eastAsia="es-PE"/>
            </w:rPr>
          </w:rPrChange>
        </w:rPr>
        <w:t>)</w:t>
      </w:r>
    </w:p>
    <w:p w14:paraId="12D58C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2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30"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65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35" w:author="Edwin Villanueva Talavera" w:date="2019-06-02T11:17:00Z">
            <w:rPr>
              <w:rFonts w:ascii="Courier New" w:eastAsia="Times New Roman" w:hAnsi="Courier New" w:cs="Courier New"/>
              <w:color w:val="333333"/>
              <w:sz w:val="21"/>
              <w:szCs w:val="21"/>
              <w:lang w:eastAsia="es-PE"/>
            </w:rPr>
          </w:rPrChange>
        </w:rPr>
        <w:t>carpeta_fold_cpat(llave)</w:t>
      </w:r>
    </w:p>
    <w:p w14:paraId="258AFCE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3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5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540"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54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43"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5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45" w:author="Edwin Villanueva Talavera" w:date="2019-06-02T11:17:00Z">
            <w:rPr>
              <w:rFonts w:ascii="Courier New" w:eastAsia="Times New Roman" w:hAnsi="Courier New" w:cs="Courier New"/>
              <w:color w:val="333333"/>
              <w:sz w:val="21"/>
              <w:szCs w:val="21"/>
              <w:lang w:eastAsia="es-PE"/>
            </w:rPr>
          </w:rPrChange>
        </w:rPr>
        <w:t>isdir(carpeta_cpat):</w:t>
      </w:r>
    </w:p>
    <w:p w14:paraId="6015810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4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49" w:author="Edwin Villanueva Talavera" w:date="2019-06-02T11:17:00Z">
            <w:rPr>
              <w:rFonts w:ascii="Courier New" w:eastAsia="Times New Roman" w:hAnsi="Courier New" w:cs="Courier New"/>
              <w:color w:val="333333"/>
              <w:sz w:val="21"/>
              <w:szCs w:val="21"/>
              <w:lang w:eastAsia="es-PE"/>
            </w:rPr>
          </w:rPrChange>
        </w:rPr>
        <w:t>mkdir(carpeta_cpat)</w:t>
      </w:r>
    </w:p>
    <w:p w14:paraId="340422E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51"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5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53" w:author="Edwin Villanueva Talavera" w:date="2019-06-02T11:17:00Z">
            <w:rPr>
              <w:rFonts w:ascii="Courier New" w:eastAsia="Times New Roman" w:hAnsi="Courier New" w:cs="Courier New"/>
              <w:color w:val="333333"/>
              <w:sz w:val="21"/>
              <w:szCs w:val="21"/>
              <w:lang w:eastAsia="es-PE"/>
            </w:rPr>
          </w:rPrChange>
        </w:rPr>
        <w:t>generar_modelo_CPAT(archivo_lncRNA, archivo_PCT, archivo_CDS, carpeta_cpat)</w:t>
      </w:r>
    </w:p>
    <w:p w14:paraId="1DBC53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54" w:author="Edwin Villanueva Talavera" w:date="2019-06-02T11:17:00Z">
            <w:rPr>
              <w:rFonts w:ascii="Courier New" w:eastAsia="Times New Roman" w:hAnsi="Courier New" w:cs="Courier New"/>
              <w:color w:val="333333"/>
              <w:sz w:val="21"/>
              <w:szCs w:val="21"/>
              <w:lang w:eastAsia="es-PE"/>
            </w:rPr>
          </w:rPrChange>
        </w:rPr>
      </w:pPr>
    </w:p>
    <w:p w14:paraId="5CD7B1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5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5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559" w:author="Edwin Villanueva Talavera" w:date="2019-06-02T11:17:00Z">
            <w:rPr>
              <w:rFonts w:ascii="Courier New" w:eastAsia="Times New Roman" w:hAnsi="Courier New" w:cs="Courier New"/>
              <w:color w:val="0000FF"/>
              <w:sz w:val="21"/>
              <w:szCs w:val="21"/>
              <w:lang w:eastAsia="es-PE"/>
            </w:rPr>
          </w:rPrChange>
        </w:rPr>
        <w:t>generar_cpat_final</w:t>
      </w:r>
      <w:r w:rsidRPr="00FD6FF2">
        <w:rPr>
          <w:rFonts w:ascii="Courier New" w:eastAsia="Times New Roman" w:hAnsi="Courier New" w:cs="Courier New"/>
          <w:color w:val="333333"/>
          <w:sz w:val="21"/>
          <w:szCs w:val="21"/>
          <w:lang w:val="en-US" w:eastAsia="es-PE"/>
          <w:rPrChange w:id="65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56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562" w:author="Edwin Villanueva Talavera" w:date="2019-06-02T11:17:00Z">
            <w:rPr>
              <w:rFonts w:ascii="Courier New" w:eastAsia="Times New Roman" w:hAnsi="Courier New" w:cs="Courier New"/>
              <w:color w:val="333333"/>
              <w:sz w:val="21"/>
              <w:szCs w:val="21"/>
              <w:lang w:eastAsia="es-PE"/>
            </w:rPr>
          </w:rPrChange>
        </w:rPr>
        <w:t>):</w:t>
      </w:r>
    </w:p>
    <w:p w14:paraId="59BE0F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56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6B53E3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3F08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6933C1D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6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565" w:author="Edwin Villanueva Talavera" w:date="2019-06-02T11:17:00Z">
            <w:rPr>
              <w:rFonts w:ascii="Courier New" w:eastAsia="Times New Roman" w:hAnsi="Courier New" w:cs="Courier New"/>
              <w:color w:val="333333"/>
              <w:sz w:val="21"/>
              <w:szCs w:val="21"/>
              <w:lang w:eastAsia="es-PE"/>
            </w:rPr>
          </w:rPrChange>
        </w:rPr>
        <w:t xml:space="preserve">archivo_CDS </w:t>
      </w:r>
      <w:r w:rsidRPr="00FD6FF2">
        <w:rPr>
          <w:rFonts w:ascii="Courier New" w:eastAsia="Times New Roman" w:hAnsi="Courier New" w:cs="Courier New"/>
          <w:color w:val="666666"/>
          <w:sz w:val="21"/>
          <w:szCs w:val="21"/>
          <w:lang w:val="en-US" w:eastAsia="es-PE"/>
          <w:rPrChange w:id="65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70"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571"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5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573"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574" w:author="Edwin Villanueva Talavera" w:date="2019-06-02T11:17:00Z">
            <w:rPr>
              <w:rFonts w:ascii="Courier New" w:eastAsia="Times New Roman" w:hAnsi="Courier New" w:cs="Courier New"/>
              <w:color w:val="333333"/>
              <w:sz w:val="21"/>
              <w:szCs w:val="21"/>
              <w:lang w:eastAsia="es-PE"/>
            </w:rPr>
          </w:rPrChange>
        </w:rPr>
        <w:t>)</w:t>
      </w:r>
    </w:p>
    <w:p w14:paraId="019F8F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76"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65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57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5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81" w:author="Edwin Villanueva Talavera" w:date="2019-06-02T11:17:00Z">
            <w:rPr>
              <w:rFonts w:ascii="Courier New" w:eastAsia="Times New Roman" w:hAnsi="Courier New" w:cs="Courier New"/>
              <w:color w:val="333333"/>
              <w:sz w:val="21"/>
              <w:szCs w:val="21"/>
              <w:lang w:eastAsia="es-PE"/>
            </w:rPr>
          </w:rPrChange>
        </w:rPr>
        <w:t>carpeta_fold_cpat(llave)</w:t>
      </w:r>
    </w:p>
    <w:p w14:paraId="61483F2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58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65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6586"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658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89"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65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91" w:author="Edwin Villanueva Talavera" w:date="2019-06-02T11:17:00Z">
            <w:rPr>
              <w:rFonts w:ascii="Courier New" w:eastAsia="Times New Roman" w:hAnsi="Courier New" w:cs="Courier New"/>
              <w:color w:val="333333"/>
              <w:sz w:val="21"/>
              <w:szCs w:val="21"/>
              <w:lang w:eastAsia="es-PE"/>
            </w:rPr>
          </w:rPrChange>
        </w:rPr>
        <w:t>isdir(carpeta_cpat):</w:t>
      </w:r>
    </w:p>
    <w:p w14:paraId="2BAC9D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9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5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95" w:author="Edwin Villanueva Talavera" w:date="2019-06-02T11:17:00Z">
            <w:rPr>
              <w:rFonts w:ascii="Courier New" w:eastAsia="Times New Roman" w:hAnsi="Courier New" w:cs="Courier New"/>
              <w:color w:val="333333"/>
              <w:sz w:val="21"/>
              <w:szCs w:val="21"/>
              <w:lang w:eastAsia="es-PE"/>
            </w:rPr>
          </w:rPrChange>
        </w:rPr>
        <w:t>mkdir(carpeta_cpat)</w:t>
      </w:r>
    </w:p>
    <w:p w14:paraId="1831A1B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5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597"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5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599" w:author="Edwin Villanueva Talavera" w:date="2019-06-02T11:17:00Z">
            <w:rPr>
              <w:rFonts w:ascii="Courier New" w:eastAsia="Times New Roman" w:hAnsi="Courier New" w:cs="Courier New"/>
              <w:color w:val="333333"/>
              <w:sz w:val="21"/>
              <w:szCs w:val="21"/>
              <w:lang w:eastAsia="es-PE"/>
            </w:rPr>
          </w:rPrChange>
        </w:rPr>
        <w:t>generar_modelo_CPAT(archivo_lncRNA, archivo_PCT, archivo_CDS, carpeta_cpat)</w:t>
      </w:r>
    </w:p>
    <w:p w14:paraId="431505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00" w:author="Edwin Villanueva Talavera" w:date="2019-06-02T11:17:00Z">
            <w:rPr>
              <w:rFonts w:ascii="Courier New" w:eastAsia="Times New Roman" w:hAnsi="Courier New" w:cs="Courier New"/>
              <w:color w:val="333333"/>
              <w:sz w:val="21"/>
              <w:szCs w:val="21"/>
              <w:lang w:eastAsia="es-PE"/>
            </w:rPr>
          </w:rPrChange>
        </w:rPr>
      </w:pPr>
    </w:p>
    <w:p w14:paraId="18737A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60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6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605" w:author="Edwin Villanueva Talavera" w:date="2019-06-02T11:17:00Z">
            <w:rPr>
              <w:rFonts w:ascii="Courier New" w:eastAsia="Times New Roman" w:hAnsi="Courier New" w:cs="Courier New"/>
              <w:color w:val="0000FF"/>
              <w:sz w:val="21"/>
              <w:szCs w:val="21"/>
              <w:lang w:eastAsia="es-PE"/>
            </w:rPr>
          </w:rPrChange>
        </w:rPr>
        <w:t>limpieza_archivos_CDS</w:t>
      </w:r>
      <w:r w:rsidRPr="00FD6FF2">
        <w:rPr>
          <w:rFonts w:ascii="Courier New" w:eastAsia="Times New Roman" w:hAnsi="Courier New" w:cs="Courier New"/>
          <w:color w:val="333333"/>
          <w:sz w:val="21"/>
          <w:szCs w:val="21"/>
          <w:lang w:val="en-US" w:eastAsia="es-PE"/>
          <w:rPrChange w:id="66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6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08" w:author="Edwin Villanueva Talavera" w:date="2019-06-02T11:17:00Z">
            <w:rPr>
              <w:rFonts w:ascii="Courier New" w:eastAsia="Times New Roman" w:hAnsi="Courier New" w:cs="Courier New"/>
              <w:color w:val="333333"/>
              <w:sz w:val="21"/>
              <w:szCs w:val="21"/>
              <w:lang w:eastAsia="es-PE"/>
            </w:rPr>
          </w:rPrChange>
        </w:rPr>
        <w:t>, num_clase):</w:t>
      </w:r>
    </w:p>
    <w:p w14:paraId="2136A3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609"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4834F9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1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611"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6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13" w:author="Edwin Villanueva Talavera" w:date="2019-06-02T11:17:00Z">
            <w:rPr>
              <w:rFonts w:ascii="Courier New" w:eastAsia="Times New Roman" w:hAnsi="Courier New" w:cs="Courier New"/>
              <w:color w:val="333333"/>
              <w:sz w:val="21"/>
              <w:szCs w:val="21"/>
              <w:lang w:eastAsia="es-PE"/>
            </w:rPr>
          </w:rPrChange>
        </w:rPr>
        <w:t>remove(</w:t>
      </w:r>
      <w:r w:rsidRPr="00FD6FF2">
        <w:rPr>
          <w:rFonts w:ascii="Courier New" w:eastAsia="Times New Roman" w:hAnsi="Courier New" w:cs="Courier New"/>
          <w:color w:val="008000"/>
          <w:sz w:val="21"/>
          <w:szCs w:val="21"/>
          <w:lang w:val="en-US" w:eastAsia="es-PE"/>
          <w:rPrChange w:id="66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16"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617"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6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19" w:author="Edwin Villanueva Talavera" w:date="2019-06-02T11:17:00Z">
            <w:rPr>
              <w:rFonts w:ascii="Courier New" w:eastAsia="Times New Roman" w:hAnsi="Courier New" w:cs="Courier New"/>
              <w:color w:val="BA2121"/>
              <w:sz w:val="21"/>
              <w:szCs w:val="21"/>
              <w:lang w:eastAsia="es-PE"/>
            </w:rPr>
          </w:rPrChange>
        </w:rPr>
        <w:t>"CDS"</w:t>
      </w:r>
      <w:r w:rsidRPr="00FD6FF2">
        <w:rPr>
          <w:rFonts w:ascii="Courier New" w:eastAsia="Times New Roman" w:hAnsi="Courier New" w:cs="Courier New"/>
          <w:color w:val="333333"/>
          <w:sz w:val="21"/>
          <w:szCs w:val="21"/>
          <w:lang w:val="en-US" w:eastAsia="es-PE"/>
          <w:rPrChange w:id="6620" w:author="Edwin Villanueva Talavera" w:date="2019-06-02T11:17:00Z">
            <w:rPr>
              <w:rFonts w:ascii="Courier New" w:eastAsia="Times New Roman" w:hAnsi="Courier New" w:cs="Courier New"/>
              <w:color w:val="333333"/>
              <w:sz w:val="21"/>
              <w:szCs w:val="21"/>
              <w:lang w:eastAsia="es-PE"/>
            </w:rPr>
          </w:rPrChange>
        </w:rPr>
        <w:t>))</w:t>
      </w:r>
    </w:p>
    <w:p w14:paraId="335794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22" w:author="Edwin Villanueva Talavera" w:date="2019-06-02T11:17:00Z">
            <w:rPr>
              <w:rFonts w:ascii="Courier New" w:eastAsia="Times New Roman" w:hAnsi="Courier New" w:cs="Courier New"/>
              <w:color w:val="333333"/>
              <w:sz w:val="21"/>
              <w:szCs w:val="21"/>
              <w:lang w:eastAsia="es-PE"/>
            </w:rPr>
          </w:rPrChange>
        </w:rPr>
        <w:t xml:space="preserve">        </w:t>
      </w:r>
    </w:p>
    <w:p w14:paraId="41DAAF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62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6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627" w:author="Edwin Villanueva Talavera" w:date="2019-06-02T11:17:00Z">
            <w:rPr>
              <w:rFonts w:ascii="Courier New" w:eastAsia="Times New Roman" w:hAnsi="Courier New" w:cs="Courier New"/>
              <w:color w:val="0000FF"/>
              <w:sz w:val="21"/>
              <w:szCs w:val="21"/>
              <w:lang w:eastAsia="es-PE"/>
            </w:rPr>
          </w:rPrChange>
        </w:rPr>
        <w:t>generar_cpats_de_folds</w:t>
      </w:r>
      <w:r w:rsidRPr="00FD6FF2">
        <w:rPr>
          <w:rFonts w:ascii="Courier New" w:eastAsia="Times New Roman" w:hAnsi="Courier New" w:cs="Courier New"/>
          <w:color w:val="333333"/>
          <w:sz w:val="21"/>
          <w:szCs w:val="21"/>
          <w:lang w:val="en-US" w:eastAsia="es-PE"/>
          <w:rPrChange w:id="662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62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30" w:author="Edwin Villanueva Talavera" w:date="2019-06-02T11:17:00Z">
            <w:rPr>
              <w:rFonts w:ascii="Courier New" w:eastAsia="Times New Roman" w:hAnsi="Courier New" w:cs="Courier New"/>
              <w:color w:val="333333"/>
              <w:sz w:val="21"/>
              <w:szCs w:val="21"/>
              <w:lang w:eastAsia="es-PE"/>
            </w:rPr>
          </w:rPrChange>
        </w:rPr>
        <w:t>):</w:t>
      </w:r>
    </w:p>
    <w:p w14:paraId="7D86B3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3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35" w:author="Edwin Villanueva Talavera" w:date="2019-06-02T11:17:00Z">
            <w:rPr>
              <w:rFonts w:ascii="Courier New" w:eastAsia="Times New Roman" w:hAnsi="Courier New" w:cs="Courier New"/>
              <w:color w:val="333333"/>
              <w:sz w:val="21"/>
              <w:szCs w:val="21"/>
              <w:lang w:eastAsia="es-PE"/>
            </w:rPr>
          </w:rPrChange>
        </w:rPr>
        <w:t>generar_cpat_final()</w:t>
      </w:r>
    </w:p>
    <w:p w14:paraId="339722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37"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6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41"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6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45" w:author="Edwin Villanueva Talavera" w:date="2019-06-02T11:17:00Z">
            <w:rPr>
              <w:rFonts w:ascii="Courier New" w:eastAsia="Times New Roman" w:hAnsi="Courier New" w:cs="Courier New"/>
              <w:color w:val="333333"/>
              <w:sz w:val="21"/>
              <w:szCs w:val="21"/>
              <w:lang w:eastAsia="es-PE"/>
            </w:rPr>
          </w:rPrChange>
        </w:rPr>
        <w:t>verbose)(delayed(wrapper_generar_cpat_fold)(</w:t>
      </w:r>
      <w:r w:rsidRPr="00FD6FF2">
        <w:rPr>
          <w:rFonts w:ascii="Courier New" w:eastAsia="Times New Roman" w:hAnsi="Courier New" w:cs="Courier New"/>
          <w:color w:val="008000"/>
          <w:sz w:val="21"/>
          <w:szCs w:val="21"/>
          <w:lang w:val="en-US" w:eastAsia="es-PE"/>
          <w:rPrChange w:id="664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47"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64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649"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65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6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54" w:author="Edwin Villanueva Talavera" w:date="2019-06-02T11:17:00Z">
            <w:rPr>
              <w:rFonts w:ascii="Courier New" w:eastAsia="Times New Roman" w:hAnsi="Courier New" w:cs="Courier New"/>
              <w:color w:val="333333"/>
              <w:sz w:val="21"/>
              <w:szCs w:val="21"/>
              <w:lang w:eastAsia="es-PE"/>
            </w:rPr>
          </w:rPrChange>
        </w:rPr>
        <w:t>iterador_clases())</w:t>
      </w:r>
    </w:p>
    <w:p w14:paraId="480B90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59" w:author="Edwin Villanueva Talavera" w:date="2019-06-02T11:17:00Z">
            <w:rPr>
              <w:rFonts w:ascii="Courier New" w:eastAsia="Times New Roman" w:hAnsi="Courier New" w:cs="Courier New"/>
              <w:color w:val="333333"/>
              <w:sz w:val="21"/>
              <w:szCs w:val="21"/>
              <w:lang w:eastAsia="es-PE"/>
            </w:rPr>
          </w:rPrChange>
        </w:rPr>
        <w:t>limpieza_archivos_CDS(</w:t>
      </w:r>
      <w:r w:rsidRPr="00FD6FF2">
        <w:rPr>
          <w:rFonts w:ascii="Courier New" w:eastAsia="Times New Roman" w:hAnsi="Courier New" w:cs="Courier New"/>
          <w:color w:val="666666"/>
          <w:sz w:val="21"/>
          <w:szCs w:val="21"/>
          <w:lang w:val="en-US" w:eastAsia="es-PE"/>
          <w:rPrChange w:id="666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6661" w:author="Edwin Villanueva Talavera" w:date="2019-06-02T11:17:00Z">
            <w:rPr>
              <w:rFonts w:ascii="Courier New" w:eastAsia="Times New Roman" w:hAnsi="Courier New" w:cs="Courier New"/>
              <w:color w:val="333333"/>
              <w:sz w:val="21"/>
              <w:szCs w:val="21"/>
              <w:lang w:eastAsia="es-PE"/>
            </w:rPr>
          </w:rPrChange>
        </w:rPr>
        <w:t>)</w:t>
      </w:r>
    </w:p>
    <w:p w14:paraId="7EA9F4D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63"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6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67"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6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66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71" w:author="Edwin Villanueva Talavera" w:date="2019-06-02T11:17:00Z">
            <w:rPr>
              <w:rFonts w:ascii="Courier New" w:eastAsia="Times New Roman" w:hAnsi="Courier New" w:cs="Courier New"/>
              <w:color w:val="333333"/>
              <w:sz w:val="21"/>
              <w:szCs w:val="21"/>
              <w:lang w:eastAsia="es-PE"/>
            </w:rPr>
          </w:rPrChange>
        </w:rPr>
        <w:t>verbose)(delayed(wrapper_limpieza_archivos_CDS)(</w:t>
      </w:r>
      <w:r w:rsidRPr="00FD6FF2">
        <w:rPr>
          <w:rFonts w:ascii="Courier New" w:eastAsia="Times New Roman" w:hAnsi="Courier New" w:cs="Courier New"/>
          <w:color w:val="008000"/>
          <w:sz w:val="21"/>
          <w:szCs w:val="21"/>
          <w:lang w:val="en-US" w:eastAsia="es-PE"/>
          <w:rPrChange w:id="667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673"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674"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675"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67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6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6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6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80" w:author="Edwin Villanueva Talavera" w:date="2019-06-02T11:17:00Z">
            <w:rPr>
              <w:rFonts w:ascii="Courier New" w:eastAsia="Times New Roman" w:hAnsi="Courier New" w:cs="Courier New"/>
              <w:color w:val="333333"/>
              <w:sz w:val="21"/>
              <w:szCs w:val="21"/>
              <w:lang w:eastAsia="es-PE"/>
            </w:rPr>
          </w:rPrChange>
        </w:rPr>
        <w:t>iterador_clases())</w:t>
      </w:r>
    </w:p>
    <w:p w14:paraId="5923A7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82" w:author="Edwin Villanueva Talavera" w:date="2019-06-02T11:17:00Z">
            <w:rPr>
              <w:rFonts w:ascii="Courier New" w:eastAsia="Times New Roman" w:hAnsi="Courier New" w:cs="Courier New"/>
              <w:color w:val="333333"/>
              <w:sz w:val="21"/>
              <w:szCs w:val="21"/>
              <w:lang w:eastAsia="es-PE"/>
            </w:rPr>
          </w:rPrChange>
        </w:rPr>
        <w:t xml:space="preserve">    </w:t>
      </w:r>
    </w:p>
    <w:p w14:paraId="47E3F5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68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ejecutar_cpat_fold</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0F4C55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7E66F1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E4583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BE015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llave)</w:t>
      </w:r>
    </w:p>
    <w:p w14:paraId="3EAEE1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archivo_lncRNA, carpeta_cpat,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w:t>
      </w:r>
    </w:p>
    <w:p w14:paraId="5619762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8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685"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6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87"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6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89"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690"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6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92"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6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6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6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696"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697" w:author="Edwin Villanueva Talavera" w:date="2019-06-02T11:17:00Z">
            <w:rPr>
              <w:rFonts w:ascii="Courier New" w:eastAsia="Times New Roman" w:hAnsi="Courier New" w:cs="Courier New"/>
              <w:color w:val="333333"/>
              <w:sz w:val="21"/>
              <w:szCs w:val="21"/>
              <w:lang w:eastAsia="es-PE"/>
            </w:rPr>
          </w:rPrChange>
        </w:rPr>
        <w:t>)</w:t>
      </w:r>
    </w:p>
    <w:p w14:paraId="29D57E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6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69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01"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7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03"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04"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06"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7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10"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711" w:author="Edwin Villanueva Talavera" w:date="2019-06-02T11:17:00Z">
            <w:rPr>
              <w:rFonts w:ascii="Courier New" w:eastAsia="Times New Roman" w:hAnsi="Courier New" w:cs="Courier New"/>
              <w:color w:val="333333"/>
              <w:sz w:val="21"/>
              <w:szCs w:val="21"/>
              <w:lang w:eastAsia="es-PE"/>
            </w:rPr>
          </w:rPrChange>
        </w:rPr>
        <w:t>)</w:t>
      </w:r>
    </w:p>
    <w:p w14:paraId="7E6C26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13"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7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15" w:author="Edwin Villanueva Talavera" w:date="2019-06-02T11:17:00Z">
            <w:rPr>
              <w:rFonts w:ascii="Courier New" w:eastAsia="Times New Roman" w:hAnsi="Courier New" w:cs="Courier New"/>
              <w:color w:val="333333"/>
              <w:sz w:val="21"/>
              <w:szCs w:val="21"/>
              <w:lang w:eastAsia="es-PE"/>
            </w:rPr>
          </w:rPrChange>
        </w:rPr>
        <w:t>ejecutar_cpat(archivo_PCT, carpeta_cpat, archivo_PCT</w:t>
      </w:r>
      <w:r w:rsidRPr="00FD6FF2">
        <w:rPr>
          <w:rFonts w:ascii="Courier New" w:eastAsia="Times New Roman" w:hAnsi="Courier New" w:cs="Courier New"/>
          <w:color w:val="666666"/>
          <w:sz w:val="21"/>
          <w:szCs w:val="21"/>
          <w:lang w:val="en-US" w:eastAsia="es-PE"/>
          <w:rPrChange w:id="67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1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1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20"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21" w:author="Edwin Villanueva Talavera" w:date="2019-06-02T11:17:00Z">
            <w:rPr>
              <w:rFonts w:ascii="Courier New" w:eastAsia="Times New Roman" w:hAnsi="Courier New" w:cs="Courier New"/>
              <w:color w:val="333333"/>
              <w:sz w:val="21"/>
              <w:szCs w:val="21"/>
              <w:lang w:eastAsia="es-PE"/>
            </w:rPr>
          </w:rPrChange>
        </w:rPr>
        <w:t>))</w:t>
      </w:r>
    </w:p>
    <w:p w14:paraId="15FC913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2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25"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7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2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2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30"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7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34"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735" w:author="Edwin Villanueva Talavera" w:date="2019-06-02T11:17:00Z">
            <w:rPr>
              <w:rFonts w:ascii="Courier New" w:eastAsia="Times New Roman" w:hAnsi="Courier New" w:cs="Courier New"/>
              <w:color w:val="333333"/>
              <w:sz w:val="21"/>
              <w:szCs w:val="21"/>
              <w:lang w:eastAsia="es-PE"/>
            </w:rPr>
          </w:rPrChange>
        </w:rPr>
        <w:t>)</w:t>
      </w:r>
    </w:p>
    <w:p w14:paraId="155B084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3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39"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7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41"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42"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44"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7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48"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749" w:author="Edwin Villanueva Talavera" w:date="2019-06-02T11:17:00Z">
            <w:rPr>
              <w:rFonts w:ascii="Courier New" w:eastAsia="Times New Roman" w:hAnsi="Courier New" w:cs="Courier New"/>
              <w:color w:val="333333"/>
              <w:sz w:val="21"/>
              <w:szCs w:val="21"/>
              <w:lang w:eastAsia="es-PE"/>
            </w:rPr>
          </w:rPrChange>
        </w:rPr>
        <w:t>)</w:t>
      </w:r>
    </w:p>
    <w:p w14:paraId="605A435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50" w:author="Edwin Villanueva Talavera" w:date="2019-06-02T11:17:00Z">
            <w:rPr>
              <w:rFonts w:ascii="Courier New" w:eastAsia="Times New Roman" w:hAnsi="Courier New" w:cs="Courier New"/>
              <w:color w:val="333333"/>
              <w:sz w:val="21"/>
              <w:szCs w:val="21"/>
              <w:lang w:eastAsia="es-PE"/>
            </w:rPr>
          </w:rPrChange>
        </w:rPr>
      </w:pPr>
    </w:p>
    <w:p w14:paraId="01D66AD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75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75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755" w:author="Edwin Villanueva Talavera" w:date="2019-06-02T11:17:00Z">
            <w:rPr>
              <w:rFonts w:ascii="Courier New" w:eastAsia="Times New Roman" w:hAnsi="Courier New" w:cs="Courier New"/>
              <w:color w:val="0000FF"/>
              <w:sz w:val="21"/>
              <w:szCs w:val="21"/>
              <w:lang w:eastAsia="es-PE"/>
            </w:rPr>
          </w:rPrChange>
        </w:rPr>
        <w:t>ejecutar_cpat_diamond_final</w:t>
      </w:r>
      <w:r w:rsidRPr="00FD6FF2">
        <w:rPr>
          <w:rFonts w:ascii="Courier New" w:eastAsia="Times New Roman" w:hAnsi="Courier New" w:cs="Courier New"/>
          <w:color w:val="333333"/>
          <w:sz w:val="21"/>
          <w:szCs w:val="21"/>
          <w:lang w:val="en-US" w:eastAsia="es-PE"/>
          <w:rPrChange w:id="675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7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758" w:author="Edwin Villanueva Talavera" w:date="2019-06-02T11:17:00Z">
            <w:rPr>
              <w:rFonts w:ascii="Courier New" w:eastAsia="Times New Roman" w:hAnsi="Courier New" w:cs="Courier New"/>
              <w:color w:val="333333"/>
              <w:sz w:val="21"/>
              <w:szCs w:val="21"/>
              <w:lang w:eastAsia="es-PE"/>
            </w:rPr>
          </w:rPrChange>
        </w:rPr>
        <w:t>):</w:t>
      </w:r>
    </w:p>
    <w:p w14:paraId="19CDE5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759"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AEBCF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DE9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64FD4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amond_db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
    <w:p w14:paraId="7F959A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llave)</w:t>
      </w:r>
    </w:p>
    <w:p w14:paraId="29566F6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6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761" w:author="Edwin Villanueva Talavera" w:date="2019-06-02T11:17:00Z">
            <w:rPr>
              <w:rFonts w:ascii="Courier New" w:eastAsia="Times New Roman" w:hAnsi="Courier New" w:cs="Courier New"/>
              <w:color w:val="333333"/>
              <w:sz w:val="21"/>
              <w:szCs w:val="21"/>
              <w:lang w:eastAsia="es-PE"/>
            </w:rPr>
          </w:rPrChange>
        </w:rPr>
        <w:t>util_caracteristicas</w:t>
      </w:r>
      <w:r w:rsidRPr="00FD6FF2">
        <w:rPr>
          <w:rFonts w:ascii="Courier New" w:eastAsia="Times New Roman" w:hAnsi="Courier New" w:cs="Courier New"/>
          <w:color w:val="666666"/>
          <w:sz w:val="21"/>
          <w:szCs w:val="21"/>
          <w:lang w:val="en-US" w:eastAsia="es-PE"/>
          <w:rPrChange w:id="67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63" w:author="Edwin Villanueva Talavera" w:date="2019-06-02T11:17:00Z">
            <w:rPr>
              <w:rFonts w:ascii="Courier New" w:eastAsia="Times New Roman" w:hAnsi="Courier New" w:cs="Courier New"/>
              <w:color w:val="333333"/>
              <w:sz w:val="21"/>
              <w:szCs w:val="21"/>
              <w:lang w:eastAsia="es-PE"/>
            </w:rPr>
          </w:rPrChange>
        </w:rPr>
        <w:t>ejecutar_diamond(archivo_lncRNA, diamond_db, archivo_lncRNA</w:t>
      </w:r>
      <w:r w:rsidRPr="00FD6FF2">
        <w:rPr>
          <w:rFonts w:ascii="Courier New" w:eastAsia="Times New Roman" w:hAnsi="Courier New" w:cs="Courier New"/>
          <w:color w:val="666666"/>
          <w:sz w:val="21"/>
          <w:szCs w:val="21"/>
          <w:lang w:val="en-US" w:eastAsia="es-PE"/>
          <w:rPrChange w:id="67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65"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66"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68"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769" w:author="Edwin Villanueva Talavera" w:date="2019-06-02T11:17:00Z">
            <w:rPr>
              <w:rFonts w:ascii="Courier New" w:eastAsia="Times New Roman" w:hAnsi="Courier New" w:cs="Courier New"/>
              <w:color w:val="333333"/>
              <w:sz w:val="21"/>
              <w:szCs w:val="21"/>
              <w:lang w:eastAsia="es-PE"/>
            </w:rPr>
          </w:rPrChange>
        </w:rPr>
        <w:t>))</w:t>
      </w:r>
    </w:p>
    <w:p w14:paraId="73FCC9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71"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7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73" w:author="Edwin Villanueva Talavera" w:date="2019-06-02T11:17:00Z">
            <w:rPr>
              <w:rFonts w:ascii="Courier New" w:eastAsia="Times New Roman" w:hAnsi="Courier New" w:cs="Courier New"/>
              <w:color w:val="333333"/>
              <w:sz w:val="21"/>
              <w:szCs w:val="21"/>
              <w:lang w:eastAsia="es-PE"/>
            </w:rPr>
          </w:rPrChange>
        </w:rPr>
        <w:t>ejecutar_diamond(archivo_PCT, diamond_db, archivo_PCT</w:t>
      </w:r>
      <w:r w:rsidRPr="00FD6FF2">
        <w:rPr>
          <w:rFonts w:ascii="Courier New" w:eastAsia="Times New Roman" w:hAnsi="Courier New" w:cs="Courier New"/>
          <w:color w:val="666666"/>
          <w:sz w:val="21"/>
          <w:szCs w:val="21"/>
          <w:lang w:val="en-US" w:eastAsia="es-PE"/>
          <w:rPrChange w:id="67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75"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76"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78"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779" w:author="Edwin Villanueva Talavera" w:date="2019-06-02T11:17:00Z">
            <w:rPr>
              <w:rFonts w:ascii="Courier New" w:eastAsia="Times New Roman" w:hAnsi="Courier New" w:cs="Courier New"/>
              <w:color w:val="333333"/>
              <w:sz w:val="21"/>
              <w:szCs w:val="21"/>
              <w:lang w:eastAsia="es-PE"/>
            </w:rPr>
          </w:rPrChange>
        </w:rPr>
        <w:t>))</w:t>
      </w:r>
    </w:p>
    <w:p w14:paraId="43CB93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81"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7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83" w:author="Edwin Villanueva Talavera" w:date="2019-06-02T11:17:00Z">
            <w:rPr>
              <w:rFonts w:ascii="Courier New" w:eastAsia="Times New Roman" w:hAnsi="Courier New" w:cs="Courier New"/>
              <w:color w:val="333333"/>
              <w:sz w:val="21"/>
              <w:szCs w:val="21"/>
              <w:lang w:eastAsia="es-PE"/>
            </w:rPr>
          </w:rPrChange>
        </w:rPr>
        <w:t>ejecutar_cpat(archivo_lncRNA, carpeta_cpat, archivo_lncRNA</w:t>
      </w:r>
      <w:r w:rsidRPr="00FD6FF2">
        <w:rPr>
          <w:rFonts w:ascii="Courier New" w:eastAsia="Times New Roman" w:hAnsi="Courier New" w:cs="Courier New"/>
          <w:color w:val="666666"/>
          <w:sz w:val="21"/>
          <w:szCs w:val="21"/>
          <w:lang w:val="en-US" w:eastAsia="es-PE"/>
          <w:rPrChange w:id="67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85"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86"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88"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89" w:author="Edwin Villanueva Talavera" w:date="2019-06-02T11:17:00Z">
            <w:rPr>
              <w:rFonts w:ascii="Courier New" w:eastAsia="Times New Roman" w:hAnsi="Courier New" w:cs="Courier New"/>
              <w:color w:val="333333"/>
              <w:sz w:val="21"/>
              <w:szCs w:val="21"/>
              <w:lang w:eastAsia="es-PE"/>
            </w:rPr>
          </w:rPrChange>
        </w:rPr>
        <w:t>))</w:t>
      </w:r>
    </w:p>
    <w:p w14:paraId="73E7CC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7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79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7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93"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7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795"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796"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7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798"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7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02"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803" w:author="Edwin Villanueva Talavera" w:date="2019-06-02T11:17:00Z">
            <w:rPr>
              <w:rFonts w:ascii="Courier New" w:eastAsia="Times New Roman" w:hAnsi="Courier New" w:cs="Courier New"/>
              <w:color w:val="333333"/>
              <w:sz w:val="21"/>
              <w:szCs w:val="21"/>
              <w:lang w:eastAsia="es-PE"/>
            </w:rPr>
          </w:rPrChange>
        </w:rPr>
        <w:t>)</w:t>
      </w:r>
    </w:p>
    <w:p w14:paraId="1EA8D31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0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8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7" w:author="Edwin Villanueva Talavera" w:date="2019-06-02T11:17:00Z">
            <w:rPr>
              <w:rFonts w:ascii="Courier New" w:eastAsia="Times New Roman" w:hAnsi="Courier New" w:cs="Courier New"/>
              <w:color w:val="333333"/>
              <w:sz w:val="21"/>
              <w:szCs w:val="21"/>
              <w:lang w:eastAsia="es-PE"/>
            </w:rPr>
          </w:rPrChange>
        </w:rPr>
        <w:t>remove(archivo_lncRNA</w:t>
      </w:r>
      <w:r w:rsidRPr="00FD6FF2">
        <w:rPr>
          <w:rFonts w:ascii="Courier New" w:eastAsia="Times New Roman" w:hAnsi="Courier New" w:cs="Courier New"/>
          <w:color w:val="666666"/>
          <w:sz w:val="21"/>
          <w:szCs w:val="21"/>
          <w:lang w:val="en-US" w:eastAsia="es-PE"/>
          <w:rPrChange w:id="68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09"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10"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12"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16"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817" w:author="Edwin Villanueva Talavera" w:date="2019-06-02T11:17:00Z">
            <w:rPr>
              <w:rFonts w:ascii="Courier New" w:eastAsia="Times New Roman" w:hAnsi="Courier New" w:cs="Courier New"/>
              <w:color w:val="333333"/>
              <w:sz w:val="21"/>
              <w:szCs w:val="21"/>
              <w:lang w:eastAsia="es-PE"/>
            </w:rPr>
          </w:rPrChange>
        </w:rPr>
        <w:t>)</w:t>
      </w:r>
    </w:p>
    <w:p w14:paraId="4DB765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19"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68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21" w:author="Edwin Villanueva Talavera" w:date="2019-06-02T11:17:00Z">
            <w:rPr>
              <w:rFonts w:ascii="Courier New" w:eastAsia="Times New Roman" w:hAnsi="Courier New" w:cs="Courier New"/>
              <w:color w:val="333333"/>
              <w:sz w:val="21"/>
              <w:szCs w:val="21"/>
              <w:lang w:eastAsia="es-PE"/>
            </w:rPr>
          </w:rPrChange>
        </w:rPr>
        <w:t>ejecutar_cpat(archivo_PCT, carpeta_cpat, archivo_PCT</w:t>
      </w:r>
      <w:r w:rsidRPr="00FD6FF2">
        <w:rPr>
          <w:rFonts w:ascii="Courier New" w:eastAsia="Times New Roman" w:hAnsi="Courier New" w:cs="Courier New"/>
          <w:color w:val="666666"/>
          <w:sz w:val="21"/>
          <w:szCs w:val="21"/>
          <w:lang w:val="en-US" w:eastAsia="es-PE"/>
          <w:rPrChange w:id="68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23"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24"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26"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27" w:author="Edwin Villanueva Talavera" w:date="2019-06-02T11:17:00Z">
            <w:rPr>
              <w:rFonts w:ascii="Courier New" w:eastAsia="Times New Roman" w:hAnsi="Courier New" w:cs="Courier New"/>
              <w:color w:val="333333"/>
              <w:sz w:val="21"/>
              <w:szCs w:val="21"/>
              <w:lang w:eastAsia="es-PE"/>
            </w:rPr>
          </w:rPrChange>
        </w:rPr>
        <w:t>))</w:t>
      </w:r>
    </w:p>
    <w:p w14:paraId="0FB951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2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8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31"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8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33"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34"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36"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40"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6841" w:author="Edwin Villanueva Talavera" w:date="2019-06-02T11:17:00Z">
            <w:rPr>
              <w:rFonts w:ascii="Courier New" w:eastAsia="Times New Roman" w:hAnsi="Courier New" w:cs="Courier New"/>
              <w:color w:val="333333"/>
              <w:sz w:val="21"/>
              <w:szCs w:val="21"/>
              <w:lang w:eastAsia="es-PE"/>
            </w:rPr>
          </w:rPrChange>
        </w:rPr>
        <w:t>)</w:t>
      </w:r>
    </w:p>
    <w:p w14:paraId="5381CA8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43"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68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45" w:author="Edwin Villanueva Talavera" w:date="2019-06-02T11:17:00Z">
            <w:rPr>
              <w:rFonts w:ascii="Courier New" w:eastAsia="Times New Roman" w:hAnsi="Courier New" w:cs="Courier New"/>
              <w:color w:val="333333"/>
              <w:sz w:val="21"/>
              <w:szCs w:val="21"/>
              <w:lang w:eastAsia="es-PE"/>
            </w:rPr>
          </w:rPrChange>
        </w:rPr>
        <w:t>remove(archivo_PCT</w:t>
      </w:r>
      <w:r w:rsidRPr="00FD6FF2">
        <w:rPr>
          <w:rFonts w:ascii="Courier New" w:eastAsia="Times New Roman" w:hAnsi="Courier New" w:cs="Courier New"/>
          <w:color w:val="666666"/>
          <w:sz w:val="21"/>
          <w:szCs w:val="21"/>
          <w:lang w:val="en-US" w:eastAsia="es-PE"/>
          <w:rPrChange w:id="68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4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84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8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50"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8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68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854"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6855" w:author="Edwin Villanueva Talavera" w:date="2019-06-02T11:17:00Z">
            <w:rPr>
              <w:rFonts w:ascii="Courier New" w:eastAsia="Times New Roman" w:hAnsi="Courier New" w:cs="Courier New"/>
              <w:color w:val="333333"/>
              <w:sz w:val="21"/>
              <w:szCs w:val="21"/>
              <w:lang w:eastAsia="es-PE"/>
            </w:rPr>
          </w:rPrChange>
        </w:rPr>
        <w:t>)</w:t>
      </w:r>
    </w:p>
    <w:p w14:paraId="354280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57" w:author="Edwin Villanueva Talavera" w:date="2019-06-02T11:17:00Z">
            <w:rPr>
              <w:rFonts w:ascii="Courier New" w:eastAsia="Times New Roman" w:hAnsi="Courier New" w:cs="Courier New"/>
              <w:color w:val="333333"/>
              <w:sz w:val="21"/>
              <w:szCs w:val="21"/>
              <w:lang w:eastAsia="es-PE"/>
            </w:rPr>
          </w:rPrChange>
        </w:rPr>
        <w:t xml:space="preserve">        </w:t>
      </w:r>
    </w:p>
    <w:p w14:paraId="534C16D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86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8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862" w:author="Edwin Villanueva Talavera" w:date="2019-06-02T11:17:00Z">
            <w:rPr>
              <w:rFonts w:ascii="Courier New" w:eastAsia="Times New Roman" w:hAnsi="Courier New" w:cs="Courier New"/>
              <w:color w:val="0000FF"/>
              <w:sz w:val="21"/>
              <w:szCs w:val="21"/>
              <w:lang w:eastAsia="es-PE"/>
            </w:rPr>
          </w:rPrChange>
        </w:rPr>
        <w:t>ejecutar_cpat_diamond_folds</w:t>
      </w:r>
      <w:r w:rsidRPr="00FD6FF2">
        <w:rPr>
          <w:rFonts w:ascii="Courier New" w:eastAsia="Times New Roman" w:hAnsi="Courier New" w:cs="Courier New"/>
          <w:color w:val="333333"/>
          <w:sz w:val="21"/>
          <w:szCs w:val="21"/>
          <w:lang w:val="en-US" w:eastAsia="es-PE"/>
          <w:rPrChange w:id="68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8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65" w:author="Edwin Villanueva Talavera" w:date="2019-06-02T11:17:00Z">
            <w:rPr>
              <w:rFonts w:ascii="Courier New" w:eastAsia="Times New Roman" w:hAnsi="Courier New" w:cs="Courier New"/>
              <w:color w:val="333333"/>
              <w:sz w:val="21"/>
              <w:szCs w:val="21"/>
              <w:lang w:eastAsia="es-PE"/>
            </w:rPr>
          </w:rPrChange>
        </w:rPr>
        <w:t>):</w:t>
      </w:r>
    </w:p>
    <w:p w14:paraId="29161FB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8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70" w:author="Edwin Villanueva Talavera" w:date="2019-06-02T11:17:00Z">
            <w:rPr>
              <w:rFonts w:ascii="Courier New" w:eastAsia="Times New Roman" w:hAnsi="Courier New" w:cs="Courier New"/>
              <w:color w:val="333333"/>
              <w:sz w:val="21"/>
              <w:szCs w:val="21"/>
              <w:lang w:eastAsia="es-PE"/>
            </w:rPr>
          </w:rPrChange>
        </w:rPr>
        <w:t>ejecutar_cpat_diamond_final()</w:t>
      </w:r>
    </w:p>
    <w:p w14:paraId="50CB53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72"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8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7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76"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8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8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80" w:author="Edwin Villanueva Talavera" w:date="2019-06-02T11:17:00Z">
            <w:rPr>
              <w:rFonts w:ascii="Courier New" w:eastAsia="Times New Roman" w:hAnsi="Courier New" w:cs="Courier New"/>
              <w:color w:val="333333"/>
              <w:sz w:val="21"/>
              <w:szCs w:val="21"/>
              <w:lang w:eastAsia="es-PE"/>
            </w:rPr>
          </w:rPrChange>
        </w:rPr>
        <w:t>verbose)(delayed(wrapper_ejecutar_cpat_fold)(</w:t>
      </w:r>
      <w:r w:rsidRPr="00FD6FF2">
        <w:rPr>
          <w:rFonts w:ascii="Courier New" w:eastAsia="Times New Roman" w:hAnsi="Courier New" w:cs="Courier New"/>
          <w:color w:val="008000"/>
          <w:sz w:val="21"/>
          <w:szCs w:val="21"/>
          <w:lang w:val="en-US" w:eastAsia="es-PE"/>
          <w:rPrChange w:id="688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82"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688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884"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688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8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8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8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889" w:author="Edwin Villanueva Talavera" w:date="2019-06-02T11:17:00Z">
            <w:rPr>
              <w:rFonts w:ascii="Courier New" w:eastAsia="Times New Roman" w:hAnsi="Courier New" w:cs="Courier New"/>
              <w:color w:val="333333"/>
              <w:sz w:val="21"/>
              <w:szCs w:val="21"/>
              <w:lang w:eastAsia="es-PE"/>
            </w:rPr>
          </w:rPrChange>
        </w:rPr>
        <w:t>iterador_clases())</w:t>
      </w:r>
    </w:p>
    <w:p w14:paraId="234FFD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91" w:author="Edwin Villanueva Talavera" w:date="2019-06-02T11:17:00Z">
            <w:rPr>
              <w:rFonts w:ascii="Courier New" w:eastAsia="Times New Roman" w:hAnsi="Courier New" w:cs="Courier New"/>
              <w:color w:val="333333"/>
              <w:sz w:val="21"/>
              <w:szCs w:val="21"/>
              <w:lang w:eastAsia="es-PE"/>
            </w:rPr>
          </w:rPrChange>
        </w:rPr>
        <w:t xml:space="preserve">        </w:t>
      </w:r>
    </w:p>
    <w:p w14:paraId="4EB5EA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89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8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89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8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896" w:author="Edwin Villanueva Talavera" w:date="2019-06-02T11:17:00Z">
            <w:rPr>
              <w:rFonts w:ascii="Courier New" w:eastAsia="Times New Roman" w:hAnsi="Courier New" w:cs="Courier New"/>
              <w:color w:val="0000FF"/>
              <w:sz w:val="21"/>
              <w:szCs w:val="21"/>
              <w:lang w:eastAsia="es-PE"/>
            </w:rPr>
          </w:rPrChange>
        </w:rPr>
        <w:t>archivo_features_clase</w:t>
      </w:r>
      <w:r w:rsidRPr="00FD6FF2">
        <w:rPr>
          <w:rFonts w:ascii="Courier New" w:eastAsia="Times New Roman" w:hAnsi="Courier New" w:cs="Courier New"/>
          <w:color w:val="333333"/>
          <w:sz w:val="21"/>
          <w:szCs w:val="21"/>
          <w:lang w:val="en-US" w:eastAsia="es-PE"/>
          <w:rPrChange w:id="689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89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899" w:author="Edwin Villanueva Talavera" w:date="2019-06-02T11:17:00Z">
            <w:rPr>
              <w:rFonts w:ascii="Courier New" w:eastAsia="Times New Roman" w:hAnsi="Courier New" w:cs="Courier New"/>
              <w:color w:val="333333"/>
              <w:sz w:val="21"/>
              <w:szCs w:val="21"/>
              <w:lang w:eastAsia="es-PE"/>
            </w:rPr>
          </w:rPrChange>
        </w:rPr>
        <w:t>, llave, tipoTrainTest, tipoRNA):</w:t>
      </w:r>
    </w:p>
    <w:p w14:paraId="33FC08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90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69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90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06" w:author="Edwin Villanueva Talavera" w:date="2019-06-02T11:17:00Z">
            <w:rPr>
              <w:rFonts w:ascii="Courier New" w:eastAsia="Times New Roman" w:hAnsi="Courier New" w:cs="Courier New"/>
              <w:color w:val="333333"/>
              <w:sz w:val="21"/>
              <w:szCs w:val="21"/>
              <w:lang w:eastAsia="es-PE"/>
            </w:rPr>
          </w:rPrChange>
        </w:rPr>
        <w:t>archivo_fold_clase(llave, tipoTrainTest, tipoRNA)</w:t>
      </w:r>
      <w:r w:rsidRPr="00FD6FF2">
        <w:rPr>
          <w:rFonts w:ascii="Courier New" w:eastAsia="Times New Roman" w:hAnsi="Courier New" w:cs="Courier New"/>
          <w:color w:val="666666"/>
          <w:sz w:val="21"/>
          <w:szCs w:val="21"/>
          <w:lang w:val="en-US" w:eastAsia="es-PE"/>
          <w:rPrChange w:id="69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08"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09"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11"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6912" w:author="Edwin Villanueva Talavera" w:date="2019-06-02T11:17:00Z">
            <w:rPr>
              <w:rFonts w:ascii="Courier New" w:eastAsia="Times New Roman" w:hAnsi="Courier New" w:cs="Courier New"/>
              <w:color w:val="333333"/>
              <w:sz w:val="21"/>
              <w:szCs w:val="21"/>
              <w:lang w:eastAsia="es-PE"/>
            </w:rPr>
          </w:rPrChange>
        </w:rPr>
        <w:t>)</w:t>
      </w:r>
    </w:p>
    <w:p w14:paraId="66E35D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13" w:author="Edwin Villanueva Talavera" w:date="2019-06-02T11:17:00Z">
            <w:rPr>
              <w:rFonts w:ascii="Courier New" w:eastAsia="Times New Roman" w:hAnsi="Courier New" w:cs="Courier New"/>
              <w:color w:val="333333"/>
              <w:sz w:val="21"/>
              <w:szCs w:val="21"/>
              <w:lang w:eastAsia="es-PE"/>
            </w:rPr>
          </w:rPrChange>
        </w:rPr>
      </w:pPr>
    </w:p>
    <w:p w14:paraId="3B8EA7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91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18" w:author="Edwin Villanueva Talavera" w:date="2019-06-02T11:17:00Z">
            <w:rPr>
              <w:rFonts w:ascii="Courier New" w:eastAsia="Times New Roman" w:hAnsi="Courier New" w:cs="Courier New"/>
              <w:color w:val="0000FF"/>
              <w:sz w:val="21"/>
              <w:szCs w:val="21"/>
              <w:lang w:eastAsia="es-PE"/>
            </w:rPr>
          </w:rPrChange>
        </w:rPr>
        <w:t>generar_features_fold</w:t>
      </w:r>
      <w:r w:rsidRPr="00FD6FF2">
        <w:rPr>
          <w:rFonts w:ascii="Courier New" w:eastAsia="Times New Roman" w:hAnsi="Courier New" w:cs="Courier New"/>
          <w:color w:val="333333"/>
          <w:sz w:val="21"/>
          <w:szCs w:val="21"/>
          <w:lang w:val="en-US" w:eastAsia="es-PE"/>
          <w:rPrChange w:id="691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21" w:author="Edwin Villanueva Talavera" w:date="2019-06-02T11:17:00Z">
            <w:rPr>
              <w:rFonts w:ascii="Courier New" w:eastAsia="Times New Roman" w:hAnsi="Courier New" w:cs="Courier New"/>
              <w:color w:val="333333"/>
              <w:sz w:val="21"/>
              <w:szCs w:val="21"/>
              <w:lang w:eastAsia="es-PE"/>
            </w:rPr>
          </w:rPrChange>
        </w:rPr>
        <w:t>, num_clase):</w:t>
      </w:r>
    </w:p>
    <w:p w14:paraId="6AAD22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2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0F0BC0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eatures_base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50DECE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features_base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E9794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2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924"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6925"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b/>
          <w:bCs/>
          <w:color w:val="AA22FF"/>
          <w:sz w:val="21"/>
          <w:szCs w:val="21"/>
          <w:lang w:val="en-US" w:eastAsia="es-PE"/>
          <w:rPrChange w:id="692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69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28"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9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30"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6931" w:author="Edwin Villanueva Talavera" w:date="2019-06-02T11:17:00Z">
            <w:rPr>
              <w:rFonts w:ascii="Courier New" w:eastAsia="Times New Roman" w:hAnsi="Courier New" w:cs="Courier New"/>
              <w:color w:val="333333"/>
              <w:sz w:val="21"/>
              <w:szCs w:val="21"/>
              <w:lang w:eastAsia="es-PE"/>
            </w:rPr>
          </w:rPrChange>
        </w:rPr>
        <w:t>]:</w:t>
      </w:r>
    </w:p>
    <w:p w14:paraId="6823D1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3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118106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33A25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cpat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w:t>
      </w:r>
    </w:p>
    <w:p w14:paraId="78ADF6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3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934" w:author="Edwin Villanueva Talavera" w:date="2019-06-02T11:17:00Z">
            <w:rPr>
              <w:rFonts w:ascii="Courier New" w:eastAsia="Times New Roman" w:hAnsi="Courier New" w:cs="Courier New"/>
              <w:color w:val="333333"/>
              <w:sz w:val="21"/>
              <w:szCs w:val="21"/>
              <w:lang w:eastAsia="es-PE"/>
            </w:rPr>
          </w:rPrChange>
        </w:rPr>
        <w:t xml:space="preserve">archivo_cpat_PCT </w:t>
      </w:r>
      <w:r w:rsidRPr="00FD6FF2">
        <w:rPr>
          <w:rFonts w:ascii="Courier New" w:eastAsia="Times New Roman" w:hAnsi="Courier New" w:cs="Courier New"/>
          <w:color w:val="666666"/>
          <w:sz w:val="21"/>
          <w:szCs w:val="21"/>
          <w:lang w:val="en-US" w:eastAsia="es-PE"/>
          <w:rPrChange w:id="69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93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39"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6940"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69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42"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69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69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45"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46"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48"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49" w:author="Edwin Villanueva Talavera" w:date="2019-06-02T11:17:00Z">
            <w:rPr>
              <w:rFonts w:ascii="Courier New" w:eastAsia="Times New Roman" w:hAnsi="Courier New" w:cs="Courier New"/>
              <w:color w:val="333333"/>
              <w:sz w:val="21"/>
              <w:szCs w:val="21"/>
              <w:lang w:eastAsia="es-PE"/>
            </w:rPr>
          </w:rPrChange>
        </w:rPr>
        <w:t>)</w:t>
      </w:r>
    </w:p>
    <w:p w14:paraId="44CB76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50"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salid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C8ACA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37447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archivo_lncRNA, features_base_lncRNA, archivo_cpat_lncRNA, salida_lncRNA)</w:t>
      </w:r>
    </w:p>
    <w:p w14:paraId="1EF1843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archivo_PCT, features_base_PCT, archivo_cpat_PCT, salida_PCT)</w:t>
      </w:r>
    </w:p>
    <w:p w14:paraId="326A08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8CD2F0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5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695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9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54" w:author="Edwin Villanueva Talavera" w:date="2019-06-02T11:17:00Z">
            <w:rPr>
              <w:rFonts w:ascii="Courier New" w:eastAsia="Times New Roman" w:hAnsi="Courier New" w:cs="Courier New"/>
              <w:color w:val="0000FF"/>
              <w:sz w:val="21"/>
              <w:szCs w:val="21"/>
              <w:lang w:eastAsia="es-PE"/>
            </w:rPr>
          </w:rPrChange>
        </w:rPr>
        <w:t>generar_features_final</w:t>
      </w:r>
      <w:r w:rsidRPr="00FD6FF2">
        <w:rPr>
          <w:rFonts w:ascii="Courier New" w:eastAsia="Times New Roman" w:hAnsi="Courier New" w:cs="Courier New"/>
          <w:color w:val="333333"/>
          <w:sz w:val="21"/>
          <w:szCs w:val="21"/>
          <w:lang w:val="en-US" w:eastAsia="es-PE"/>
          <w:rPrChange w:id="695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5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57" w:author="Edwin Villanueva Talavera" w:date="2019-06-02T11:17:00Z">
            <w:rPr>
              <w:rFonts w:ascii="Courier New" w:eastAsia="Times New Roman" w:hAnsi="Courier New" w:cs="Courier New"/>
              <w:color w:val="333333"/>
              <w:sz w:val="21"/>
              <w:szCs w:val="21"/>
              <w:lang w:eastAsia="es-PE"/>
            </w:rPr>
          </w:rPrChange>
        </w:rPr>
        <w:t>):</w:t>
      </w:r>
    </w:p>
    <w:p w14:paraId="62926D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6958"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68ECD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F61E8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archivo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A2CD5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51388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96834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base(archivo_lncRNA,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pat"</w:t>
      </w:r>
      <w:r w:rsidRPr="00A2359B">
        <w:rPr>
          <w:rFonts w:ascii="Courier New" w:eastAsia="Times New Roman" w:hAnsi="Courier New" w:cs="Courier New"/>
          <w:color w:val="333333"/>
          <w:sz w:val="21"/>
          <w:szCs w:val="21"/>
          <w:lang w:eastAsia="es-PE"/>
        </w:rPr>
        <w:t>), 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mnd"</w:t>
      </w:r>
      <w:r w:rsidRPr="00A2359B">
        <w:rPr>
          <w:rFonts w:ascii="Courier New" w:eastAsia="Times New Roman" w:hAnsi="Courier New" w:cs="Courier New"/>
          <w:color w:val="333333"/>
          <w:sz w:val="21"/>
          <w:szCs w:val="21"/>
          <w:lang w:eastAsia="es-PE"/>
        </w:rPr>
        <w:t>), salida_lncRNA)</w:t>
      </w:r>
    </w:p>
    <w:p w14:paraId="2DAEF2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59"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6960" w:author="Edwin Villanueva Talavera" w:date="2019-06-02T11:17:00Z">
            <w:rPr>
              <w:rFonts w:ascii="Courier New" w:eastAsia="Times New Roman" w:hAnsi="Courier New" w:cs="Courier New"/>
              <w:color w:val="333333"/>
              <w:sz w:val="21"/>
              <w:szCs w:val="21"/>
              <w:lang w:eastAsia="es-PE"/>
            </w:rPr>
          </w:rPrChange>
        </w:rPr>
        <w:t>util_caracteristicas</w:t>
      </w:r>
      <w:r w:rsidRPr="00FD6FF2">
        <w:rPr>
          <w:rFonts w:ascii="Courier New" w:eastAsia="Times New Roman" w:hAnsi="Courier New" w:cs="Courier New"/>
          <w:color w:val="666666"/>
          <w:sz w:val="21"/>
          <w:szCs w:val="21"/>
          <w:lang w:val="en-US" w:eastAsia="es-PE"/>
          <w:rPrChange w:id="69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62" w:author="Edwin Villanueva Talavera" w:date="2019-06-02T11:17:00Z">
            <w:rPr>
              <w:rFonts w:ascii="Courier New" w:eastAsia="Times New Roman" w:hAnsi="Courier New" w:cs="Courier New"/>
              <w:color w:val="333333"/>
              <w:sz w:val="21"/>
              <w:szCs w:val="21"/>
              <w:lang w:eastAsia="es-PE"/>
            </w:rPr>
          </w:rPrChange>
        </w:rPr>
        <w:t>generar_features_base(archivo_PCT, archivo_PCT</w:t>
      </w:r>
      <w:r w:rsidRPr="00FD6FF2">
        <w:rPr>
          <w:rFonts w:ascii="Courier New" w:eastAsia="Times New Roman" w:hAnsi="Courier New" w:cs="Courier New"/>
          <w:color w:val="666666"/>
          <w:sz w:val="21"/>
          <w:szCs w:val="21"/>
          <w:lang w:val="en-US" w:eastAsia="es-PE"/>
          <w:rPrChange w:id="69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64"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65"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67"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6968" w:author="Edwin Villanueva Talavera" w:date="2019-06-02T11:17:00Z">
            <w:rPr>
              <w:rFonts w:ascii="Courier New" w:eastAsia="Times New Roman" w:hAnsi="Courier New" w:cs="Courier New"/>
              <w:color w:val="333333"/>
              <w:sz w:val="21"/>
              <w:szCs w:val="21"/>
              <w:lang w:eastAsia="es-PE"/>
            </w:rPr>
          </w:rPrChange>
        </w:rPr>
        <w:t>), archivo_PCT</w:t>
      </w:r>
      <w:r w:rsidRPr="00FD6FF2">
        <w:rPr>
          <w:rFonts w:ascii="Courier New" w:eastAsia="Times New Roman" w:hAnsi="Courier New" w:cs="Courier New"/>
          <w:color w:val="666666"/>
          <w:sz w:val="21"/>
          <w:szCs w:val="21"/>
          <w:lang w:val="en-US" w:eastAsia="es-PE"/>
          <w:rPrChange w:id="69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7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697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69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6973"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6974" w:author="Edwin Villanueva Talavera" w:date="2019-06-02T11:17:00Z">
            <w:rPr>
              <w:rFonts w:ascii="Courier New" w:eastAsia="Times New Roman" w:hAnsi="Courier New" w:cs="Courier New"/>
              <w:color w:val="333333"/>
              <w:sz w:val="21"/>
              <w:szCs w:val="21"/>
              <w:lang w:eastAsia="es-PE"/>
            </w:rPr>
          </w:rPrChange>
        </w:rPr>
        <w:t>), salida_PCT)</w:t>
      </w:r>
    </w:p>
    <w:p w14:paraId="2BA313C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76" w:author="Edwin Villanueva Talavera" w:date="2019-06-02T11:17:00Z">
            <w:rPr>
              <w:rFonts w:ascii="Courier New" w:eastAsia="Times New Roman" w:hAnsi="Courier New" w:cs="Courier New"/>
              <w:color w:val="333333"/>
              <w:sz w:val="21"/>
              <w:szCs w:val="21"/>
              <w:lang w:eastAsia="es-PE"/>
            </w:rPr>
          </w:rPrChange>
        </w:rPr>
        <w:t xml:space="preserve">        </w:t>
      </w:r>
    </w:p>
    <w:p w14:paraId="2A3B82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6979"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69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6981" w:author="Edwin Villanueva Talavera" w:date="2019-06-02T11:17:00Z">
            <w:rPr>
              <w:rFonts w:ascii="Courier New" w:eastAsia="Times New Roman" w:hAnsi="Courier New" w:cs="Courier New"/>
              <w:color w:val="0000FF"/>
              <w:sz w:val="21"/>
              <w:szCs w:val="21"/>
              <w:lang w:eastAsia="es-PE"/>
            </w:rPr>
          </w:rPrChange>
        </w:rPr>
        <w:t>generar_features_folds</w:t>
      </w:r>
      <w:r w:rsidRPr="00FD6FF2">
        <w:rPr>
          <w:rFonts w:ascii="Courier New" w:eastAsia="Times New Roman" w:hAnsi="Courier New" w:cs="Courier New"/>
          <w:color w:val="333333"/>
          <w:sz w:val="21"/>
          <w:szCs w:val="21"/>
          <w:lang w:val="en-US" w:eastAsia="es-PE"/>
          <w:rPrChange w:id="698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69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6984" w:author="Edwin Villanueva Talavera" w:date="2019-06-02T11:17:00Z">
            <w:rPr>
              <w:rFonts w:ascii="Courier New" w:eastAsia="Times New Roman" w:hAnsi="Courier New" w:cs="Courier New"/>
              <w:color w:val="333333"/>
              <w:sz w:val="21"/>
              <w:szCs w:val="21"/>
              <w:lang w:eastAsia="es-PE"/>
            </w:rPr>
          </w:rPrChange>
        </w:rPr>
        <w:t>):</w:t>
      </w:r>
    </w:p>
    <w:p w14:paraId="4816D34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69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89" w:author="Edwin Villanueva Talavera" w:date="2019-06-02T11:17:00Z">
            <w:rPr>
              <w:rFonts w:ascii="Courier New" w:eastAsia="Times New Roman" w:hAnsi="Courier New" w:cs="Courier New"/>
              <w:color w:val="333333"/>
              <w:sz w:val="21"/>
              <w:szCs w:val="21"/>
              <w:lang w:eastAsia="es-PE"/>
            </w:rPr>
          </w:rPrChange>
        </w:rPr>
        <w:t>generar_features_final()</w:t>
      </w:r>
    </w:p>
    <w:p w14:paraId="2EB564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69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6991"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69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99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95"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69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699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69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6999" w:author="Edwin Villanueva Talavera" w:date="2019-06-02T11:17:00Z">
            <w:rPr>
              <w:rFonts w:ascii="Courier New" w:eastAsia="Times New Roman" w:hAnsi="Courier New" w:cs="Courier New"/>
              <w:color w:val="333333"/>
              <w:sz w:val="21"/>
              <w:szCs w:val="21"/>
              <w:lang w:eastAsia="es-PE"/>
            </w:rPr>
          </w:rPrChange>
        </w:rPr>
        <w:t>verbose)(delayed(wrapper_generar_features_fold)(</w:t>
      </w:r>
      <w:r w:rsidRPr="00FD6FF2">
        <w:rPr>
          <w:rFonts w:ascii="Courier New" w:eastAsia="Times New Roman" w:hAnsi="Courier New" w:cs="Courier New"/>
          <w:color w:val="008000"/>
          <w:sz w:val="21"/>
          <w:szCs w:val="21"/>
          <w:lang w:val="en-US" w:eastAsia="es-PE"/>
          <w:rPrChange w:id="700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001"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7002"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03"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00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08" w:author="Edwin Villanueva Talavera" w:date="2019-06-02T11:17:00Z">
            <w:rPr>
              <w:rFonts w:ascii="Courier New" w:eastAsia="Times New Roman" w:hAnsi="Courier New" w:cs="Courier New"/>
              <w:color w:val="333333"/>
              <w:sz w:val="21"/>
              <w:szCs w:val="21"/>
              <w:lang w:eastAsia="es-PE"/>
            </w:rPr>
          </w:rPrChange>
        </w:rPr>
        <w:t>iterador_clases())</w:t>
      </w:r>
    </w:p>
    <w:p w14:paraId="7FE8E3E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10" w:author="Edwin Villanueva Talavera" w:date="2019-06-02T11:17:00Z">
            <w:rPr>
              <w:rFonts w:ascii="Courier New" w:eastAsia="Times New Roman" w:hAnsi="Courier New" w:cs="Courier New"/>
              <w:color w:val="333333"/>
              <w:sz w:val="21"/>
              <w:szCs w:val="21"/>
              <w:lang w:eastAsia="es-PE"/>
            </w:rPr>
          </w:rPrChange>
        </w:rPr>
        <w:t xml:space="preserve">        </w:t>
      </w:r>
    </w:p>
    <w:p w14:paraId="247C60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011"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data_entrenamient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529D35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413F4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3C946D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54C30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6EF0F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lncRNA]</w:t>
      </w:r>
    </w:p>
    <w:p w14:paraId="4C3B14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PCT]</w:t>
      </w:r>
    </w:p>
    <w:p w14:paraId="118033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ntidad_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
    <w:p w14:paraId="7E4FCB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64309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PCT))</w:t>
      </w:r>
    </w:p>
    <w:p w14:paraId="64DD8C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1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013" w:author="Edwin Villanueva Talavera" w:date="2019-06-02T11:17:00Z">
            <w:rPr>
              <w:rFonts w:ascii="Courier New" w:eastAsia="Times New Roman" w:hAnsi="Courier New" w:cs="Courier New"/>
              <w:color w:val="333333"/>
              <w:sz w:val="21"/>
              <w:szCs w:val="21"/>
              <w:lang w:eastAsia="es-PE"/>
            </w:rPr>
          </w:rPrChange>
        </w:rPr>
        <w:t xml:space="preserve">groups </w:t>
      </w:r>
      <w:r w:rsidRPr="00FD6FF2">
        <w:rPr>
          <w:rFonts w:ascii="Courier New" w:eastAsia="Times New Roman" w:hAnsi="Courier New" w:cs="Courier New"/>
          <w:color w:val="666666"/>
          <w:sz w:val="21"/>
          <w:szCs w:val="21"/>
          <w:lang w:val="en-US" w:eastAsia="es-PE"/>
          <w:rPrChange w:id="70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16"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017" w:author="Edwin Villanueva Talavera" w:date="2019-06-02T11:17:00Z">
            <w:rPr>
              <w:rFonts w:ascii="Courier New" w:eastAsia="Times New Roman" w:hAnsi="Courier New" w:cs="Courier New"/>
              <w:color w:val="333333"/>
              <w:sz w:val="21"/>
              <w:szCs w:val="21"/>
              <w:lang w:eastAsia="es-PE"/>
            </w:rPr>
          </w:rPrChange>
        </w:rPr>
        <w:t>()</w:t>
      </w:r>
    </w:p>
    <w:p w14:paraId="225637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2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21"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702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24"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70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702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027" w:author="Edwin Villanueva Talavera" w:date="2019-06-02T11:17:00Z">
            <w:rPr>
              <w:rFonts w:ascii="Courier New" w:eastAsia="Times New Roman" w:hAnsi="Courier New" w:cs="Courier New"/>
              <w:color w:val="333333"/>
              <w:sz w:val="21"/>
              <w:szCs w:val="21"/>
              <w:lang w:eastAsia="es-PE"/>
            </w:rPr>
          </w:rPrChange>
        </w:rPr>
        <w:t>):</w:t>
      </w:r>
    </w:p>
    <w:p w14:paraId="60A6294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3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31"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03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36" w:author="Edwin Villanueva Talavera" w:date="2019-06-02T11:17:00Z">
            <w:rPr>
              <w:rFonts w:ascii="Courier New" w:eastAsia="Times New Roman" w:hAnsi="Courier New" w:cs="Courier New"/>
              <w:color w:val="333333"/>
              <w:sz w:val="21"/>
              <w:szCs w:val="21"/>
              <w:lang w:eastAsia="es-PE"/>
            </w:rPr>
          </w:rPrChange>
        </w:rPr>
        <w:t>iterador_clases():</w:t>
      </w:r>
    </w:p>
    <w:p w14:paraId="61896E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38" w:author="Edwin Villanueva Talavera" w:date="2019-06-02T11:17:00Z">
            <w:rPr>
              <w:rFonts w:ascii="Courier New" w:eastAsia="Times New Roman" w:hAnsi="Courier New" w:cs="Courier New"/>
              <w:color w:val="333333"/>
              <w:sz w:val="21"/>
              <w:szCs w:val="21"/>
              <w:lang w:eastAsia="es-PE"/>
            </w:rPr>
          </w:rPrChange>
        </w:rPr>
        <w:t xml:space="preserve">                groups </w:t>
      </w:r>
      <w:r w:rsidRPr="00FD6FF2">
        <w:rPr>
          <w:rFonts w:ascii="Courier New" w:eastAsia="Times New Roman" w:hAnsi="Courier New" w:cs="Courier New"/>
          <w:color w:val="666666"/>
          <w:sz w:val="21"/>
          <w:szCs w:val="21"/>
          <w:lang w:val="en-US" w:eastAsia="es-PE"/>
          <w:rPrChange w:id="70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40"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0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42"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7058F8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45"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046" w:author="Edwin Villanueva Talavera" w:date="2019-06-02T11:17:00Z">
            <w:rPr>
              <w:rFonts w:ascii="Courier New" w:eastAsia="Times New Roman" w:hAnsi="Courier New" w:cs="Courier New"/>
              <w:color w:val="333333"/>
              <w:sz w:val="21"/>
              <w:szCs w:val="21"/>
              <w:lang w:eastAsia="es-PE"/>
            </w:rPr>
          </w:rPrChange>
        </w:rPr>
        <w:t xml:space="preserve"> codigos_lncRNA </w:t>
      </w:r>
      <w:r w:rsidRPr="00FD6FF2">
        <w:rPr>
          <w:rFonts w:ascii="Courier New" w:eastAsia="Times New Roman" w:hAnsi="Courier New" w:cs="Courier New"/>
          <w:color w:val="666666"/>
          <w:sz w:val="21"/>
          <w:szCs w:val="21"/>
          <w:lang w:val="en-US" w:eastAsia="es-PE"/>
          <w:rPrChange w:id="70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48" w:author="Edwin Villanueva Talavera" w:date="2019-06-02T11:17:00Z">
            <w:rPr>
              <w:rFonts w:ascii="Courier New" w:eastAsia="Times New Roman" w:hAnsi="Courier New" w:cs="Courier New"/>
              <w:color w:val="333333"/>
              <w:sz w:val="21"/>
              <w:szCs w:val="21"/>
              <w:lang w:eastAsia="es-PE"/>
            </w:rPr>
          </w:rPrChange>
        </w:rPr>
        <w:t xml:space="preserve"> codigos_PCT, y, groups, cantidad_transcritos</w:t>
      </w:r>
    </w:p>
    <w:p w14:paraId="2038BA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50" w:author="Edwin Villanueva Talavera" w:date="2019-06-02T11:17:00Z">
            <w:rPr>
              <w:rFonts w:ascii="Courier New" w:eastAsia="Times New Roman" w:hAnsi="Courier New" w:cs="Courier New"/>
              <w:color w:val="333333"/>
              <w:sz w:val="21"/>
              <w:szCs w:val="21"/>
              <w:lang w:eastAsia="es-PE"/>
            </w:rPr>
          </w:rPrChange>
        </w:rPr>
        <w:t xml:space="preserve">        </w:t>
      </w:r>
    </w:p>
    <w:p w14:paraId="3B5C13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051"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obtener_data_entrenamiento_ker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566694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861F7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15092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ra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B0C84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A4241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lncRNA]</w:t>
      </w:r>
    </w:p>
    <w:p w14:paraId="7ADB03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digo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codigos_PCT]</w:t>
      </w:r>
    </w:p>
    <w:p w14:paraId="3F20BC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ntidad_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
    <w:p w14:paraId="65E2E3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312B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codigo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odigos_PCT))</w:t>
      </w:r>
    </w:p>
    <w:p w14:paraId="15581F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52"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053" w:author="Edwin Villanueva Talavera" w:date="2019-06-02T11:17:00Z">
            <w:rPr>
              <w:rFonts w:ascii="Courier New" w:eastAsia="Times New Roman" w:hAnsi="Courier New" w:cs="Courier New"/>
              <w:color w:val="333333"/>
              <w:sz w:val="21"/>
              <w:szCs w:val="21"/>
              <w:lang w:eastAsia="es-PE"/>
            </w:rPr>
          </w:rPrChange>
        </w:rPr>
        <w:t xml:space="preserve">groups </w:t>
      </w:r>
      <w:r w:rsidRPr="00FD6FF2">
        <w:rPr>
          <w:rFonts w:ascii="Courier New" w:eastAsia="Times New Roman" w:hAnsi="Courier New" w:cs="Courier New"/>
          <w:color w:val="666666"/>
          <w:sz w:val="21"/>
          <w:szCs w:val="21"/>
          <w:lang w:val="en-US" w:eastAsia="es-PE"/>
          <w:rPrChange w:id="70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56"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057" w:author="Edwin Villanueva Talavera" w:date="2019-06-02T11:17:00Z">
            <w:rPr>
              <w:rFonts w:ascii="Courier New" w:eastAsia="Times New Roman" w:hAnsi="Courier New" w:cs="Courier New"/>
              <w:color w:val="333333"/>
              <w:sz w:val="21"/>
              <w:szCs w:val="21"/>
              <w:lang w:eastAsia="es-PE"/>
            </w:rPr>
          </w:rPrChange>
        </w:rPr>
        <w:t>()</w:t>
      </w:r>
    </w:p>
    <w:p w14:paraId="70B90C0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6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61"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706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64"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70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706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067" w:author="Edwin Villanueva Talavera" w:date="2019-06-02T11:17:00Z">
            <w:rPr>
              <w:rFonts w:ascii="Courier New" w:eastAsia="Times New Roman" w:hAnsi="Courier New" w:cs="Courier New"/>
              <w:color w:val="333333"/>
              <w:sz w:val="21"/>
              <w:szCs w:val="21"/>
              <w:lang w:eastAsia="es-PE"/>
            </w:rPr>
          </w:rPrChange>
        </w:rPr>
        <w:t>):</w:t>
      </w:r>
    </w:p>
    <w:p w14:paraId="06104E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07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071"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07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0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7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0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76" w:author="Edwin Villanueva Talavera" w:date="2019-06-02T11:17:00Z">
            <w:rPr>
              <w:rFonts w:ascii="Courier New" w:eastAsia="Times New Roman" w:hAnsi="Courier New" w:cs="Courier New"/>
              <w:color w:val="333333"/>
              <w:sz w:val="21"/>
              <w:szCs w:val="21"/>
              <w:lang w:eastAsia="es-PE"/>
            </w:rPr>
          </w:rPrChange>
        </w:rPr>
        <w:t>iterador_clases():</w:t>
      </w:r>
    </w:p>
    <w:p w14:paraId="3AB0AB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78" w:author="Edwin Villanueva Talavera" w:date="2019-06-02T11:17:00Z">
            <w:rPr>
              <w:rFonts w:ascii="Courier New" w:eastAsia="Times New Roman" w:hAnsi="Courier New" w:cs="Courier New"/>
              <w:color w:val="333333"/>
              <w:sz w:val="21"/>
              <w:szCs w:val="21"/>
              <w:lang w:eastAsia="es-PE"/>
            </w:rPr>
          </w:rPrChange>
        </w:rPr>
        <w:t xml:space="preserve">                groups </w:t>
      </w:r>
      <w:r w:rsidRPr="00FD6FF2">
        <w:rPr>
          <w:rFonts w:ascii="Courier New" w:eastAsia="Times New Roman" w:hAnsi="Courier New" w:cs="Courier New"/>
          <w:color w:val="666666"/>
          <w:sz w:val="21"/>
          <w:szCs w:val="21"/>
          <w:lang w:val="en-US" w:eastAsia="es-PE"/>
          <w:rPrChange w:id="70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80"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0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82"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26BD5D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84"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color w:val="666666"/>
          <w:sz w:val="21"/>
          <w:szCs w:val="21"/>
          <w:lang w:val="en-US" w:eastAsia="es-PE"/>
          <w:rPrChange w:id="70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86" w:author="Edwin Villanueva Talavera" w:date="2019-06-02T11:17:00Z">
            <w:rPr>
              <w:rFonts w:ascii="Courier New" w:eastAsia="Times New Roman" w:hAnsi="Courier New" w:cs="Courier New"/>
              <w:color w:val="333333"/>
              <w:sz w:val="21"/>
              <w:szCs w:val="21"/>
              <w:lang w:eastAsia="es-PE"/>
            </w:rPr>
          </w:rPrChange>
        </w:rPr>
        <w:t xml:space="preserve"> codigos_lncRNA </w:t>
      </w:r>
      <w:r w:rsidRPr="00FD6FF2">
        <w:rPr>
          <w:rFonts w:ascii="Courier New" w:eastAsia="Times New Roman" w:hAnsi="Courier New" w:cs="Courier New"/>
          <w:color w:val="666666"/>
          <w:sz w:val="21"/>
          <w:szCs w:val="21"/>
          <w:lang w:val="en-US" w:eastAsia="es-PE"/>
          <w:rPrChange w:id="70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88" w:author="Edwin Villanueva Talavera" w:date="2019-06-02T11:17:00Z">
            <w:rPr>
              <w:rFonts w:ascii="Courier New" w:eastAsia="Times New Roman" w:hAnsi="Courier New" w:cs="Courier New"/>
              <w:color w:val="333333"/>
              <w:sz w:val="21"/>
              <w:szCs w:val="21"/>
              <w:lang w:eastAsia="es-PE"/>
            </w:rPr>
          </w:rPrChange>
        </w:rPr>
        <w:t xml:space="preserve"> codigos_PCT</w:t>
      </w:r>
    </w:p>
    <w:p w14:paraId="49C558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0" w:author="Edwin Villanueva Talavera" w:date="2019-06-02T11:17:00Z">
            <w:rPr>
              <w:rFonts w:ascii="Courier New" w:eastAsia="Times New Roman" w:hAnsi="Courier New" w:cs="Courier New"/>
              <w:color w:val="333333"/>
              <w:sz w:val="21"/>
              <w:szCs w:val="21"/>
              <w:lang w:eastAsia="es-PE"/>
            </w:rPr>
          </w:rPrChange>
        </w:rPr>
        <w:t xml:space="preserve">        </w:t>
      </w:r>
    </w:p>
    <w:p w14:paraId="32D269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2" w:author="Edwin Villanueva Talavera" w:date="2019-06-02T11:17:00Z">
            <w:rPr>
              <w:rFonts w:ascii="Courier New" w:eastAsia="Times New Roman" w:hAnsi="Courier New" w:cs="Courier New"/>
              <w:color w:val="333333"/>
              <w:sz w:val="21"/>
              <w:szCs w:val="21"/>
              <w:lang w:eastAsia="es-PE"/>
            </w:rPr>
          </w:rPrChange>
        </w:rPr>
        <w:t xml:space="preserve">        reserva_x </w:t>
      </w:r>
      <w:r w:rsidRPr="00FD6FF2">
        <w:rPr>
          <w:rFonts w:ascii="Courier New" w:eastAsia="Times New Roman" w:hAnsi="Courier New" w:cs="Courier New"/>
          <w:color w:val="666666"/>
          <w:sz w:val="21"/>
          <w:szCs w:val="21"/>
          <w:lang w:val="en-US" w:eastAsia="es-PE"/>
          <w:rPrChange w:id="70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0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095"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096" w:author="Edwin Villanueva Talavera" w:date="2019-06-02T11:17:00Z">
            <w:rPr>
              <w:rFonts w:ascii="Courier New" w:eastAsia="Times New Roman" w:hAnsi="Courier New" w:cs="Courier New"/>
              <w:color w:val="333333"/>
              <w:sz w:val="21"/>
              <w:szCs w:val="21"/>
              <w:lang w:eastAsia="es-PE"/>
            </w:rPr>
          </w:rPrChange>
        </w:rPr>
        <w:t>()</w:t>
      </w:r>
    </w:p>
    <w:p w14:paraId="4D21E9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0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098" w:author="Edwin Villanueva Talavera" w:date="2019-06-02T11:17:00Z">
            <w:rPr>
              <w:rFonts w:ascii="Courier New" w:eastAsia="Times New Roman" w:hAnsi="Courier New" w:cs="Courier New"/>
              <w:color w:val="333333"/>
              <w:sz w:val="21"/>
              <w:szCs w:val="21"/>
              <w:lang w:eastAsia="es-PE"/>
            </w:rPr>
          </w:rPrChange>
        </w:rPr>
        <w:t xml:space="preserve">        reserva_y </w:t>
      </w:r>
      <w:r w:rsidRPr="00FD6FF2">
        <w:rPr>
          <w:rFonts w:ascii="Courier New" w:eastAsia="Times New Roman" w:hAnsi="Courier New" w:cs="Courier New"/>
          <w:color w:val="666666"/>
          <w:sz w:val="21"/>
          <w:szCs w:val="21"/>
          <w:lang w:val="en-US" w:eastAsia="es-PE"/>
          <w:rPrChange w:id="7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01"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102" w:author="Edwin Villanueva Talavera" w:date="2019-06-02T11:17:00Z">
            <w:rPr>
              <w:rFonts w:ascii="Courier New" w:eastAsia="Times New Roman" w:hAnsi="Courier New" w:cs="Courier New"/>
              <w:color w:val="333333"/>
              <w:sz w:val="21"/>
              <w:szCs w:val="21"/>
              <w:lang w:eastAsia="es-PE"/>
            </w:rPr>
          </w:rPrChange>
        </w:rPr>
        <w:t>()</w:t>
      </w:r>
    </w:p>
    <w:p w14:paraId="291290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04" w:author="Edwin Villanueva Talavera" w:date="2019-06-02T11:17:00Z">
            <w:rPr>
              <w:rFonts w:ascii="Courier New" w:eastAsia="Times New Roman" w:hAnsi="Courier New" w:cs="Courier New"/>
              <w:color w:val="333333"/>
              <w:sz w:val="21"/>
              <w:szCs w:val="21"/>
              <w:lang w:eastAsia="es-PE"/>
            </w:rPr>
          </w:rPrChange>
        </w:rPr>
        <w:t xml:space="preserve">        reserva_groups </w:t>
      </w:r>
      <w:r w:rsidRPr="00FD6FF2">
        <w:rPr>
          <w:rFonts w:ascii="Courier New" w:eastAsia="Times New Roman" w:hAnsi="Courier New" w:cs="Courier New"/>
          <w:color w:val="666666"/>
          <w:sz w:val="21"/>
          <w:szCs w:val="21"/>
          <w:lang w:val="en-US" w:eastAsia="es-PE"/>
          <w:rPrChange w:id="71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107"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108" w:author="Edwin Villanueva Talavera" w:date="2019-06-02T11:17:00Z">
            <w:rPr>
              <w:rFonts w:ascii="Courier New" w:eastAsia="Times New Roman" w:hAnsi="Courier New" w:cs="Courier New"/>
              <w:color w:val="333333"/>
              <w:sz w:val="21"/>
              <w:szCs w:val="21"/>
              <w:lang w:eastAsia="es-PE"/>
            </w:rPr>
          </w:rPrChange>
        </w:rPr>
        <w:t>()</w:t>
      </w:r>
    </w:p>
    <w:p w14:paraId="48368A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pt-BR" w:eastAsia="es-PE"/>
          <w:rPrChange w:id="7111" w:author="Edwin Villanueva Talavera" w:date="2019-06-02T11:17:00Z">
            <w:rPr>
              <w:rFonts w:ascii="Courier New" w:eastAsia="Times New Roman" w:hAnsi="Courier New" w:cs="Courier New"/>
              <w:color w:val="333333"/>
              <w:sz w:val="21"/>
              <w:szCs w:val="21"/>
              <w:lang w:eastAsia="es-PE"/>
            </w:rPr>
          </w:rPrChange>
        </w:rPr>
        <w:t xml:space="preserve">iremove </w:t>
      </w:r>
      <w:r w:rsidRPr="00FD6FF2">
        <w:rPr>
          <w:rFonts w:ascii="Courier New" w:eastAsia="Times New Roman" w:hAnsi="Courier New" w:cs="Courier New"/>
          <w:color w:val="666666"/>
          <w:sz w:val="21"/>
          <w:szCs w:val="21"/>
          <w:lang w:val="pt-BR" w:eastAsia="es-PE"/>
          <w:rPrChange w:id="71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11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pt-BR" w:eastAsia="es-PE"/>
          <w:rPrChange w:id="7115" w:author="Edwin Villanueva Talavera" w:date="2019-06-02T11:17:00Z">
            <w:rPr>
              <w:rFonts w:ascii="Courier New" w:eastAsia="Times New Roman" w:hAnsi="Courier New" w:cs="Courier New"/>
              <w:color w:val="333333"/>
              <w:sz w:val="21"/>
              <w:szCs w:val="21"/>
              <w:lang w:eastAsia="es-PE"/>
            </w:rPr>
          </w:rPrChange>
        </w:rPr>
        <w:t>()</w:t>
      </w:r>
    </w:p>
    <w:p w14:paraId="6F590C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17"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pt-BR" w:eastAsia="es-PE"/>
          <w:rPrChange w:id="71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120"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pt-BR" w:eastAsia="es-PE"/>
          <w:rPrChange w:id="7121" w:author="Edwin Villanueva Talavera" w:date="2019-06-02T11:17:00Z">
            <w:rPr>
              <w:rFonts w:ascii="Courier New" w:eastAsia="Times New Roman" w:hAnsi="Courier New" w:cs="Courier New"/>
              <w:color w:val="333333"/>
              <w:sz w:val="21"/>
              <w:szCs w:val="21"/>
              <w:lang w:eastAsia="es-PE"/>
            </w:rPr>
          </w:rPrChange>
        </w:rPr>
        <w:t>(x)</w:t>
      </w:r>
    </w:p>
    <w:p w14:paraId="463D7C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23"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pt-BR" w:eastAsia="es-PE"/>
          <w:rPrChange w:id="71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25"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3FD26D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12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7129"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713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1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132"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7133"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71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35"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7136"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7137" w:author="Edwin Villanueva Talavera" w:date="2019-06-02T11:17:00Z">
            <w:rPr>
              <w:rFonts w:ascii="Courier New" w:eastAsia="Times New Roman" w:hAnsi="Courier New" w:cs="Courier New"/>
              <w:color w:val="333333"/>
              <w:sz w:val="21"/>
              <w:szCs w:val="21"/>
              <w:lang w:eastAsia="es-PE"/>
            </w:rPr>
          </w:rPrChange>
        </w:rPr>
        <w:t>)):</w:t>
      </w:r>
    </w:p>
    <w:p w14:paraId="06C33B7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39" w:author="Edwin Villanueva Talavera" w:date="2019-06-02T11:17:00Z">
            <w:rPr>
              <w:rFonts w:ascii="Courier New" w:eastAsia="Times New Roman" w:hAnsi="Courier New" w:cs="Courier New"/>
              <w:color w:val="333333"/>
              <w:sz w:val="21"/>
              <w:szCs w:val="21"/>
              <w:lang w:eastAsia="es-PE"/>
            </w:rPr>
          </w:rPrChange>
        </w:rPr>
        <w:t xml:space="preserve">            reserva_x</w:t>
      </w:r>
      <w:r w:rsidRPr="00FD6FF2">
        <w:rPr>
          <w:rFonts w:ascii="Courier New" w:eastAsia="Times New Roman" w:hAnsi="Courier New" w:cs="Courier New"/>
          <w:color w:val="666666"/>
          <w:sz w:val="21"/>
          <w:szCs w:val="21"/>
          <w:lang w:val="pt-BR" w:eastAsia="es-PE"/>
          <w:rPrChange w:id="71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41" w:author="Edwin Villanueva Talavera" w:date="2019-06-02T11:17:00Z">
            <w:rPr>
              <w:rFonts w:ascii="Courier New" w:eastAsia="Times New Roman" w:hAnsi="Courier New" w:cs="Courier New"/>
              <w:color w:val="333333"/>
              <w:sz w:val="21"/>
              <w:szCs w:val="21"/>
              <w:lang w:eastAsia="es-PE"/>
            </w:rPr>
          </w:rPrChange>
        </w:rPr>
        <w:t xml:space="preserve">append(x[i </w:t>
      </w:r>
      <w:r w:rsidRPr="00FD6FF2">
        <w:rPr>
          <w:rFonts w:ascii="Courier New" w:eastAsia="Times New Roman" w:hAnsi="Courier New" w:cs="Courier New"/>
          <w:color w:val="666666"/>
          <w:sz w:val="21"/>
          <w:szCs w:val="21"/>
          <w:lang w:val="pt-BR" w:eastAsia="es-PE"/>
          <w:rPrChange w:id="71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43"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0ACDC0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45" w:author="Edwin Villanueva Talavera" w:date="2019-06-02T11:17:00Z">
            <w:rPr>
              <w:rFonts w:ascii="Courier New" w:eastAsia="Times New Roman" w:hAnsi="Courier New" w:cs="Courier New"/>
              <w:color w:val="333333"/>
              <w:sz w:val="21"/>
              <w:szCs w:val="21"/>
              <w:lang w:eastAsia="es-PE"/>
            </w:rPr>
          </w:rPrChange>
        </w:rPr>
        <w:t xml:space="preserve">            reserva_y</w:t>
      </w:r>
      <w:r w:rsidRPr="00FD6FF2">
        <w:rPr>
          <w:rFonts w:ascii="Courier New" w:eastAsia="Times New Roman" w:hAnsi="Courier New" w:cs="Courier New"/>
          <w:color w:val="666666"/>
          <w:sz w:val="21"/>
          <w:szCs w:val="21"/>
          <w:lang w:val="pt-BR" w:eastAsia="es-PE"/>
          <w:rPrChange w:id="71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47" w:author="Edwin Villanueva Talavera" w:date="2019-06-02T11:17:00Z">
            <w:rPr>
              <w:rFonts w:ascii="Courier New" w:eastAsia="Times New Roman" w:hAnsi="Courier New" w:cs="Courier New"/>
              <w:color w:val="333333"/>
              <w:sz w:val="21"/>
              <w:szCs w:val="21"/>
              <w:lang w:eastAsia="es-PE"/>
            </w:rPr>
          </w:rPrChange>
        </w:rPr>
        <w:t xml:space="preserve">append(y[i </w:t>
      </w:r>
      <w:r w:rsidRPr="00FD6FF2">
        <w:rPr>
          <w:rFonts w:ascii="Courier New" w:eastAsia="Times New Roman" w:hAnsi="Courier New" w:cs="Courier New"/>
          <w:color w:val="666666"/>
          <w:sz w:val="21"/>
          <w:szCs w:val="21"/>
          <w:lang w:val="pt-BR" w:eastAsia="es-PE"/>
          <w:rPrChange w:id="71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49"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1265119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51" w:author="Edwin Villanueva Talavera" w:date="2019-06-02T11:17:00Z">
            <w:rPr>
              <w:rFonts w:ascii="Courier New" w:eastAsia="Times New Roman" w:hAnsi="Courier New" w:cs="Courier New"/>
              <w:color w:val="333333"/>
              <w:sz w:val="21"/>
              <w:szCs w:val="21"/>
              <w:lang w:eastAsia="es-PE"/>
            </w:rPr>
          </w:rPrChange>
        </w:rPr>
        <w:t xml:space="preserve">            reserva_groups</w:t>
      </w:r>
      <w:r w:rsidRPr="00FD6FF2">
        <w:rPr>
          <w:rFonts w:ascii="Courier New" w:eastAsia="Times New Roman" w:hAnsi="Courier New" w:cs="Courier New"/>
          <w:color w:val="666666"/>
          <w:sz w:val="21"/>
          <w:szCs w:val="21"/>
          <w:lang w:val="pt-BR" w:eastAsia="es-PE"/>
          <w:rPrChange w:id="71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53" w:author="Edwin Villanueva Talavera" w:date="2019-06-02T11:17:00Z">
            <w:rPr>
              <w:rFonts w:ascii="Courier New" w:eastAsia="Times New Roman" w:hAnsi="Courier New" w:cs="Courier New"/>
              <w:color w:val="333333"/>
              <w:sz w:val="21"/>
              <w:szCs w:val="21"/>
              <w:lang w:eastAsia="es-PE"/>
            </w:rPr>
          </w:rPrChange>
        </w:rPr>
        <w:t xml:space="preserve">append(groups[i </w:t>
      </w:r>
      <w:r w:rsidRPr="00FD6FF2">
        <w:rPr>
          <w:rFonts w:ascii="Courier New" w:eastAsia="Times New Roman" w:hAnsi="Courier New" w:cs="Courier New"/>
          <w:color w:val="666666"/>
          <w:sz w:val="21"/>
          <w:szCs w:val="21"/>
          <w:lang w:val="pt-BR" w:eastAsia="es-PE"/>
          <w:rPrChange w:id="71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55"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4A6009B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57" w:author="Edwin Villanueva Talavera" w:date="2019-06-02T11:17:00Z">
            <w:rPr>
              <w:rFonts w:ascii="Courier New" w:eastAsia="Times New Roman" w:hAnsi="Courier New" w:cs="Courier New"/>
              <w:color w:val="333333"/>
              <w:sz w:val="21"/>
              <w:szCs w:val="21"/>
              <w:lang w:eastAsia="es-PE"/>
            </w:rPr>
          </w:rPrChange>
        </w:rPr>
        <w:t xml:space="preserve">            iremove</w:t>
      </w:r>
      <w:r w:rsidRPr="00FD6FF2">
        <w:rPr>
          <w:rFonts w:ascii="Courier New" w:eastAsia="Times New Roman" w:hAnsi="Courier New" w:cs="Courier New"/>
          <w:color w:val="666666"/>
          <w:sz w:val="21"/>
          <w:szCs w:val="21"/>
          <w:lang w:val="pt-BR" w:eastAsia="es-PE"/>
          <w:rPrChange w:id="71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59" w:author="Edwin Villanueva Talavera" w:date="2019-06-02T11:17:00Z">
            <w:rPr>
              <w:rFonts w:ascii="Courier New" w:eastAsia="Times New Roman" w:hAnsi="Courier New" w:cs="Courier New"/>
              <w:color w:val="333333"/>
              <w:sz w:val="21"/>
              <w:szCs w:val="21"/>
              <w:lang w:eastAsia="es-PE"/>
            </w:rPr>
          </w:rPrChange>
        </w:rPr>
        <w:t>insert(</w:t>
      </w:r>
      <w:r w:rsidRPr="00FD6FF2">
        <w:rPr>
          <w:rFonts w:ascii="Courier New" w:eastAsia="Times New Roman" w:hAnsi="Courier New" w:cs="Courier New"/>
          <w:color w:val="666666"/>
          <w:sz w:val="21"/>
          <w:szCs w:val="21"/>
          <w:lang w:val="pt-BR" w:eastAsia="es-PE"/>
          <w:rPrChange w:id="716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pt-BR" w:eastAsia="es-PE"/>
          <w:rPrChange w:id="7161"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color w:val="666666"/>
          <w:sz w:val="21"/>
          <w:szCs w:val="21"/>
          <w:lang w:val="pt-BR" w:eastAsia="es-PE"/>
          <w:rPrChange w:id="71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63"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p>
    <w:p w14:paraId="6162B9F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1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6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167"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716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169" w:author="Edwin Villanueva Talavera" w:date="2019-06-02T11:17:00Z">
            <w:rPr>
              <w:rFonts w:ascii="Courier New" w:eastAsia="Times New Roman" w:hAnsi="Courier New" w:cs="Courier New"/>
              <w:color w:val="333333"/>
              <w:sz w:val="21"/>
              <w:szCs w:val="21"/>
              <w:lang w:eastAsia="es-PE"/>
            </w:rPr>
          </w:rPrChange>
        </w:rPr>
        <w:t xml:space="preserve"> iremove:</w:t>
      </w:r>
    </w:p>
    <w:p w14:paraId="2384B01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72" w:author="Edwin Villanueva Talavera" w:date="2019-06-02T11:17:00Z">
            <w:rPr>
              <w:rFonts w:ascii="Courier New" w:eastAsia="Times New Roman" w:hAnsi="Courier New" w:cs="Courier New"/>
              <w:b/>
              <w:bCs/>
              <w:color w:val="008000"/>
              <w:sz w:val="21"/>
              <w:szCs w:val="21"/>
              <w:lang w:eastAsia="es-PE"/>
            </w:rPr>
          </w:rPrChange>
        </w:rPr>
        <w:t>del</w:t>
      </w:r>
      <w:r w:rsidRPr="00FD6FF2">
        <w:rPr>
          <w:rFonts w:ascii="Courier New" w:eastAsia="Times New Roman" w:hAnsi="Courier New" w:cs="Courier New"/>
          <w:color w:val="333333"/>
          <w:sz w:val="21"/>
          <w:szCs w:val="21"/>
          <w:lang w:val="en-US" w:eastAsia="es-PE"/>
          <w:rPrChange w:id="7173" w:author="Edwin Villanueva Talavera" w:date="2019-06-02T11:17:00Z">
            <w:rPr>
              <w:rFonts w:ascii="Courier New" w:eastAsia="Times New Roman" w:hAnsi="Courier New" w:cs="Courier New"/>
              <w:color w:val="333333"/>
              <w:sz w:val="21"/>
              <w:szCs w:val="21"/>
              <w:lang w:eastAsia="es-PE"/>
            </w:rPr>
          </w:rPrChange>
        </w:rPr>
        <w:t xml:space="preserve"> x[i]</w:t>
      </w:r>
    </w:p>
    <w:p w14:paraId="346526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76" w:author="Edwin Villanueva Talavera" w:date="2019-06-02T11:17:00Z">
            <w:rPr>
              <w:rFonts w:ascii="Courier New" w:eastAsia="Times New Roman" w:hAnsi="Courier New" w:cs="Courier New"/>
              <w:b/>
              <w:bCs/>
              <w:color w:val="008000"/>
              <w:sz w:val="21"/>
              <w:szCs w:val="21"/>
              <w:lang w:eastAsia="es-PE"/>
            </w:rPr>
          </w:rPrChange>
        </w:rPr>
        <w:t>del</w:t>
      </w:r>
      <w:r w:rsidRPr="00FD6FF2">
        <w:rPr>
          <w:rFonts w:ascii="Courier New" w:eastAsia="Times New Roman" w:hAnsi="Courier New" w:cs="Courier New"/>
          <w:color w:val="333333"/>
          <w:sz w:val="21"/>
          <w:szCs w:val="21"/>
          <w:lang w:val="en-US" w:eastAsia="es-PE"/>
          <w:rPrChange w:id="7177" w:author="Edwin Villanueva Talavera" w:date="2019-06-02T11:17:00Z">
            <w:rPr>
              <w:rFonts w:ascii="Courier New" w:eastAsia="Times New Roman" w:hAnsi="Courier New" w:cs="Courier New"/>
              <w:color w:val="333333"/>
              <w:sz w:val="21"/>
              <w:szCs w:val="21"/>
              <w:lang w:eastAsia="es-PE"/>
            </w:rPr>
          </w:rPrChange>
        </w:rPr>
        <w:t xml:space="preserve"> y[i]</w:t>
      </w:r>
    </w:p>
    <w:p w14:paraId="2788672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180" w:author="Edwin Villanueva Talavera" w:date="2019-06-02T11:17:00Z">
            <w:rPr>
              <w:rFonts w:ascii="Courier New" w:eastAsia="Times New Roman" w:hAnsi="Courier New" w:cs="Courier New"/>
              <w:b/>
              <w:bCs/>
              <w:color w:val="008000"/>
              <w:sz w:val="21"/>
              <w:szCs w:val="21"/>
              <w:lang w:eastAsia="es-PE"/>
            </w:rPr>
          </w:rPrChange>
        </w:rPr>
        <w:t>del</w:t>
      </w:r>
      <w:r w:rsidRPr="00FD6FF2">
        <w:rPr>
          <w:rFonts w:ascii="Courier New" w:eastAsia="Times New Roman" w:hAnsi="Courier New" w:cs="Courier New"/>
          <w:color w:val="333333"/>
          <w:sz w:val="21"/>
          <w:szCs w:val="21"/>
          <w:lang w:val="en-US" w:eastAsia="es-PE"/>
          <w:rPrChange w:id="7181" w:author="Edwin Villanueva Talavera" w:date="2019-06-02T11:17:00Z">
            <w:rPr>
              <w:rFonts w:ascii="Courier New" w:eastAsia="Times New Roman" w:hAnsi="Courier New" w:cs="Courier New"/>
              <w:color w:val="333333"/>
              <w:sz w:val="21"/>
              <w:szCs w:val="21"/>
              <w:lang w:eastAsia="es-PE"/>
            </w:rPr>
          </w:rPrChange>
        </w:rPr>
        <w:t xml:space="preserve"> groups[i]</w:t>
      </w:r>
    </w:p>
    <w:p w14:paraId="36EAFE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1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83" w:author="Edwin Villanueva Talavera" w:date="2019-06-02T11:17:00Z">
            <w:rPr>
              <w:rFonts w:ascii="Courier New" w:eastAsia="Times New Roman" w:hAnsi="Courier New" w:cs="Courier New"/>
              <w:color w:val="333333"/>
              <w:sz w:val="21"/>
              <w:szCs w:val="21"/>
              <w:lang w:eastAsia="es-PE"/>
            </w:rPr>
          </w:rPrChange>
        </w:rPr>
        <w:t xml:space="preserve">        x, y, groups </w:t>
      </w:r>
      <w:r w:rsidRPr="00FD6FF2">
        <w:rPr>
          <w:rFonts w:ascii="Courier New" w:eastAsia="Times New Roman" w:hAnsi="Courier New" w:cs="Courier New"/>
          <w:color w:val="666666"/>
          <w:sz w:val="21"/>
          <w:szCs w:val="21"/>
          <w:lang w:val="en-US" w:eastAsia="es-PE"/>
          <w:rPrChange w:id="71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185" w:author="Edwin Villanueva Talavera" w:date="2019-06-02T11:17:00Z">
            <w:rPr>
              <w:rFonts w:ascii="Courier New" w:eastAsia="Times New Roman" w:hAnsi="Courier New" w:cs="Courier New"/>
              <w:color w:val="333333"/>
              <w:sz w:val="21"/>
              <w:szCs w:val="21"/>
              <w:lang w:eastAsia="es-PE"/>
            </w:rPr>
          </w:rPrChange>
        </w:rPr>
        <w:t xml:space="preserve"> shuffle(x, y, groups, random_state</w:t>
      </w:r>
      <w:r w:rsidRPr="00FD6FF2">
        <w:rPr>
          <w:rFonts w:ascii="Courier New" w:eastAsia="Times New Roman" w:hAnsi="Courier New" w:cs="Courier New"/>
          <w:color w:val="666666"/>
          <w:sz w:val="21"/>
          <w:szCs w:val="21"/>
          <w:lang w:val="en-US" w:eastAsia="es-PE"/>
          <w:rPrChange w:id="7186" w:author="Edwin Villanueva Talavera" w:date="2019-06-02T11:17:00Z">
            <w:rPr>
              <w:rFonts w:ascii="Courier New" w:eastAsia="Times New Roman" w:hAnsi="Courier New" w:cs="Courier New"/>
              <w:color w:val="666666"/>
              <w:sz w:val="21"/>
              <w:szCs w:val="21"/>
              <w:lang w:eastAsia="es-PE"/>
            </w:rPr>
          </w:rPrChange>
        </w:rPr>
        <w:t>=7</w:t>
      </w:r>
      <w:r w:rsidRPr="00FD6FF2">
        <w:rPr>
          <w:rFonts w:ascii="Courier New" w:eastAsia="Times New Roman" w:hAnsi="Courier New" w:cs="Courier New"/>
          <w:color w:val="333333"/>
          <w:sz w:val="21"/>
          <w:szCs w:val="21"/>
          <w:lang w:val="en-US" w:eastAsia="es-PE"/>
          <w:rPrChange w:id="7187" w:author="Edwin Villanueva Talavera" w:date="2019-06-02T11:17:00Z">
            <w:rPr>
              <w:rFonts w:ascii="Courier New" w:eastAsia="Times New Roman" w:hAnsi="Courier New" w:cs="Courier New"/>
              <w:color w:val="333333"/>
              <w:sz w:val="21"/>
              <w:szCs w:val="21"/>
              <w:lang w:eastAsia="es-PE"/>
            </w:rPr>
          </w:rPrChange>
        </w:rPr>
        <w:t>)</w:t>
      </w:r>
    </w:p>
    <w:p w14:paraId="701FC3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1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1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19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7191"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719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1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7194"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7195"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71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197"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719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7199" w:author="Edwin Villanueva Talavera" w:date="2019-06-02T11:17:00Z">
            <w:rPr>
              <w:rFonts w:ascii="Courier New" w:eastAsia="Times New Roman" w:hAnsi="Courier New" w:cs="Courier New"/>
              <w:color w:val="333333"/>
              <w:sz w:val="21"/>
              <w:szCs w:val="21"/>
              <w:lang w:eastAsia="es-PE"/>
            </w:rPr>
          </w:rPrChange>
        </w:rPr>
        <w:t>)):</w:t>
      </w:r>
    </w:p>
    <w:p w14:paraId="0D89F3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2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201"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pt-BR" w:eastAsia="es-PE"/>
          <w:rPrChange w:id="72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203" w:author="Edwin Villanueva Talavera" w:date="2019-06-02T11:17:00Z">
            <w:rPr>
              <w:rFonts w:ascii="Courier New" w:eastAsia="Times New Roman" w:hAnsi="Courier New" w:cs="Courier New"/>
              <w:color w:val="333333"/>
              <w:sz w:val="21"/>
              <w:szCs w:val="21"/>
              <w:lang w:eastAsia="es-PE"/>
            </w:rPr>
          </w:rPrChange>
        </w:rPr>
        <w:t>insert(i, reserva_x[i])</w:t>
      </w:r>
    </w:p>
    <w:p w14:paraId="00402D8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2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en-US" w:eastAsia="es-PE"/>
          <w:rPrChange w:id="7206" w:author="Edwin Villanueva Talavera" w:date="2019-06-02T11:17:00Z">
            <w:rPr>
              <w:rFonts w:ascii="Courier New" w:eastAsia="Times New Roman" w:hAnsi="Courier New" w:cs="Courier New"/>
              <w:color w:val="333333"/>
              <w:sz w:val="21"/>
              <w:szCs w:val="21"/>
              <w:lang w:eastAsia="es-PE"/>
            </w:rPr>
          </w:rPrChange>
        </w:rPr>
        <w:t>y</w:t>
      </w:r>
      <w:r w:rsidRPr="00FD6FF2">
        <w:rPr>
          <w:rFonts w:ascii="Courier New" w:eastAsia="Times New Roman" w:hAnsi="Courier New" w:cs="Courier New"/>
          <w:color w:val="666666"/>
          <w:sz w:val="21"/>
          <w:szCs w:val="21"/>
          <w:lang w:val="en-US" w:eastAsia="es-PE"/>
          <w:rPrChange w:id="72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08" w:author="Edwin Villanueva Talavera" w:date="2019-06-02T11:17:00Z">
            <w:rPr>
              <w:rFonts w:ascii="Courier New" w:eastAsia="Times New Roman" w:hAnsi="Courier New" w:cs="Courier New"/>
              <w:color w:val="333333"/>
              <w:sz w:val="21"/>
              <w:szCs w:val="21"/>
              <w:lang w:eastAsia="es-PE"/>
            </w:rPr>
          </w:rPrChange>
        </w:rPr>
        <w:t>insert(i, reserva_y[i])</w:t>
      </w:r>
    </w:p>
    <w:p w14:paraId="39202C6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10" w:author="Edwin Villanueva Talavera" w:date="2019-06-02T11:17:00Z">
            <w:rPr>
              <w:rFonts w:ascii="Courier New" w:eastAsia="Times New Roman" w:hAnsi="Courier New" w:cs="Courier New"/>
              <w:color w:val="333333"/>
              <w:sz w:val="21"/>
              <w:szCs w:val="21"/>
              <w:lang w:eastAsia="es-PE"/>
            </w:rPr>
          </w:rPrChange>
        </w:rPr>
        <w:t xml:space="preserve">            groups</w:t>
      </w:r>
      <w:r w:rsidRPr="00FD6FF2">
        <w:rPr>
          <w:rFonts w:ascii="Courier New" w:eastAsia="Times New Roman" w:hAnsi="Courier New" w:cs="Courier New"/>
          <w:color w:val="666666"/>
          <w:sz w:val="21"/>
          <w:szCs w:val="21"/>
          <w:lang w:val="en-US" w:eastAsia="es-PE"/>
          <w:rPrChange w:id="72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12" w:author="Edwin Villanueva Talavera" w:date="2019-06-02T11:17:00Z">
            <w:rPr>
              <w:rFonts w:ascii="Courier New" w:eastAsia="Times New Roman" w:hAnsi="Courier New" w:cs="Courier New"/>
              <w:color w:val="333333"/>
              <w:sz w:val="21"/>
              <w:szCs w:val="21"/>
              <w:lang w:eastAsia="es-PE"/>
            </w:rPr>
          </w:rPrChange>
        </w:rPr>
        <w:t>insert(i, reserva_groups[i])</w:t>
      </w:r>
    </w:p>
    <w:p w14:paraId="22551FE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14" w:author="Edwin Villanueva Talavera" w:date="2019-06-02T11:17:00Z">
            <w:rPr>
              <w:rFonts w:ascii="Courier New" w:eastAsia="Times New Roman" w:hAnsi="Courier New" w:cs="Courier New"/>
              <w:color w:val="333333"/>
              <w:sz w:val="21"/>
              <w:szCs w:val="21"/>
              <w:lang w:eastAsia="es-PE"/>
            </w:rPr>
          </w:rPrChange>
        </w:rPr>
        <w:t xml:space="preserve">            </w:t>
      </w:r>
    </w:p>
    <w:p w14:paraId="36B59B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21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218" w:author="Edwin Villanueva Talavera" w:date="2019-06-02T11:17:00Z">
            <w:rPr>
              <w:rFonts w:ascii="Courier New" w:eastAsia="Times New Roman" w:hAnsi="Courier New" w:cs="Courier New"/>
              <w:color w:val="333333"/>
              <w:sz w:val="21"/>
              <w:szCs w:val="21"/>
              <w:lang w:eastAsia="es-PE"/>
            </w:rPr>
          </w:rPrChange>
        </w:rPr>
        <w:t xml:space="preserve"> x, y, groups, cantidad_transcritos</w:t>
      </w:r>
    </w:p>
    <w:p w14:paraId="70218B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19" w:author="Edwin Villanueva Talavera" w:date="2019-06-02T11:17:00Z">
            <w:rPr>
              <w:rFonts w:ascii="Courier New" w:eastAsia="Times New Roman" w:hAnsi="Courier New" w:cs="Courier New"/>
              <w:color w:val="333333"/>
              <w:sz w:val="21"/>
              <w:szCs w:val="21"/>
              <w:lang w:eastAsia="es-PE"/>
            </w:rPr>
          </w:rPrChange>
        </w:rPr>
      </w:pPr>
    </w:p>
    <w:p w14:paraId="51FDC0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22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2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224" w:author="Edwin Villanueva Talavera" w:date="2019-06-02T11:17:00Z">
            <w:rPr>
              <w:rFonts w:ascii="Courier New" w:eastAsia="Times New Roman" w:hAnsi="Courier New" w:cs="Courier New"/>
              <w:color w:val="0000FF"/>
              <w:sz w:val="21"/>
              <w:szCs w:val="21"/>
              <w:lang w:eastAsia="es-PE"/>
            </w:rPr>
          </w:rPrChange>
        </w:rPr>
        <w:t>entrenar_modelo_final</w:t>
      </w:r>
      <w:r w:rsidRPr="00FD6FF2">
        <w:rPr>
          <w:rFonts w:ascii="Courier New" w:eastAsia="Times New Roman" w:hAnsi="Courier New" w:cs="Courier New"/>
          <w:color w:val="333333"/>
          <w:sz w:val="21"/>
          <w:szCs w:val="21"/>
          <w:lang w:val="en-US" w:eastAsia="es-PE"/>
          <w:rPrChange w:id="72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2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227" w:author="Edwin Villanueva Talavera" w:date="2019-06-02T11:17:00Z">
            <w:rPr>
              <w:rFonts w:ascii="Courier New" w:eastAsia="Times New Roman" w:hAnsi="Courier New" w:cs="Courier New"/>
              <w:color w:val="333333"/>
              <w:sz w:val="21"/>
              <w:szCs w:val="21"/>
              <w:lang w:eastAsia="es-PE"/>
            </w:rPr>
          </w:rPrChange>
        </w:rPr>
        <w:t>):</w:t>
      </w:r>
    </w:p>
    <w:p w14:paraId="0ED16D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23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23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2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33"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2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35"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23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38" w:author="Edwin Villanueva Talavera" w:date="2019-06-02T11:17:00Z">
            <w:rPr>
              <w:rFonts w:ascii="Courier New" w:eastAsia="Times New Roman" w:hAnsi="Courier New" w:cs="Courier New"/>
              <w:color w:val="333333"/>
              <w:sz w:val="21"/>
              <w:szCs w:val="21"/>
              <w:lang w:eastAsia="es-PE"/>
            </w:rPr>
          </w:rPrChange>
        </w:rPr>
        <w:t>carpeta_modelo()):</w:t>
      </w:r>
    </w:p>
    <w:p w14:paraId="135E72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40"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2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2"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724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5" w:author="Edwin Villanueva Talavera" w:date="2019-06-02T11:17:00Z">
            <w:rPr>
              <w:rFonts w:ascii="Courier New" w:eastAsia="Times New Roman" w:hAnsi="Courier New" w:cs="Courier New"/>
              <w:color w:val="333333"/>
              <w:sz w:val="21"/>
              <w:szCs w:val="21"/>
              <w:lang w:eastAsia="es-PE"/>
            </w:rPr>
          </w:rPrChange>
        </w:rPr>
        <w:t>carpeta_modelo())</w:t>
      </w:r>
    </w:p>
    <w:p w14:paraId="2962B03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47"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2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49"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725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5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52" w:author="Edwin Villanueva Talavera" w:date="2019-06-02T11:17:00Z">
            <w:rPr>
              <w:rFonts w:ascii="Courier New" w:eastAsia="Times New Roman" w:hAnsi="Courier New" w:cs="Courier New"/>
              <w:color w:val="333333"/>
              <w:sz w:val="21"/>
              <w:szCs w:val="21"/>
              <w:lang w:eastAsia="es-PE"/>
            </w:rPr>
          </w:rPrChange>
        </w:rPr>
        <w:t>carpeta_modelo())</w:t>
      </w:r>
    </w:p>
    <w:p w14:paraId="4A0F05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54" w:author="Edwin Villanueva Talavera" w:date="2019-06-02T11:17:00Z">
            <w:rPr>
              <w:rFonts w:ascii="Courier New" w:eastAsia="Times New Roman" w:hAnsi="Courier New" w:cs="Courier New"/>
              <w:color w:val="333333"/>
              <w:sz w:val="21"/>
              <w:szCs w:val="21"/>
              <w:lang w:eastAsia="es-PE"/>
            </w:rPr>
          </w:rPrChange>
        </w:rPr>
        <w:t xml:space="preserve">        X_train, y_train, groups, cantidad_transcritos </w:t>
      </w:r>
      <w:r w:rsidRPr="00FD6FF2">
        <w:rPr>
          <w:rFonts w:ascii="Courier New" w:eastAsia="Times New Roman" w:hAnsi="Courier New" w:cs="Courier New"/>
          <w:color w:val="666666"/>
          <w:sz w:val="21"/>
          <w:szCs w:val="21"/>
          <w:lang w:val="en-US" w:eastAsia="es-PE"/>
          <w:rPrChange w:id="72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25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59" w:author="Edwin Villanueva Talavera" w:date="2019-06-02T11:17:00Z">
            <w:rPr>
              <w:rFonts w:ascii="Courier New" w:eastAsia="Times New Roman" w:hAnsi="Courier New" w:cs="Courier New"/>
              <w:color w:val="333333"/>
              <w:sz w:val="21"/>
              <w:szCs w:val="21"/>
              <w:lang w:eastAsia="es-PE"/>
            </w:rPr>
          </w:rPrChange>
        </w:rPr>
        <w:t>obtener_data_entrenamiento()</w:t>
      </w:r>
    </w:p>
    <w:p w14:paraId="3D52B8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61" w:author="Edwin Villanueva Talavera" w:date="2019-06-02T11:17:00Z">
            <w:rPr>
              <w:rFonts w:ascii="Courier New" w:eastAsia="Times New Roman" w:hAnsi="Courier New" w:cs="Courier New"/>
              <w:color w:val="333333"/>
              <w:sz w:val="21"/>
              <w:szCs w:val="21"/>
              <w:lang w:eastAsia="es-PE"/>
            </w:rPr>
          </w:rPrChange>
        </w:rPr>
        <w:t xml:space="preserve">        svm_pipeline </w:t>
      </w:r>
      <w:r w:rsidRPr="00FD6FF2">
        <w:rPr>
          <w:rFonts w:ascii="Courier New" w:eastAsia="Times New Roman" w:hAnsi="Courier New" w:cs="Courier New"/>
          <w:color w:val="666666"/>
          <w:sz w:val="21"/>
          <w:szCs w:val="21"/>
          <w:lang w:val="en-US" w:eastAsia="es-PE"/>
          <w:rPrChange w:id="72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63" w:author="Edwin Villanueva Talavera" w:date="2019-06-02T11:17:00Z">
            <w:rPr>
              <w:rFonts w:ascii="Courier New" w:eastAsia="Times New Roman" w:hAnsi="Courier New" w:cs="Courier New"/>
              <w:color w:val="333333"/>
              <w:sz w:val="21"/>
              <w:szCs w:val="21"/>
              <w:lang w:eastAsia="es-PE"/>
            </w:rPr>
          </w:rPrChange>
        </w:rPr>
        <w:t xml:space="preserve"> Pipeline(steps</w:t>
      </w:r>
      <w:r w:rsidRPr="00FD6FF2">
        <w:rPr>
          <w:rFonts w:ascii="Courier New" w:eastAsia="Times New Roman" w:hAnsi="Courier New" w:cs="Courier New"/>
          <w:color w:val="666666"/>
          <w:sz w:val="21"/>
          <w:szCs w:val="21"/>
          <w:lang w:val="en-US" w:eastAsia="es-PE"/>
          <w:rPrChange w:id="72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266"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7267" w:author="Edwin Villanueva Talavera" w:date="2019-06-02T11:17:00Z">
            <w:rPr>
              <w:rFonts w:ascii="Courier New" w:eastAsia="Times New Roman" w:hAnsi="Courier New" w:cs="Courier New"/>
              <w:color w:val="333333"/>
              <w:sz w:val="21"/>
              <w:szCs w:val="21"/>
              <w:lang w:eastAsia="es-PE"/>
            </w:rPr>
          </w:rPrChange>
        </w:rPr>
        <w:t>, GeneradorFeatures(</w:t>
      </w:r>
      <w:r w:rsidRPr="00FD6FF2">
        <w:rPr>
          <w:rFonts w:ascii="Courier New" w:eastAsia="Times New Roman" w:hAnsi="Courier New" w:cs="Courier New"/>
          <w:color w:val="008000"/>
          <w:sz w:val="21"/>
          <w:szCs w:val="21"/>
          <w:lang w:val="en-US" w:eastAsia="es-PE"/>
          <w:rPrChange w:id="72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269"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color w:val="008000"/>
          <w:sz w:val="21"/>
          <w:szCs w:val="21"/>
          <w:lang w:val="en-US" w:eastAsia="es-PE"/>
          <w:rPrChange w:id="727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72" w:author="Edwin Villanueva Talavera" w:date="2019-06-02T11:17:00Z">
            <w:rPr>
              <w:rFonts w:ascii="Courier New" w:eastAsia="Times New Roman" w:hAnsi="Courier New" w:cs="Courier New"/>
              <w:color w:val="333333"/>
              <w:sz w:val="21"/>
              <w:szCs w:val="21"/>
              <w:lang w:eastAsia="es-PE"/>
            </w:rPr>
          </w:rPrChange>
        </w:rPr>
        <w:t>obtener_num_clases())), (</w:t>
      </w:r>
      <w:r w:rsidRPr="00FD6FF2">
        <w:rPr>
          <w:rFonts w:ascii="Courier New" w:eastAsia="Times New Roman" w:hAnsi="Courier New" w:cs="Courier New"/>
          <w:color w:val="BA2121"/>
          <w:sz w:val="21"/>
          <w:szCs w:val="21"/>
          <w:lang w:val="en-US" w:eastAsia="es-PE"/>
          <w:rPrChange w:id="7273" w:author="Edwin Villanueva Talavera" w:date="2019-06-02T11:17:00Z">
            <w:rPr>
              <w:rFonts w:ascii="Courier New" w:eastAsia="Times New Roman" w:hAnsi="Courier New" w:cs="Courier New"/>
              <w:color w:val="BA2121"/>
              <w:sz w:val="21"/>
              <w:szCs w:val="21"/>
              <w:lang w:eastAsia="es-PE"/>
            </w:rPr>
          </w:rPrChange>
        </w:rPr>
        <w:t>'scaler'</w:t>
      </w:r>
      <w:r w:rsidRPr="00FD6FF2">
        <w:rPr>
          <w:rFonts w:ascii="Courier New" w:eastAsia="Times New Roman" w:hAnsi="Courier New" w:cs="Courier New"/>
          <w:color w:val="333333"/>
          <w:sz w:val="21"/>
          <w:szCs w:val="21"/>
          <w:lang w:val="en-US" w:eastAsia="es-PE"/>
          <w:rPrChange w:id="7274" w:author="Edwin Villanueva Talavera" w:date="2019-06-02T11:17:00Z">
            <w:rPr>
              <w:rFonts w:ascii="Courier New" w:eastAsia="Times New Roman" w:hAnsi="Courier New" w:cs="Courier New"/>
              <w:color w:val="333333"/>
              <w:sz w:val="21"/>
              <w:szCs w:val="21"/>
              <w:lang w:eastAsia="es-PE"/>
            </w:rPr>
          </w:rPrChange>
        </w:rPr>
        <w:t>, RobustScaler()), (</w:t>
      </w:r>
      <w:r w:rsidRPr="00FD6FF2">
        <w:rPr>
          <w:rFonts w:ascii="Courier New" w:eastAsia="Times New Roman" w:hAnsi="Courier New" w:cs="Courier New"/>
          <w:color w:val="BA2121"/>
          <w:sz w:val="21"/>
          <w:szCs w:val="21"/>
          <w:lang w:val="en-US" w:eastAsia="es-PE"/>
          <w:rPrChange w:id="7275" w:author="Edwin Villanueva Talavera" w:date="2019-06-02T11:17:00Z">
            <w:rPr>
              <w:rFonts w:ascii="Courier New" w:eastAsia="Times New Roman" w:hAnsi="Courier New" w:cs="Courier New"/>
              <w:color w:val="BA2121"/>
              <w:sz w:val="21"/>
              <w:szCs w:val="21"/>
              <w:lang w:eastAsia="es-PE"/>
            </w:rPr>
          </w:rPrChange>
        </w:rPr>
        <w:t>'svc'</w:t>
      </w:r>
      <w:r w:rsidRPr="00FD6FF2">
        <w:rPr>
          <w:rFonts w:ascii="Courier New" w:eastAsia="Times New Roman" w:hAnsi="Courier New" w:cs="Courier New"/>
          <w:color w:val="333333"/>
          <w:sz w:val="21"/>
          <w:szCs w:val="21"/>
          <w:lang w:val="en-US" w:eastAsia="es-PE"/>
          <w:rPrChange w:id="7276" w:author="Edwin Villanueva Talavera" w:date="2019-06-02T11:17:00Z">
            <w:rPr>
              <w:rFonts w:ascii="Courier New" w:eastAsia="Times New Roman" w:hAnsi="Courier New" w:cs="Courier New"/>
              <w:color w:val="333333"/>
              <w:sz w:val="21"/>
              <w:szCs w:val="21"/>
              <w:lang w:eastAsia="es-PE"/>
            </w:rPr>
          </w:rPrChange>
        </w:rPr>
        <w:t>, SVC())])</w:t>
      </w:r>
    </w:p>
    <w:p w14:paraId="298EE8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78" w:author="Edwin Villanueva Talavera" w:date="2019-06-02T11:17:00Z">
            <w:rPr>
              <w:rFonts w:ascii="Courier New" w:eastAsia="Times New Roman" w:hAnsi="Courier New" w:cs="Courier New"/>
              <w:color w:val="333333"/>
              <w:sz w:val="21"/>
              <w:szCs w:val="21"/>
              <w:lang w:eastAsia="es-PE"/>
            </w:rPr>
          </w:rPrChange>
        </w:rPr>
        <w:t xml:space="preserve">        logo </w:t>
      </w:r>
      <w:r w:rsidRPr="00FD6FF2">
        <w:rPr>
          <w:rFonts w:ascii="Courier New" w:eastAsia="Times New Roman" w:hAnsi="Courier New" w:cs="Courier New"/>
          <w:color w:val="666666"/>
          <w:sz w:val="21"/>
          <w:szCs w:val="21"/>
          <w:lang w:val="en-US" w:eastAsia="es-PE"/>
          <w:rPrChange w:id="72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80" w:author="Edwin Villanueva Talavera" w:date="2019-06-02T11:17:00Z">
            <w:rPr>
              <w:rFonts w:ascii="Courier New" w:eastAsia="Times New Roman" w:hAnsi="Courier New" w:cs="Courier New"/>
              <w:color w:val="333333"/>
              <w:sz w:val="21"/>
              <w:szCs w:val="21"/>
              <w:lang w:eastAsia="es-PE"/>
            </w:rPr>
          </w:rPrChange>
        </w:rPr>
        <w:t xml:space="preserve"> LeaveOneGroupOut()</w:t>
      </w:r>
    </w:p>
    <w:p w14:paraId="6A6CBC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2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282" w:author="Edwin Villanueva Talavera" w:date="2019-06-02T11:17:00Z">
            <w:rPr>
              <w:rFonts w:ascii="Courier New" w:eastAsia="Times New Roman" w:hAnsi="Courier New" w:cs="Courier New"/>
              <w:color w:val="333333"/>
              <w:sz w:val="21"/>
              <w:szCs w:val="21"/>
              <w:lang w:eastAsia="es-PE"/>
            </w:rPr>
          </w:rPrChange>
        </w:rPr>
        <w:t xml:space="preserve">        clf </w:t>
      </w:r>
      <w:r w:rsidRPr="00FD6FF2">
        <w:rPr>
          <w:rFonts w:ascii="Courier New" w:eastAsia="Times New Roman" w:hAnsi="Courier New" w:cs="Courier New"/>
          <w:color w:val="666666"/>
          <w:sz w:val="21"/>
          <w:szCs w:val="21"/>
          <w:lang w:val="en-US" w:eastAsia="es-PE"/>
          <w:rPrChange w:id="72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84" w:author="Edwin Villanueva Talavera" w:date="2019-06-02T11:17:00Z">
            <w:rPr>
              <w:rFonts w:ascii="Courier New" w:eastAsia="Times New Roman" w:hAnsi="Courier New" w:cs="Courier New"/>
              <w:color w:val="333333"/>
              <w:sz w:val="21"/>
              <w:szCs w:val="21"/>
              <w:lang w:eastAsia="es-PE"/>
            </w:rPr>
          </w:rPrChange>
        </w:rPr>
        <w:t xml:space="preserve"> GridSearchCV(svm_pipeline, </w:t>
      </w:r>
      <w:r w:rsidRPr="00FD6FF2">
        <w:rPr>
          <w:rFonts w:ascii="Courier New" w:eastAsia="Times New Roman" w:hAnsi="Courier New" w:cs="Courier New"/>
          <w:color w:val="008000"/>
          <w:sz w:val="21"/>
          <w:szCs w:val="21"/>
          <w:lang w:val="en-US" w:eastAsia="es-PE"/>
          <w:rPrChange w:id="72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87" w:author="Edwin Villanueva Talavera" w:date="2019-06-02T11:17:00Z">
            <w:rPr>
              <w:rFonts w:ascii="Courier New" w:eastAsia="Times New Roman" w:hAnsi="Courier New" w:cs="Courier New"/>
              <w:color w:val="333333"/>
              <w:sz w:val="21"/>
              <w:szCs w:val="21"/>
              <w:lang w:eastAsia="es-PE"/>
            </w:rPr>
          </w:rPrChange>
        </w:rPr>
        <w:t>tuned_parameters, cv</w:t>
      </w:r>
      <w:r w:rsidRPr="00FD6FF2">
        <w:rPr>
          <w:rFonts w:ascii="Courier New" w:eastAsia="Times New Roman" w:hAnsi="Courier New" w:cs="Courier New"/>
          <w:color w:val="666666"/>
          <w:sz w:val="21"/>
          <w:szCs w:val="21"/>
          <w:lang w:val="en-US" w:eastAsia="es-PE"/>
          <w:rPrChange w:id="72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89" w:author="Edwin Villanueva Talavera" w:date="2019-06-02T11:17:00Z">
            <w:rPr>
              <w:rFonts w:ascii="Courier New" w:eastAsia="Times New Roman" w:hAnsi="Courier New" w:cs="Courier New"/>
              <w:color w:val="333333"/>
              <w:sz w:val="21"/>
              <w:szCs w:val="21"/>
              <w:lang w:eastAsia="es-PE"/>
            </w:rPr>
          </w:rPrChange>
        </w:rPr>
        <w:t>logo, scoring</w:t>
      </w:r>
      <w:r w:rsidRPr="00FD6FF2">
        <w:rPr>
          <w:rFonts w:ascii="Courier New" w:eastAsia="Times New Roman" w:hAnsi="Courier New" w:cs="Courier New"/>
          <w:color w:val="666666"/>
          <w:sz w:val="21"/>
          <w:szCs w:val="21"/>
          <w:lang w:val="en-US" w:eastAsia="es-PE"/>
          <w:rPrChange w:id="72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29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93" w:author="Edwin Villanueva Talavera" w:date="2019-06-02T11:17:00Z">
            <w:rPr>
              <w:rFonts w:ascii="Courier New" w:eastAsia="Times New Roman" w:hAnsi="Courier New" w:cs="Courier New"/>
              <w:color w:val="333333"/>
              <w:sz w:val="21"/>
              <w:szCs w:val="21"/>
              <w:lang w:eastAsia="es-PE"/>
            </w:rPr>
          </w:rPrChange>
        </w:rPr>
        <w:t>score, n_jobs</w:t>
      </w:r>
      <w:r w:rsidRPr="00FD6FF2">
        <w:rPr>
          <w:rFonts w:ascii="Courier New" w:eastAsia="Times New Roman" w:hAnsi="Courier New" w:cs="Courier New"/>
          <w:color w:val="666666"/>
          <w:sz w:val="21"/>
          <w:szCs w:val="21"/>
          <w:lang w:val="en-US" w:eastAsia="es-PE"/>
          <w:rPrChange w:id="72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2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2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297" w:author="Edwin Villanueva Talavera" w:date="2019-06-02T11:17:00Z">
            <w:rPr>
              <w:rFonts w:ascii="Courier New" w:eastAsia="Times New Roman" w:hAnsi="Courier New" w:cs="Courier New"/>
              <w:color w:val="333333"/>
              <w:sz w:val="21"/>
              <w:szCs w:val="21"/>
              <w:lang w:eastAsia="es-PE"/>
            </w:rPr>
          </w:rPrChange>
        </w:rPr>
        <w:t>n_jobs, refit</w:t>
      </w:r>
      <w:r w:rsidRPr="00FD6FF2">
        <w:rPr>
          <w:rFonts w:ascii="Courier New" w:eastAsia="Times New Roman" w:hAnsi="Courier New" w:cs="Courier New"/>
          <w:color w:val="666666"/>
          <w:sz w:val="21"/>
          <w:szCs w:val="21"/>
          <w:lang w:val="en-US" w:eastAsia="es-PE"/>
          <w:rPrChange w:id="72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7299"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300" w:author="Edwin Villanueva Talavera" w:date="2019-06-02T11:17:00Z">
            <w:rPr>
              <w:rFonts w:ascii="Courier New" w:eastAsia="Times New Roman" w:hAnsi="Courier New" w:cs="Courier New"/>
              <w:color w:val="333333"/>
              <w:sz w:val="21"/>
              <w:szCs w:val="21"/>
              <w:lang w:eastAsia="es-PE"/>
            </w:rPr>
          </w:rPrChange>
        </w:rPr>
        <w:t xml:space="preserve">, return_train_score </w:t>
      </w:r>
      <w:r w:rsidRPr="00FD6FF2">
        <w:rPr>
          <w:rFonts w:ascii="Courier New" w:eastAsia="Times New Roman" w:hAnsi="Courier New" w:cs="Courier New"/>
          <w:color w:val="666666"/>
          <w:sz w:val="21"/>
          <w:szCs w:val="21"/>
          <w:lang w:val="en-US" w:eastAsia="es-PE"/>
          <w:rPrChange w:id="73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303" w:author="Edwin Villanueva Talavera" w:date="2019-06-02T11:17:00Z">
            <w:rPr>
              <w:rFonts w:ascii="Courier New" w:eastAsia="Times New Roman" w:hAnsi="Courier New" w:cs="Courier New"/>
              <w:b/>
              <w:bCs/>
              <w:color w:val="008000"/>
              <w:sz w:val="21"/>
              <w:szCs w:val="21"/>
              <w:lang w:eastAsia="es-PE"/>
            </w:rPr>
          </w:rPrChange>
        </w:rPr>
        <w:t>True</w:t>
      </w:r>
      <w:r w:rsidRPr="00FD6FF2">
        <w:rPr>
          <w:rFonts w:ascii="Courier New" w:eastAsia="Times New Roman" w:hAnsi="Courier New" w:cs="Courier New"/>
          <w:color w:val="333333"/>
          <w:sz w:val="21"/>
          <w:szCs w:val="21"/>
          <w:lang w:val="en-US" w:eastAsia="es-PE"/>
          <w:rPrChange w:id="7304"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73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3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08" w:author="Edwin Villanueva Talavera" w:date="2019-06-02T11:17:00Z">
            <w:rPr>
              <w:rFonts w:ascii="Courier New" w:eastAsia="Times New Roman" w:hAnsi="Courier New" w:cs="Courier New"/>
              <w:color w:val="333333"/>
              <w:sz w:val="21"/>
              <w:szCs w:val="21"/>
              <w:lang w:eastAsia="es-PE"/>
            </w:rPr>
          </w:rPrChange>
        </w:rPr>
        <w:t>verbose)</w:t>
      </w:r>
    </w:p>
    <w:p w14:paraId="68851A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10" w:author="Edwin Villanueva Talavera" w:date="2019-06-02T11:17:00Z">
            <w:rPr>
              <w:rFonts w:ascii="Courier New" w:eastAsia="Times New Roman" w:hAnsi="Courier New" w:cs="Courier New"/>
              <w:color w:val="333333"/>
              <w:sz w:val="21"/>
              <w:szCs w:val="21"/>
              <w:lang w:eastAsia="es-PE"/>
            </w:rPr>
          </w:rPrChange>
        </w:rPr>
        <w:t xml:space="preserve">        clf</w:t>
      </w:r>
      <w:r w:rsidRPr="00FD6FF2">
        <w:rPr>
          <w:rFonts w:ascii="Courier New" w:eastAsia="Times New Roman" w:hAnsi="Courier New" w:cs="Courier New"/>
          <w:color w:val="666666"/>
          <w:sz w:val="21"/>
          <w:szCs w:val="21"/>
          <w:lang w:val="en-US" w:eastAsia="es-PE"/>
          <w:rPrChange w:id="73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12" w:author="Edwin Villanueva Talavera" w:date="2019-06-02T11:17:00Z">
            <w:rPr>
              <w:rFonts w:ascii="Courier New" w:eastAsia="Times New Roman" w:hAnsi="Courier New" w:cs="Courier New"/>
              <w:color w:val="333333"/>
              <w:sz w:val="21"/>
              <w:szCs w:val="21"/>
              <w:lang w:eastAsia="es-PE"/>
            </w:rPr>
          </w:rPrChange>
        </w:rPr>
        <w:t xml:space="preserve">fit(X_train, y_train, groups) </w:t>
      </w:r>
      <w:r w:rsidRPr="00FD6FF2">
        <w:rPr>
          <w:rFonts w:ascii="Courier New" w:eastAsia="Times New Roman" w:hAnsi="Courier New" w:cs="Courier New"/>
          <w:i/>
          <w:iCs/>
          <w:color w:val="408080"/>
          <w:sz w:val="21"/>
          <w:szCs w:val="21"/>
          <w:lang w:val="en-US" w:eastAsia="es-PE"/>
          <w:rPrChange w:id="7313" w:author="Edwin Villanueva Talavera" w:date="2019-06-02T11:17:00Z">
            <w:rPr>
              <w:rFonts w:ascii="Courier New" w:eastAsia="Times New Roman" w:hAnsi="Courier New" w:cs="Courier New"/>
              <w:i/>
              <w:iCs/>
              <w:color w:val="408080"/>
              <w:sz w:val="21"/>
              <w:szCs w:val="21"/>
              <w:lang w:eastAsia="es-PE"/>
            </w:rPr>
          </w:rPrChange>
        </w:rPr>
        <w:t>#requerido por LeaveOneGroupOut</w:t>
      </w:r>
    </w:p>
    <w:p w14:paraId="555E505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15" w:author="Edwin Villanueva Talavera" w:date="2019-06-02T11:17:00Z">
            <w:rPr>
              <w:rFonts w:ascii="Courier New" w:eastAsia="Times New Roman" w:hAnsi="Courier New" w:cs="Courier New"/>
              <w:color w:val="333333"/>
              <w:sz w:val="21"/>
              <w:szCs w:val="21"/>
              <w:lang w:eastAsia="es-PE"/>
            </w:rPr>
          </w:rPrChange>
        </w:rPr>
        <w:t xml:space="preserve">        resultado </w:t>
      </w:r>
      <w:r w:rsidRPr="00FD6FF2">
        <w:rPr>
          <w:rFonts w:ascii="Courier New" w:eastAsia="Times New Roman" w:hAnsi="Courier New" w:cs="Courier New"/>
          <w:color w:val="666666"/>
          <w:sz w:val="21"/>
          <w:szCs w:val="21"/>
          <w:lang w:val="en-US" w:eastAsia="es-PE"/>
          <w:rPrChange w:id="73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17" w:author="Edwin Villanueva Talavera" w:date="2019-06-02T11:17:00Z">
            <w:rPr>
              <w:rFonts w:ascii="Courier New" w:eastAsia="Times New Roman" w:hAnsi="Courier New" w:cs="Courier New"/>
              <w:color w:val="333333"/>
              <w:sz w:val="21"/>
              <w:szCs w:val="21"/>
              <w:lang w:eastAsia="es-PE"/>
            </w:rPr>
          </w:rPrChange>
        </w:rPr>
        <w:t xml:space="preserve"> {</w:t>
      </w:r>
    </w:p>
    <w:p w14:paraId="1E3C26F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20"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321"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3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23"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324" w:author="Edwin Villanueva Talavera" w:date="2019-06-02T11:17:00Z">
            <w:rPr>
              <w:rFonts w:ascii="Courier New" w:eastAsia="Times New Roman" w:hAnsi="Courier New" w:cs="Courier New"/>
              <w:color w:val="BA2121"/>
              <w:sz w:val="21"/>
              <w:szCs w:val="21"/>
              <w:lang w:eastAsia="es-PE"/>
            </w:rPr>
          </w:rPrChange>
        </w:rPr>
        <w:t>'mean_test_accuracy'</w:t>
      </w:r>
      <w:r w:rsidRPr="00FD6FF2">
        <w:rPr>
          <w:rFonts w:ascii="Courier New" w:eastAsia="Times New Roman" w:hAnsi="Courier New" w:cs="Courier New"/>
          <w:color w:val="333333"/>
          <w:sz w:val="21"/>
          <w:szCs w:val="21"/>
          <w:lang w:val="en-US" w:eastAsia="es-PE"/>
          <w:rPrChange w:id="7325"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3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27" w:author="Edwin Villanueva Talavera" w:date="2019-06-02T11:17:00Z">
            <w:rPr>
              <w:rFonts w:ascii="Courier New" w:eastAsia="Times New Roman" w:hAnsi="Courier New" w:cs="Courier New"/>
              <w:color w:val="333333"/>
              <w:sz w:val="21"/>
              <w:szCs w:val="21"/>
              <w:lang w:eastAsia="es-PE"/>
            </w:rPr>
          </w:rPrChange>
        </w:rPr>
        <w:t>best_index_],</w:t>
      </w:r>
    </w:p>
    <w:p w14:paraId="04AFAF0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30"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7331"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3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33"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334" w:author="Edwin Villanueva Talavera" w:date="2019-06-02T11:17:00Z">
            <w:rPr>
              <w:rFonts w:ascii="Courier New" w:eastAsia="Times New Roman" w:hAnsi="Courier New" w:cs="Courier New"/>
              <w:color w:val="BA2121"/>
              <w:sz w:val="21"/>
              <w:szCs w:val="21"/>
              <w:lang w:eastAsia="es-PE"/>
            </w:rPr>
          </w:rPrChange>
        </w:rPr>
        <w:t>'mean_test_precision'</w:t>
      </w:r>
      <w:r w:rsidRPr="00FD6FF2">
        <w:rPr>
          <w:rFonts w:ascii="Courier New" w:eastAsia="Times New Roman" w:hAnsi="Courier New" w:cs="Courier New"/>
          <w:color w:val="333333"/>
          <w:sz w:val="21"/>
          <w:szCs w:val="21"/>
          <w:lang w:val="en-US" w:eastAsia="es-PE"/>
          <w:rPrChange w:id="7335"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3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37" w:author="Edwin Villanueva Talavera" w:date="2019-06-02T11:17:00Z">
            <w:rPr>
              <w:rFonts w:ascii="Courier New" w:eastAsia="Times New Roman" w:hAnsi="Courier New" w:cs="Courier New"/>
              <w:color w:val="333333"/>
              <w:sz w:val="21"/>
              <w:szCs w:val="21"/>
              <w:lang w:eastAsia="es-PE"/>
            </w:rPr>
          </w:rPrChange>
        </w:rPr>
        <w:t>best_index_],</w:t>
      </w:r>
    </w:p>
    <w:p w14:paraId="62DA0B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40"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7341"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3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43"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344" w:author="Edwin Villanueva Talavera" w:date="2019-06-02T11:17:00Z">
            <w:rPr>
              <w:rFonts w:ascii="Courier New" w:eastAsia="Times New Roman" w:hAnsi="Courier New" w:cs="Courier New"/>
              <w:color w:val="BA2121"/>
              <w:sz w:val="21"/>
              <w:szCs w:val="21"/>
              <w:lang w:eastAsia="es-PE"/>
            </w:rPr>
          </w:rPrChange>
        </w:rPr>
        <w:t>'mean_test_recall'</w:t>
      </w:r>
      <w:r w:rsidRPr="00FD6FF2">
        <w:rPr>
          <w:rFonts w:ascii="Courier New" w:eastAsia="Times New Roman" w:hAnsi="Courier New" w:cs="Courier New"/>
          <w:color w:val="333333"/>
          <w:sz w:val="21"/>
          <w:szCs w:val="21"/>
          <w:lang w:val="en-US" w:eastAsia="es-PE"/>
          <w:rPrChange w:id="7345"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3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47" w:author="Edwin Villanueva Talavera" w:date="2019-06-02T11:17:00Z">
            <w:rPr>
              <w:rFonts w:ascii="Courier New" w:eastAsia="Times New Roman" w:hAnsi="Courier New" w:cs="Courier New"/>
              <w:color w:val="333333"/>
              <w:sz w:val="21"/>
              <w:szCs w:val="21"/>
              <w:lang w:eastAsia="es-PE"/>
            </w:rPr>
          </w:rPrChange>
        </w:rPr>
        <w:t>best_index_]</w:t>
      </w:r>
    </w:p>
    <w:p w14:paraId="620213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49" w:author="Edwin Villanueva Talavera" w:date="2019-06-02T11:17:00Z">
            <w:rPr>
              <w:rFonts w:ascii="Courier New" w:eastAsia="Times New Roman" w:hAnsi="Courier New" w:cs="Courier New"/>
              <w:color w:val="333333"/>
              <w:sz w:val="21"/>
              <w:szCs w:val="21"/>
              <w:lang w:eastAsia="es-PE"/>
            </w:rPr>
          </w:rPrChange>
        </w:rPr>
        <w:t xml:space="preserve">        }</w:t>
      </w:r>
    </w:p>
    <w:p w14:paraId="04B20EC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51" w:author="Edwin Villanueva Talavera" w:date="2019-06-02T11:17:00Z">
            <w:rPr>
              <w:rFonts w:ascii="Courier New" w:eastAsia="Times New Roman" w:hAnsi="Courier New" w:cs="Courier New"/>
              <w:color w:val="333333"/>
              <w:sz w:val="21"/>
              <w:szCs w:val="21"/>
              <w:lang w:eastAsia="es-PE"/>
            </w:rPr>
          </w:rPrChange>
        </w:rPr>
        <w:t xml:space="preserve">        dump(resultado, </w:t>
      </w:r>
      <w:r w:rsidRPr="00FD6FF2">
        <w:rPr>
          <w:rFonts w:ascii="Courier New" w:eastAsia="Times New Roman" w:hAnsi="Courier New" w:cs="Courier New"/>
          <w:color w:val="008000"/>
          <w:sz w:val="21"/>
          <w:szCs w:val="21"/>
          <w:lang w:val="en-US" w:eastAsia="es-PE"/>
          <w:rPrChange w:id="73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54"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57" w:author="Edwin Villanueva Talavera" w:date="2019-06-02T11:17:00Z">
            <w:rPr>
              <w:rFonts w:ascii="Courier New" w:eastAsia="Times New Roman" w:hAnsi="Courier New" w:cs="Courier New"/>
              <w:color w:val="BA2121"/>
              <w:sz w:val="21"/>
              <w:szCs w:val="21"/>
              <w:lang w:eastAsia="es-PE"/>
            </w:rPr>
          </w:rPrChange>
        </w:rPr>
        <w:t>"/resultado.bin"</w:t>
      </w:r>
      <w:r w:rsidRPr="00FD6FF2">
        <w:rPr>
          <w:rFonts w:ascii="Courier New" w:eastAsia="Times New Roman" w:hAnsi="Courier New" w:cs="Courier New"/>
          <w:color w:val="333333"/>
          <w:sz w:val="21"/>
          <w:szCs w:val="21"/>
          <w:lang w:val="en-US" w:eastAsia="es-PE"/>
          <w:rPrChange w:id="7358" w:author="Edwin Villanueva Talavera" w:date="2019-06-02T11:17:00Z">
            <w:rPr>
              <w:rFonts w:ascii="Courier New" w:eastAsia="Times New Roman" w:hAnsi="Courier New" w:cs="Courier New"/>
              <w:color w:val="333333"/>
              <w:sz w:val="21"/>
              <w:szCs w:val="21"/>
              <w:lang w:eastAsia="es-PE"/>
            </w:rPr>
          </w:rPrChange>
        </w:rPr>
        <w:t>)</w:t>
      </w:r>
    </w:p>
    <w:p w14:paraId="3DEDD1D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60"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3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62" w:author="Edwin Villanueva Talavera" w:date="2019-06-02T11:17:00Z">
            <w:rPr>
              <w:rFonts w:ascii="Courier New" w:eastAsia="Times New Roman" w:hAnsi="Courier New" w:cs="Courier New"/>
              <w:color w:val="333333"/>
              <w:sz w:val="21"/>
              <w:szCs w:val="21"/>
              <w:lang w:eastAsia="es-PE"/>
            </w:rPr>
          </w:rPrChange>
        </w:rPr>
        <w:t xml:space="preserve">best_params_, </w:t>
      </w:r>
      <w:r w:rsidRPr="00FD6FF2">
        <w:rPr>
          <w:rFonts w:ascii="Courier New" w:eastAsia="Times New Roman" w:hAnsi="Courier New" w:cs="Courier New"/>
          <w:color w:val="008000"/>
          <w:sz w:val="21"/>
          <w:szCs w:val="21"/>
          <w:lang w:val="en-US" w:eastAsia="es-PE"/>
          <w:rPrChange w:id="73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65"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68" w:author="Edwin Villanueva Talavera" w:date="2019-06-02T11:17:00Z">
            <w:rPr>
              <w:rFonts w:ascii="Courier New" w:eastAsia="Times New Roman" w:hAnsi="Courier New" w:cs="Courier New"/>
              <w:color w:val="BA2121"/>
              <w:sz w:val="21"/>
              <w:szCs w:val="21"/>
              <w:lang w:eastAsia="es-PE"/>
            </w:rPr>
          </w:rPrChange>
        </w:rPr>
        <w:t>"/params.bin"</w:t>
      </w:r>
      <w:r w:rsidRPr="00FD6FF2">
        <w:rPr>
          <w:rFonts w:ascii="Courier New" w:eastAsia="Times New Roman" w:hAnsi="Courier New" w:cs="Courier New"/>
          <w:color w:val="333333"/>
          <w:sz w:val="21"/>
          <w:szCs w:val="21"/>
          <w:lang w:val="en-US" w:eastAsia="es-PE"/>
          <w:rPrChange w:id="7369" w:author="Edwin Villanueva Talavera" w:date="2019-06-02T11:17:00Z">
            <w:rPr>
              <w:rFonts w:ascii="Courier New" w:eastAsia="Times New Roman" w:hAnsi="Courier New" w:cs="Courier New"/>
              <w:color w:val="333333"/>
              <w:sz w:val="21"/>
              <w:szCs w:val="21"/>
              <w:lang w:eastAsia="es-PE"/>
            </w:rPr>
          </w:rPrChange>
        </w:rPr>
        <w:t>)</w:t>
      </w:r>
    </w:p>
    <w:p w14:paraId="679908D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71"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3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73" w:author="Edwin Villanueva Talavera" w:date="2019-06-02T11:17:00Z">
            <w:rPr>
              <w:rFonts w:ascii="Courier New" w:eastAsia="Times New Roman" w:hAnsi="Courier New" w:cs="Courier New"/>
              <w:color w:val="333333"/>
              <w:sz w:val="21"/>
              <w:szCs w:val="21"/>
              <w:lang w:eastAsia="es-PE"/>
            </w:rPr>
          </w:rPrChange>
        </w:rPr>
        <w:t xml:space="preserve">cv_results_, </w:t>
      </w:r>
      <w:r w:rsidRPr="00FD6FF2">
        <w:rPr>
          <w:rFonts w:ascii="Courier New" w:eastAsia="Times New Roman" w:hAnsi="Courier New" w:cs="Courier New"/>
          <w:color w:val="008000"/>
          <w:sz w:val="21"/>
          <w:szCs w:val="21"/>
          <w:lang w:val="en-US" w:eastAsia="es-PE"/>
          <w:rPrChange w:id="737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76"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79"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380" w:author="Edwin Villanueva Talavera" w:date="2019-06-02T11:17:00Z">
            <w:rPr>
              <w:rFonts w:ascii="Courier New" w:eastAsia="Times New Roman" w:hAnsi="Courier New" w:cs="Courier New"/>
              <w:color w:val="333333"/>
              <w:sz w:val="21"/>
              <w:szCs w:val="21"/>
              <w:lang w:eastAsia="es-PE"/>
            </w:rPr>
          </w:rPrChange>
        </w:rPr>
        <w:t>)</w:t>
      </w:r>
    </w:p>
    <w:p w14:paraId="74F5F0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8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82"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3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84" w:author="Edwin Villanueva Talavera" w:date="2019-06-02T11:17:00Z">
            <w:rPr>
              <w:rFonts w:ascii="Courier New" w:eastAsia="Times New Roman" w:hAnsi="Courier New" w:cs="Courier New"/>
              <w:color w:val="333333"/>
              <w:sz w:val="21"/>
              <w:szCs w:val="21"/>
              <w:lang w:eastAsia="es-PE"/>
            </w:rPr>
          </w:rPrChange>
        </w:rPr>
        <w:t xml:space="preserve">best_estimator_, </w:t>
      </w:r>
      <w:r w:rsidRPr="00FD6FF2">
        <w:rPr>
          <w:rFonts w:ascii="Courier New" w:eastAsia="Times New Roman" w:hAnsi="Courier New" w:cs="Courier New"/>
          <w:color w:val="008000"/>
          <w:sz w:val="21"/>
          <w:szCs w:val="21"/>
          <w:lang w:val="en-US" w:eastAsia="es-PE"/>
          <w:rPrChange w:id="73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3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87"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3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38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390" w:author="Edwin Villanueva Talavera" w:date="2019-06-02T11:17:00Z">
            <w:rPr>
              <w:rFonts w:ascii="Courier New" w:eastAsia="Times New Roman" w:hAnsi="Courier New" w:cs="Courier New"/>
              <w:color w:val="BA2121"/>
              <w:sz w:val="21"/>
              <w:szCs w:val="21"/>
              <w:lang w:eastAsia="es-PE"/>
            </w:rPr>
          </w:rPrChange>
        </w:rPr>
        <w:t>"/modelo.plk"</w:t>
      </w:r>
      <w:r w:rsidRPr="00FD6FF2">
        <w:rPr>
          <w:rFonts w:ascii="Courier New" w:eastAsia="Times New Roman" w:hAnsi="Courier New" w:cs="Courier New"/>
          <w:color w:val="333333"/>
          <w:sz w:val="21"/>
          <w:szCs w:val="21"/>
          <w:lang w:val="en-US" w:eastAsia="es-PE"/>
          <w:rPrChange w:id="7391" w:author="Edwin Villanueva Talavera" w:date="2019-06-02T11:17:00Z">
            <w:rPr>
              <w:rFonts w:ascii="Courier New" w:eastAsia="Times New Roman" w:hAnsi="Courier New" w:cs="Courier New"/>
              <w:color w:val="333333"/>
              <w:sz w:val="21"/>
              <w:szCs w:val="21"/>
              <w:lang w:eastAsia="es-PE"/>
            </w:rPr>
          </w:rPrChange>
        </w:rPr>
        <w:t>)</w:t>
      </w:r>
    </w:p>
    <w:p w14:paraId="1A1C60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92" w:author="Edwin Villanueva Talavera" w:date="2019-06-02T11:17:00Z">
            <w:rPr>
              <w:rFonts w:ascii="Courier New" w:eastAsia="Times New Roman" w:hAnsi="Courier New" w:cs="Courier New"/>
              <w:color w:val="333333"/>
              <w:sz w:val="21"/>
              <w:szCs w:val="21"/>
              <w:lang w:eastAsia="es-PE"/>
            </w:rPr>
          </w:rPrChange>
        </w:rPr>
      </w:pPr>
    </w:p>
    <w:p w14:paraId="4DBC261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3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3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395"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3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397" w:author="Edwin Villanueva Talavera" w:date="2019-06-02T11:17:00Z">
            <w:rPr>
              <w:rFonts w:ascii="Courier New" w:eastAsia="Times New Roman" w:hAnsi="Courier New" w:cs="Courier New"/>
              <w:color w:val="0000FF"/>
              <w:sz w:val="21"/>
              <w:szCs w:val="21"/>
              <w:lang w:eastAsia="es-PE"/>
            </w:rPr>
          </w:rPrChange>
        </w:rPr>
        <w:t>entrenar_modelo_final_keras</w:t>
      </w:r>
      <w:r w:rsidRPr="00FD6FF2">
        <w:rPr>
          <w:rFonts w:ascii="Courier New" w:eastAsia="Times New Roman" w:hAnsi="Courier New" w:cs="Courier New"/>
          <w:color w:val="333333"/>
          <w:sz w:val="21"/>
          <w:szCs w:val="21"/>
          <w:lang w:val="en-US" w:eastAsia="es-PE"/>
          <w:rPrChange w:id="739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3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400" w:author="Edwin Villanueva Talavera" w:date="2019-06-02T11:17:00Z">
            <w:rPr>
              <w:rFonts w:ascii="Courier New" w:eastAsia="Times New Roman" w:hAnsi="Courier New" w:cs="Courier New"/>
              <w:color w:val="333333"/>
              <w:sz w:val="21"/>
              <w:szCs w:val="21"/>
              <w:lang w:eastAsia="es-PE"/>
            </w:rPr>
          </w:rPrChange>
        </w:rPr>
        <w:t>):</w:t>
      </w:r>
    </w:p>
    <w:p w14:paraId="460E48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403"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404"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4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06"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4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08"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40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11" w:author="Edwin Villanueva Talavera" w:date="2019-06-02T11:17:00Z">
            <w:rPr>
              <w:rFonts w:ascii="Courier New" w:eastAsia="Times New Roman" w:hAnsi="Courier New" w:cs="Courier New"/>
              <w:color w:val="333333"/>
              <w:sz w:val="21"/>
              <w:szCs w:val="21"/>
              <w:lang w:eastAsia="es-PE"/>
            </w:rPr>
          </w:rPrChange>
        </w:rPr>
        <w:t>carpeta_modelo()):</w:t>
      </w:r>
    </w:p>
    <w:p w14:paraId="2D0311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13"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4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15"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74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18" w:author="Edwin Villanueva Talavera" w:date="2019-06-02T11:17:00Z">
            <w:rPr>
              <w:rFonts w:ascii="Courier New" w:eastAsia="Times New Roman" w:hAnsi="Courier New" w:cs="Courier New"/>
              <w:color w:val="333333"/>
              <w:sz w:val="21"/>
              <w:szCs w:val="21"/>
              <w:lang w:eastAsia="es-PE"/>
            </w:rPr>
          </w:rPrChange>
        </w:rPr>
        <w:t>carpeta_modelo())</w:t>
      </w:r>
    </w:p>
    <w:p w14:paraId="69CE127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20"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4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22"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74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25" w:author="Edwin Villanueva Talavera" w:date="2019-06-02T11:17:00Z">
            <w:rPr>
              <w:rFonts w:ascii="Courier New" w:eastAsia="Times New Roman" w:hAnsi="Courier New" w:cs="Courier New"/>
              <w:color w:val="333333"/>
              <w:sz w:val="21"/>
              <w:szCs w:val="21"/>
              <w:lang w:eastAsia="es-PE"/>
            </w:rPr>
          </w:rPrChange>
        </w:rPr>
        <w:t>carpeta_modelo())</w:t>
      </w:r>
    </w:p>
    <w:p w14:paraId="21A6BC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27" w:author="Edwin Villanueva Talavera" w:date="2019-06-02T11:17:00Z">
            <w:rPr>
              <w:rFonts w:ascii="Courier New" w:eastAsia="Times New Roman" w:hAnsi="Courier New" w:cs="Courier New"/>
              <w:color w:val="333333"/>
              <w:sz w:val="21"/>
              <w:szCs w:val="21"/>
              <w:lang w:eastAsia="es-PE"/>
            </w:rPr>
          </w:rPrChange>
        </w:rPr>
        <w:t xml:space="preserve">        X_train, y_train, groups, cantidad_transcritos </w:t>
      </w:r>
      <w:r w:rsidRPr="00FD6FF2">
        <w:rPr>
          <w:rFonts w:ascii="Courier New" w:eastAsia="Times New Roman" w:hAnsi="Courier New" w:cs="Courier New"/>
          <w:color w:val="666666"/>
          <w:sz w:val="21"/>
          <w:szCs w:val="21"/>
          <w:lang w:val="en-US" w:eastAsia="es-PE"/>
          <w:rPrChange w:id="74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43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32" w:author="Edwin Villanueva Talavera" w:date="2019-06-02T11:17:00Z">
            <w:rPr>
              <w:rFonts w:ascii="Courier New" w:eastAsia="Times New Roman" w:hAnsi="Courier New" w:cs="Courier New"/>
              <w:color w:val="333333"/>
              <w:sz w:val="21"/>
              <w:szCs w:val="21"/>
              <w:lang w:eastAsia="es-PE"/>
            </w:rPr>
          </w:rPrChange>
        </w:rPr>
        <w:t>obtener_data_entrenamiento_keras()</w:t>
      </w:r>
    </w:p>
    <w:p w14:paraId="148A90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7435" w:author="Edwin Villanueva Talavera" w:date="2019-06-02T11:17:00Z">
            <w:rPr>
              <w:rFonts w:ascii="Courier New" w:eastAsia="Times New Roman" w:hAnsi="Courier New" w:cs="Courier New"/>
              <w:i/>
              <w:iCs/>
              <w:color w:val="408080"/>
              <w:sz w:val="21"/>
              <w:szCs w:val="21"/>
              <w:lang w:eastAsia="es-PE"/>
            </w:rPr>
          </w:rPrChange>
        </w:rPr>
        <w:t>#X_train, y_train, groups = shuffle(X_train, y_train, groups, random_state=7)</w:t>
      </w:r>
    </w:p>
    <w:p w14:paraId="22E6B46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37" w:author="Edwin Villanueva Talavera" w:date="2019-06-02T11:17:00Z">
            <w:rPr>
              <w:rFonts w:ascii="Courier New" w:eastAsia="Times New Roman" w:hAnsi="Courier New" w:cs="Courier New"/>
              <w:color w:val="333333"/>
              <w:sz w:val="21"/>
              <w:szCs w:val="21"/>
              <w:lang w:eastAsia="es-PE"/>
            </w:rPr>
          </w:rPrChange>
        </w:rPr>
        <w:t xml:space="preserve">        keras_pipeline </w:t>
      </w:r>
      <w:r w:rsidRPr="00FD6FF2">
        <w:rPr>
          <w:rFonts w:ascii="Courier New" w:eastAsia="Times New Roman" w:hAnsi="Courier New" w:cs="Courier New"/>
          <w:color w:val="666666"/>
          <w:sz w:val="21"/>
          <w:szCs w:val="21"/>
          <w:lang w:val="en-US" w:eastAsia="es-PE"/>
          <w:rPrChange w:id="74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39" w:author="Edwin Villanueva Talavera" w:date="2019-06-02T11:17:00Z">
            <w:rPr>
              <w:rFonts w:ascii="Courier New" w:eastAsia="Times New Roman" w:hAnsi="Courier New" w:cs="Courier New"/>
              <w:color w:val="333333"/>
              <w:sz w:val="21"/>
              <w:szCs w:val="21"/>
              <w:lang w:eastAsia="es-PE"/>
            </w:rPr>
          </w:rPrChange>
        </w:rPr>
        <w:t xml:space="preserve"> Pipeline(steps</w:t>
      </w:r>
      <w:r w:rsidRPr="00FD6FF2">
        <w:rPr>
          <w:rFonts w:ascii="Courier New" w:eastAsia="Times New Roman" w:hAnsi="Courier New" w:cs="Courier New"/>
          <w:color w:val="666666"/>
          <w:sz w:val="21"/>
          <w:szCs w:val="21"/>
          <w:lang w:val="en-US" w:eastAsia="es-PE"/>
          <w:rPrChange w:id="74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442"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7443" w:author="Edwin Villanueva Talavera" w:date="2019-06-02T11:17:00Z">
            <w:rPr>
              <w:rFonts w:ascii="Courier New" w:eastAsia="Times New Roman" w:hAnsi="Courier New" w:cs="Courier New"/>
              <w:color w:val="333333"/>
              <w:sz w:val="21"/>
              <w:szCs w:val="21"/>
              <w:lang w:eastAsia="es-PE"/>
            </w:rPr>
          </w:rPrChange>
        </w:rPr>
        <w:t>, GeneradorFeaturesKeras(</w:t>
      </w:r>
      <w:r w:rsidRPr="00FD6FF2">
        <w:rPr>
          <w:rFonts w:ascii="Courier New" w:eastAsia="Times New Roman" w:hAnsi="Courier New" w:cs="Courier New"/>
          <w:color w:val="008000"/>
          <w:sz w:val="21"/>
          <w:szCs w:val="21"/>
          <w:lang w:val="en-US" w:eastAsia="es-PE"/>
          <w:rPrChange w:id="744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445"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color w:val="008000"/>
          <w:sz w:val="21"/>
          <w:szCs w:val="21"/>
          <w:lang w:val="en-US" w:eastAsia="es-PE"/>
          <w:rPrChange w:id="744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4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48" w:author="Edwin Villanueva Talavera" w:date="2019-06-02T11:17:00Z">
            <w:rPr>
              <w:rFonts w:ascii="Courier New" w:eastAsia="Times New Roman" w:hAnsi="Courier New" w:cs="Courier New"/>
              <w:color w:val="333333"/>
              <w:sz w:val="21"/>
              <w:szCs w:val="21"/>
              <w:lang w:eastAsia="es-PE"/>
            </w:rPr>
          </w:rPrChange>
        </w:rPr>
        <w:t>obtener_num_clases())), (</w:t>
      </w:r>
      <w:r w:rsidRPr="00FD6FF2">
        <w:rPr>
          <w:rFonts w:ascii="Courier New" w:eastAsia="Times New Roman" w:hAnsi="Courier New" w:cs="Courier New"/>
          <w:color w:val="BA2121"/>
          <w:sz w:val="21"/>
          <w:szCs w:val="21"/>
          <w:lang w:val="en-US" w:eastAsia="es-PE"/>
          <w:rPrChange w:id="7449" w:author="Edwin Villanueva Talavera" w:date="2019-06-02T11:17:00Z">
            <w:rPr>
              <w:rFonts w:ascii="Courier New" w:eastAsia="Times New Roman" w:hAnsi="Courier New" w:cs="Courier New"/>
              <w:color w:val="BA2121"/>
              <w:sz w:val="21"/>
              <w:szCs w:val="21"/>
              <w:lang w:eastAsia="es-PE"/>
            </w:rPr>
          </w:rPrChange>
        </w:rPr>
        <w:t>'scaler'</w:t>
      </w:r>
      <w:r w:rsidRPr="00FD6FF2">
        <w:rPr>
          <w:rFonts w:ascii="Courier New" w:eastAsia="Times New Roman" w:hAnsi="Courier New" w:cs="Courier New"/>
          <w:color w:val="333333"/>
          <w:sz w:val="21"/>
          <w:szCs w:val="21"/>
          <w:lang w:val="en-US" w:eastAsia="es-PE"/>
          <w:rPrChange w:id="7450" w:author="Edwin Villanueva Talavera" w:date="2019-06-02T11:17:00Z">
            <w:rPr>
              <w:rFonts w:ascii="Courier New" w:eastAsia="Times New Roman" w:hAnsi="Courier New" w:cs="Courier New"/>
              <w:color w:val="333333"/>
              <w:sz w:val="21"/>
              <w:szCs w:val="21"/>
              <w:lang w:eastAsia="es-PE"/>
            </w:rPr>
          </w:rPrChange>
        </w:rPr>
        <w:t>, RobustScaler()), (</w:t>
      </w:r>
      <w:r w:rsidRPr="00FD6FF2">
        <w:rPr>
          <w:rFonts w:ascii="Courier New" w:eastAsia="Times New Roman" w:hAnsi="Courier New" w:cs="Courier New"/>
          <w:color w:val="BA2121"/>
          <w:sz w:val="21"/>
          <w:szCs w:val="21"/>
          <w:lang w:val="en-US" w:eastAsia="es-PE"/>
          <w:rPrChange w:id="7451" w:author="Edwin Villanueva Talavera" w:date="2019-06-02T11:17:00Z">
            <w:rPr>
              <w:rFonts w:ascii="Courier New" w:eastAsia="Times New Roman" w:hAnsi="Courier New" w:cs="Courier New"/>
              <w:color w:val="BA2121"/>
              <w:sz w:val="21"/>
              <w:szCs w:val="21"/>
              <w:lang w:eastAsia="es-PE"/>
            </w:rPr>
          </w:rPrChange>
        </w:rPr>
        <w:t>'keras'</w:t>
      </w:r>
      <w:r w:rsidRPr="00FD6FF2">
        <w:rPr>
          <w:rFonts w:ascii="Courier New" w:eastAsia="Times New Roman" w:hAnsi="Courier New" w:cs="Courier New"/>
          <w:color w:val="333333"/>
          <w:sz w:val="21"/>
          <w:szCs w:val="21"/>
          <w:lang w:val="en-US" w:eastAsia="es-PE"/>
          <w:rPrChange w:id="7452" w:author="Edwin Villanueva Talavera" w:date="2019-06-02T11:17:00Z">
            <w:rPr>
              <w:rFonts w:ascii="Courier New" w:eastAsia="Times New Roman" w:hAnsi="Courier New" w:cs="Courier New"/>
              <w:color w:val="333333"/>
              <w:sz w:val="21"/>
              <w:szCs w:val="21"/>
              <w:lang w:eastAsia="es-PE"/>
            </w:rPr>
          </w:rPrChange>
        </w:rPr>
        <w:t>, KerasClassifier(build_fn</w:t>
      </w:r>
      <w:r w:rsidRPr="00FD6FF2">
        <w:rPr>
          <w:rFonts w:ascii="Courier New" w:eastAsia="Times New Roman" w:hAnsi="Courier New" w:cs="Courier New"/>
          <w:color w:val="666666"/>
          <w:sz w:val="21"/>
          <w:szCs w:val="21"/>
          <w:lang w:val="en-US" w:eastAsia="es-PE"/>
          <w:rPrChange w:id="74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54" w:author="Edwin Villanueva Talavera" w:date="2019-06-02T11:17:00Z">
            <w:rPr>
              <w:rFonts w:ascii="Courier New" w:eastAsia="Times New Roman" w:hAnsi="Courier New" w:cs="Courier New"/>
              <w:color w:val="333333"/>
              <w:sz w:val="21"/>
              <w:szCs w:val="21"/>
              <w:lang w:eastAsia="es-PE"/>
            </w:rPr>
          </w:rPrChange>
        </w:rPr>
        <w:t>crear_modelo_keras, verbose</w:t>
      </w:r>
      <w:r w:rsidRPr="00FD6FF2">
        <w:rPr>
          <w:rFonts w:ascii="Courier New" w:eastAsia="Times New Roman" w:hAnsi="Courier New" w:cs="Courier New"/>
          <w:color w:val="666666"/>
          <w:sz w:val="21"/>
          <w:szCs w:val="21"/>
          <w:lang w:val="en-US" w:eastAsia="es-PE"/>
          <w:rPrChange w:id="745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456" w:author="Edwin Villanueva Talavera" w:date="2019-06-02T11:17:00Z">
            <w:rPr>
              <w:rFonts w:ascii="Courier New" w:eastAsia="Times New Roman" w:hAnsi="Courier New" w:cs="Courier New"/>
              <w:color w:val="333333"/>
              <w:sz w:val="21"/>
              <w:szCs w:val="21"/>
              <w:lang w:eastAsia="es-PE"/>
            </w:rPr>
          </w:rPrChange>
        </w:rPr>
        <w:t>))])</w:t>
      </w:r>
    </w:p>
    <w:p w14:paraId="07A2D6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58" w:author="Edwin Villanueva Talavera" w:date="2019-06-02T11:17:00Z">
            <w:rPr>
              <w:rFonts w:ascii="Courier New" w:eastAsia="Times New Roman" w:hAnsi="Courier New" w:cs="Courier New"/>
              <w:color w:val="333333"/>
              <w:sz w:val="21"/>
              <w:szCs w:val="21"/>
              <w:lang w:eastAsia="es-PE"/>
            </w:rPr>
          </w:rPrChange>
        </w:rPr>
        <w:t xml:space="preserve">        logo </w:t>
      </w:r>
      <w:r w:rsidRPr="00FD6FF2">
        <w:rPr>
          <w:rFonts w:ascii="Courier New" w:eastAsia="Times New Roman" w:hAnsi="Courier New" w:cs="Courier New"/>
          <w:color w:val="666666"/>
          <w:sz w:val="21"/>
          <w:szCs w:val="21"/>
          <w:lang w:val="en-US" w:eastAsia="es-PE"/>
          <w:rPrChange w:id="74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60" w:author="Edwin Villanueva Talavera" w:date="2019-06-02T11:17:00Z">
            <w:rPr>
              <w:rFonts w:ascii="Courier New" w:eastAsia="Times New Roman" w:hAnsi="Courier New" w:cs="Courier New"/>
              <w:color w:val="333333"/>
              <w:sz w:val="21"/>
              <w:szCs w:val="21"/>
              <w:lang w:eastAsia="es-PE"/>
            </w:rPr>
          </w:rPrChange>
        </w:rPr>
        <w:t xml:space="preserve"> LeaveOneGroupOut()</w:t>
      </w:r>
    </w:p>
    <w:p w14:paraId="0D14E0E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62" w:author="Edwin Villanueva Talavera" w:date="2019-06-02T11:17:00Z">
            <w:rPr>
              <w:rFonts w:ascii="Courier New" w:eastAsia="Times New Roman" w:hAnsi="Courier New" w:cs="Courier New"/>
              <w:color w:val="333333"/>
              <w:sz w:val="21"/>
              <w:szCs w:val="21"/>
              <w:lang w:eastAsia="es-PE"/>
            </w:rPr>
          </w:rPrChange>
        </w:rPr>
        <w:t xml:space="preserve">        clf </w:t>
      </w:r>
      <w:r w:rsidRPr="00FD6FF2">
        <w:rPr>
          <w:rFonts w:ascii="Courier New" w:eastAsia="Times New Roman" w:hAnsi="Courier New" w:cs="Courier New"/>
          <w:color w:val="666666"/>
          <w:sz w:val="21"/>
          <w:szCs w:val="21"/>
          <w:lang w:val="en-US" w:eastAsia="es-PE"/>
          <w:rPrChange w:id="74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64" w:author="Edwin Villanueva Talavera" w:date="2019-06-02T11:17:00Z">
            <w:rPr>
              <w:rFonts w:ascii="Courier New" w:eastAsia="Times New Roman" w:hAnsi="Courier New" w:cs="Courier New"/>
              <w:color w:val="333333"/>
              <w:sz w:val="21"/>
              <w:szCs w:val="21"/>
              <w:lang w:eastAsia="es-PE"/>
            </w:rPr>
          </w:rPrChange>
        </w:rPr>
        <w:t xml:space="preserve"> GridSearchCV(keras_pipeline, </w:t>
      </w:r>
      <w:r w:rsidRPr="00FD6FF2">
        <w:rPr>
          <w:rFonts w:ascii="Courier New" w:eastAsia="Times New Roman" w:hAnsi="Courier New" w:cs="Courier New"/>
          <w:color w:val="008000"/>
          <w:sz w:val="21"/>
          <w:szCs w:val="21"/>
          <w:lang w:val="en-US" w:eastAsia="es-PE"/>
          <w:rPrChange w:id="74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67" w:author="Edwin Villanueva Talavera" w:date="2019-06-02T11:17:00Z">
            <w:rPr>
              <w:rFonts w:ascii="Courier New" w:eastAsia="Times New Roman" w:hAnsi="Courier New" w:cs="Courier New"/>
              <w:color w:val="333333"/>
              <w:sz w:val="21"/>
              <w:szCs w:val="21"/>
              <w:lang w:eastAsia="es-PE"/>
            </w:rPr>
          </w:rPrChange>
        </w:rPr>
        <w:t>tuned_parameters, cv</w:t>
      </w:r>
      <w:r w:rsidRPr="00FD6FF2">
        <w:rPr>
          <w:rFonts w:ascii="Courier New" w:eastAsia="Times New Roman" w:hAnsi="Courier New" w:cs="Courier New"/>
          <w:color w:val="666666"/>
          <w:sz w:val="21"/>
          <w:szCs w:val="21"/>
          <w:lang w:val="en-US" w:eastAsia="es-PE"/>
          <w:rPrChange w:id="74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69" w:author="Edwin Villanueva Talavera" w:date="2019-06-02T11:17:00Z">
            <w:rPr>
              <w:rFonts w:ascii="Courier New" w:eastAsia="Times New Roman" w:hAnsi="Courier New" w:cs="Courier New"/>
              <w:color w:val="333333"/>
              <w:sz w:val="21"/>
              <w:szCs w:val="21"/>
              <w:lang w:eastAsia="es-PE"/>
            </w:rPr>
          </w:rPrChange>
        </w:rPr>
        <w:t>logo, scoring</w:t>
      </w:r>
      <w:r w:rsidRPr="00FD6FF2">
        <w:rPr>
          <w:rFonts w:ascii="Courier New" w:eastAsia="Times New Roman" w:hAnsi="Courier New" w:cs="Courier New"/>
          <w:color w:val="666666"/>
          <w:sz w:val="21"/>
          <w:szCs w:val="21"/>
          <w:lang w:val="en-US" w:eastAsia="es-PE"/>
          <w:rPrChange w:id="74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47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73" w:author="Edwin Villanueva Talavera" w:date="2019-06-02T11:17:00Z">
            <w:rPr>
              <w:rFonts w:ascii="Courier New" w:eastAsia="Times New Roman" w:hAnsi="Courier New" w:cs="Courier New"/>
              <w:color w:val="333333"/>
              <w:sz w:val="21"/>
              <w:szCs w:val="21"/>
              <w:lang w:eastAsia="es-PE"/>
            </w:rPr>
          </w:rPrChange>
        </w:rPr>
        <w:t>score, n_jobs</w:t>
      </w:r>
      <w:r w:rsidRPr="00FD6FF2">
        <w:rPr>
          <w:rFonts w:ascii="Courier New" w:eastAsia="Times New Roman" w:hAnsi="Courier New" w:cs="Courier New"/>
          <w:color w:val="666666"/>
          <w:sz w:val="21"/>
          <w:szCs w:val="21"/>
          <w:lang w:val="en-US" w:eastAsia="es-PE"/>
          <w:rPrChange w:id="74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4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77" w:author="Edwin Villanueva Talavera" w:date="2019-06-02T11:17:00Z">
            <w:rPr>
              <w:rFonts w:ascii="Courier New" w:eastAsia="Times New Roman" w:hAnsi="Courier New" w:cs="Courier New"/>
              <w:color w:val="333333"/>
              <w:sz w:val="21"/>
              <w:szCs w:val="21"/>
              <w:lang w:eastAsia="es-PE"/>
            </w:rPr>
          </w:rPrChange>
        </w:rPr>
        <w:t>n_jobs, refit</w:t>
      </w:r>
      <w:r w:rsidRPr="00FD6FF2">
        <w:rPr>
          <w:rFonts w:ascii="Courier New" w:eastAsia="Times New Roman" w:hAnsi="Courier New" w:cs="Courier New"/>
          <w:color w:val="666666"/>
          <w:sz w:val="21"/>
          <w:szCs w:val="21"/>
          <w:lang w:val="en-US" w:eastAsia="es-PE"/>
          <w:rPrChange w:id="74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7479"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480" w:author="Edwin Villanueva Talavera" w:date="2019-06-02T11:17:00Z">
            <w:rPr>
              <w:rFonts w:ascii="Courier New" w:eastAsia="Times New Roman" w:hAnsi="Courier New" w:cs="Courier New"/>
              <w:color w:val="333333"/>
              <w:sz w:val="21"/>
              <w:szCs w:val="21"/>
              <w:lang w:eastAsia="es-PE"/>
            </w:rPr>
          </w:rPrChange>
        </w:rPr>
        <w:t xml:space="preserve">, return_train_score </w:t>
      </w:r>
      <w:r w:rsidRPr="00FD6FF2">
        <w:rPr>
          <w:rFonts w:ascii="Courier New" w:eastAsia="Times New Roman" w:hAnsi="Courier New" w:cs="Courier New"/>
          <w:color w:val="666666"/>
          <w:sz w:val="21"/>
          <w:szCs w:val="21"/>
          <w:lang w:val="en-US" w:eastAsia="es-PE"/>
          <w:rPrChange w:id="74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483" w:author="Edwin Villanueva Talavera" w:date="2019-06-02T11:17:00Z">
            <w:rPr>
              <w:rFonts w:ascii="Courier New" w:eastAsia="Times New Roman" w:hAnsi="Courier New" w:cs="Courier New"/>
              <w:b/>
              <w:bCs/>
              <w:color w:val="008000"/>
              <w:sz w:val="21"/>
              <w:szCs w:val="21"/>
              <w:lang w:eastAsia="es-PE"/>
            </w:rPr>
          </w:rPrChange>
        </w:rPr>
        <w:t>True</w:t>
      </w:r>
      <w:r w:rsidRPr="00FD6FF2">
        <w:rPr>
          <w:rFonts w:ascii="Courier New" w:eastAsia="Times New Roman" w:hAnsi="Courier New" w:cs="Courier New"/>
          <w:color w:val="333333"/>
          <w:sz w:val="21"/>
          <w:szCs w:val="21"/>
          <w:lang w:val="en-US" w:eastAsia="es-PE"/>
          <w:rPrChange w:id="7484" w:author="Edwin Villanueva Talavera" w:date="2019-06-02T11:17:00Z">
            <w:rPr>
              <w:rFonts w:ascii="Courier New" w:eastAsia="Times New Roman" w:hAnsi="Courier New" w:cs="Courier New"/>
              <w:color w:val="333333"/>
              <w:sz w:val="21"/>
              <w:szCs w:val="21"/>
              <w:lang w:eastAsia="es-PE"/>
            </w:rPr>
          </w:rPrChange>
        </w:rPr>
        <w:t>, verbose</w:t>
      </w:r>
      <w:r w:rsidRPr="00FD6FF2">
        <w:rPr>
          <w:rFonts w:ascii="Courier New" w:eastAsia="Times New Roman" w:hAnsi="Courier New" w:cs="Courier New"/>
          <w:color w:val="666666"/>
          <w:sz w:val="21"/>
          <w:szCs w:val="21"/>
          <w:lang w:val="en-US" w:eastAsia="es-PE"/>
          <w:rPrChange w:id="74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48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4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88" w:author="Edwin Villanueva Talavera" w:date="2019-06-02T11:17:00Z">
            <w:rPr>
              <w:rFonts w:ascii="Courier New" w:eastAsia="Times New Roman" w:hAnsi="Courier New" w:cs="Courier New"/>
              <w:color w:val="333333"/>
              <w:sz w:val="21"/>
              <w:szCs w:val="21"/>
              <w:lang w:eastAsia="es-PE"/>
            </w:rPr>
          </w:rPrChange>
        </w:rPr>
        <w:t>verbose)</w:t>
      </w:r>
    </w:p>
    <w:p w14:paraId="750512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8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90" w:author="Edwin Villanueva Talavera" w:date="2019-06-02T11:17:00Z">
            <w:rPr>
              <w:rFonts w:ascii="Courier New" w:eastAsia="Times New Roman" w:hAnsi="Courier New" w:cs="Courier New"/>
              <w:color w:val="333333"/>
              <w:sz w:val="21"/>
              <w:szCs w:val="21"/>
              <w:lang w:eastAsia="es-PE"/>
            </w:rPr>
          </w:rPrChange>
        </w:rPr>
        <w:t xml:space="preserve">        </w:t>
      </w:r>
    </w:p>
    <w:p w14:paraId="5EAC39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92" w:author="Edwin Villanueva Talavera" w:date="2019-06-02T11:17:00Z">
            <w:rPr>
              <w:rFonts w:ascii="Courier New" w:eastAsia="Times New Roman" w:hAnsi="Courier New" w:cs="Courier New"/>
              <w:color w:val="333333"/>
              <w:sz w:val="21"/>
              <w:szCs w:val="21"/>
              <w:lang w:eastAsia="es-PE"/>
            </w:rPr>
          </w:rPrChange>
        </w:rPr>
        <w:t xml:space="preserve">        clf</w:t>
      </w:r>
      <w:r w:rsidRPr="00FD6FF2">
        <w:rPr>
          <w:rFonts w:ascii="Courier New" w:eastAsia="Times New Roman" w:hAnsi="Courier New" w:cs="Courier New"/>
          <w:color w:val="666666"/>
          <w:sz w:val="21"/>
          <w:szCs w:val="21"/>
          <w:lang w:val="en-US" w:eastAsia="es-PE"/>
          <w:rPrChange w:id="74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94" w:author="Edwin Villanueva Talavera" w:date="2019-06-02T11:17:00Z">
            <w:rPr>
              <w:rFonts w:ascii="Courier New" w:eastAsia="Times New Roman" w:hAnsi="Courier New" w:cs="Courier New"/>
              <w:color w:val="333333"/>
              <w:sz w:val="21"/>
              <w:szCs w:val="21"/>
              <w:lang w:eastAsia="es-PE"/>
            </w:rPr>
          </w:rPrChange>
        </w:rPr>
        <w:t xml:space="preserve">fit(X_train, y_train, groups) </w:t>
      </w:r>
      <w:r w:rsidRPr="00FD6FF2">
        <w:rPr>
          <w:rFonts w:ascii="Courier New" w:eastAsia="Times New Roman" w:hAnsi="Courier New" w:cs="Courier New"/>
          <w:i/>
          <w:iCs/>
          <w:color w:val="408080"/>
          <w:sz w:val="21"/>
          <w:szCs w:val="21"/>
          <w:lang w:val="en-US" w:eastAsia="es-PE"/>
          <w:rPrChange w:id="7495" w:author="Edwin Villanueva Talavera" w:date="2019-06-02T11:17:00Z">
            <w:rPr>
              <w:rFonts w:ascii="Courier New" w:eastAsia="Times New Roman" w:hAnsi="Courier New" w:cs="Courier New"/>
              <w:i/>
              <w:iCs/>
              <w:color w:val="408080"/>
              <w:sz w:val="21"/>
              <w:szCs w:val="21"/>
              <w:lang w:eastAsia="es-PE"/>
            </w:rPr>
          </w:rPrChange>
        </w:rPr>
        <w:t>#requerido por LeaveOneGroupOut</w:t>
      </w:r>
    </w:p>
    <w:p w14:paraId="1021B6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4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497" w:author="Edwin Villanueva Talavera" w:date="2019-06-02T11:17:00Z">
            <w:rPr>
              <w:rFonts w:ascii="Courier New" w:eastAsia="Times New Roman" w:hAnsi="Courier New" w:cs="Courier New"/>
              <w:color w:val="333333"/>
              <w:sz w:val="21"/>
              <w:szCs w:val="21"/>
              <w:lang w:eastAsia="es-PE"/>
            </w:rPr>
          </w:rPrChange>
        </w:rPr>
        <w:t xml:space="preserve">        resultado </w:t>
      </w:r>
      <w:r w:rsidRPr="00FD6FF2">
        <w:rPr>
          <w:rFonts w:ascii="Courier New" w:eastAsia="Times New Roman" w:hAnsi="Courier New" w:cs="Courier New"/>
          <w:color w:val="666666"/>
          <w:sz w:val="21"/>
          <w:szCs w:val="21"/>
          <w:lang w:val="en-US" w:eastAsia="es-PE"/>
          <w:rPrChange w:id="74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499" w:author="Edwin Villanueva Talavera" w:date="2019-06-02T11:17:00Z">
            <w:rPr>
              <w:rFonts w:ascii="Courier New" w:eastAsia="Times New Roman" w:hAnsi="Courier New" w:cs="Courier New"/>
              <w:color w:val="333333"/>
              <w:sz w:val="21"/>
              <w:szCs w:val="21"/>
              <w:lang w:eastAsia="es-PE"/>
            </w:rPr>
          </w:rPrChange>
        </w:rPr>
        <w:t xml:space="preserve"> {</w:t>
      </w:r>
    </w:p>
    <w:p w14:paraId="785871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02"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7503"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5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05"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506" w:author="Edwin Villanueva Talavera" w:date="2019-06-02T11:17:00Z">
            <w:rPr>
              <w:rFonts w:ascii="Courier New" w:eastAsia="Times New Roman" w:hAnsi="Courier New" w:cs="Courier New"/>
              <w:color w:val="BA2121"/>
              <w:sz w:val="21"/>
              <w:szCs w:val="21"/>
              <w:lang w:eastAsia="es-PE"/>
            </w:rPr>
          </w:rPrChange>
        </w:rPr>
        <w:t>'mean_test_accuracy'</w:t>
      </w:r>
      <w:r w:rsidRPr="00FD6FF2">
        <w:rPr>
          <w:rFonts w:ascii="Courier New" w:eastAsia="Times New Roman" w:hAnsi="Courier New" w:cs="Courier New"/>
          <w:color w:val="333333"/>
          <w:sz w:val="21"/>
          <w:szCs w:val="21"/>
          <w:lang w:val="en-US" w:eastAsia="es-PE"/>
          <w:rPrChange w:id="7507"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09" w:author="Edwin Villanueva Talavera" w:date="2019-06-02T11:17:00Z">
            <w:rPr>
              <w:rFonts w:ascii="Courier New" w:eastAsia="Times New Roman" w:hAnsi="Courier New" w:cs="Courier New"/>
              <w:color w:val="333333"/>
              <w:sz w:val="21"/>
              <w:szCs w:val="21"/>
              <w:lang w:eastAsia="es-PE"/>
            </w:rPr>
          </w:rPrChange>
        </w:rPr>
        <w:t>best_index_],</w:t>
      </w:r>
    </w:p>
    <w:p w14:paraId="7414035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12"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7513"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51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15"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516" w:author="Edwin Villanueva Talavera" w:date="2019-06-02T11:17:00Z">
            <w:rPr>
              <w:rFonts w:ascii="Courier New" w:eastAsia="Times New Roman" w:hAnsi="Courier New" w:cs="Courier New"/>
              <w:color w:val="BA2121"/>
              <w:sz w:val="21"/>
              <w:szCs w:val="21"/>
              <w:lang w:eastAsia="es-PE"/>
            </w:rPr>
          </w:rPrChange>
        </w:rPr>
        <w:t>'mean_test_precision'</w:t>
      </w:r>
      <w:r w:rsidRPr="00FD6FF2">
        <w:rPr>
          <w:rFonts w:ascii="Courier New" w:eastAsia="Times New Roman" w:hAnsi="Courier New" w:cs="Courier New"/>
          <w:color w:val="333333"/>
          <w:sz w:val="21"/>
          <w:szCs w:val="21"/>
          <w:lang w:val="en-US" w:eastAsia="es-PE"/>
          <w:rPrChange w:id="7517"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19" w:author="Edwin Villanueva Talavera" w:date="2019-06-02T11:17:00Z">
            <w:rPr>
              <w:rFonts w:ascii="Courier New" w:eastAsia="Times New Roman" w:hAnsi="Courier New" w:cs="Courier New"/>
              <w:color w:val="333333"/>
              <w:sz w:val="21"/>
              <w:szCs w:val="21"/>
              <w:lang w:eastAsia="es-PE"/>
            </w:rPr>
          </w:rPrChange>
        </w:rPr>
        <w:t>best_index_],</w:t>
      </w:r>
    </w:p>
    <w:p w14:paraId="3ED22B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22"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7523" w:author="Edwin Villanueva Talavera" w:date="2019-06-02T11:17:00Z">
            <w:rPr>
              <w:rFonts w:ascii="Courier New" w:eastAsia="Times New Roman" w:hAnsi="Courier New" w:cs="Courier New"/>
              <w:color w:val="333333"/>
              <w:sz w:val="21"/>
              <w:szCs w:val="21"/>
              <w:lang w:eastAsia="es-PE"/>
            </w:rPr>
          </w:rPrChange>
        </w:rPr>
        <w:t xml:space="preserve"> : clf</w:t>
      </w:r>
      <w:r w:rsidRPr="00FD6FF2">
        <w:rPr>
          <w:rFonts w:ascii="Courier New" w:eastAsia="Times New Roman" w:hAnsi="Courier New" w:cs="Courier New"/>
          <w:color w:val="666666"/>
          <w:sz w:val="21"/>
          <w:szCs w:val="21"/>
          <w:lang w:val="en-US" w:eastAsia="es-PE"/>
          <w:rPrChange w:id="75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25" w:author="Edwin Villanueva Talavera" w:date="2019-06-02T11:17:00Z">
            <w:rPr>
              <w:rFonts w:ascii="Courier New" w:eastAsia="Times New Roman" w:hAnsi="Courier New" w:cs="Courier New"/>
              <w:color w:val="333333"/>
              <w:sz w:val="21"/>
              <w:szCs w:val="21"/>
              <w:lang w:eastAsia="es-PE"/>
            </w:rPr>
          </w:rPrChange>
        </w:rPr>
        <w:t>cv_results_[</w:t>
      </w:r>
      <w:r w:rsidRPr="00FD6FF2">
        <w:rPr>
          <w:rFonts w:ascii="Courier New" w:eastAsia="Times New Roman" w:hAnsi="Courier New" w:cs="Courier New"/>
          <w:color w:val="BA2121"/>
          <w:sz w:val="21"/>
          <w:szCs w:val="21"/>
          <w:lang w:val="en-US" w:eastAsia="es-PE"/>
          <w:rPrChange w:id="7526" w:author="Edwin Villanueva Talavera" w:date="2019-06-02T11:17:00Z">
            <w:rPr>
              <w:rFonts w:ascii="Courier New" w:eastAsia="Times New Roman" w:hAnsi="Courier New" w:cs="Courier New"/>
              <w:color w:val="BA2121"/>
              <w:sz w:val="21"/>
              <w:szCs w:val="21"/>
              <w:lang w:eastAsia="es-PE"/>
            </w:rPr>
          </w:rPrChange>
        </w:rPr>
        <w:t>'mean_test_recall'</w:t>
      </w:r>
      <w:r w:rsidRPr="00FD6FF2">
        <w:rPr>
          <w:rFonts w:ascii="Courier New" w:eastAsia="Times New Roman" w:hAnsi="Courier New" w:cs="Courier New"/>
          <w:color w:val="333333"/>
          <w:sz w:val="21"/>
          <w:szCs w:val="21"/>
          <w:lang w:val="en-US" w:eastAsia="es-PE"/>
          <w:rPrChange w:id="7527" w:author="Edwin Villanueva Talavera" w:date="2019-06-02T11:17:00Z">
            <w:rPr>
              <w:rFonts w:ascii="Courier New" w:eastAsia="Times New Roman" w:hAnsi="Courier New" w:cs="Courier New"/>
              <w:color w:val="333333"/>
              <w:sz w:val="21"/>
              <w:szCs w:val="21"/>
              <w:lang w:eastAsia="es-PE"/>
            </w:rPr>
          </w:rPrChange>
        </w:rPr>
        <w:t>][clf</w:t>
      </w:r>
      <w:r w:rsidRPr="00FD6FF2">
        <w:rPr>
          <w:rFonts w:ascii="Courier New" w:eastAsia="Times New Roman" w:hAnsi="Courier New" w:cs="Courier New"/>
          <w:color w:val="666666"/>
          <w:sz w:val="21"/>
          <w:szCs w:val="21"/>
          <w:lang w:val="en-US" w:eastAsia="es-PE"/>
          <w:rPrChange w:id="75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29" w:author="Edwin Villanueva Talavera" w:date="2019-06-02T11:17:00Z">
            <w:rPr>
              <w:rFonts w:ascii="Courier New" w:eastAsia="Times New Roman" w:hAnsi="Courier New" w:cs="Courier New"/>
              <w:color w:val="333333"/>
              <w:sz w:val="21"/>
              <w:szCs w:val="21"/>
              <w:lang w:eastAsia="es-PE"/>
            </w:rPr>
          </w:rPrChange>
        </w:rPr>
        <w:t>best_index_]</w:t>
      </w:r>
    </w:p>
    <w:p w14:paraId="1FD22B1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31" w:author="Edwin Villanueva Talavera" w:date="2019-06-02T11:17:00Z">
            <w:rPr>
              <w:rFonts w:ascii="Courier New" w:eastAsia="Times New Roman" w:hAnsi="Courier New" w:cs="Courier New"/>
              <w:color w:val="333333"/>
              <w:sz w:val="21"/>
              <w:szCs w:val="21"/>
              <w:lang w:eastAsia="es-PE"/>
            </w:rPr>
          </w:rPrChange>
        </w:rPr>
        <w:t xml:space="preserve">        }</w:t>
      </w:r>
    </w:p>
    <w:p w14:paraId="5CCAE5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33" w:author="Edwin Villanueva Talavera" w:date="2019-06-02T11:17:00Z">
            <w:rPr>
              <w:rFonts w:ascii="Courier New" w:eastAsia="Times New Roman" w:hAnsi="Courier New" w:cs="Courier New"/>
              <w:color w:val="333333"/>
              <w:sz w:val="21"/>
              <w:szCs w:val="21"/>
              <w:lang w:eastAsia="es-PE"/>
            </w:rPr>
          </w:rPrChange>
        </w:rPr>
        <w:t xml:space="preserve">        dump(resultado, </w:t>
      </w:r>
      <w:r w:rsidRPr="00FD6FF2">
        <w:rPr>
          <w:rFonts w:ascii="Courier New" w:eastAsia="Times New Roman" w:hAnsi="Courier New" w:cs="Courier New"/>
          <w:color w:val="008000"/>
          <w:sz w:val="21"/>
          <w:szCs w:val="21"/>
          <w:lang w:val="en-US" w:eastAsia="es-PE"/>
          <w:rPrChange w:id="75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36"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39" w:author="Edwin Villanueva Talavera" w:date="2019-06-02T11:17:00Z">
            <w:rPr>
              <w:rFonts w:ascii="Courier New" w:eastAsia="Times New Roman" w:hAnsi="Courier New" w:cs="Courier New"/>
              <w:color w:val="BA2121"/>
              <w:sz w:val="21"/>
              <w:szCs w:val="21"/>
              <w:lang w:eastAsia="es-PE"/>
            </w:rPr>
          </w:rPrChange>
        </w:rPr>
        <w:t>"/resultado.bin"</w:t>
      </w:r>
      <w:r w:rsidRPr="00FD6FF2">
        <w:rPr>
          <w:rFonts w:ascii="Courier New" w:eastAsia="Times New Roman" w:hAnsi="Courier New" w:cs="Courier New"/>
          <w:color w:val="333333"/>
          <w:sz w:val="21"/>
          <w:szCs w:val="21"/>
          <w:lang w:val="en-US" w:eastAsia="es-PE"/>
          <w:rPrChange w:id="7540" w:author="Edwin Villanueva Talavera" w:date="2019-06-02T11:17:00Z">
            <w:rPr>
              <w:rFonts w:ascii="Courier New" w:eastAsia="Times New Roman" w:hAnsi="Courier New" w:cs="Courier New"/>
              <w:color w:val="333333"/>
              <w:sz w:val="21"/>
              <w:szCs w:val="21"/>
              <w:lang w:eastAsia="es-PE"/>
            </w:rPr>
          </w:rPrChange>
        </w:rPr>
        <w:t>)</w:t>
      </w:r>
    </w:p>
    <w:p w14:paraId="6ED2129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4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42"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5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44" w:author="Edwin Villanueva Talavera" w:date="2019-06-02T11:17:00Z">
            <w:rPr>
              <w:rFonts w:ascii="Courier New" w:eastAsia="Times New Roman" w:hAnsi="Courier New" w:cs="Courier New"/>
              <w:color w:val="333333"/>
              <w:sz w:val="21"/>
              <w:szCs w:val="21"/>
              <w:lang w:eastAsia="es-PE"/>
            </w:rPr>
          </w:rPrChange>
        </w:rPr>
        <w:t xml:space="preserve">best_params_, </w:t>
      </w:r>
      <w:r w:rsidRPr="00FD6FF2">
        <w:rPr>
          <w:rFonts w:ascii="Courier New" w:eastAsia="Times New Roman" w:hAnsi="Courier New" w:cs="Courier New"/>
          <w:color w:val="008000"/>
          <w:sz w:val="21"/>
          <w:szCs w:val="21"/>
          <w:lang w:val="en-US" w:eastAsia="es-PE"/>
          <w:rPrChange w:id="75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47"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50" w:author="Edwin Villanueva Talavera" w:date="2019-06-02T11:17:00Z">
            <w:rPr>
              <w:rFonts w:ascii="Courier New" w:eastAsia="Times New Roman" w:hAnsi="Courier New" w:cs="Courier New"/>
              <w:color w:val="BA2121"/>
              <w:sz w:val="21"/>
              <w:szCs w:val="21"/>
              <w:lang w:eastAsia="es-PE"/>
            </w:rPr>
          </w:rPrChange>
        </w:rPr>
        <w:t>"/params.bin"</w:t>
      </w:r>
      <w:r w:rsidRPr="00FD6FF2">
        <w:rPr>
          <w:rFonts w:ascii="Courier New" w:eastAsia="Times New Roman" w:hAnsi="Courier New" w:cs="Courier New"/>
          <w:color w:val="333333"/>
          <w:sz w:val="21"/>
          <w:szCs w:val="21"/>
          <w:lang w:val="en-US" w:eastAsia="es-PE"/>
          <w:rPrChange w:id="7551" w:author="Edwin Villanueva Talavera" w:date="2019-06-02T11:17:00Z">
            <w:rPr>
              <w:rFonts w:ascii="Courier New" w:eastAsia="Times New Roman" w:hAnsi="Courier New" w:cs="Courier New"/>
              <w:color w:val="333333"/>
              <w:sz w:val="21"/>
              <w:szCs w:val="21"/>
              <w:lang w:eastAsia="es-PE"/>
            </w:rPr>
          </w:rPrChange>
        </w:rPr>
        <w:t>)</w:t>
      </w:r>
    </w:p>
    <w:p w14:paraId="0C1F4D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53" w:author="Edwin Villanueva Talavera" w:date="2019-06-02T11:17:00Z">
            <w:rPr>
              <w:rFonts w:ascii="Courier New" w:eastAsia="Times New Roman" w:hAnsi="Courier New" w:cs="Courier New"/>
              <w:color w:val="333333"/>
              <w:sz w:val="21"/>
              <w:szCs w:val="21"/>
              <w:lang w:eastAsia="es-PE"/>
            </w:rPr>
          </w:rPrChange>
        </w:rPr>
        <w:t xml:space="preserve">        dump(clf</w:t>
      </w:r>
      <w:r w:rsidRPr="00FD6FF2">
        <w:rPr>
          <w:rFonts w:ascii="Courier New" w:eastAsia="Times New Roman" w:hAnsi="Courier New" w:cs="Courier New"/>
          <w:color w:val="666666"/>
          <w:sz w:val="21"/>
          <w:szCs w:val="21"/>
          <w:lang w:val="en-US" w:eastAsia="es-PE"/>
          <w:rPrChange w:id="75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5" w:author="Edwin Villanueva Talavera" w:date="2019-06-02T11:17:00Z">
            <w:rPr>
              <w:rFonts w:ascii="Courier New" w:eastAsia="Times New Roman" w:hAnsi="Courier New" w:cs="Courier New"/>
              <w:color w:val="333333"/>
              <w:sz w:val="21"/>
              <w:szCs w:val="21"/>
              <w:lang w:eastAsia="es-PE"/>
            </w:rPr>
          </w:rPrChange>
        </w:rPr>
        <w:t xml:space="preserve">cv_results_, </w:t>
      </w:r>
      <w:r w:rsidRPr="00FD6FF2">
        <w:rPr>
          <w:rFonts w:ascii="Courier New" w:eastAsia="Times New Roman" w:hAnsi="Courier New" w:cs="Courier New"/>
          <w:color w:val="008000"/>
          <w:sz w:val="21"/>
          <w:szCs w:val="21"/>
          <w:lang w:val="en-US" w:eastAsia="es-PE"/>
          <w:rPrChange w:id="755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58"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61"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562" w:author="Edwin Villanueva Talavera" w:date="2019-06-02T11:17:00Z">
            <w:rPr>
              <w:rFonts w:ascii="Courier New" w:eastAsia="Times New Roman" w:hAnsi="Courier New" w:cs="Courier New"/>
              <w:color w:val="333333"/>
              <w:sz w:val="21"/>
              <w:szCs w:val="21"/>
              <w:lang w:eastAsia="es-PE"/>
            </w:rPr>
          </w:rPrChange>
        </w:rPr>
        <w:t>)</w:t>
      </w:r>
    </w:p>
    <w:p w14:paraId="27DB8F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56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dump(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best_estimator_,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plk"</w:t>
      </w:r>
      <w:r w:rsidRPr="00A2359B">
        <w:rPr>
          <w:rFonts w:ascii="Courier New" w:eastAsia="Times New Roman" w:hAnsi="Courier New" w:cs="Courier New"/>
          <w:color w:val="333333"/>
          <w:sz w:val="21"/>
          <w:szCs w:val="21"/>
          <w:lang w:eastAsia="es-PE"/>
        </w:rPr>
        <w:t>)</w:t>
      </w:r>
    </w:p>
    <w:p w14:paraId="2D15D4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98A82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eza_archivos_finales_fasta_rut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llave):</w:t>
      </w:r>
    </w:p>
    <w:p w14:paraId="11ADC4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llave))</w:t>
      </w:r>
    </w:p>
    <w:p w14:paraId="525C721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F9263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eza_archivos_finales_fast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6DEEE3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num_clase]</w:t>
      </w:r>
    </w:p>
    <w:p w14:paraId="0099C5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6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7565"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56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color w:val="666666"/>
          <w:sz w:val="21"/>
          <w:szCs w:val="21"/>
          <w:lang w:val="en-US" w:eastAsia="es-PE"/>
          <w:rPrChange w:id="75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569"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570" w:author="Edwin Villanueva Talavera" w:date="2019-06-02T11:17:00Z">
            <w:rPr>
              <w:rFonts w:ascii="Courier New" w:eastAsia="Times New Roman" w:hAnsi="Courier New" w:cs="Courier New"/>
              <w:color w:val="333333"/>
              <w:sz w:val="21"/>
              <w:szCs w:val="21"/>
              <w:lang w:eastAsia="es-PE"/>
            </w:rPr>
          </w:rPrChange>
        </w:rPr>
        <w:t>:</w:t>
      </w:r>
    </w:p>
    <w:p w14:paraId="26499E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72"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5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74" w:author="Edwin Villanueva Talavera" w:date="2019-06-02T11:17:00Z">
            <w:rPr>
              <w:rFonts w:ascii="Courier New" w:eastAsia="Times New Roman" w:hAnsi="Courier New" w:cs="Courier New"/>
              <w:color w:val="333333"/>
              <w:sz w:val="21"/>
              <w:szCs w:val="21"/>
              <w:lang w:eastAsia="es-PE"/>
            </w:rPr>
          </w:rPrChange>
        </w:rPr>
        <w:t>rmtree(</w:t>
      </w:r>
      <w:r w:rsidRPr="00FD6FF2">
        <w:rPr>
          <w:rFonts w:ascii="Courier New" w:eastAsia="Times New Roman" w:hAnsi="Courier New" w:cs="Courier New"/>
          <w:color w:val="008000"/>
          <w:sz w:val="21"/>
          <w:szCs w:val="21"/>
          <w:lang w:val="en-US" w:eastAsia="es-PE"/>
          <w:rPrChange w:id="75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77" w:author="Edwin Villanueva Talavera" w:date="2019-06-02T11:17:00Z">
            <w:rPr>
              <w:rFonts w:ascii="Courier New" w:eastAsia="Times New Roman" w:hAnsi="Courier New" w:cs="Courier New"/>
              <w:color w:val="333333"/>
              <w:sz w:val="21"/>
              <w:szCs w:val="21"/>
              <w:lang w:eastAsia="es-PE"/>
            </w:rPr>
          </w:rPrChange>
        </w:rPr>
        <w:t xml:space="preserve">carpeta_fold_clase(llave) </w:t>
      </w:r>
      <w:r w:rsidRPr="00FD6FF2">
        <w:rPr>
          <w:rFonts w:ascii="Courier New" w:eastAsia="Times New Roman" w:hAnsi="Courier New" w:cs="Courier New"/>
          <w:color w:val="666666"/>
          <w:sz w:val="21"/>
          <w:szCs w:val="21"/>
          <w:lang w:val="en-US" w:eastAsia="es-PE"/>
          <w:rPrChange w:id="75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80" w:author="Edwin Villanueva Talavera" w:date="2019-06-02T11:17:00Z">
            <w:rPr>
              <w:rFonts w:ascii="Courier New" w:eastAsia="Times New Roman" w:hAnsi="Courier New" w:cs="Courier New"/>
              <w:color w:val="BA2121"/>
              <w:sz w:val="21"/>
              <w:szCs w:val="21"/>
              <w:lang w:eastAsia="es-PE"/>
            </w:rPr>
          </w:rPrChange>
        </w:rPr>
        <w:t>"/train"</w:t>
      </w:r>
      <w:r w:rsidRPr="00FD6FF2">
        <w:rPr>
          <w:rFonts w:ascii="Courier New" w:eastAsia="Times New Roman" w:hAnsi="Courier New" w:cs="Courier New"/>
          <w:color w:val="333333"/>
          <w:sz w:val="21"/>
          <w:szCs w:val="21"/>
          <w:lang w:val="en-US" w:eastAsia="es-PE"/>
          <w:rPrChange w:id="7581" w:author="Edwin Villanueva Talavera" w:date="2019-06-02T11:17:00Z">
            <w:rPr>
              <w:rFonts w:ascii="Courier New" w:eastAsia="Times New Roman" w:hAnsi="Courier New" w:cs="Courier New"/>
              <w:color w:val="333333"/>
              <w:sz w:val="21"/>
              <w:szCs w:val="21"/>
              <w:lang w:eastAsia="es-PE"/>
            </w:rPr>
          </w:rPrChange>
        </w:rPr>
        <w:t>)</w:t>
      </w:r>
    </w:p>
    <w:p w14:paraId="714D03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58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else</w:t>
      </w:r>
      <w:r w:rsidRPr="00A2359B">
        <w:rPr>
          <w:rFonts w:ascii="Courier New" w:eastAsia="Times New Roman" w:hAnsi="Courier New" w:cs="Courier New"/>
          <w:color w:val="333333"/>
          <w:sz w:val="21"/>
          <w:szCs w:val="21"/>
          <w:lang w:eastAsia="es-PE"/>
        </w:rPr>
        <w:t>:</w:t>
      </w:r>
    </w:p>
    <w:p w14:paraId="329755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_ruta(llave)</w:t>
      </w:r>
    </w:p>
    <w:p w14:paraId="72C953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09DB1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limpiar_archivos_intermedio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2CA11F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C3F43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arallel(n_jo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limpieza_archivos_finales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num_clas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
    <w:p w14:paraId="6205F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features_pre_generad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19AFE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CA0E8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mostrar_resultado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13FAA1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
    <w:p w14:paraId="1100C2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prin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Debe generar el modelo final"</w:t>
      </w:r>
      <w:r w:rsidRPr="00A2359B">
        <w:rPr>
          <w:rFonts w:ascii="Courier New" w:eastAsia="Times New Roman" w:hAnsi="Courier New" w:cs="Courier New"/>
          <w:color w:val="333333"/>
          <w:sz w:val="21"/>
          <w:szCs w:val="21"/>
          <w:lang w:eastAsia="es-PE"/>
        </w:rPr>
        <w:t>)</w:t>
      </w:r>
    </w:p>
    <w:p w14:paraId="6534140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8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7584" w:author="Edwin Villanueva Talavera" w:date="2019-06-02T11:17:00Z">
            <w:rPr>
              <w:rFonts w:ascii="Courier New" w:eastAsia="Times New Roman" w:hAnsi="Courier New" w:cs="Courier New"/>
              <w:b/>
              <w:bCs/>
              <w:color w:val="008000"/>
              <w:sz w:val="21"/>
              <w:szCs w:val="21"/>
              <w:lang w:eastAsia="es-PE"/>
            </w:rPr>
          </w:rPrChange>
        </w:rPr>
        <w:t>return</w:t>
      </w:r>
    </w:p>
    <w:p w14:paraId="19F13FF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586" w:author="Edwin Villanueva Talavera" w:date="2019-06-02T11:17:00Z">
            <w:rPr>
              <w:rFonts w:ascii="Courier New" w:eastAsia="Times New Roman" w:hAnsi="Courier New" w:cs="Courier New"/>
              <w:color w:val="333333"/>
              <w:sz w:val="21"/>
              <w:szCs w:val="21"/>
              <w:lang w:eastAsia="es-PE"/>
            </w:rPr>
          </w:rPrChange>
        </w:rPr>
        <w:t xml:space="preserve">        display(load(</w:t>
      </w:r>
      <w:r w:rsidRPr="00FD6FF2">
        <w:rPr>
          <w:rFonts w:ascii="Courier New" w:eastAsia="Times New Roman" w:hAnsi="Courier New" w:cs="Courier New"/>
          <w:color w:val="008000"/>
          <w:sz w:val="21"/>
          <w:szCs w:val="21"/>
          <w:lang w:val="en-US" w:eastAsia="es-PE"/>
          <w:rPrChange w:id="758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5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89"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75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592" w:author="Edwin Villanueva Talavera" w:date="2019-06-02T11:17:00Z">
            <w:rPr>
              <w:rFonts w:ascii="Courier New" w:eastAsia="Times New Roman" w:hAnsi="Courier New" w:cs="Courier New"/>
              <w:color w:val="BA2121"/>
              <w:sz w:val="21"/>
              <w:szCs w:val="21"/>
              <w:lang w:eastAsia="es-PE"/>
            </w:rPr>
          </w:rPrChange>
        </w:rPr>
        <w:t>"/cv_results.bin"</w:t>
      </w:r>
      <w:r w:rsidRPr="00FD6FF2">
        <w:rPr>
          <w:rFonts w:ascii="Courier New" w:eastAsia="Times New Roman" w:hAnsi="Courier New" w:cs="Courier New"/>
          <w:color w:val="333333"/>
          <w:sz w:val="21"/>
          <w:szCs w:val="21"/>
          <w:lang w:val="en-US" w:eastAsia="es-PE"/>
          <w:rPrChange w:id="7593" w:author="Edwin Villanueva Talavera" w:date="2019-06-02T11:17:00Z">
            <w:rPr>
              <w:rFonts w:ascii="Courier New" w:eastAsia="Times New Roman" w:hAnsi="Courier New" w:cs="Courier New"/>
              <w:color w:val="333333"/>
              <w:sz w:val="21"/>
              <w:szCs w:val="21"/>
              <w:lang w:eastAsia="es-PE"/>
            </w:rPr>
          </w:rPrChange>
        </w:rPr>
        <w:t>))</w:t>
      </w:r>
    </w:p>
    <w:p w14:paraId="572F9E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7594"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display(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arams.bin"</w:t>
      </w:r>
      <w:r w:rsidRPr="00A2359B">
        <w:rPr>
          <w:rFonts w:ascii="Courier New" w:eastAsia="Times New Roman" w:hAnsi="Courier New" w:cs="Courier New"/>
          <w:color w:val="333333"/>
          <w:sz w:val="21"/>
          <w:szCs w:val="21"/>
          <w:lang w:eastAsia="es-PE"/>
        </w:rPr>
        <w:t>))</w:t>
      </w:r>
    </w:p>
    <w:p w14:paraId="58CE4E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esultado.bin"</w:t>
      </w:r>
      <w:r w:rsidRPr="00A2359B">
        <w:rPr>
          <w:rFonts w:ascii="Courier New" w:eastAsia="Times New Roman" w:hAnsi="Courier New" w:cs="Courier New"/>
          <w:color w:val="333333"/>
          <w:sz w:val="21"/>
          <w:szCs w:val="21"/>
          <w:lang w:eastAsia="es-PE"/>
        </w:rPr>
        <w:t>))</w:t>
      </w:r>
    </w:p>
    <w:p w14:paraId="7D9FD9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
    <w:p w14:paraId="7877A0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_resultados_referencial_vs_final()</w:t>
      </w:r>
    </w:p>
    <w:p w14:paraId="20676ED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B14D8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resultad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29B8B9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esultado.bin"</w:t>
      </w:r>
      <w:r w:rsidRPr="00A2359B">
        <w:rPr>
          <w:rFonts w:ascii="Courier New" w:eastAsia="Times New Roman" w:hAnsi="Courier New" w:cs="Courier New"/>
          <w:color w:val="333333"/>
          <w:sz w:val="21"/>
          <w:szCs w:val="21"/>
          <w:lang w:eastAsia="es-PE"/>
        </w:rPr>
        <w:t>)</w:t>
      </w:r>
    </w:p>
    <w:p w14:paraId="2EA05B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8F367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mejor_parametr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0CC3EF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arams.bin"</w:t>
      </w:r>
      <w:r w:rsidRPr="00A2359B">
        <w:rPr>
          <w:rFonts w:ascii="Courier New" w:eastAsia="Times New Roman" w:hAnsi="Courier New" w:cs="Courier New"/>
          <w:color w:val="333333"/>
          <w:sz w:val="21"/>
          <w:szCs w:val="21"/>
          <w:lang w:eastAsia="es-PE"/>
        </w:rPr>
        <w:t>)</w:t>
      </w:r>
    </w:p>
    <w:p w14:paraId="53B797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4D1C4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cv_result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3A4258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v_results.bin"</w:t>
      </w:r>
      <w:r w:rsidRPr="00A2359B">
        <w:rPr>
          <w:rFonts w:ascii="Courier New" w:eastAsia="Times New Roman" w:hAnsi="Courier New" w:cs="Courier New"/>
          <w:color w:val="333333"/>
          <w:sz w:val="21"/>
          <w:szCs w:val="21"/>
          <w:lang w:eastAsia="es-PE"/>
        </w:rPr>
        <w:t>)</w:t>
      </w:r>
    </w:p>
    <w:p w14:paraId="1E496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1645F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devolver_mejor_modelo</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w:t>
      </w:r>
    </w:p>
    <w:p w14:paraId="02AFD0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return</w:t>
      </w:r>
      <w:r w:rsidRPr="00A2359B">
        <w:rPr>
          <w:rFonts w:ascii="Courier New" w:eastAsia="Times New Roman" w:hAnsi="Courier New" w:cs="Courier New"/>
          <w:color w:val="333333"/>
          <w:sz w:val="21"/>
          <w:szCs w:val="21"/>
          <w:lang w:eastAsia="es-PE"/>
        </w:rPr>
        <w:t xml:space="preserve"> 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plk"</w:t>
      </w:r>
      <w:r w:rsidRPr="00A2359B">
        <w:rPr>
          <w:rFonts w:ascii="Courier New" w:eastAsia="Times New Roman" w:hAnsi="Courier New" w:cs="Courier New"/>
          <w:color w:val="333333"/>
          <w:sz w:val="21"/>
          <w:szCs w:val="21"/>
          <w:lang w:eastAsia="es-PE"/>
        </w:rPr>
        <w:t>)</w:t>
      </w:r>
    </w:p>
    <w:p w14:paraId="2DD1DD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724F7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preparar_data_modelo_referencial</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num_clase):</w:t>
      </w:r>
    </w:p>
    <w:p w14:paraId="104376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s_referenciales/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tr</w:t>
      </w:r>
      <w:r w:rsidRPr="00A2359B">
        <w:rPr>
          <w:rFonts w:ascii="Courier New" w:eastAsia="Times New Roman" w:hAnsi="Courier New" w:cs="Courier New"/>
          <w:color w:val="333333"/>
          <w:sz w:val="21"/>
          <w:szCs w:val="21"/>
          <w:lang w:eastAsia="es-PE"/>
        </w:rPr>
        <w:t>(num_clase)</w:t>
      </w:r>
    </w:p>
    <w:p w14:paraId="07368F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carpeta_base_referencial):</w:t>
      </w:r>
    </w:p>
    <w:p w14:paraId="533C86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carpeta_base_referencial)</w:t>
      </w:r>
    </w:p>
    <w:p w14:paraId="540F7B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i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not</w:t>
      </w: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isdir(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710B1A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mkdir(carpeta_base_referenci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5207E2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0AC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A5F4F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D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clase(num_clas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45865E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nega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ist</w:t>
      </w:r>
      <w:r w:rsidRPr="00A2359B">
        <w:rPr>
          <w:rFonts w:ascii="Courier New" w:eastAsia="Times New Roman" w:hAnsi="Courier New" w:cs="Courier New"/>
          <w:color w:val="333333"/>
          <w:sz w:val="21"/>
          <w:szCs w:val="21"/>
          <w:lang w:eastAsia="es-PE"/>
        </w:rPr>
        <w:t>()</w:t>
      </w:r>
    </w:p>
    <w:p w14:paraId="4EF339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or</w:t>
      </w:r>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
    <w:p w14:paraId="63FA79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lase_negativ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k, PCT[k], CDS[k]))</w:t>
      </w:r>
    </w:p>
    <w:p w14:paraId="1B1F70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lase_negativa</w:t>
      </w:r>
    </w:p>
    <w:p w14:paraId="201EA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clase_positiv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clase_negativa))</w:t>
      </w:r>
    </w:p>
    <w:p w14:paraId="522E0A7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595"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7596" w:author="Edwin Villanueva Talavera" w:date="2019-06-02T11:17:00Z">
            <w:rPr>
              <w:rFonts w:ascii="Courier New" w:eastAsia="Times New Roman" w:hAnsi="Courier New" w:cs="Courier New"/>
              <w:color w:val="333333"/>
              <w:sz w:val="21"/>
              <w:szCs w:val="21"/>
              <w:lang w:eastAsia="es-PE"/>
            </w:rPr>
          </w:rPrChange>
        </w:rPr>
        <w:t xml:space="preserve">skf </w:t>
      </w:r>
      <w:r w:rsidRPr="00FD6FF2">
        <w:rPr>
          <w:rFonts w:ascii="Courier New" w:eastAsia="Times New Roman" w:hAnsi="Courier New" w:cs="Courier New"/>
          <w:color w:val="666666"/>
          <w:sz w:val="21"/>
          <w:szCs w:val="21"/>
          <w:lang w:val="en-US" w:eastAsia="es-PE"/>
          <w:rPrChange w:id="75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598" w:author="Edwin Villanueva Talavera" w:date="2019-06-02T11:17:00Z">
            <w:rPr>
              <w:rFonts w:ascii="Courier New" w:eastAsia="Times New Roman" w:hAnsi="Courier New" w:cs="Courier New"/>
              <w:color w:val="333333"/>
              <w:sz w:val="21"/>
              <w:szCs w:val="21"/>
              <w:lang w:eastAsia="es-PE"/>
            </w:rPr>
          </w:rPrChange>
        </w:rPr>
        <w:t xml:space="preserve"> StratifiedKFold(n_splits</w:t>
      </w:r>
      <w:r w:rsidRPr="00FD6FF2">
        <w:rPr>
          <w:rFonts w:ascii="Courier New" w:eastAsia="Times New Roman" w:hAnsi="Courier New" w:cs="Courier New"/>
          <w:color w:val="666666"/>
          <w:sz w:val="21"/>
          <w:szCs w:val="21"/>
          <w:lang w:val="en-US" w:eastAsia="es-PE"/>
          <w:rPrChange w:id="7599"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7600" w:author="Edwin Villanueva Talavera" w:date="2019-06-02T11:17:00Z">
            <w:rPr>
              <w:rFonts w:ascii="Courier New" w:eastAsia="Times New Roman" w:hAnsi="Courier New" w:cs="Courier New"/>
              <w:color w:val="333333"/>
              <w:sz w:val="21"/>
              <w:szCs w:val="21"/>
              <w:lang w:eastAsia="es-PE"/>
            </w:rPr>
          </w:rPrChange>
        </w:rPr>
        <w:t>)</w:t>
      </w:r>
    </w:p>
    <w:p w14:paraId="4B5491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02" w:author="Edwin Villanueva Talavera" w:date="2019-06-02T11:17:00Z">
            <w:rPr>
              <w:rFonts w:ascii="Courier New" w:eastAsia="Times New Roman" w:hAnsi="Courier New" w:cs="Courier New"/>
              <w:color w:val="333333"/>
              <w:sz w:val="21"/>
              <w:szCs w:val="21"/>
              <w:lang w:eastAsia="es-PE"/>
            </w:rPr>
          </w:rPrChange>
        </w:rPr>
        <w:t xml:space="preserve">        isplit </w:t>
      </w:r>
      <w:r w:rsidRPr="00FD6FF2">
        <w:rPr>
          <w:rFonts w:ascii="Courier New" w:eastAsia="Times New Roman" w:hAnsi="Courier New" w:cs="Courier New"/>
          <w:color w:val="666666"/>
          <w:sz w:val="21"/>
          <w:szCs w:val="21"/>
          <w:lang w:val="en-US" w:eastAsia="es-PE"/>
          <w:rPrChange w:id="76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605" w:author="Edwin Villanueva Talavera" w:date="2019-06-02T11:17:00Z">
            <w:rPr>
              <w:rFonts w:ascii="Courier New" w:eastAsia="Times New Roman" w:hAnsi="Courier New" w:cs="Courier New"/>
              <w:color w:val="666666"/>
              <w:sz w:val="21"/>
              <w:szCs w:val="21"/>
              <w:lang w:eastAsia="es-PE"/>
            </w:rPr>
          </w:rPrChange>
        </w:rPr>
        <w:t>1</w:t>
      </w:r>
    </w:p>
    <w:p w14:paraId="065F01F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0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609" w:author="Edwin Villanueva Talavera" w:date="2019-06-02T11:17:00Z">
            <w:rPr>
              <w:rFonts w:ascii="Courier New" w:eastAsia="Times New Roman" w:hAnsi="Courier New" w:cs="Courier New"/>
              <w:color w:val="333333"/>
              <w:sz w:val="21"/>
              <w:szCs w:val="21"/>
              <w:lang w:eastAsia="es-PE"/>
            </w:rPr>
          </w:rPrChange>
        </w:rPr>
        <w:t xml:space="preserve"> _, test </w:t>
      </w:r>
      <w:r w:rsidRPr="00FD6FF2">
        <w:rPr>
          <w:rFonts w:ascii="Courier New" w:eastAsia="Times New Roman" w:hAnsi="Courier New" w:cs="Courier New"/>
          <w:b/>
          <w:bCs/>
          <w:color w:val="AA22FF"/>
          <w:sz w:val="21"/>
          <w:szCs w:val="21"/>
          <w:lang w:val="en-US" w:eastAsia="es-PE"/>
          <w:rPrChange w:id="761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611" w:author="Edwin Villanueva Talavera" w:date="2019-06-02T11:17:00Z">
            <w:rPr>
              <w:rFonts w:ascii="Courier New" w:eastAsia="Times New Roman" w:hAnsi="Courier New" w:cs="Courier New"/>
              <w:color w:val="333333"/>
              <w:sz w:val="21"/>
              <w:szCs w:val="21"/>
              <w:lang w:eastAsia="es-PE"/>
            </w:rPr>
          </w:rPrChange>
        </w:rPr>
        <w:t xml:space="preserve"> skf</w:t>
      </w:r>
      <w:r w:rsidRPr="00FD6FF2">
        <w:rPr>
          <w:rFonts w:ascii="Courier New" w:eastAsia="Times New Roman" w:hAnsi="Courier New" w:cs="Courier New"/>
          <w:color w:val="666666"/>
          <w:sz w:val="21"/>
          <w:szCs w:val="21"/>
          <w:lang w:val="en-US" w:eastAsia="es-PE"/>
          <w:rPrChange w:id="76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13" w:author="Edwin Villanueva Talavera" w:date="2019-06-02T11:17:00Z">
            <w:rPr>
              <w:rFonts w:ascii="Courier New" w:eastAsia="Times New Roman" w:hAnsi="Courier New" w:cs="Courier New"/>
              <w:color w:val="333333"/>
              <w:sz w:val="21"/>
              <w:szCs w:val="21"/>
              <w:lang w:eastAsia="es-PE"/>
            </w:rPr>
          </w:rPrChange>
        </w:rPr>
        <w:t>split(X, y):</w:t>
      </w:r>
    </w:p>
    <w:p w14:paraId="05DC37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15" w:author="Edwin Villanueva Talavera" w:date="2019-06-02T11:17:00Z">
            <w:rPr>
              <w:rFonts w:ascii="Courier New" w:eastAsia="Times New Roman" w:hAnsi="Courier New" w:cs="Courier New"/>
              <w:color w:val="333333"/>
              <w:sz w:val="21"/>
              <w:szCs w:val="21"/>
              <w:lang w:eastAsia="es-PE"/>
            </w:rPr>
          </w:rPrChange>
        </w:rPr>
        <w:t xml:space="preserve">            split_lncRNA </w:t>
      </w:r>
      <w:r w:rsidRPr="00FD6FF2">
        <w:rPr>
          <w:rFonts w:ascii="Courier New" w:eastAsia="Times New Roman" w:hAnsi="Courier New" w:cs="Courier New"/>
          <w:color w:val="666666"/>
          <w:sz w:val="21"/>
          <w:szCs w:val="21"/>
          <w:lang w:val="en-US" w:eastAsia="es-PE"/>
          <w:rPrChange w:id="76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18"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619" w:author="Edwin Villanueva Talavera" w:date="2019-06-02T11:17:00Z">
            <w:rPr>
              <w:rFonts w:ascii="Courier New" w:eastAsia="Times New Roman" w:hAnsi="Courier New" w:cs="Courier New"/>
              <w:color w:val="333333"/>
              <w:sz w:val="21"/>
              <w:szCs w:val="21"/>
              <w:lang w:eastAsia="es-PE"/>
            </w:rPr>
          </w:rPrChange>
        </w:rPr>
        <w:t>()</w:t>
      </w:r>
    </w:p>
    <w:p w14:paraId="6C5C4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21" w:author="Edwin Villanueva Talavera" w:date="2019-06-02T11:17:00Z">
            <w:rPr>
              <w:rFonts w:ascii="Courier New" w:eastAsia="Times New Roman" w:hAnsi="Courier New" w:cs="Courier New"/>
              <w:color w:val="333333"/>
              <w:sz w:val="21"/>
              <w:szCs w:val="21"/>
              <w:lang w:eastAsia="es-PE"/>
            </w:rPr>
          </w:rPrChange>
        </w:rPr>
        <w:t xml:space="preserve">            split_PCT </w:t>
      </w:r>
      <w:r w:rsidRPr="00FD6FF2">
        <w:rPr>
          <w:rFonts w:ascii="Courier New" w:eastAsia="Times New Roman" w:hAnsi="Courier New" w:cs="Courier New"/>
          <w:color w:val="666666"/>
          <w:sz w:val="21"/>
          <w:szCs w:val="21"/>
          <w:lang w:val="en-US" w:eastAsia="es-PE"/>
          <w:rPrChange w:id="76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2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625" w:author="Edwin Villanueva Talavera" w:date="2019-06-02T11:17:00Z">
            <w:rPr>
              <w:rFonts w:ascii="Courier New" w:eastAsia="Times New Roman" w:hAnsi="Courier New" w:cs="Courier New"/>
              <w:color w:val="333333"/>
              <w:sz w:val="21"/>
              <w:szCs w:val="21"/>
              <w:lang w:eastAsia="es-PE"/>
            </w:rPr>
          </w:rPrChange>
        </w:rPr>
        <w:t>()</w:t>
      </w:r>
    </w:p>
    <w:p w14:paraId="2C5C3D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27" w:author="Edwin Villanueva Talavera" w:date="2019-06-02T11:17:00Z">
            <w:rPr>
              <w:rFonts w:ascii="Courier New" w:eastAsia="Times New Roman" w:hAnsi="Courier New" w:cs="Courier New"/>
              <w:color w:val="333333"/>
              <w:sz w:val="21"/>
              <w:szCs w:val="21"/>
              <w:lang w:eastAsia="es-PE"/>
            </w:rPr>
          </w:rPrChange>
        </w:rPr>
        <w:t xml:space="preserve">            split_CDS </w:t>
      </w:r>
      <w:r w:rsidRPr="00FD6FF2">
        <w:rPr>
          <w:rFonts w:ascii="Courier New" w:eastAsia="Times New Roman" w:hAnsi="Courier New" w:cs="Courier New"/>
          <w:color w:val="666666"/>
          <w:sz w:val="21"/>
          <w:szCs w:val="21"/>
          <w:lang w:val="en-US" w:eastAsia="es-PE"/>
          <w:rPrChange w:id="76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30"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631" w:author="Edwin Villanueva Talavera" w:date="2019-06-02T11:17:00Z">
            <w:rPr>
              <w:rFonts w:ascii="Courier New" w:eastAsia="Times New Roman" w:hAnsi="Courier New" w:cs="Courier New"/>
              <w:color w:val="333333"/>
              <w:sz w:val="21"/>
              <w:szCs w:val="21"/>
              <w:lang w:eastAsia="es-PE"/>
            </w:rPr>
          </w:rPrChange>
        </w:rPr>
        <w:t>()</w:t>
      </w:r>
    </w:p>
    <w:p w14:paraId="69B8FE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34"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635" w:author="Edwin Villanueva Talavera" w:date="2019-06-02T11:17:00Z">
            <w:rPr>
              <w:rFonts w:ascii="Courier New" w:eastAsia="Times New Roman" w:hAnsi="Courier New" w:cs="Courier New"/>
              <w:color w:val="333333"/>
              <w:sz w:val="21"/>
              <w:szCs w:val="21"/>
              <w:lang w:eastAsia="es-PE"/>
            </w:rPr>
          </w:rPrChange>
        </w:rPr>
        <w:t xml:space="preserve"> itest </w:t>
      </w:r>
      <w:r w:rsidRPr="00FD6FF2">
        <w:rPr>
          <w:rFonts w:ascii="Courier New" w:eastAsia="Times New Roman" w:hAnsi="Courier New" w:cs="Courier New"/>
          <w:b/>
          <w:bCs/>
          <w:color w:val="AA22FF"/>
          <w:sz w:val="21"/>
          <w:szCs w:val="21"/>
          <w:lang w:val="en-US" w:eastAsia="es-PE"/>
          <w:rPrChange w:id="763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637" w:author="Edwin Villanueva Talavera" w:date="2019-06-02T11:17:00Z">
            <w:rPr>
              <w:rFonts w:ascii="Courier New" w:eastAsia="Times New Roman" w:hAnsi="Courier New" w:cs="Courier New"/>
              <w:color w:val="333333"/>
              <w:sz w:val="21"/>
              <w:szCs w:val="21"/>
              <w:lang w:eastAsia="es-PE"/>
            </w:rPr>
          </w:rPrChange>
        </w:rPr>
        <w:t xml:space="preserve"> test:</w:t>
      </w:r>
    </w:p>
    <w:p w14:paraId="78FFF7B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40"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641" w:author="Edwin Villanueva Talavera" w:date="2019-06-02T11:17:00Z">
            <w:rPr>
              <w:rFonts w:ascii="Courier New" w:eastAsia="Times New Roman" w:hAnsi="Courier New" w:cs="Courier New"/>
              <w:color w:val="333333"/>
              <w:sz w:val="21"/>
              <w:szCs w:val="21"/>
              <w:lang w:eastAsia="es-PE"/>
            </w:rPr>
          </w:rPrChange>
        </w:rPr>
        <w:t xml:space="preserve"> y[itest] </w:t>
      </w:r>
      <w:r w:rsidRPr="00FD6FF2">
        <w:rPr>
          <w:rFonts w:ascii="Courier New" w:eastAsia="Times New Roman" w:hAnsi="Courier New" w:cs="Courier New"/>
          <w:color w:val="666666"/>
          <w:sz w:val="21"/>
          <w:szCs w:val="21"/>
          <w:lang w:val="en-US" w:eastAsia="es-PE"/>
          <w:rPrChange w:id="76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64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7645" w:author="Edwin Villanueva Talavera" w:date="2019-06-02T11:17:00Z">
            <w:rPr>
              <w:rFonts w:ascii="Courier New" w:eastAsia="Times New Roman" w:hAnsi="Courier New" w:cs="Courier New"/>
              <w:color w:val="333333"/>
              <w:sz w:val="21"/>
              <w:szCs w:val="21"/>
              <w:lang w:eastAsia="es-PE"/>
            </w:rPr>
          </w:rPrChange>
        </w:rPr>
        <w:t>:</w:t>
      </w:r>
    </w:p>
    <w:p w14:paraId="0ECEB5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47" w:author="Edwin Villanueva Talavera" w:date="2019-06-02T11:17:00Z">
            <w:rPr>
              <w:rFonts w:ascii="Courier New" w:eastAsia="Times New Roman" w:hAnsi="Courier New" w:cs="Courier New"/>
              <w:color w:val="333333"/>
              <w:sz w:val="21"/>
              <w:szCs w:val="21"/>
              <w:lang w:eastAsia="es-PE"/>
            </w:rPr>
          </w:rPrChange>
        </w:rPr>
        <w:t xml:space="preserve">                    split_lncRNA</w:t>
      </w:r>
      <w:r w:rsidRPr="00FD6FF2">
        <w:rPr>
          <w:rFonts w:ascii="Courier New" w:eastAsia="Times New Roman" w:hAnsi="Courier New" w:cs="Courier New"/>
          <w:color w:val="666666"/>
          <w:sz w:val="21"/>
          <w:szCs w:val="21"/>
          <w:lang w:val="en-US" w:eastAsia="es-PE"/>
          <w:rPrChange w:id="76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49" w:author="Edwin Villanueva Talavera" w:date="2019-06-02T11:17:00Z">
            <w:rPr>
              <w:rFonts w:ascii="Courier New" w:eastAsia="Times New Roman" w:hAnsi="Courier New" w:cs="Courier New"/>
              <w:color w:val="333333"/>
              <w:sz w:val="21"/>
              <w:szCs w:val="21"/>
              <w:lang w:eastAsia="es-PE"/>
            </w:rPr>
          </w:rPrChange>
        </w:rPr>
        <w:t>append(X[itest])</w:t>
      </w:r>
    </w:p>
    <w:p w14:paraId="2B1B3B2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52"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7653" w:author="Edwin Villanueva Talavera" w:date="2019-06-02T11:17:00Z">
            <w:rPr>
              <w:rFonts w:ascii="Courier New" w:eastAsia="Times New Roman" w:hAnsi="Courier New" w:cs="Courier New"/>
              <w:color w:val="333333"/>
              <w:sz w:val="21"/>
              <w:szCs w:val="21"/>
              <w:lang w:eastAsia="es-PE"/>
            </w:rPr>
          </w:rPrChange>
        </w:rPr>
        <w:t>:</w:t>
      </w:r>
    </w:p>
    <w:p w14:paraId="4EB93A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55" w:author="Edwin Villanueva Talavera" w:date="2019-06-02T11:17:00Z">
            <w:rPr>
              <w:rFonts w:ascii="Courier New" w:eastAsia="Times New Roman" w:hAnsi="Courier New" w:cs="Courier New"/>
              <w:color w:val="333333"/>
              <w:sz w:val="21"/>
              <w:szCs w:val="21"/>
              <w:lang w:eastAsia="es-PE"/>
            </w:rPr>
          </w:rPrChange>
        </w:rPr>
        <w:t xml:space="preserve">                    split_PCT</w:t>
      </w:r>
      <w:r w:rsidRPr="00FD6FF2">
        <w:rPr>
          <w:rFonts w:ascii="Courier New" w:eastAsia="Times New Roman" w:hAnsi="Courier New" w:cs="Courier New"/>
          <w:color w:val="666666"/>
          <w:sz w:val="21"/>
          <w:szCs w:val="21"/>
          <w:lang w:val="en-US" w:eastAsia="es-PE"/>
          <w:rPrChange w:id="76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57" w:author="Edwin Villanueva Talavera" w:date="2019-06-02T11:17:00Z">
            <w:rPr>
              <w:rFonts w:ascii="Courier New" w:eastAsia="Times New Roman" w:hAnsi="Courier New" w:cs="Courier New"/>
              <w:color w:val="333333"/>
              <w:sz w:val="21"/>
              <w:szCs w:val="21"/>
              <w:lang w:eastAsia="es-PE"/>
            </w:rPr>
          </w:rPrChange>
        </w:rPr>
        <w:t>append((X[itest][</w:t>
      </w:r>
      <w:r w:rsidRPr="00FD6FF2">
        <w:rPr>
          <w:rFonts w:ascii="Courier New" w:eastAsia="Times New Roman" w:hAnsi="Courier New" w:cs="Courier New"/>
          <w:color w:val="666666"/>
          <w:sz w:val="21"/>
          <w:szCs w:val="21"/>
          <w:lang w:val="en-US" w:eastAsia="es-PE"/>
          <w:rPrChange w:id="765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659" w:author="Edwin Villanueva Talavera" w:date="2019-06-02T11:17:00Z">
            <w:rPr>
              <w:rFonts w:ascii="Courier New" w:eastAsia="Times New Roman" w:hAnsi="Courier New" w:cs="Courier New"/>
              <w:color w:val="333333"/>
              <w:sz w:val="21"/>
              <w:szCs w:val="21"/>
              <w:lang w:eastAsia="es-PE"/>
            </w:rPr>
          </w:rPrChange>
        </w:rPr>
        <w:t>], X[itest][</w:t>
      </w:r>
      <w:r w:rsidRPr="00FD6FF2">
        <w:rPr>
          <w:rFonts w:ascii="Courier New" w:eastAsia="Times New Roman" w:hAnsi="Courier New" w:cs="Courier New"/>
          <w:color w:val="666666"/>
          <w:sz w:val="21"/>
          <w:szCs w:val="21"/>
          <w:lang w:val="en-US" w:eastAsia="es-PE"/>
          <w:rPrChange w:id="766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7661" w:author="Edwin Villanueva Talavera" w:date="2019-06-02T11:17:00Z">
            <w:rPr>
              <w:rFonts w:ascii="Courier New" w:eastAsia="Times New Roman" w:hAnsi="Courier New" w:cs="Courier New"/>
              <w:color w:val="333333"/>
              <w:sz w:val="21"/>
              <w:szCs w:val="21"/>
              <w:lang w:eastAsia="es-PE"/>
            </w:rPr>
          </w:rPrChange>
        </w:rPr>
        <w:t>]))</w:t>
      </w:r>
    </w:p>
    <w:p w14:paraId="33084F4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63" w:author="Edwin Villanueva Talavera" w:date="2019-06-02T11:17:00Z">
            <w:rPr>
              <w:rFonts w:ascii="Courier New" w:eastAsia="Times New Roman" w:hAnsi="Courier New" w:cs="Courier New"/>
              <w:color w:val="333333"/>
              <w:sz w:val="21"/>
              <w:szCs w:val="21"/>
              <w:lang w:eastAsia="es-PE"/>
            </w:rPr>
          </w:rPrChange>
        </w:rPr>
        <w:t xml:space="preserve">                    split_CDS</w:t>
      </w:r>
      <w:r w:rsidRPr="00FD6FF2">
        <w:rPr>
          <w:rFonts w:ascii="Courier New" w:eastAsia="Times New Roman" w:hAnsi="Courier New" w:cs="Courier New"/>
          <w:color w:val="666666"/>
          <w:sz w:val="21"/>
          <w:szCs w:val="21"/>
          <w:lang w:val="en-US" w:eastAsia="es-PE"/>
          <w:rPrChange w:id="76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65" w:author="Edwin Villanueva Talavera" w:date="2019-06-02T11:17:00Z">
            <w:rPr>
              <w:rFonts w:ascii="Courier New" w:eastAsia="Times New Roman" w:hAnsi="Courier New" w:cs="Courier New"/>
              <w:color w:val="333333"/>
              <w:sz w:val="21"/>
              <w:szCs w:val="21"/>
              <w:lang w:eastAsia="es-PE"/>
            </w:rPr>
          </w:rPrChange>
        </w:rPr>
        <w:t>append((X[itest][</w:t>
      </w:r>
      <w:r w:rsidRPr="00FD6FF2">
        <w:rPr>
          <w:rFonts w:ascii="Courier New" w:eastAsia="Times New Roman" w:hAnsi="Courier New" w:cs="Courier New"/>
          <w:color w:val="666666"/>
          <w:sz w:val="21"/>
          <w:szCs w:val="21"/>
          <w:lang w:val="en-US" w:eastAsia="es-PE"/>
          <w:rPrChange w:id="766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667" w:author="Edwin Villanueva Talavera" w:date="2019-06-02T11:17:00Z">
            <w:rPr>
              <w:rFonts w:ascii="Courier New" w:eastAsia="Times New Roman" w:hAnsi="Courier New" w:cs="Courier New"/>
              <w:color w:val="333333"/>
              <w:sz w:val="21"/>
              <w:szCs w:val="21"/>
              <w:lang w:eastAsia="es-PE"/>
            </w:rPr>
          </w:rPrChange>
        </w:rPr>
        <w:t>], X[itest][</w:t>
      </w:r>
      <w:r w:rsidRPr="00FD6FF2">
        <w:rPr>
          <w:rFonts w:ascii="Courier New" w:eastAsia="Times New Roman" w:hAnsi="Courier New" w:cs="Courier New"/>
          <w:color w:val="666666"/>
          <w:sz w:val="21"/>
          <w:szCs w:val="21"/>
          <w:lang w:val="en-US" w:eastAsia="es-PE"/>
          <w:rPrChange w:id="766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7669" w:author="Edwin Villanueva Talavera" w:date="2019-06-02T11:17:00Z">
            <w:rPr>
              <w:rFonts w:ascii="Courier New" w:eastAsia="Times New Roman" w:hAnsi="Courier New" w:cs="Courier New"/>
              <w:color w:val="333333"/>
              <w:sz w:val="21"/>
              <w:szCs w:val="21"/>
              <w:lang w:eastAsia="es-PE"/>
            </w:rPr>
          </w:rPrChange>
        </w:rPr>
        <w:t>]))</w:t>
      </w:r>
    </w:p>
    <w:p w14:paraId="60D6FE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67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6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674"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67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6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7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6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79" w:author="Edwin Villanueva Talavera" w:date="2019-06-02T11:17:00Z">
            <w:rPr>
              <w:rFonts w:ascii="Courier New" w:eastAsia="Times New Roman" w:hAnsi="Courier New" w:cs="Courier New"/>
              <w:color w:val="333333"/>
              <w:sz w:val="21"/>
              <w:szCs w:val="21"/>
              <w:lang w:eastAsia="es-PE"/>
            </w:rPr>
          </w:rPrChange>
        </w:rPr>
        <w:t xml:space="preserve">isdir(carpeta_base_referencial </w:t>
      </w:r>
      <w:r w:rsidRPr="00FD6FF2">
        <w:rPr>
          <w:rFonts w:ascii="Courier New" w:eastAsia="Times New Roman" w:hAnsi="Courier New" w:cs="Courier New"/>
          <w:color w:val="666666"/>
          <w:sz w:val="21"/>
          <w:szCs w:val="21"/>
          <w:lang w:val="en-US" w:eastAsia="es-PE"/>
          <w:rPrChange w:id="76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82"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6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6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86"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687" w:author="Edwin Villanueva Talavera" w:date="2019-06-02T11:17:00Z">
            <w:rPr>
              <w:rFonts w:ascii="Courier New" w:eastAsia="Times New Roman" w:hAnsi="Courier New" w:cs="Courier New"/>
              <w:color w:val="333333"/>
              <w:sz w:val="21"/>
              <w:szCs w:val="21"/>
              <w:lang w:eastAsia="es-PE"/>
            </w:rPr>
          </w:rPrChange>
        </w:rPr>
        <w:t>(isplit)):</w:t>
      </w:r>
    </w:p>
    <w:p w14:paraId="32E145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6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68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6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91" w:author="Edwin Villanueva Talavera" w:date="2019-06-02T11:17:00Z">
            <w:rPr>
              <w:rFonts w:ascii="Courier New" w:eastAsia="Times New Roman" w:hAnsi="Courier New" w:cs="Courier New"/>
              <w:color w:val="333333"/>
              <w:sz w:val="21"/>
              <w:szCs w:val="21"/>
              <w:lang w:eastAsia="es-PE"/>
            </w:rPr>
          </w:rPrChange>
        </w:rPr>
        <w:t xml:space="preserve">mkdir(carpeta_base_referencial </w:t>
      </w:r>
      <w:r w:rsidRPr="00FD6FF2">
        <w:rPr>
          <w:rFonts w:ascii="Courier New" w:eastAsia="Times New Roman" w:hAnsi="Courier New" w:cs="Courier New"/>
          <w:color w:val="666666"/>
          <w:sz w:val="21"/>
          <w:szCs w:val="21"/>
          <w:lang w:val="en-US" w:eastAsia="es-PE"/>
          <w:rPrChange w:id="76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694"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6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6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6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698"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699" w:author="Edwin Villanueva Talavera" w:date="2019-06-02T11:17:00Z">
            <w:rPr>
              <w:rFonts w:ascii="Courier New" w:eastAsia="Times New Roman" w:hAnsi="Courier New" w:cs="Courier New"/>
              <w:color w:val="333333"/>
              <w:sz w:val="21"/>
              <w:szCs w:val="21"/>
              <w:lang w:eastAsia="es-PE"/>
            </w:rPr>
          </w:rPrChange>
        </w:rPr>
        <w:t>(isplit))</w:t>
      </w:r>
    </w:p>
    <w:p w14:paraId="073EF02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01"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77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3" w:author="Edwin Villanueva Talavera" w:date="2019-06-02T11:17:00Z">
            <w:rPr>
              <w:rFonts w:ascii="Courier New" w:eastAsia="Times New Roman" w:hAnsi="Courier New" w:cs="Courier New"/>
              <w:color w:val="333333"/>
              <w:sz w:val="21"/>
              <w:szCs w:val="21"/>
              <w:lang w:eastAsia="es-PE"/>
            </w:rPr>
          </w:rPrChange>
        </w:rPr>
        <w:t xml:space="preserve">generar_fasta(split_lncRNA, carpeta_base_referencial </w:t>
      </w:r>
      <w:r w:rsidRPr="00FD6FF2">
        <w:rPr>
          <w:rFonts w:ascii="Courier New" w:eastAsia="Times New Roman" w:hAnsi="Courier New" w:cs="Courier New"/>
          <w:color w:val="666666"/>
          <w:sz w:val="21"/>
          <w:szCs w:val="21"/>
          <w:lang w:val="en-US" w:eastAsia="es-PE"/>
          <w:rPrChange w:id="77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06"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7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10"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11"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77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14" w:author="Edwin Villanueva Talavera" w:date="2019-06-02T11:17:00Z">
            <w:rPr>
              <w:rFonts w:ascii="Courier New" w:eastAsia="Times New Roman" w:hAnsi="Courier New" w:cs="Courier New"/>
              <w:color w:val="BA2121"/>
              <w:sz w:val="21"/>
              <w:szCs w:val="21"/>
              <w:lang w:eastAsia="es-PE"/>
            </w:rPr>
          </w:rPrChange>
        </w:rPr>
        <w:t>"/lncRNA.fa"</w:t>
      </w:r>
      <w:r w:rsidRPr="00FD6FF2">
        <w:rPr>
          <w:rFonts w:ascii="Courier New" w:eastAsia="Times New Roman" w:hAnsi="Courier New" w:cs="Courier New"/>
          <w:color w:val="333333"/>
          <w:sz w:val="21"/>
          <w:szCs w:val="21"/>
          <w:lang w:val="en-US" w:eastAsia="es-PE"/>
          <w:rPrChange w:id="7715" w:author="Edwin Villanueva Talavera" w:date="2019-06-02T11:17:00Z">
            <w:rPr>
              <w:rFonts w:ascii="Courier New" w:eastAsia="Times New Roman" w:hAnsi="Courier New" w:cs="Courier New"/>
              <w:color w:val="333333"/>
              <w:sz w:val="21"/>
              <w:szCs w:val="21"/>
              <w:lang w:eastAsia="es-PE"/>
            </w:rPr>
          </w:rPrChange>
        </w:rPr>
        <w:t>)</w:t>
      </w:r>
    </w:p>
    <w:p w14:paraId="14901A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17"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77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19" w:author="Edwin Villanueva Talavera" w:date="2019-06-02T11:17:00Z">
            <w:rPr>
              <w:rFonts w:ascii="Courier New" w:eastAsia="Times New Roman" w:hAnsi="Courier New" w:cs="Courier New"/>
              <w:color w:val="333333"/>
              <w:sz w:val="21"/>
              <w:szCs w:val="21"/>
              <w:lang w:eastAsia="es-PE"/>
            </w:rPr>
          </w:rPrChange>
        </w:rPr>
        <w:t xml:space="preserve">generar_fasta(split_PCT, carpeta_base_referencial </w:t>
      </w:r>
      <w:r w:rsidRPr="00FD6FF2">
        <w:rPr>
          <w:rFonts w:ascii="Courier New" w:eastAsia="Times New Roman" w:hAnsi="Courier New" w:cs="Courier New"/>
          <w:color w:val="666666"/>
          <w:sz w:val="21"/>
          <w:szCs w:val="21"/>
          <w:lang w:val="en-US" w:eastAsia="es-PE"/>
          <w:rPrChange w:id="77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22"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7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26"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27"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77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30" w:author="Edwin Villanueva Talavera" w:date="2019-06-02T11:17:00Z">
            <w:rPr>
              <w:rFonts w:ascii="Courier New" w:eastAsia="Times New Roman" w:hAnsi="Courier New" w:cs="Courier New"/>
              <w:color w:val="BA2121"/>
              <w:sz w:val="21"/>
              <w:szCs w:val="21"/>
              <w:lang w:eastAsia="es-PE"/>
            </w:rPr>
          </w:rPrChange>
        </w:rPr>
        <w:t>"/PCT.fa"</w:t>
      </w:r>
      <w:r w:rsidRPr="00FD6FF2">
        <w:rPr>
          <w:rFonts w:ascii="Courier New" w:eastAsia="Times New Roman" w:hAnsi="Courier New" w:cs="Courier New"/>
          <w:color w:val="333333"/>
          <w:sz w:val="21"/>
          <w:szCs w:val="21"/>
          <w:lang w:val="en-US" w:eastAsia="es-PE"/>
          <w:rPrChange w:id="7731" w:author="Edwin Villanueva Talavera" w:date="2019-06-02T11:17:00Z">
            <w:rPr>
              <w:rFonts w:ascii="Courier New" w:eastAsia="Times New Roman" w:hAnsi="Courier New" w:cs="Courier New"/>
              <w:color w:val="333333"/>
              <w:sz w:val="21"/>
              <w:szCs w:val="21"/>
              <w:lang w:eastAsia="es-PE"/>
            </w:rPr>
          </w:rPrChange>
        </w:rPr>
        <w:t>)</w:t>
      </w:r>
    </w:p>
    <w:p w14:paraId="7766D6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33"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77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35" w:author="Edwin Villanueva Talavera" w:date="2019-06-02T11:17:00Z">
            <w:rPr>
              <w:rFonts w:ascii="Courier New" w:eastAsia="Times New Roman" w:hAnsi="Courier New" w:cs="Courier New"/>
              <w:color w:val="333333"/>
              <w:sz w:val="21"/>
              <w:szCs w:val="21"/>
              <w:lang w:eastAsia="es-PE"/>
            </w:rPr>
          </w:rPrChange>
        </w:rPr>
        <w:t xml:space="preserve">generar_fasta(split_CDS, carpeta_base_referencial </w:t>
      </w:r>
      <w:r w:rsidRPr="00FD6FF2">
        <w:rPr>
          <w:rFonts w:ascii="Courier New" w:eastAsia="Times New Roman" w:hAnsi="Courier New" w:cs="Courier New"/>
          <w:color w:val="666666"/>
          <w:sz w:val="21"/>
          <w:szCs w:val="21"/>
          <w:lang w:val="en-US" w:eastAsia="es-PE"/>
          <w:rPrChange w:id="77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38" w:author="Edwin Villanueva Talavera" w:date="2019-06-02T11:17:00Z">
            <w:rPr>
              <w:rFonts w:ascii="Courier New" w:eastAsia="Times New Roman" w:hAnsi="Courier New" w:cs="Courier New"/>
              <w:color w:val="BA2121"/>
              <w:sz w:val="21"/>
              <w:szCs w:val="21"/>
              <w:lang w:eastAsia="es-PE"/>
            </w:rPr>
          </w:rPrChange>
        </w:rPr>
        <w:t>"/data/clase_"</w:t>
      </w:r>
      <w:r w:rsidRPr="00FD6FF2">
        <w:rPr>
          <w:rFonts w:ascii="Courier New" w:eastAsia="Times New Roman" w:hAnsi="Courier New" w:cs="Courier New"/>
          <w:color w:val="333333"/>
          <w:sz w:val="21"/>
          <w:szCs w:val="21"/>
          <w:lang w:val="en-US" w:eastAsia="es-PE"/>
          <w:rPrChange w:id="77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42"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43" w:author="Edwin Villanueva Talavera" w:date="2019-06-02T11:17:00Z">
            <w:rPr>
              <w:rFonts w:ascii="Courier New" w:eastAsia="Times New Roman" w:hAnsi="Courier New" w:cs="Courier New"/>
              <w:color w:val="333333"/>
              <w:sz w:val="21"/>
              <w:szCs w:val="21"/>
              <w:lang w:eastAsia="es-PE"/>
            </w:rPr>
          </w:rPrChange>
        </w:rPr>
        <w:t xml:space="preserve">(isplit) </w:t>
      </w:r>
      <w:r w:rsidRPr="00FD6FF2">
        <w:rPr>
          <w:rFonts w:ascii="Courier New" w:eastAsia="Times New Roman" w:hAnsi="Courier New" w:cs="Courier New"/>
          <w:color w:val="666666"/>
          <w:sz w:val="21"/>
          <w:szCs w:val="21"/>
          <w:lang w:val="en-US" w:eastAsia="es-PE"/>
          <w:rPrChange w:id="77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46" w:author="Edwin Villanueva Talavera" w:date="2019-06-02T11:17:00Z">
            <w:rPr>
              <w:rFonts w:ascii="Courier New" w:eastAsia="Times New Roman" w:hAnsi="Courier New" w:cs="Courier New"/>
              <w:color w:val="BA2121"/>
              <w:sz w:val="21"/>
              <w:szCs w:val="21"/>
              <w:lang w:eastAsia="es-PE"/>
            </w:rPr>
          </w:rPrChange>
        </w:rPr>
        <w:t>"/CDS.fa"</w:t>
      </w:r>
      <w:r w:rsidRPr="00FD6FF2">
        <w:rPr>
          <w:rFonts w:ascii="Courier New" w:eastAsia="Times New Roman" w:hAnsi="Courier New" w:cs="Courier New"/>
          <w:color w:val="333333"/>
          <w:sz w:val="21"/>
          <w:szCs w:val="21"/>
          <w:lang w:val="en-US" w:eastAsia="es-PE"/>
          <w:rPrChange w:id="7747" w:author="Edwin Villanueva Talavera" w:date="2019-06-02T11:17:00Z">
            <w:rPr>
              <w:rFonts w:ascii="Courier New" w:eastAsia="Times New Roman" w:hAnsi="Courier New" w:cs="Courier New"/>
              <w:color w:val="333333"/>
              <w:sz w:val="21"/>
              <w:szCs w:val="21"/>
              <w:lang w:eastAsia="es-PE"/>
            </w:rPr>
          </w:rPrChange>
        </w:rPr>
        <w:t>)</w:t>
      </w:r>
    </w:p>
    <w:p w14:paraId="3F30D7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49" w:author="Edwin Villanueva Talavera" w:date="2019-06-02T11:17:00Z">
            <w:rPr>
              <w:rFonts w:ascii="Courier New" w:eastAsia="Times New Roman" w:hAnsi="Courier New" w:cs="Courier New"/>
              <w:color w:val="333333"/>
              <w:sz w:val="21"/>
              <w:szCs w:val="21"/>
              <w:lang w:eastAsia="es-PE"/>
            </w:rPr>
          </w:rPrChange>
        </w:rPr>
        <w:t xml:space="preserve">            isplit </w:t>
      </w:r>
      <w:r w:rsidRPr="00FD6FF2">
        <w:rPr>
          <w:rFonts w:ascii="Courier New" w:eastAsia="Times New Roman" w:hAnsi="Courier New" w:cs="Courier New"/>
          <w:color w:val="666666"/>
          <w:sz w:val="21"/>
          <w:szCs w:val="21"/>
          <w:lang w:val="en-US" w:eastAsia="es-PE"/>
          <w:rPrChange w:id="77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52" w:author="Edwin Villanueva Talavera" w:date="2019-06-02T11:17:00Z">
            <w:rPr>
              <w:rFonts w:ascii="Courier New" w:eastAsia="Times New Roman" w:hAnsi="Courier New" w:cs="Courier New"/>
              <w:color w:val="666666"/>
              <w:sz w:val="21"/>
              <w:szCs w:val="21"/>
              <w:lang w:eastAsia="es-PE"/>
            </w:rPr>
          </w:rPrChange>
        </w:rPr>
        <w:t>1</w:t>
      </w:r>
    </w:p>
    <w:p w14:paraId="4FC24FD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54" w:author="Edwin Villanueva Talavera" w:date="2019-06-02T11:17:00Z">
            <w:rPr>
              <w:rFonts w:ascii="Courier New" w:eastAsia="Times New Roman" w:hAnsi="Courier New" w:cs="Courier New"/>
              <w:color w:val="333333"/>
              <w:sz w:val="21"/>
              <w:szCs w:val="21"/>
              <w:lang w:eastAsia="es-PE"/>
            </w:rPr>
          </w:rPrChange>
        </w:rPr>
        <w:t xml:space="preserve">            </w:t>
      </w:r>
    </w:p>
    <w:p w14:paraId="6C7CE0A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75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7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759" w:author="Edwin Villanueva Talavera" w:date="2019-06-02T11:17:00Z">
            <w:rPr>
              <w:rFonts w:ascii="Courier New" w:eastAsia="Times New Roman" w:hAnsi="Courier New" w:cs="Courier New"/>
              <w:color w:val="0000FF"/>
              <w:sz w:val="21"/>
              <w:szCs w:val="21"/>
              <w:lang w:eastAsia="es-PE"/>
            </w:rPr>
          </w:rPrChange>
        </w:rPr>
        <w:t>instanciar_modelo_referencial</w:t>
      </w:r>
      <w:r w:rsidRPr="00FD6FF2">
        <w:rPr>
          <w:rFonts w:ascii="Courier New" w:eastAsia="Times New Roman" w:hAnsi="Courier New" w:cs="Courier New"/>
          <w:color w:val="333333"/>
          <w:sz w:val="21"/>
          <w:szCs w:val="21"/>
          <w:lang w:val="en-US" w:eastAsia="es-PE"/>
          <w:rPrChange w:id="776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76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762" w:author="Edwin Villanueva Talavera" w:date="2019-06-02T11:17:00Z">
            <w:rPr>
              <w:rFonts w:ascii="Courier New" w:eastAsia="Times New Roman" w:hAnsi="Courier New" w:cs="Courier New"/>
              <w:color w:val="333333"/>
              <w:sz w:val="21"/>
              <w:szCs w:val="21"/>
              <w:lang w:eastAsia="es-PE"/>
            </w:rPr>
          </w:rPrChange>
        </w:rPr>
        <w:t>, num_clase):</w:t>
      </w:r>
    </w:p>
    <w:p w14:paraId="0DC2B3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64" w:author="Edwin Villanueva Talavera" w:date="2019-06-02T11:17:00Z">
            <w:rPr>
              <w:rFonts w:ascii="Courier New" w:eastAsia="Times New Roman" w:hAnsi="Courier New" w:cs="Courier New"/>
              <w:color w:val="333333"/>
              <w:sz w:val="21"/>
              <w:szCs w:val="21"/>
              <w:lang w:eastAsia="es-PE"/>
            </w:rPr>
          </w:rPrChange>
        </w:rPr>
        <w:t xml:space="preserve">        carpeta_base_referencial </w:t>
      </w:r>
      <w:r w:rsidRPr="00FD6FF2">
        <w:rPr>
          <w:rFonts w:ascii="Courier New" w:eastAsia="Times New Roman" w:hAnsi="Courier New" w:cs="Courier New"/>
          <w:color w:val="666666"/>
          <w:sz w:val="21"/>
          <w:szCs w:val="21"/>
          <w:lang w:val="en-US" w:eastAsia="es-PE"/>
          <w:rPrChange w:id="77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69"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7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772" w:author="Edwin Villanueva Talavera" w:date="2019-06-02T11:17:00Z">
            <w:rPr>
              <w:rFonts w:ascii="Courier New" w:eastAsia="Times New Roman" w:hAnsi="Courier New" w:cs="Courier New"/>
              <w:color w:val="BA2121"/>
              <w:sz w:val="21"/>
              <w:szCs w:val="21"/>
              <w:lang w:eastAsia="es-PE"/>
            </w:rPr>
          </w:rPrChange>
        </w:rPr>
        <w:t>"/modelos_referenciales/clase_"</w:t>
      </w:r>
      <w:r w:rsidRPr="00FD6FF2">
        <w:rPr>
          <w:rFonts w:ascii="Courier New" w:eastAsia="Times New Roman" w:hAnsi="Courier New" w:cs="Courier New"/>
          <w:color w:val="333333"/>
          <w:sz w:val="21"/>
          <w:szCs w:val="21"/>
          <w:lang w:val="en-US" w:eastAsia="es-PE"/>
          <w:rPrChange w:id="77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7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776"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777" w:author="Edwin Villanueva Talavera" w:date="2019-06-02T11:17:00Z">
            <w:rPr>
              <w:rFonts w:ascii="Courier New" w:eastAsia="Times New Roman" w:hAnsi="Courier New" w:cs="Courier New"/>
              <w:color w:val="333333"/>
              <w:sz w:val="21"/>
              <w:szCs w:val="21"/>
              <w:lang w:eastAsia="es-PE"/>
            </w:rPr>
          </w:rPrChange>
        </w:rPr>
        <w:t>(num_clase)</w:t>
      </w:r>
    </w:p>
    <w:p w14:paraId="017280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78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781" w:author="Edwin Villanueva Talavera" w:date="2019-06-02T11:17:00Z">
            <w:rPr>
              <w:rFonts w:ascii="Courier New" w:eastAsia="Times New Roman" w:hAnsi="Courier New" w:cs="Courier New"/>
              <w:color w:val="333333"/>
              <w:sz w:val="21"/>
              <w:szCs w:val="21"/>
              <w:lang w:eastAsia="es-PE"/>
            </w:rPr>
          </w:rPrChange>
        </w:rPr>
        <w:t xml:space="preserve"> Tesis2(carpeta_base</w:t>
      </w:r>
      <w:r w:rsidRPr="00FD6FF2">
        <w:rPr>
          <w:rFonts w:ascii="Courier New" w:eastAsia="Times New Roman" w:hAnsi="Courier New" w:cs="Courier New"/>
          <w:color w:val="666666"/>
          <w:sz w:val="21"/>
          <w:szCs w:val="21"/>
          <w:lang w:val="en-US" w:eastAsia="es-PE"/>
          <w:rPrChange w:id="77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83" w:author="Edwin Villanueva Talavera" w:date="2019-06-02T11:17:00Z">
            <w:rPr>
              <w:rFonts w:ascii="Courier New" w:eastAsia="Times New Roman" w:hAnsi="Courier New" w:cs="Courier New"/>
              <w:color w:val="333333"/>
              <w:sz w:val="21"/>
              <w:szCs w:val="21"/>
              <w:lang w:eastAsia="es-PE"/>
            </w:rPr>
          </w:rPrChange>
        </w:rPr>
        <w:t>carpeta_base_referencial, n_jobs</w:t>
      </w:r>
      <w:r w:rsidRPr="00FD6FF2">
        <w:rPr>
          <w:rFonts w:ascii="Courier New" w:eastAsia="Times New Roman" w:hAnsi="Courier New" w:cs="Courier New"/>
          <w:color w:val="666666"/>
          <w:sz w:val="21"/>
          <w:szCs w:val="21"/>
          <w:lang w:val="en-US" w:eastAsia="es-PE"/>
          <w:rPrChange w:id="77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8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87"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7788"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7789" w:author="Edwin Villanueva Talavera" w:date="2019-06-02T11:17:00Z">
            <w:rPr>
              <w:rFonts w:ascii="Courier New" w:eastAsia="Times New Roman" w:hAnsi="Courier New" w:cs="Courier New"/>
              <w:color w:val="333333"/>
              <w:sz w:val="21"/>
              <w:szCs w:val="21"/>
              <w:lang w:eastAsia="es-PE"/>
            </w:rPr>
          </w:rPrChange>
        </w:rPr>
        <w:t>, tuned_parameters</w:t>
      </w:r>
      <w:r w:rsidRPr="00FD6FF2">
        <w:rPr>
          <w:rFonts w:ascii="Courier New" w:eastAsia="Times New Roman" w:hAnsi="Courier New" w:cs="Courier New"/>
          <w:color w:val="666666"/>
          <w:sz w:val="21"/>
          <w:szCs w:val="21"/>
          <w:lang w:val="en-US" w:eastAsia="es-PE"/>
          <w:rPrChange w:id="77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9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93" w:author="Edwin Villanueva Talavera" w:date="2019-06-02T11:17:00Z">
            <w:rPr>
              <w:rFonts w:ascii="Courier New" w:eastAsia="Times New Roman" w:hAnsi="Courier New" w:cs="Courier New"/>
              <w:color w:val="333333"/>
              <w:sz w:val="21"/>
              <w:szCs w:val="21"/>
              <w:lang w:eastAsia="es-PE"/>
            </w:rPr>
          </w:rPrChange>
        </w:rPr>
        <w:t>tuned_parameters, score</w:t>
      </w:r>
      <w:r w:rsidRPr="00FD6FF2">
        <w:rPr>
          <w:rFonts w:ascii="Courier New" w:eastAsia="Times New Roman" w:hAnsi="Courier New" w:cs="Courier New"/>
          <w:color w:val="666666"/>
          <w:sz w:val="21"/>
          <w:szCs w:val="21"/>
          <w:lang w:val="en-US" w:eastAsia="es-PE"/>
          <w:rPrChange w:id="77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7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7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797" w:author="Edwin Villanueva Talavera" w:date="2019-06-02T11:17:00Z">
            <w:rPr>
              <w:rFonts w:ascii="Courier New" w:eastAsia="Times New Roman" w:hAnsi="Courier New" w:cs="Courier New"/>
              <w:color w:val="333333"/>
              <w:sz w:val="21"/>
              <w:szCs w:val="21"/>
              <w:lang w:eastAsia="es-PE"/>
            </w:rPr>
          </w:rPrChange>
        </w:rPr>
        <w:t>score)</w:t>
      </w:r>
    </w:p>
    <w:p w14:paraId="20A96A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7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799" w:author="Edwin Villanueva Talavera" w:date="2019-06-02T11:17:00Z">
            <w:rPr>
              <w:rFonts w:ascii="Courier New" w:eastAsia="Times New Roman" w:hAnsi="Courier New" w:cs="Courier New"/>
              <w:color w:val="333333"/>
              <w:sz w:val="21"/>
              <w:szCs w:val="21"/>
              <w:lang w:eastAsia="es-PE"/>
            </w:rPr>
          </w:rPrChange>
        </w:rPr>
        <w:t xml:space="preserve">        </w:t>
      </w:r>
    </w:p>
    <w:p w14:paraId="1E627AD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0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0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80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8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804" w:author="Edwin Villanueva Talavera" w:date="2019-06-02T11:17:00Z">
            <w:rPr>
              <w:rFonts w:ascii="Courier New" w:eastAsia="Times New Roman" w:hAnsi="Courier New" w:cs="Courier New"/>
              <w:color w:val="0000FF"/>
              <w:sz w:val="21"/>
              <w:szCs w:val="21"/>
              <w:lang w:eastAsia="es-PE"/>
            </w:rPr>
          </w:rPrChange>
        </w:rPr>
        <w:t>crear_modelo_referencial</w:t>
      </w:r>
      <w:r w:rsidRPr="00FD6FF2">
        <w:rPr>
          <w:rFonts w:ascii="Courier New" w:eastAsia="Times New Roman" w:hAnsi="Courier New" w:cs="Courier New"/>
          <w:color w:val="333333"/>
          <w:sz w:val="21"/>
          <w:szCs w:val="21"/>
          <w:lang w:val="en-US" w:eastAsia="es-PE"/>
          <w:rPrChange w:id="780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8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807" w:author="Edwin Villanueva Talavera" w:date="2019-06-02T11:17:00Z">
            <w:rPr>
              <w:rFonts w:ascii="Courier New" w:eastAsia="Times New Roman" w:hAnsi="Courier New" w:cs="Courier New"/>
              <w:color w:val="333333"/>
              <w:sz w:val="21"/>
              <w:szCs w:val="21"/>
              <w:lang w:eastAsia="es-PE"/>
            </w:rPr>
          </w:rPrChange>
        </w:rPr>
        <w:t>, num_clase):</w:t>
      </w:r>
    </w:p>
    <w:p w14:paraId="430F04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09" w:author="Edwin Villanueva Talavera" w:date="2019-06-02T11:17:00Z">
            <w:rPr>
              <w:rFonts w:ascii="Courier New" w:eastAsia="Times New Roman" w:hAnsi="Courier New" w:cs="Courier New"/>
              <w:color w:val="333333"/>
              <w:sz w:val="21"/>
              <w:szCs w:val="21"/>
              <w:lang w:eastAsia="es-PE"/>
            </w:rPr>
          </w:rPrChange>
        </w:rPr>
        <w:t xml:space="preserve">        carpeta_base_referencial </w:t>
      </w:r>
      <w:r w:rsidRPr="00FD6FF2">
        <w:rPr>
          <w:rFonts w:ascii="Courier New" w:eastAsia="Times New Roman" w:hAnsi="Courier New" w:cs="Courier New"/>
          <w:color w:val="666666"/>
          <w:sz w:val="21"/>
          <w:szCs w:val="21"/>
          <w:lang w:val="en-US" w:eastAsia="es-PE"/>
          <w:rPrChange w:id="78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1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14"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8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17" w:author="Edwin Villanueva Talavera" w:date="2019-06-02T11:17:00Z">
            <w:rPr>
              <w:rFonts w:ascii="Courier New" w:eastAsia="Times New Roman" w:hAnsi="Courier New" w:cs="Courier New"/>
              <w:color w:val="BA2121"/>
              <w:sz w:val="21"/>
              <w:szCs w:val="21"/>
              <w:lang w:eastAsia="es-PE"/>
            </w:rPr>
          </w:rPrChange>
        </w:rPr>
        <w:t>"/modelos_referenciales/clase_"</w:t>
      </w:r>
      <w:r w:rsidRPr="00FD6FF2">
        <w:rPr>
          <w:rFonts w:ascii="Courier New" w:eastAsia="Times New Roman" w:hAnsi="Courier New" w:cs="Courier New"/>
          <w:color w:val="333333"/>
          <w:sz w:val="21"/>
          <w:szCs w:val="21"/>
          <w:lang w:val="en-US" w:eastAsia="es-PE"/>
          <w:rPrChange w:id="781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78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21"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7822" w:author="Edwin Villanueva Talavera" w:date="2019-06-02T11:17:00Z">
            <w:rPr>
              <w:rFonts w:ascii="Courier New" w:eastAsia="Times New Roman" w:hAnsi="Courier New" w:cs="Courier New"/>
              <w:color w:val="333333"/>
              <w:sz w:val="21"/>
              <w:szCs w:val="21"/>
              <w:lang w:eastAsia="es-PE"/>
            </w:rPr>
          </w:rPrChange>
        </w:rPr>
        <w:t>(num_clase)</w:t>
      </w:r>
    </w:p>
    <w:p w14:paraId="3238E0C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2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27" w:author="Edwin Villanueva Talavera" w:date="2019-06-02T11:17:00Z">
            <w:rPr>
              <w:rFonts w:ascii="Courier New" w:eastAsia="Times New Roman" w:hAnsi="Courier New" w:cs="Courier New"/>
              <w:color w:val="333333"/>
              <w:sz w:val="21"/>
              <w:szCs w:val="21"/>
              <w:lang w:eastAsia="es-PE"/>
            </w:rPr>
          </w:rPrChange>
        </w:rPr>
        <w:t>preparar_data_modelo_referencial(num_clase)</w:t>
      </w:r>
    </w:p>
    <w:p w14:paraId="4B1393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29" w:author="Edwin Villanueva Talavera" w:date="2019-06-02T11:17:00Z">
            <w:rPr>
              <w:rFonts w:ascii="Courier New" w:eastAsia="Times New Roman" w:hAnsi="Courier New" w:cs="Courier New"/>
              <w:color w:val="333333"/>
              <w:sz w:val="21"/>
              <w:szCs w:val="21"/>
              <w:lang w:eastAsia="es-PE"/>
            </w:rPr>
          </w:rPrChange>
        </w:rPr>
        <w:t xml:space="preserve">        tesis2 </w:t>
      </w:r>
      <w:r w:rsidRPr="00FD6FF2">
        <w:rPr>
          <w:rFonts w:ascii="Courier New" w:eastAsia="Times New Roman" w:hAnsi="Courier New" w:cs="Courier New"/>
          <w:color w:val="666666"/>
          <w:sz w:val="21"/>
          <w:szCs w:val="21"/>
          <w:lang w:val="en-US" w:eastAsia="es-PE"/>
          <w:rPrChange w:id="78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8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34" w:author="Edwin Villanueva Talavera" w:date="2019-06-02T11:17:00Z">
            <w:rPr>
              <w:rFonts w:ascii="Courier New" w:eastAsia="Times New Roman" w:hAnsi="Courier New" w:cs="Courier New"/>
              <w:color w:val="333333"/>
              <w:sz w:val="21"/>
              <w:szCs w:val="21"/>
              <w:lang w:eastAsia="es-PE"/>
            </w:rPr>
          </w:rPrChange>
        </w:rPr>
        <w:t>instanciar_modelo_referencial(num_clase)</w:t>
      </w:r>
    </w:p>
    <w:p w14:paraId="4916F5D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36" w:author="Edwin Villanueva Talavera" w:date="2019-06-02T11:17:00Z">
            <w:rPr>
              <w:rFonts w:ascii="Courier New" w:eastAsia="Times New Roman" w:hAnsi="Courier New" w:cs="Courier New"/>
              <w:color w:val="333333"/>
              <w:sz w:val="21"/>
              <w:szCs w:val="21"/>
              <w:lang w:eastAsia="es-PE"/>
            </w:rPr>
          </w:rPrChange>
        </w:rPr>
        <w:t xml:space="preserve">        tesis2</w:t>
      </w:r>
      <w:r w:rsidRPr="00FD6FF2">
        <w:rPr>
          <w:rFonts w:ascii="Courier New" w:eastAsia="Times New Roman" w:hAnsi="Courier New" w:cs="Courier New"/>
          <w:color w:val="666666"/>
          <w:sz w:val="21"/>
          <w:szCs w:val="21"/>
          <w:lang w:val="en-US" w:eastAsia="es-PE"/>
          <w:rPrChange w:id="78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38" w:author="Edwin Villanueva Talavera" w:date="2019-06-02T11:17:00Z">
            <w:rPr>
              <w:rFonts w:ascii="Courier New" w:eastAsia="Times New Roman" w:hAnsi="Courier New" w:cs="Courier New"/>
              <w:color w:val="333333"/>
              <w:sz w:val="21"/>
              <w:szCs w:val="21"/>
              <w:lang w:eastAsia="es-PE"/>
            </w:rPr>
          </w:rPrChange>
        </w:rPr>
        <w:t>generar_modelo_final()</w:t>
      </w:r>
    </w:p>
    <w:p w14:paraId="10E2774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40" w:author="Edwin Villanueva Talavera" w:date="2019-06-02T11:17:00Z">
            <w:rPr>
              <w:rFonts w:ascii="Courier New" w:eastAsia="Times New Roman" w:hAnsi="Courier New" w:cs="Courier New"/>
              <w:color w:val="333333"/>
              <w:sz w:val="21"/>
              <w:szCs w:val="21"/>
              <w:lang w:eastAsia="es-PE"/>
            </w:rPr>
          </w:rPrChange>
        </w:rPr>
        <w:t xml:space="preserve">        shutil</w:t>
      </w:r>
      <w:r w:rsidRPr="00FD6FF2">
        <w:rPr>
          <w:rFonts w:ascii="Courier New" w:eastAsia="Times New Roman" w:hAnsi="Courier New" w:cs="Courier New"/>
          <w:color w:val="666666"/>
          <w:sz w:val="21"/>
          <w:szCs w:val="21"/>
          <w:lang w:val="en-US" w:eastAsia="es-PE"/>
          <w:rPrChange w:id="78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42" w:author="Edwin Villanueva Talavera" w:date="2019-06-02T11:17:00Z">
            <w:rPr>
              <w:rFonts w:ascii="Courier New" w:eastAsia="Times New Roman" w:hAnsi="Courier New" w:cs="Courier New"/>
              <w:color w:val="333333"/>
              <w:sz w:val="21"/>
              <w:szCs w:val="21"/>
              <w:lang w:eastAsia="es-PE"/>
            </w:rPr>
          </w:rPrChange>
        </w:rPr>
        <w:t xml:space="preserve">rmtree(carpeta_base_referencial </w:t>
      </w:r>
      <w:r w:rsidRPr="00FD6FF2">
        <w:rPr>
          <w:rFonts w:ascii="Courier New" w:eastAsia="Times New Roman" w:hAnsi="Courier New" w:cs="Courier New"/>
          <w:color w:val="666666"/>
          <w:sz w:val="21"/>
          <w:szCs w:val="21"/>
          <w:lang w:val="en-US" w:eastAsia="es-PE"/>
          <w:rPrChange w:id="78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45" w:author="Edwin Villanueva Talavera" w:date="2019-06-02T11:17:00Z">
            <w:rPr>
              <w:rFonts w:ascii="Courier New" w:eastAsia="Times New Roman" w:hAnsi="Courier New" w:cs="Courier New"/>
              <w:color w:val="BA2121"/>
              <w:sz w:val="21"/>
              <w:szCs w:val="21"/>
              <w:lang w:eastAsia="es-PE"/>
            </w:rPr>
          </w:rPrChange>
        </w:rPr>
        <w:t>"/data"</w:t>
      </w:r>
      <w:r w:rsidRPr="00FD6FF2">
        <w:rPr>
          <w:rFonts w:ascii="Courier New" w:eastAsia="Times New Roman" w:hAnsi="Courier New" w:cs="Courier New"/>
          <w:color w:val="333333"/>
          <w:sz w:val="21"/>
          <w:szCs w:val="21"/>
          <w:lang w:val="en-US" w:eastAsia="es-PE"/>
          <w:rPrChange w:id="7846" w:author="Edwin Villanueva Talavera" w:date="2019-06-02T11:17:00Z">
            <w:rPr>
              <w:rFonts w:ascii="Courier New" w:eastAsia="Times New Roman" w:hAnsi="Courier New" w:cs="Courier New"/>
              <w:color w:val="333333"/>
              <w:sz w:val="21"/>
              <w:szCs w:val="21"/>
              <w:lang w:eastAsia="es-PE"/>
            </w:rPr>
          </w:rPrChange>
        </w:rPr>
        <w:t>)</w:t>
      </w:r>
    </w:p>
    <w:p w14:paraId="5B0692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4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48" w:author="Edwin Villanueva Talavera" w:date="2019-06-02T11:17:00Z">
            <w:rPr>
              <w:rFonts w:ascii="Courier New" w:eastAsia="Times New Roman" w:hAnsi="Courier New" w:cs="Courier New"/>
              <w:color w:val="333333"/>
              <w:sz w:val="21"/>
              <w:szCs w:val="21"/>
              <w:lang w:eastAsia="es-PE"/>
            </w:rPr>
          </w:rPrChange>
        </w:rPr>
        <w:t xml:space="preserve">    </w:t>
      </w:r>
    </w:p>
    <w:p w14:paraId="262BF27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5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85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85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853" w:author="Edwin Villanueva Talavera" w:date="2019-06-02T11:17:00Z">
            <w:rPr>
              <w:rFonts w:ascii="Courier New" w:eastAsia="Times New Roman" w:hAnsi="Courier New" w:cs="Courier New"/>
              <w:color w:val="0000FF"/>
              <w:sz w:val="21"/>
              <w:szCs w:val="21"/>
              <w:lang w:eastAsia="es-PE"/>
            </w:rPr>
          </w:rPrChange>
        </w:rPr>
        <w:t>entrenar_modelos_referenciales</w:t>
      </w:r>
      <w:r w:rsidRPr="00FD6FF2">
        <w:rPr>
          <w:rFonts w:ascii="Courier New" w:eastAsia="Times New Roman" w:hAnsi="Courier New" w:cs="Courier New"/>
          <w:color w:val="333333"/>
          <w:sz w:val="21"/>
          <w:szCs w:val="21"/>
          <w:lang w:val="en-US" w:eastAsia="es-PE"/>
          <w:rPrChange w:id="785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85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856" w:author="Edwin Villanueva Talavera" w:date="2019-06-02T11:17:00Z">
            <w:rPr>
              <w:rFonts w:ascii="Courier New" w:eastAsia="Times New Roman" w:hAnsi="Courier New" w:cs="Courier New"/>
              <w:color w:val="333333"/>
              <w:sz w:val="21"/>
              <w:szCs w:val="21"/>
              <w:lang w:eastAsia="es-PE"/>
            </w:rPr>
          </w:rPrChange>
        </w:rPr>
        <w:t>):</w:t>
      </w:r>
    </w:p>
    <w:p w14:paraId="7F0229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5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859"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8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861"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862"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86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64"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78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66" w:author="Edwin Villanueva Talavera" w:date="2019-06-02T11:17:00Z">
            <w:rPr>
              <w:rFonts w:ascii="Courier New" w:eastAsia="Times New Roman" w:hAnsi="Courier New" w:cs="Courier New"/>
              <w:color w:val="333333"/>
              <w:sz w:val="21"/>
              <w:szCs w:val="21"/>
              <w:lang w:eastAsia="es-PE"/>
            </w:rPr>
          </w:rPrChange>
        </w:rPr>
        <w:t>isdir(</w:t>
      </w:r>
      <w:r w:rsidRPr="00FD6FF2">
        <w:rPr>
          <w:rFonts w:ascii="Courier New" w:eastAsia="Times New Roman" w:hAnsi="Courier New" w:cs="Courier New"/>
          <w:color w:val="008000"/>
          <w:sz w:val="21"/>
          <w:szCs w:val="21"/>
          <w:lang w:val="en-US" w:eastAsia="es-PE"/>
          <w:rPrChange w:id="78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69"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8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72" w:author="Edwin Villanueva Talavera" w:date="2019-06-02T11:17:00Z">
            <w:rPr>
              <w:rFonts w:ascii="Courier New" w:eastAsia="Times New Roman" w:hAnsi="Courier New" w:cs="Courier New"/>
              <w:color w:val="BA2121"/>
              <w:sz w:val="21"/>
              <w:szCs w:val="21"/>
              <w:lang w:eastAsia="es-PE"/>
            </w:rPr>
          </w:rPrChange>
        </w:rPr>
        <w:t>"/modelos_referenciales"</w:t>
      </w:r>
      <w:r w:rsidRPr="00FD6FF2">
        <w:rPr>
          <w:rFonts w:ascii="Courier New" w:eastAsia="Times New Roman" w:hAnsi="Courier New" w:cs="Courier New"/>
          <w:color w:val="333333"/>
          <w:sz w:val="21"/>
          <w:szCs w:val="21"/>
          <w:lang w:val="en-US" w:eastAsia="es-PE"/>
          <w:rPrChange w:id="7873" w:author="Edwin Villanueva Talavera" w:date="2019-06-02T11:17:00Z">
            <w:rPr>
              <w:rFonts w:ascii="Courier New" w:eastAsia="Times New Roman" w:hAnsi="Courier New" w:cs="Courier New"/>
              <w:color w:val="333333"/>
              <w:sz w:val="21"/>
              <w:szCs w:val="21"/>
              <w:lang w:eastAsia="es-PE"/>
            </w:rPr>
          </w:rPrChange>
        </w:rPr>
        <w:t>):</w:t>
      </w:r>
    </w:p>
    <w:p w14:paraId="110B9F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7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78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77" w:author="Edwin Villanueva Talavera" w:date="2019-06-02T11:17:00Z">
            <w:rPr>
              <w:rFonts w:ascii="Courier New" w:eastAsia="Times New Roman" w:hAnsi="Courier New" w:cs="Courier New"/>
              <w:color w:val="333333"/>
              <w:sz w:val="21"/>
              <w:szCs w:val="21"/>
              <w:lang w:eastAsia="es-PE"/>
            </w:rPr>
          </w:rPrChange>
        </w:rPr>
        <w:t>mkdir(</w:t>
      </w:r>
      <w:r w:rsidRPr="00FD6FF2">
        <w:rPr>
          <w:rFonts w:ascii="Courier New" w:eastAsia="Times New Roman" w:hAnsi="Courier New" w:cs="Courier New"/>
          <w:color w:val="008000"/>
          <w:sz w:val="21"/>
          <w:szCs w:val="21"/>
          <w:lang w:val="en-US" w:eastAsia="es-PE"/>
          <w:rPrChange w:id="787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80"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78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7883" w:author="Edwin Villanueva Talavera" w:date="2019-06-02T11:17:00Z">
            <w:rPr>
              <w:rFonts w:ascii="Courier New" w:eastAsia="Times New Roman" w:hAnsi="Courier New" w:cs="Courier New"/>
              <w:color w:val="BA2121"/>
              <w:sz w:val="21"/>
              <w:szCs w:val="21"/>
              <w:lang w:eastAsia="es-PE"/>
            </w:rPr>
          </w:rPrChange>
        </w:rPr>
        <w:t>"/modelos_referenciales"</w:t>
      </w:r>
      <w:r w:rsidRPr="00FD6FF2">
        <w:rPr>
          <w:rFonts w:ascii="Courier New" w:eastAsia="Times New Roman" w:hAnsi="Courier New" w:cs="Courier New"/>
          <w:color w:val="333333"/>
          <w:sz w:val="21"/>
          <w:szCs w:val="21"/>
          <w:lang w:val="en-US" w:eastAsia="es-PE"/>
          <w:rPrChange w:id="7884" w:author="Edwin Villanueva Talavera" w:date="2019-06-02T11:17:00Z">
            <w:rPr>
              <w:rFonts w:ascii="Courier New" w:eastAsia="Times New Roman" w:hAnsi="Courier New" w:cs="Courier New"/>
              <w:color w:val="333333"/>
              <w:sz w:val="21"/>
              <w:szCs w:val="21"/>
              <w:lang w:eastAsia="es-PE"/>
            </w:rPr>
          </w:rPrChange>
        </w:rPr>
        <w:t>)</w:t>
      </w:r>
    </w:p>
    <w:p w14:paraId="05ED2AE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8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886" w:author="Edwin Villanueva Talavera" w:date="2019-06-02T11:17:00Z">
            <w:rPr>
              <w:rFonts w:ascii="Courier New" w:eastAsia="Times New Roman" w:hAnsi="Courier New" w:cs="Courier New"/>
              <w:color w:val="333333"/>
              <w:sz w:val="21"/>
              <w:szCs w:val="21"/>
              <w:lang w:eastAsia="es-PE"/>
            </w:rPr>
          </w:rPrChange>
        </w:rPr>
        <w:t xml:space="preserve">        Parallel(n_jobs</w:t>
      </w:r>
      <w:r w:rsidRPr="00FD6FF2">
        <w:rPr>
          <w:rFonts w:ascii="Courier New" w:eastAsia="Times New Roman" w:hAnsi="Courier New" w:cs="Courier New"/>
          <w:color w:val="666666"/>
          <w:sz w:val="21"/>
          <w:szCs w:val="21"/>
          <w:lang w:val="en-US" w:eastAsia="es-PE"/>
          <w:rPrChange w:id="78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88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90" w:author="Edwin Villanueva Talavera" w:date="2019-06-02T11:17:00Z">
            <w:rPr>
              <w:rFonts w:ascii="Courier New" w:eastAsia="Times New Roman" w:hAnsi="Courier New" w:cs="Courier New"/>
              <w:color w:val="333333"/>
              <w:sz w:val="21"/>
              <w:szCs w:val="21"/>
              <w:lang w:eastAsia="es-PE"/>
            </w:rPr>
          </w:rPrChange>
        </w:rPr>
        <w:t>n_jobs, verbose</w:t>
      </w:r>
      <w:r w:rsidRPr="00FD6FF2">
        <w:rPr>
          <w:rFonts w:ascii="Courier New" w:eastAsia="Times New Roman" w:hAnsi="Courier New" w:cs="Courier New"/>
          <w:color w:val="666666"/>
          <w:sz w:val="21"/>
          <w:szCs w:val="21"/>
          <w:lang w:val="en-US" w:eastAsia="es-PE"/>
          <w:rPrChange w:id="789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008000"/>
          <w:sz w:val="21"/>
          <w:szCs w:val="21"/>
          <w:lang w:val="en-US" w:eastAsia="es-PE"/>
          <w:rPrChange w:id="789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8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894" w:author="Edwin Villanueva Talavera" w:date="2019-06-02T11:17:00Z">
            <w:rPr>
              <w:rFonts w:ascii="Courier New" w:eastAsia="Times New Roman" w:hAnsi="Courier New" w:cs="Courier New"/>
              <w:color w:val="333333"/>
              <w:sz w:val="21"/>
              <w:szCs w:val="21"/>
              <w:lang w:eastAsia="es-PE"/>
            </w:rPr>
          </w:rPrChange>
        </w:rPr>
        <w:t>verbose)(delayed(wrapper_crear_modelo_referencial)(</w:t>
      </w:r>
      <w:r w:rsidRPr="00FD6FF2">
        <w:rPr>
          <w:rFonts w:ascii="Courier New" w:eastAsia="Times New Roman" w:hAnsi="Courier New" w:cs="Courier New"/>
          <w:color w:val="008000"/>
          <w:sz w:val="21"/>
          <w:szCs w:val="21"/>
          <w:lang w:val="en-US" w:eastAsia="es-PE"/>
          <w:rPrChange w:id="789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896"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008000"/>
          <w:sz w:val="21"/>
          <w:szCs w:val="21"/>
          <w:lang w:val="en-US" w:eastAsia="es-PE"/>
          <w:rPrChange w:id="7897"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7898" w:author="Edwin Villanueva Talavera" w:date="2019-06-02T11:17:00Z">
            <w:rPr>
              <w:rFonts w:ascii="Courier New" w:eastAsia="Times New Roman" w:hAnsi="Courier New" w:cs="Courier New"/>
              <w:color w:val="333333"/>
              <w:sz w:val="21"/>
              <w:szCs w:val="21"/>
              <w:lang w:eastAsia="es-PE"/>
            </w:rPr>
          </w:rPrChange>
        </w:rPr>
        <w:t xml:space="preserve"> num_clase </w:t>
      </w:r>
      <w:r w:rsidRPr="00FD6FF2">
        <w:rPr>
          <w:rFonts w:ascii="Courier New" w:eastAsia="Times New Roman" w:hAnsi="Courier New" w:cs="Courier New"/>
          <w:b/>
          <w:bCs/>
          <w:color w:val="AA22FF"/>
          <w:sz w:val="21"/>
          <w:szCs w:val="21"/>
          <w:lang w:val="en-US" w:eastAsia="es-PE"/>
          <w:rPrChange w:id="7899"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79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03" w:author="Edwin Villanueva Talavera" w:date="2019-06-02T11:17:00Z">
            <w:rPr>
              <w:rFonts w:ascii="Courier New" w:eastAsia="Times New Roman" w:hAnsi="Courier New" w:cs="Courier New"/>
              <w:color w:val="333333"/>
              <w:sz w:val="21"/>
              <w:szCs w:val="21"/>
              <w:lang w:eastAsia="es-PE"/>
            </w:rPr>
          </w:rPrChange>
        </w:rPr>
        <w:t>iterador_clases())</w:t>
      </w:r>
    </w:p>
    <w:p w14:paraId="7694506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05" w:author="Edwin Villanueva Talavera" w:date="2019-06-02T11:17:00Z">
            <w:rPr>
              <w:rFonts w:ascii="Courier New" w:eastAsia="Times New Roman" w:hAnsi="Courier New" w:cs="Courier New"/>
              <w:color w:val="333333"/>
              <w:sz w:val="21"/>
              <w:szCs w:val="21"/>
              <w:lang w:eastAsia="es-PE"/>
            </w:rPr>
          </w:rPrChange>
        </w:rPr>
        <w:t xml:space="preserve">        </w:t>
      </w:r>
    </w:p>
    <w:p w14:paraId="32DEB5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0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90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79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7910" w:author="Edwin Villanueva Talavera" w:date="2019-06-02T11:17:00Z">
            <w:rPr>
              <w:rFonts w:ascii="Courier New" w:eastAsia="Times New Roman" w:hAnsi="Courier New" w:cs="Courier New"/>
              <w:color w:val="0000FF"/>
              <w:sz w:val="21"/>
              <w:szCs w:val="21"/>
              <w:lang w:eastAsia="es-PE"/>
            </w:rPr>
          </w:rPrChange>
        </w:rPr>
        <w:t>obtener_resultados_referencial_vs_final</w:t>
      </w:r>
      <w:r w:rsidRPr="00FD6FF2">
        <w:rPr>
          <w:rFonts w:ascii="Courier New" w:eastAsia="Times New Roman" w:hAnsi="Courier New" w:cs="Courier New"/>
          <w:color w:val="333333"/>
          <w:sz w:val="21"/>
          <w:szCs w:val="21"/>
          <w:lang w:val="en-US" w:eastAsia="es-PE"/>
          <w:rPrChange w:id="791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791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7913" w:author="Edwin Villanueva Talavera" w:date="2019-06-02T11:17:00Z">
            <w:rPr>
              <w:rFonts w:ascii="Courier New" w:eastAsia="Times New Roman" w:hAnsi="Courier New" w:cs="Courier New"/>
              <w:color w:val="333333"/>
              <w:sz w:val="21"/>
              <w:szCs w:val="21"/>
              <w:lang w:eastAsia="es-PE"/>
            </w:rPr>
          </w:rPrChange>
        </w:rPr>
        <w:t>):</w:t>
      </w:r>
    </w:p>
    <w:p w14:paraId="24D5726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15" w:author="Edwin Villanueva Talavera" w:date="2019-06-02T11:17:00Z">
            <w:rPr>
              <w:rFonts w:ascii="Courier New" w:eastAsia="Times New Roman" w:hAnsi="Courier New" w:cs="Courier New"/>
              <w:color w:val="333333"/>
              <w:sz w:val="21"/>
              <w:szCs w:val="21"/>
              <w:lang w:eastAsia="es-PE"/>
            </w:rPr>
          </w:rPrChange>
        </w:rPr>
        <w:t xml:space="preserve">        resultado_referencial </w:t>
      </w:r>
      <w:r w:rsidRPr="00FD6FF2">
        <w:rPr>
          <w:rFonts w:ascii="Courier New" w:eastAsia="Times New Roman" w:hAnsi="Courier New" w:cs="Courier New"/>
          <w:color w:val="666666"/>
          <w:sz w:val="21"/>
          <w:szCs w:val="21"/>
          <w:lang w:val="en-US" w:eastAsia="es-PE"/>
          <w:rPrChange w:id="79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18"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919" w:author="Edwin Villanueva Talavera" w:date="2019-06-02T11:17:00Z">
            <w:rPr>
              <w:rFonts w:ascii="Courier New" w:eastAsia="Times New Roman" w:hAnsi="Courier New" w:cs="Courier New"/>
              <w:color w:val="333333"/>
              <w:sz w:val="21"/>
              <w:szCs w:val="21"/>
              <w:lang w:eastAsia="es-PE"/>
            </w:rPr>
          </w:rPrChange>
        </w:rPr>
        <w:t>()</w:t>
      </w:r>
    </w:p>
    <w:p w14:paraId="2B9254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21" w:author="Edwin Villanueva Talavera" w:date="2019-06-02T11:17:00Z">
            <w:rPr>
              <w:rFonts w:ascii="Courier New" w:eastAsia="Times New Roman" w:hAnsi="Courier New" w:cs="Courier New"/>
              <w:color w:val="333333"/>
              <w:sz w:val="21"/>
              <w:szCs w:val="21"/>
              <w:lang w:eastAsia="es-PE"/>
            </w:rPr>
          </w:rPrChange>
        </w:rPr>
        <w:t xml:space="preserve">        resultado_final </w:t>
      </w:r>
      <w:r w:rsidRPr="00FD6FF2">
        <w:rPr>
          <w:rFonts w:ascii="Courier New" w:eastAsia="Times New Roman" w:hAnsi="Courier New" w:cs="Courier New"/>
          <w:color w:val="666666"/>
          <w:sz w:val="21"/>
          <w:szCs w:val="21"/>
          <w:lang w:val="en-US" w:eastAsia="es-PE"/>
          <w:rPrChange w:id="79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2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7925" w:author="Edwin Villanueva Talavera" w:date="2019-06-02T11:17:00Z">
            <w:rPr>
              <w:rFonts w:ascii="Courier New" w:eastAsia="Times New Roman" w:hAnsi="Courier New" w:cs="Courier New"/>
              <w:color w:val="333333"/>
              <w:sz w:val="21"/>
              <w:szCs w:val="21"/>
              <w:lang w:eastAsia="es-PE"/>
            </w:rPr>
          </w:rPrChange>
        </w:rPr>
        <w:t>()</w:t>
      </w:r>
    </w:p>
    <w:p w14:paraId="27AE41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2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92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79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930"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9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3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34"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7935" w:author="Edwin Villanueva Talavera" w:date="2019-06-02T11:17:00Z">
            <w:rPr>
              <w:rFonts w:ascii="Courier New" w:eastAsia="Times New Roman" w:hAnsi="Courier New" w:cs="Courier New"/>
              <w:b/>
              <w:bCs/>
              <w:color w:val="AA22FF"/>
              <w:sz w:val="21"/>
              <w:szCs w:val="21"/>
              <w:lang w:eastAsia="es-PE"/>
            </w:rPr>
          </w:rPrChange>
        </w:rPr>
        <w:t>or</w:t>
      </w:r>
      <w:r w:rsidRPr="00FD6FF2">
        <w:rPr>
          <w:rFonts w:ascii="Courier New" w:eastAsia="Times New Roman" w:hAnsi="Courier New" w:cs="Courier New"/>
          <w:color w:val="333333"/>
          <w:sz w:val="21"/>
          <w:szCs w:val="21"/>
          <w:lang w:val="en-US" w:eastAsia="es-PE"/>
          <w:rPrChange w:id="79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7937"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793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3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41" w:author="Edwin Villanueva Talavera" w:date="2019-06-02T11:17:00Z">
            <w:rPr>
              <w:rFonts w:ascii="Courier New" w:eastAsia="Times New Roman" w:hAnsi="Courier New" w:cs="Courier New"/>
              <w:color w:val="333333"/>
              <w:sz w:val="21"/>
              <w:szCs w:val="21"/>
              <w:lang w:eastAsia="es-PE"/>
            </w:rPr>
          </w:rPrChange>
        </w:rPr>
        <w:t>modelo_referencial_generado):</w:t>
      </w:r>
    </w:p>
    <w:p w14:paraId="63014A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44"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79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7946" w:author="Edwin Villanueva Talavera" w:date="2019-06-02T11:17:00Z">
            <w:rPr>
              <w:rFonts w:ascii="Courier New" w:eastAsia="Times New Roman" w:hAnsi="Courier New" w:cs="Courier New"/>
              <w:color w:val="BA2121"/>
              <w:sz w:val="21"/>
              <w:szCs w:val="21"/>
              <w:lang w:eastAsia="es-PE"/>
            </w:rPr>
          </w:rPrChange>
        </w:rPr>
        <w:t>"Debe generar ambos modelos para obtener resultados comparativos"</w:t>
      </w:r>
      <w:r w:rsidRPr="00FD6FF2">
        <w:rPr>
          <w:rFonts w:ascii="Courier New" w:eastAsia="Times New Roman" w:hAnsi="Courier New" w:cs="Courier New"/>
          <w:color w:val="333333"/>
          <w:sz w:val="21"/>
          <w:szCs w:val="21"/>
          <w:lang w:val="en-US" w:eastAsia="es-PE"/>
          <w:rPrChange w:id="7947" w:author="Edwin Villanueva Talavera" w:date="2019-06-02T11:17:00Z">
            <w:rPr>
              <w:rFonts w:ascii="Courier New" w:eastAsia="Times New Roman" w:hAnsi="Courier New" w:cs="Courier New"/>
              <w:color w:val="333333"/>
              <w:sz w:val="21"/>
              <w:szCs w:val="21"/>
              <w:lang w:eastAsia="es-PE"/>
            </w:rPr>
          </w:rPrChange>
        </w:rPr>
        <w:t>)</w:t>
      </w:r>
    </w:p>
    <w:p w14:paraId="439A1A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795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7951"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 </w:t>
      </w:r>
    </w:p>
    <w:p w14:paraId="09EAEF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53" w:author="Edwin Villanueva Talavera" w:date="2019-06-02T11:17:00Z">
            <w:rPr>
              <w:rFonts w:ascii="Courier New" w:eastAsia="Times New Roman" w:hAnsi="Courier New" w:cs="Courier New"/>
              <w:color w:val="333333"/>
              <w:sz w:val="21"/>
              <w:szCs w:val="21"/>
              <w:lang w:eastAsia="es-PE"/>
            </w:rPr>
          </w:rPrChange>
        </w:rPr>
        <w:t xml:space="preserve">        parametros </w:t>
      </w:r>
      <w:r w:rsidRPr="00FD6FF2">
        <w:rPr>
          <w:rFonts w:ascii="Courier New" w:eastAsia="Times New Roman" w:hAnsi="Courier New" w:cs="Courier New"/>
          <w:color w:val="666666"/>
          <w:sz w:val="21"/>
          <w:szCs w:val="21"/>
          <w:lang w:val="en-US" w:eastAsia="es-PE"/>
          <w:rPrChange w:id="79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5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58" w:author="Edwin Villanueva Talavera" w:date="2019-06-02T11:17:00Z">
            <w:rPr>
              <w:rFonts w:ascii="Courier New" w:eastAsia="Times New Roman" w:hAnsi="Courier New" w:cs="Courier New"/>
              <w:color w:val="333333"/>
              <w:sz w:val="21"/>
              <w:szCs w:val="21"/>
              <w:lang w:eastAsia="es-PE"/>
            </w:rPr>
          </w:rPrChange>
        </w:rPr>
        <w:t>devolver_mejor_parametro()</w:t>
      </w:r>
    </w:p>
    <w:p w14:paraId="14F6330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60" w:author="Edwin Villanueva Talavera" w:date="2019-06-02T11:17:00Z">
            <w:rPr>
              <w:rFonts w:ascii="Courier New" w:eastAsia="Times New Roman" w:hAnsi="Courier New" w:cs="Courier New"/>
              <w:color w:val="333333"/>
              <w:sz w:val="21"/>
              <w:szCs w:val="21"/>
              <w:lang w:eastAsia="es-PE"/>
            </w:rPr>
          </w:rPrChange>
        </w:rPr>
        <w:t xml:space="preserve">        resultados </w:t>
      </w:r>
      <w:r w:rsidRPr="00FD6FF2">
        <w:rPr>
          <w:rFonts w:ascii="Courier New" w:eastAsia="Times New Roman" w:hAnsi="Courier New" w:cs="Courier New"/>
          <w:color w:val="666666"/>
          <w:sz w:val="21"/>
          <w:szCs w:val="21"/>
          <w:lang w:val="en-US" w:eastAsia="es-PE"/>
          <w:rPrChange w:id="79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796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79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65" w:author="Edwin Villanueva Talavera" w:date="2019-06-02T11:17:00Z">
            <w:rPr>
              <w:rFonts w:ascii="Courier New" w:eastAsia="Times New Roman" w:hAnsi="Courier New" w:cs="Courier New"/>
              <w:color w:val="333333"/>
              <w:sz w:val="21"/>
              <w:szCs w:val="21"/>
              <w:lang w:eastAsia="es-PE"/>
            </w:rPr>
          </w:rPrChange>
        </w:rPr>
        <w:t>devolver_cv_results()</w:t>
      </w:r>
    </w:p>
    <w:p w14:paraId="4410256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79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pt-BR" w:eastAsia="es-PE"/>
          <w:rPrChange w:id="7968" w:author="Edwin Villanueva Talavera" w:date="2019-06-02T11:17:00Z">
            <w:rPr>
              <w:rFonts w:ascii="Courier New" w:eastAsia="Times New Roman" w:hAnsi="Courier New" w:cs="Courier New"/>
              <w:color w:val="333333"/>
              <w:sz w:val="21"/>
              <w:szCs w:val="21"/>
              <w:lang w:eastAsia="es-PE"/>
            </w:rPr>
          </w:rPrChange>
        </w:rPr>
        <w:t xml:space="preserve">i_seleccionado </w:t>
      </w:r>
      <w:r w:rsidRPr="00FD6FF2">
        <w:rPr>
          <w:rFonts w:ascii="Courier New" w:eastAsia="Times New Roman" w:hAnsi="Courier New" w:cs="Courier New"/>
          <w:color w:val="666666"/>
          <w:sz w:val="21"/>
          <w:szCs w:val="21"/>
          <w:lang w:val="pt-BR" w:eastAsia="es-PE"/>
          <w:rPrChange w:id="79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9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7971" w:author="Edwin Villanueva Talavera" w:date="2019-06-02T11:17:00Z">
            <w:rPr>
              <w:rFonts w:ascii="Courier New" w:eastAsia="Times New Roman" w:hAnsi="Courier New" w:cs="Courier New"/>
              <w:color w:val="666666"/>
              <w:sz w:val="21"/>
              <w:szCs w:val="21"/>
              <w:lang w:eastAsia="es-PE"/>
            </w:rPr>
          </w:rPrChange>
        </w:rPr>
        <w:t>0</w:t>
      </w:r>
    </w:p>
    <w:p w14:paraId="3A76B68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73" w:author="Edwin Villanueva Talavera" w:date="2019-06-02T11:17:00Z">
            <w:rPr>
              <w:rFonts w:ascii="Courier New" w:eastAsia="Times New Roman" w:hAnsi="Courier New" w:cs="Courier New"/>
              <w:color w:val="333333"/>
              <w:sz w:val="21"/>
              <w:szCs w:val="21"/>
              <w:lang w:eastAsia="es-PE"/>
            </w:rPr>
          </w:rPrChange>
        </w:rPr>
        <w:t xml:space="preserve">        i_iter </w:t>
      </w:r>
      <w:r w:rsidRPr="00FD6FF2">
        <w:rPr>
          <w:rFonts w:ascii="Courier New" w:eastAsia="Times New Roman" w:hAnsi="Courier New" w:cs="Courier New"/>
          <w:color w:val="666666"/>
          <w:sz w:val="21"/>
          <w:szCs w:val="21"/>
          <w:lang w:val="pt-BR" w:eastAsia="es-PE"/>
          <w:rPrChange w:id="79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9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pt-BR" w:eastAsia="es-PE"/>
          <w:rPrChange w:id="7976" w:author="Edwin Villanueva Talavera" w:date="2019-06-02T11:17:00Z">
            <w:rPr>
              <w:rFonts w:ascii="Courier New" w:eastAsia="Times New Roman" w:hAnsi="Courier New" w:cs="Courier New"/>
              <w:color w:val="666666"/>
              <w:sz w:val="21"/>
              <w:szCs w:val="21"/>
              <w:lang w:eastAsia="es-PE"/>
            </w:rPr>
          </w:rPrChange>
        </w:rPr>
        <w:t>0</w:t>
      </w:r>
    </w:p>
    <w:p w14:paraId="774647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97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7980" w:author="Edwin Villanueva Talavera" w:date="2019-06-02T11:17:00Z">
            <w:rPr>
              <w:rFonts w:ascii="Courier New" w:eastAsia="Times New Roman" w:hAnsi="Courier New" w:cs="Courier New"/>
              <w:color w:val="333333"/>
              <w:sz w:val="21"/>
              <w:szCs w:val="21"/>
              <w:lang w:eastAsia="es-PE"/>
            </w:rPr>
          </w:rPrChange>
        </w:rPr>
        <w:t xml:space="preserve"> param </w:t>
      </w:r>
      <w:r w:rsidRPr="00FD6FF2">
        <w:rPr>
          <w:rFonts w:ascii="Courier New" w:eastAsia="Times New Roman" w:hAnsi="Courier New" w:cs="Courier New"/>
          <w:b/>
          <w:bCs/>
          <w:color w:val="AA22FF"/>
          <w:sz w:val="21"/>
          <w:szCs w:val="21"/>
          <w:lang w:val="pt-BR" w:eastAsia="es-PE"/>
          <w:rPrChange w:id="798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7982" w:author="Edwin Villanueva Talavera" w:date="2019-06-02T11:17:00Z">
            <w:rPr>
              <w:rFonts w:ascii="Courier New" w:eastAsia="Times New Roman" w:hAnsi="Courier New" w:cs="Courier New"/>
              <w:color w:val="333333"/>
              <w:sz w:val="21"/>
              <w:szCs w:val="21"/>
              <w:lang w:eastAsia="es-PE"/>
            </w:rPr>
          </w:rPrChange>
        </w:rPr>
        <w:t xml:space="preserve"> resultados[</w:t>
      </w:r>
      <w:r w:rsidRPr="00FD6FF2">
        <w:rPr>
          <w:rFonts w:ascii="Courier New" w:eastAsia="Times New Roman" w:hAnsi="Courier New" w:cs="Courier New"/>
          <w:color w:val="BA2121"/>
          <w:sz w:val="21"/>
          <w:szCs w:val="21"/>
          <w:lang w:val="pt-BR" w:eastAsia="es-PE"/>
          <w:rPrChange w:id="7983" w:author="Edwin Villanueva Talavera" w:date="2019-06-02T11:17:00Z">
            <w:rPr>
              <w:rFonts w:ascii="Courier New" w:eastAsia="Times New Roman" w:hAnsi="Courier New" w:cs="Courier New"/>
              <w:color w:val="BA2121"/>
              <w:sz w:val="21"/>
              <w:szCs w:val="21"/>
              <w:lang w:eastAsia="es-PE"/>
            </w:rPr>
          </w:rPrChange>
        </w:rPr>
        <w:t>"params"</w:t>
      </w:r>
      <w:r w:rsidRPr="00FD6FF2">
        <w:rPr>
          <w:rFonts w:ascii="Courier New" w:eastAsia="Times New Roman" w:hAnsi="Courier New" w:cs="Courier New"/>
          <w:color w:val="333333"/>
          <w:sz w:val="21"/>
          <w:szCs w:val="21"/>
          <w:lang w:val="pt-BR" w:eastAsia="es-PE"/>
          <w:rPrChange w:id="7984" w:author="Edwin Villanueva Talavera" w:date="2019-06-02T11:17:00Z">
            <w:rPr>
              <w:rFonts w:ascii="Courier New" w:eastAsia="Times New Roman" w:hAnsi="Courier New" w:cs="Courier New"/>
              <w:color w:val="333333"/>
              <w:sz w:val="21"/>
              <w:szCs w:val="21"/>
              <w:lang w:eastAsia="es-PE"/>
            </w:rPr>
          </w:rPrChange>
        </w:rPr>
        <w:t>]:</w:t>
      </w:r>
    </w:p>
    <w:p w14:paraId="5E40DB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798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pt-BR" w:eastAsia="es-PE"/>
          <w:rPrChange w:id="7988" w:author="Edwin Villanueva Talavera" w:date="2019-06-02T11:17:00Z">
            <w:rPr>
              <w:rFonts w:ascii="Courier New" w:eastAsia="Times New Roman" w:hAnsi="Courier New" w:cs="Courier New"/>
              <w:color w:val="333333"/>
              <w:sz w:val="21"/>
              <w:szCs w:val="21"/>
              <w:lang w:eastAsia="es-PE"/>
            </w:rPr>
          </w:rPrChange>
        </w:rPr>
        <w:t xml:space="preserve"> parametros </w:t>
      </w:r>
      <w:r w:rsidRPr="00FD6FF2">
        <w:rPr>
          <w:rFonts w:ascii="Courier New" w:eastAsia="Times New Roman" w:hAnsi="Courier New" w:cs="Courier New"/>
          <w:color w:val="666666"/>
          <w:sz w:val="21"/>
          <w:szCs w:val="21"/>
          <w:lang w:val="pt-BR" w:eastAsia="es-PE"/>
          <w:rPrChange w:id="79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990" w:author="Edwin Villanueva Talavera" w:date="2019-06-02T11:17:00Z">
            <w:rPr>
              <w:rFonts w:ascii="Courier New" w:eastAsia="Times New Roman" w:hAnsi="Courier New" w:cs="Courier New"/>
              <w:color w:val="333333"/>
              <w:sz w:val="21"/>
              <w:szCs w:val="21"/>
              <w:lang w:eastAsia="es-PE"/>
            </w:rPr>
          </w:rPrChange>
        </w:rPr>
        <w:t xml:space="preserve"> param:</w:t>
      </w:r>
    </w:p>
    <w:p w14:paraId="793790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79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92" w:author="Edwin Villanueva Talavera" w:date="2019-06-02T11:17:00Z">
            <w:rPr>
              <w:rFonts w:ascii="Courier New" w:eastAsia="Times New Roman" w:hAnsi="Courier New" w:cs="Courier New"/>
              <w:color w:val="333333"/>
              <w:sz w:val="21"/>
              <w:szCs w:val="21"/>
              <w:lang w:eastAsia="es-PE"/>
            </w:rPr>
          </w:rPrChange>
        </w:rPr>
        <w:t xml:space="preserve">                i_seleccionado </w:t>
      </w:r>
      <w:r w:rsidRPr="00FD6FF2">
        <w:rPr>
          <w:rFonts w:ascii="Courier New" w:eastAsia="Times New Roman" w:hAnsi="Courier New" w:cs="Courier New"/>
          <w:color w:val="666666"/>
          <w:sz w:val="21"/>
          <w:szCs w:val="21"/>
          <w:lang w:val="pt-BR" w:eastAsia="es-PE"/>
          <w:rPrChange w:id="79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7994" w:author="Edwin Villanueva Talavera" w:date="2019-06-02T11:17:00Z">
            <w:rPr>
              <w:rFonts w:ascii="Courier New" w:eastAsia="Times New Roman" w:hAnsi="Courier New" w:cs="Courier New"/>
              <w:color w:val="333333"/>
              <w:sz w:val="21"/>
              <w:szCs w:val="21"/>
              <w:lang w:eastAsia="es-PE"/>
            </w:rPr>
          </w:rPrChange>
        </w:rPr>
        <w:t xml:space="preserve"> i_iter</w:t>
      </w:r>
    </w:p>
    <w:p w14:paraId="63A2E7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79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79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333333"/>
          <w:sz w:val="21"/>
          <w:szCs w:val="21"/>
          <w:lang w:val="en-US" w:eastAsia="es-PE"/>
          <w:rPrChange w:id="7997" w:author="Edwin Villanueva Talavera" w:date="2019-06-02T11:17:00Z">
            <w:rPr>
              <w:rFonts w:ascii="Courier New" w:eastAsia="Times New Roman" w:hAnsi="Courier New" w:cs="Courier New"/>
              <w:color w:val="333333"/>
              <w:sz w:val="21"/>
              <w:szCs w:val="21"/>
              <w:lang w:eastAsia="es-PE"/>
            </w:rPr>
          </w:rPrChange>
        </w:rPr>
        <w:t xml:space="preserve">i_iter </w:t>
      </w:r>
      <w:r w:rsidRPr="00FD6FF2">
        <w:rPr>
          <w:rFonts w:ascii="Courier New" w:eastAsia="Times New Roman" w:hAnsi="Courier New" w:cs="Courier New"/>
          <w:color w:val="666666"/>
          <w:sz w:val="21"/>
          <w:szCs w:val="21"/>
          <w:lang w:val="en-US" w:eastAsia="es-PE"/>
          <w:rPrChange w:id="79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79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00" w:author="Edwin Villanueva Talavera" w:date="2019-06-02T11:17:00Z">
            <w:rPr>
              <w:rFonts w:ascii="Courier New" w:eastAsia="Times New Roman" w:hAnsi="Courier New" w:cs="Courier New"/>
              <w:color w:val="666666"/>
              <w:sz w:val="21"/>
              <w:szCs w:val="21"/>
              <w:lang w:eastAsia="es-PE"/>
            </w:rPr>
          </w:rPrChange>
        </w:rPr>
        <w:t>1</w:t>
      </w:r>
    </w:p>
    <w:p w14:paraId="7B986C6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01" w:author="Edwin Villanueva Talavera" w:date="2019-06-02T11:17:00Z">
            <w:rPr>
              <w:rFonts w:ascii="Courier New" w:eastAsia="Times New Roman" w:hAnsi="Courier New" w:cs="Courier New"/>
              <w:color w:val="333333"/>
              <w:sz w:val="21"/>
              <w:szCs w:val="21"/>
              <w:lang w:eastAsia="es-PE"/>
            </w:rPr>
          </w:rPrChange>
        </w:rPr>
      </w:pPr>
    </w:p>
    <w:p w14:paraId="218451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0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04"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8005"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800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0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08"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00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0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12" w:author="Edwin Villanueva Talavera" w:date="2019-06-02T11:17:00Z">
            <w:rPr>
              <w:rFonts w:ascii="Courier New" w:eastAsia="Times New Roman" w:hAnsi="Courier New" w:cs="Courier New"/>
              <w:color w:val="333333"/>
              <w:sz w:val="21"/>
              <w:szCs w:val="21"/>
              <w:lang w:eastAsia="es-PE"/>
            </w:rPr>
          </w:rPrChange>
        </w:rPr>
        <w:t>obtener_num_clases()):</w:t>
      </w:r>
    </w:p>
    <w:p w14:paraId="6C2F46A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1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14" w:author="Edwin Villanueva Talavera" w:date="2019-06-02T11:17:00Z">
            <w:rPr>
              <w:rFonts w:ascii="Courier New" w:eastAsia="Times New Roman" w:hAnsi="Courier New" w:cs="Courier New"/>
              <w:color w:val="333333"/>
              <w:sz w:val="21"/>
              <w:szCs w:val="21"/>
              <w:lang w:eastAsia="es-PE"/>
            </w:rPr>
          </w:rPrChange>
        </w:rPr>
        <w:t xml:space="preserve">            resultado_referencial</w:t>
      </w:r>
      <w:r w:rsidRPr="00FD6FF2">
        <w:rPr>
          <w:rFonts w:ascii="Courier New" w:eastAsia="Times New Roman" w:hAnsi="Courier New" w:cs="Courier New"/>
          <w:color w:val="666666"/>
          <w:sz w:val="21"/>
          <w:szCs w:val="21"/>
          <w:lang w:val="en-US" w:eastAsia="es-PE"/>
          <w:rPrChange w:id="80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16"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008000"/>
          <w:sz w:val="21"/>
          <w:szCs w:val="21"/>
          <w:lang w:val="en-US" w:eastAsia="es-PE"/>
          <w:rPrChange w:id="801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19" w:author="Edwin Villanueva Talavera" w:date="2019-06-02T11:17:00Z">
            <w:rPr>
              <w:rFonts w:ascii="Courier New" w:eastAsia="Times New Roman" w:hAnsi="Courier New" w:cs="Courier New"/>
              <w:color w:val="333333"/>
              <w:sz w:val="21"/>
              <w:szCs w:val="21"/>
              <w:lang w:eastAsia="es-PE"/>
            </w:rPr>
          </w:rPrChange>
        </w:rPr>
        <w:t>instanciar_modelo_referencial(i</w:t>
      </w:r>
      <w:r w:rsidRPr="00FD6FF2">
        <w:rPr>
          <w:rFonts w:ascii="Courier New" w:eastAsia="Times New Roman" w:hAnsi="Courier New" w:cs="Courier New"/>
          <w:color w:val="666666"/>
          <w:sz w:val="21"/>
          <w:szCs w:val="21"/>
          <w:lang w:val="en-US" w:eastAsia="es-PE"/>
          <w:rPrChange w:id="8020"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02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80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23" w:author="Edwin Villanueva Talavera" w:date="2019-06-02T11:17:00Z">
            <w:rPr>
              <w:rFonts w:ascii="Courier New" w:eastAsia="Times New Roman" w:hAnsi="Courier New" w:cs="Courier New"/>
              <w:color w:val="333333"/>
              <w:sz w:val="21"/>
              <w:szCs w:val="21"/>
              <w:lang w:eastAsia="es-PE"/>
            </w:rPr>
          </w:rPrChange>
        </w:rPr>
        <w:t>devolver_resultado()[</w:t>
      </w:r>
      <w:r w:rsidRPr="00FD6FF2">
        <w:rPr>
          <w:rFonts w:ascii="Courier New" w:eastAsia="Times New Roman" w:hAnsi="Courier New" w:cs="Courier New"/>
          <w:color w:val="BA2121"/>
          <w:sz w:val="21"/>
          <w:szCs w:val="21"/>
          <w:lang w:val="en-US" w:eastAsia="es-PE"/>
          <w:rPrChange w:id="8024"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025" w:author="Edwin Villanueva Talavera" w:date="2019-06-02T11:17:00Z">
            <w:rPr>
              <w:rFonts w:ascii="Courier New" w:eastAsia="Times New Roman" w:hAnsi="Courier New" w:cs="Courier New"/>
              <w:color w:val="333333"/>
              <w:sz w:val="21"/>
              <w:szCs w:val="21"/>
              <w:lang w:eastAsia="es-PE"/>
            </w:rPr>
          </w:rPrChange>
        </w:rPr>
        <w:t>])</w:t>
      </w:r>
    </w:p>
    <w:p w14:paraId="6CB5FBB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27" w:author="Edwin Villanueva Talavera" w:date="2019-06-02T11:17:00Z">
            <w:rPr>
              <w:rFonts w:ascii="Courier New" w:eastAsia="Times New Roman" w:hAnsi="Courier New" w:cs="Courier New"/>
              <w:color w:val="333333"/>
              <w:sz w:val="21"/>
              <w:szCs w:val="21"/>
              <w:lang w:eastAsia="es-PE"/>
            </w:rPr>
          </w:rPrChange>
        </w:rPr>
        <w:t xml:space="preserve">            resultado_final</w:t>
      </w:r>
      <w:r w:rsidRPr="00FD6FF2">
        <w:rPr>
          <w:rFonts w:ascii="Courier New" w:eastAsia="Times New Roman" w:hAnsi="Courier New" w:cs="Courier New"/>
          <w:color w:val="666666"/>
          <w:sz w:val="21"/>
          <w:szCs w:val="21"/>
          <w:lang w:val="en-US" w:eastAsia="es-PE"/>
          <w:rPrChange w:id="80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29" w:author="Edwin Villanueva Talavera" w:date="2019-06-02T11:17:00Z">
            <w:rPr>
              <w:rFonts w:ascii="Courier New" w:eastAsia="Times New Roman" w:hAnsi="Courier New" w:cs="Courier New"/>
              <w:color w:val="333333"/>
              <w:sz w:val="21"/>
              <w:szCs w:val="21"/>
              <w:lang w:eastAsia="es-PE"/>
            </w:rPr>
          </w:rPrChange>
        </w:rPr>
        <w:t>append(resultados[</w:t>
      </w:r>
      <w:r w:rsidRPr="00FD6FF2">
        <w:rPr>
          <w:rFonts w:ascii="Courier New" w:eastAsia="Times New Roman" w:hAnsi="Courier New" w:cs="Courier New"/>
          <w:color w:val="BA2121"/>
          <w:sz w:val="21"/>
          <w:szCs w:val="21"/>
          <w:lang w:val="en-US" w:eastAsia="es-PE"/>
          <w:rPrChange w:id="8030" w:author="Edwin Villanueva Talavera" w:date="2019-06-02T11:17:00Z">
            <w:rPr>
              <w:rFonts w:ascii="Courier New" w:eastAsia="Times New Roman" w:hAnsi="Courier New" w:cs="Courier New"/>
              <w:color w:val="BA2121"/>
              <w:sz w:val="21"/>
              <w:szCs w:val="21"/>
              <w:lang w:eastAsia="es-PE"/>
            </w:rPr>
          </w:rPrChange>
        </w:rPr>
        <w:t>"split"</w:t>
      </w:r>
      <w:r w:rsidRPr="00FD6FF2">
        <w:rPr>
          <w:rFonts w:ascii="Courier New" w:eastAsia="Times New Roman" w:hAnsi="Courier New" w:cs="Courier New"/>
          <w:color w:val="333333"/>
          <w:sz w:val="21"/>
          <w:szCs w:val="21"/>
          <w:lang w:val="en-US" w:eastAsia="es-PE"/>
          <w:rPrChange w:id="80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0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34"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035" w:author="Edwin Villanueva Talavera" w:date="2019-06-02T11:17:00Z">
            <w:rPr>
              <w:rFonts w:ascii="Courier New" w:eastAsia="Times New Roman" w:hAnsi="Courier New" w:cs="Courier New"/>
              <w:color w:val="333333"/>
              <w:sz w:val="21"/>
              <w:szCs w:val="21"/>
              <w:lang w:eastAsia="es-PE"/>
            </w:rPr>
          </w:rPrChange>
        </w:rPr>
        <w:t xml:space="preserve">(i) </w:t>
      </w:r>
      <w:r w:rsidRPr="00FD6FF2">
        <w:rPr>
          <w:rFonts w:ascii="Courier New" w:eastAsia="Times New Roman" w:hAnsi="Courier New" w:cs="Courier New"/>
          <w:color w:val="666666"/>
          <w:sz w:val="21"/>
          <w:szCs w:val="21"/>
          <w:lang w:val="en-US" w:eastAsia="es-PE"/>
          <w:rPrChange w:id="80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038" w:author="Edwin Villanueva Talavera" w:date="2019-06-02T11:17:00Z">
            <w:rPr>
              <w:rFonts w:ascii="Courier New" w:eastAsia="Times New Roman" w:hAnsi="Courier New" w:cs="Courier New"/>
              <w:color w:val="BA2121"/>
              <w:sz w:val="21"/>
              <w:szCs w:val="21"/>
              <w:lang w:eastAsia="es-PE"/>
            </w:rPr>
          </w:rPrChange>
        </w:rPr>
        <w:t>"_test_accuracy"</w:t>
      </w:r>
      <w:r w:rsidRPr="00FD6FF2">
        <w:rPr>
          <w:rFonts w:ascii="Courier New" w:eastAsia="Times New Roman" w:hAnsi="Courier New" w:cs="Courier New"/>
          <w:color w:val="333333"/>
          <w:sz w:val="21"/>
          <w:szCs w:val="21"/>
          <w:lang w:val="en-US" w:eastAsia="es-PE"/>
          <w:rPrChange w:id="8039" w:author="Edwin Villanueva Talavera" w:date="2019-06-02T11:17:00Z">
            <w:rPr>
              <w:rFonts w:ascii="Courier New" w:eastAsia="Times New Roman" w:hAnsi="Courier New" w:cs="Courier New"/>
              <w:color w:val="333333"/>
              <w:sz w:val="21"/>
              <w:szCs w:val="21"/>
              <w:lang w:eastAsia="es-PE"/>
            </w:rPr>
          </w:rPrChange>
        </w:rPr>
        <w:t>][i_seleccionado])</w:t>
      </w:r>
    </w:p>
    <w:p w14:paraId="1C8651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4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043"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w:t>
      </w:r>
    </w:p>
    <w:p w14:paraId="6802D9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45" w:author="Edwin Villanueva Talavera" w:date="2019-06-02T11:17:00Z">
            <w:rPr>
              <w:rFonts w:ascii="Courier New" w:eastAsia="Times New Roman" w:hAnsi="Courier New" w:cs="Courier New"/>
              <w:color w:val="333333"/>
              <w:sz w:val="21"/>
              <w:szCs w:val="21"/>
              <w:lang w:eastAsia="es-PE"/>
            </w:rPr>
          </w:rPrChange>
        </w:rPr>
        <w:t xml:space="preserve">        </w:t>
      </w:r>
    </w:p>
    <w:p w14:paraId="5061D7B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4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0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050" w:author="Edwin Villanueva Talavera" w:date="2019-06-02T11:17:00Z">
            <w:rPr>
              <w:rFonts w:ascii="Courier New" w:eastAsia="Times New Roman" w:hAnsi="Courier New" w:cs="Courier New"/>
              <w:color w:val="0000FF"/>
              <w:sz w:val="21"/>
              <w:szCs w:val="21"/>
              <w:lang w:eastAsia="es-PE"/>
            </w:rPr>
          </w:rPrChange>
        </w:rPr>
        <w:t>mostrar_resultados_referencial_vs_final</w:t>
      </w:r>
      <w:r w:rsidRPr="00FD6FF2">
        <w:rPr>
          <w:rFonts w:ascii="Courier New" w:eastAsia="Times New Roman" w:hAnsi="Courier New" w:cs="Courier New"/>
          <w:color w:val="333333"/>
          <w:sz w:val="21"/>
          <w:szCs w:val="21"/>
          <w:lang w:val="en-US" w:eastAsia="es-PE"/>
          <w:rPrChange w:id="805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0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053" w:author="Edwin Villanueva Talavera" w:date="2019-06-02T11:17:00Z">
            <w:rPr>
              <w:rFonts w:ascii="Courier New" w:eastAsia="Times New Roman" w:hAnsi="Courier New" w:cs="Courier New"/>
              <w:color w:val="333333"/>
              <w:sz w:val="21"/>
              <w:szCs w:val="21"/>
              <w:lang w:eastAsia="es-PE"/>
            </w:rPr>
          </w:rPrChange>
        </w:rPr>
        <w:t>):</w:t>
      </w:r>
    </w:p>
    <w:p w14:paraId="549E20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5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80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058"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0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6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62" w:author="Edwin Villanueva Talavera" w:date="2019-06-02T11:17:00Z">
            <w:rPr>
              <w:rFonts w:ascii="Courier New" w:eastAsia="Times New Roman" w:hAnsi="Courier New" w:cs="Courier New"/>
              <w:color w:val="333333"/>
              <w:sz w:val="21"/>
              <w:szCs w:val="21"/>
              <w:lang w:eastAsia="es-PE"/>
            </w:rPr>
          </w:rPrChange>
        </w:rPr>
        <w:t xml:space="preserve">modelo_final_generado) </w:t>
      </w:r>
      <w:r w:rsidRPr="00FD6FF2">
        <w:rPr>
          <w:rFonts w:ascii="Courier New" w:eastAsia="Times New Roman" w:hAnsi="Courier New" w:cs="Courier New"/>
          <w:b/>
          <w:bCs/>
          <w:color w:val="AA22FF"/>
          <w:sz w:val="21"/>
          <w:szCs w:val="21"/>
          <w:lang w:val="en-US" w:eastAsia="es-PE"/>
          <w:rPrChange w:id="8063" w:author="Edwin Villanueva Talavera" w:date="2019-06-02T11:17:00Z">
            <w:rPr>
              <w:rFonts w:ascii="Courier New" w:eastAsia="Times New Roman" w:hAnsi="Courier New" w:cs="Courier New"/>
              <w:b/>
              <w:bCs/>
              <w:color w:val="AA22FF"/>
              <w:sz w:val="21"/>
              <w:szCs w:val="21"/>
              <w:lang w:eastAsia="es-PE"/>
            </w:rPr>
          </w:rPrChange>
        </w:rPr>
        <w:t>or</w:t>
      </w:r>
      <w:r w:rsidRPr="00FD6FF2">
        <w:rPr>
          <w:rFonts w:ascii="Courier New" w:eastAsia="Times New Roman" w:hAnsi="Courier New" w:cs="Courier New"/>
          <w:color w:val="333333"/>
          <w:sz w:val="21"/>
          <w:szCs w:val="21"/>
          <w:lang w:val="en-US" w:eastAsia="es-PE"/>
          <w:rPrChange w:id="80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8065"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806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6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69" w:author="Edwin Villanueva Talavera" w:date="2019-06-02T11:17:00Z">
            <w:rPr>
              <w:rFonts w:ascii="Courier New" w:eastAsia="Times New Roman" w:hAnsi="Courier New" w:cs="Courier New"/>
              <w:color w:val="333333"/>
              <w:sz w:val="21"/>
              <w:szCs w:val="21"/>
              <w:lang w:eastAsia="es-PE"/>
            </w:rPr>
          </w:rPrChange>
        </w:rPr>
        <w:t>modelo_referencial_generado):</w:t>
      </w:r>
    </w:p>
    <w:p w14:paraId="514D4E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7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07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074" w:author="Edwin Villanueva Talavera" w:date="2019-06-02T11:17:00Z">
            <w:rPr>
              <w:rFonts w:ascii="Courier New" w:eastAsia="Times New Roman" w:hAnsi="Courier New" w:cs="Courier New"/>
              <w:color w:val="BA2121"/>
              <w:sz w:val="21"/>
              <w:szCs w:val="21"/>
              <w:lang w:eastAsia="es-PE"/>
            </w:rPr>
          </w:rPrChange>
        </w:rPr>
        <w:t>"Debe generar ambos modelos para obtener resultados comparativos"</w:t>
      </w:r>
      <w:r w:rsidRPr="00FD6FF2">
        <w:rPr>
          <w:rFonts w:ascii="Courier New" w:eastAsia="Times New Roman" w:hAnsi="Courier New" w:cs="Courier New"/>
          <w:color w:val="333333"/>
          <w:sz w:val="21"/>
          <w:szCs w:val="21"/>
          <w:lang w:val="en-US" w:eastAsia="es-PE"/>
          <w:rPrChange w:id="8075" w:author="Edwin Villanueva Talavera" w:date="2019-06-02T11:17:00Z">
            <w:rPr>
              <w:rFonts w:ascii="Courier New" w:eastAsia="Times New Roman" w:hAnsi="Courier New" w:cs="Courier New"/>
              <w:color w:val="333333"/>
              <w:sz w:val="21"/>
              <w:szCs w:val="21"/>
              <w:lang w:eastAsia="es-PE"/>
            </w:rPr>
          </w:rPrChange>
        </w:rPr>
        <w:t>)</w:t>
      </w:r>
    </w:p>
    <w:p w14:paraId="1DD0457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78" w:author="Edwin Villanueva Talavera" w:date="2019-06-02T11:17:00Z">
            <w:rPr>
              <w:rFonts w:ascii="Courier New" w:eastAsia="Times New Roman" w:hAnsi="Courier New" w:cs="Courier New"/>
              <w:b/>
              <w:bCs/>
              <w:color w:val="008000"/>
              <w:sz w:val="21"/>
              <w:szCs w:val="21"/>
              <w:lang w:eastAsia="es-PE"/>
            </w:rPr>
          </w:rPrChange>
        </w:rPr>
        <w:t>return</w:t>
      </w:r>
    </w:p>
    <w:p w14:paraId="5A05174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80" w:author="Edwin Villanueva Talavera" w:date="2019-06-02T11:17:00Z">
            <w:rPr>
              <w:rFonts w:ascii="Courier New" w:eastAsia="Times New Roman" w:hAnsi="Courier New" w:cs="Courier New"/>
              <w:color w:val="333333"/>
              <w:sz w:val="21"/>
              <w:szCs w:val="21"/>
              <w:lang w:eastAsia="es-PE"/>
            </w:rPr>
          </w:rPrChange>
        </w:rPr>
        <w:t xml:space="preserve">        resultado_referencial, resultado_final </w:t>
      </w:r>
      <w:r w:rsidRPr="00FD6FF2">
        <w:rPr>
          <w:rFonts w:ascii="Courier New" w:eastAsia="Times New Roman" w:hAnsi="Courier New" w:cs="Courier New"/>
          <w:color w:val="666666"/>
          <w:sz w:val="21"/>
          <w:szCs w:val="21"/>
          <w:lang w:val="en-US" w:eastAsia="es-PE"/>
          <w:rPrChange w:id="80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8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85" w:author="Edwin Villanueva Talavera" w:date="2019-06-02T11:17:00Z">
            <w:rPr>
              <w:rFonts w:ascii="Courier New" w:eastAsia="Times New Roman" w:hAnsi="Courier New" w:cs="Courier New"/>
              <w:color w:val="333333"/>
              <w:sz w:val="21"/>
              <w:szCs w:val="21"/>
              <w:lang w:eastAsia="es-PE"/>
            </w:rPr>
          </w:rPrChange>
        </w:rPr>
        <w:t>obtener_resultados_referencial_vs_final()</w:t>
      </w:r>
    </w:p>
    <w:p w14:paraId="105A079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08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8089"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en-US" w:eastAsia="es-PE"/>
          <w:rPrChange w:id="809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0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92"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0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09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0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096" w:author="Edwin Villanueva Talavera" w:date="2019-06-02T11:17:00Z">
            <w:rPr>
              <w:rFonts w:ascii="Courier New" w:eastAsia="Times New Roman" w:hAnsi="Courier New" w:cs="Courier New"/>
              <w:color w:val="333333"/>
              <w:sz w:val="21"/>
              <w:szCs w:val="21"/>
              <w:lang w:eastAsia="es-PE"/>
            </w:rPr>
          </w:rPrChange>
        </w:rPr>
        <w:t>obtener_num_clases()):</w:t>
      </w:r>
    </w:p>
    <w:p w14:paraId="68E1B95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0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0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099"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0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0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02" w:author="Edwin Villanueva Talavera" w:date="2019-06-02T11:17:00Z">
            <w:rPr>
              <w:rFonts w:ascii="Courier New" w:eastAsia="Times New Roman" w:hAnsi="Courier New" w:cs="Courier New"/>
              <w:color w:val="333333"/>
              <w:sz w:val="21"/>
              <w:szCs w:val="21"/>
              <w:lang w:eastAsia="es-PE"/>
            </w:rPr>
          </w:rPrChange>
        </w:rPr>
        <w:t>)</w:t>
      </w:r>
    </w:p>
    <w:p w14:paraId="369033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05"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07" w:author="Edwin Villanueva Talavera" w:date="2019-06-02T11:17:00Z">
            <w:rPr>
              <w:rFonts w:ascii="Courier New" w:eastAsia="Times New Roman" w:hAnsi="Courier New" w:cs="Courier New"/>
              <w:color w:val="BA2121"/>
              <w:sz w:val="21"/>
              <w:szCs w:val="21"/>
              <w:lang w:eastAsia="es-PE"/>
            </w:rPr>
          </w:rPrChange>
        </w:rPr>
        <w:t>"*** CLASE "</w:t>
      </w:r>
      <w:r w:rsidRPr="00FD6FF2">
        <w:rPr>
          <w:rFonts w:ascii="Courier New" w:eastAsia="Times New Roman" w:hAnsi="Courier New" w:cs="Courier New"/>
          <w:color w:val="333333"/>
          <w:sz w:val="21"/>
          <w:szCs w:val="21"/>
          <w:lang w:val="en-US" w:eastAsia="es-PE"/>
          <w:rPrChange w:id="81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11"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8112" w:author="Edwin Villanueva Talavera" w:date="2019-06-02T11:17:00Z">
            <w:rPr>
              <w:rFonts w:ascii="Courier New" w:eastAsia="Times New Roman" w:hAnsi="Courier New" w:cs="Courier New"/>
              <w:color w:val="333333"/>
              <w:sz w:val="21"/>
              <w:szCs w:val="21"/>
              <w:lang w:eastAsia="es-PE"/>
            </w:rPr>
          </w:rPrChange>
        </w:rPr>
        <w:t>(i</w:t>
      </w:r>
      <w:r w:rsidRPr="00FD6FF2">
        <w:rPr>
          <w:rFonts w:ascii="Courier New" w:eastAsia="Times New Roman" w:hAnsi="Courier New" w:cs="Courier New"/>
          <w:color w:val="666666"/>
          <w:sz w:val="21"/>
          <w:szCs w:val="21"/>
          <w:lang w:val="en-US" w:eastAsia="es-PE"/>
          <w:rPrChange w:id="811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1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17" w:author="Edwin Villanueva Talavera" w:date="2019-06-02T11:17:00Z">
            <w:rPr>
              <w:rFonts w:ascii="Courier New" w:eastAsia="Times New Roman" w:hAnsi="Courier New" w:cs="Courier New"/>
              <w:color w:val="BA2121"/>
              <w:sz w:val="21"/>
              <w:szCs w:val="21"/>
              <w:lang w:eastAsia="es-PE"/>
            </w:rPr>
          </w:rPrChange>
        </w:rPr>
        <w:t>" ***"</w:t>
      </w:r>
      <w:r w:rsidRPr="00FD6FF2">
        <w:rPr>
          <w:rFonts w:ascii="Courier New" w:eastAsia="Times New Roman" w:hAnsi="Courier New" w:cs="Courier New"/>
          <w:color w:val="333333"/>
          <w:sz w:val="21"/>
          <w:szCs w:val="21"/>
          <w:lang w:val="en-US" w:eastAsia="es-PE"/>
          <w:rPrChange w:id="8118" w:author="Edwin Villanueva Talavera" w:date="2019-06-02T11:17:00Z">
            <w:rPr>
              <w:rFonts w:ascii="Courier New" w:eastAsia="Times New Roman" w:hAnsi="Courier New" w:cs="Courier New"/>
              <w:color w:val="333333"/>
              <w:sz w:val="21"/>
              <w:szCs w:val="21"/>
              <w:lang w:eastAsia="es-PE"/>
            </w:rPr>
          </w:rPrChange>
        </w:rPr>
        <w:t>)</w:t>
      </w:r>
    </w:p>
    <w:p w14:paraId="5505F10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8121"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pt-BR" w:eastAsia="es-PE"/>
          <w:rPrChange w:id="812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pt-BR" w:eastAsia="es-PE"/>
          <w:rPrChange w:id="812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pt-BR" w:eastAsia="es-PE"/>
          <w:rPrChange w:id="8124" w:author="Edwin Villanueva Talavera" w:date="2019-06-02T11:17:00Z">
            <w:rPr>
              <w:rFonts w:ascii="Courier New" w:eastAsia="Times New Roman" w:hAnsi="Courier New" w:cs="Courier New"/>
              <w:color w:val="333333"/>
              <w:sz w:val="21"/>
              <w:szCs w:val="21"/>
              <w:lang w:eastAsia="es-PE"/>
            </w:rPr>
          </w:rPrChange>
        </w:rPr>
        <w:t>)</w:t>
      </w:r>
    </w:p>
    <w:p w14:paraId="5FFD29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25" w:author="Edwin Villanueva Talavera" w:date="2019-06-02T11:17:00Z">
            <w:rPr>
              <w:rFonts w:ascii="Courier New" w:eastAsia="Times New Roman" w:hAnsi="Courier New" w:cs="Courier New"/>
              <w:color w:val="333333"/>
              <w:sz w:val="21"/>
              <w:szCs w:val="21"/>
              <w:lang w:eastAsia="es-PE"/>
            </w:rPr>
          </w:rPrChange>
        </w:rPr>
      </w:pPr>
    </w:p>
    <w:p w14:paraId="0E2C4E0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127" w:author="Edwin Villanueva Talavera" w:date="2019-06-02T11:17:00Z">
            <w:rPr>
              <w:rFonts w:ascii="Courier New" w:eastAsia="Times New Roman" w:hAnsi="Courier New" w:cs="Courier New"/>
              <w:color w:val="333333"/>
              <w:sz w:val="21"/>
              <w:szCs w:val="21"/>
              <w:lang w:eastAsia="es-PE"/>
            </w:rPr>
          </w:rPrChange>
        </w:rPr>
        <w:t xml:space="preserve">            acc_mr </w:t>
      </w:r>
      <w:r w:rsidRPr="00FD6FF2">
        <w:rPr>
          <w:rFonts w:ascii="Courier New" w:eastAsia="Times New Roman" w:hAnsi="Courier New" w:cs="Courier New"/>
          <w:color w:val="666666"/>
          <w:sz w:val="21"/>
          <w:szCs w:val="21"/>
          <w:lang w:val="pt-BR" w:eastAsia="es-PE"/>
          <w:rPrChange w:id="81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129" w:author="Edwin Villanueva Talavera" w:date="2019-06-02T11:17:00Z">
            <w:rPr>
              <w:rFonts w:ascii="Courier New" w:eastAsia="Times New Roman" w:hAnsi="Courier New" w:cs="Courier New"/>
              <w:color w:val="333333"/>
              <w:sz w:val="21"/>
              <w:szCs w:val="21"/>
              <w:lang w:eastAsia="es-PE"/>
            </w:rPr>
          </w:rPrChange>
        </w:rPr>
        <w:t xml:space="preserve"> resultado_referencial[i]</w:t>
      </w:r>
    </w:p>
    <w:p w14:paraId="54B9A1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131" w:author="Edwin Villanueva Talavera" w:date="2019-06-02T11:17:00Z">
            <w:rPr>
              <w:rFonts w:ascii="Courier New" w:eastAsia="Times New Roman" w:hAnsi="Courier New" w:cs="Courier New"/>
              <w:color w:val="333333"/>
              <w:sz w:val="21"/>
              <w:szCs w:val="21"/>
              <w:lang w:eastAsia="es-PE"/>
            </w:rPr>
          </w:rPrChange>
        </w:rPr>
        <w:t xml:space="preserve">            acc_mf </w:t>
      </w:r>
      <w:r w:rsidRPr="00FD6FF2">
        <w:rPr>
          <w:rFonts w:ascii="Courier New" w:eastAsia="Times New Roman" w:hAnsi="Courier New" w:cs="Courier New"/>
          <w:color w:val="666666"/>
          <w:sz w:val="21"/>
          <w:szCs w:val="21"/>
          <w:lang w:val="pt-BR" w:eastAsia="es-PE"/>
          <w:rPrChange w:id="81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8133" w:author="Edwin Villanueva Talavera" w:date="2019-06-02T11:17:00Z">
            <w:rPr>
              <w:rFonts w:ascii="Courier New" w:eastAsia="Times New Roman" w:hAnsi="Courier New" w:cs="Courier New"/>
              <w:color w:val="333333"/>
              <w:sz w:val="21"/>
              <w:szCs w:val="21"/>
              <w:lang w:eastAsia="es-PE"/>
            </w:rPr>
          </w:rPrChange>
        </w:rPr>
        <w:t xml:space="preserve"> resultado_final[i]</w:t>
      </w:r>
    </w:p>
    <w:p w14:paraId="7067593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8134" w:author="Edwin Villanueva Talavera" w:date="2019-06-02T11:17:00Z">
            <w:rPr>
              <w:rFonts w:ascii="Courier New" w:eastAsia="Times New Roman" w:hAnsi="Courier New" w:cs="Courier New"/>
              <w:color w:val="333333"/>
              <w:sz w:val="21"/>
              <w:szCs w:val="21"/>
              <w:lang w:eastAsia="es-PE"/>
            </w:rPr>
          </w:rPrChange>
        </w:rPr>
      </w:pPr>
    </w:p>
    <w:p w14:paraId="47D7425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81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37"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3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39" w:author="Edwin Villanueva Talavera" w:date="2019-06-02T11:17:00Z">
            <w:rPr>
              <w:rFonts w:ascii="Courier New" w:eastAsia="Times New Roman" w:hAnsi="Courier New" w:cs="Courier New"/>
              <w:color w:val="BA2121"/>
              <w:sz w:val="21"/>
              <w:szCs w:val="21"/>
              <w:lang w:eastAsia="es-PE"/>
            </w:rPr>
          </w:rPrChange>
        </w:rPr>
        <w:t>"Accuracy modelo referencial: "</w:t>
      </w:r>
      <w:r w:rsidRPr="00FD6FF2">
        <w:rPr>
          <w:rFonts w:ascii="Courier New" w:eastAsia="Times New Roman" w:hAnsi="Courier New" w:cs="Courier New"/>
          <w:color w:val="333333"/>
          <w:sz w:val="21"/>
          <w:szCs w:val="21"/>
          <w:lang w:val="en-US" w:eastAsia="es-PE"/>
          <w:rPrChange w:id="81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4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4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144"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14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1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47" w:author="Edwin Villanueva Talavera" w:date="2019-06-02T11:17:00Z">
            <w:rPr>
              <w:rFonts w:ascii="Courier New" w:eastAsia="Times New Roman" w:hAnsi="Courier New" w:cs="Courier New"/>
              <w:color w:val="333333"/>
              <w:sz w:val="21"/>
              <w:szCs w:val="21"/>
              <w:lang w:eastAsia="es-PE"/>
            </w:rPr>
          </w:rPrChange>
        </w:rPr>
        <w:t>format(acc_mr))</w:t>
      </w:r>
    </w:p>
    <w:p w14:paraId="2819D57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4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5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5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52" w:author="Edwin Villanueva Talavera" w:date="2019-06-02T11:17:00Z">
            <w:rPr>
              <w:rFonts w:ascii="Courier New" w:eastAsia="Times New Roman" w:hAnsi="Courier New" w:cs="Courier New"/>
              <w:color w:val="BA2121"/>
              <w:sz w:val="21"/>
              <w:szCs w:val="21"/>
              <w:lang w:eastAsia="es-PE"/>
            </w:rPr>
          </w:rPrChange>
        </w:rPr>
        <w:t>"Accuracy modelo final: "</w:t>
      </w:r>
      <w:r w:rsidRPr="00FD6FF2">
        <w:rPr>
          <w:rFonts w:ascii="Courier New" w:eastAsia="Times New Roman" w:hAnsi="Courier New" w:cs="Courier New"/>
          <w:color w:val="333333"/>
          <w:sz w:val="21"/>
          <w:szCs w:val="21"/>
          <w:lang w:val="en-US" w:eastAsia="es-PE"/>
          <w:rPrChange w:id="81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5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157"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15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1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60" w:author="Edwin Villanueva Talavera" w:date="2019-06-02T11:17:00Z">
            <w:rPr>
              <w:rFonts w:ascii="Courier New" w:eastAsia="Times New Roman" w:hAnsi="Courier New" w:cs="Courier New"/>
              <w:color w:val="333333"/>
              <w:sz w:val="21"/>
              <w:szCs w:val="21"/>
              <w:lang w:eastAsia="es-PE"/>
            </w:rPr>
          </w:rPrChange>
        </w:rPr>
        <w:t>format(acc_mf))</w:t>
      </w:r>
    </w:p>
    <w:p w14:paraId="021EC40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63"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6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6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66" w:author="Edwin Villanueva Talavera" w:date="2019-06-02T11:17:00Z">
            <w:rPr>
              <w:rFonts w:ascii="Courier New" w:eastAsia="Times New Roman" w:hAnsi="Courier New" w:cs="Courier New"/>
              <w:color w:val="333333"/>
              <w:sz w:val="21"/>
              <w:szCs w:val="21"/>
              <w:lang w:eastAsia="es-PE"/>
            </w:rPr>
          </w:rPrChange>
        </w:rPr>
        <w:t>)</w:t>
      </w:r>
    </w:p>
    <w:p w14:paraId="7152B77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67" w:author="Edwin Villanueva Talavera" w:date="2019-06-02T11:17:00Z">
            <w:rPr>
              <w:rFonts w:ascii="Courier New" w:eastAsia="Times New Roman" w:hAnsi="Courier New" w:cs="Courier New"/>
              <w:color w:val="333333"/>
              <w:sz w:val="21"/>
              <w:szCs w:val="21"/>
              <w:lang w:eastAsia="es-PE"/>
            </w:rPr>
          </w:rPrChange>
        </w:rPr>
      </w:pPr>
    </w:p>
    <w:p w14:paraId="0D559DF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6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70"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7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7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73" w:author="Edwin Villanueva Talavera" w:date="2019-06-02T11:17:00Z">
            <w:rPr>
              <w:rFonts w:ascii="Courier New" w:eastAsia="Times New Roman" w:hAnsi="Courier New" w:cs="Courier New"/>
              <w:color w:val="333333"/>
              <w:sz w:val="21"/>
              <w:szCs w:val="21"/>
              <w:lang w:eastAsia="es-PE"/>
            </w:rPr>
          </w:rPrChange>
        </w:rPr>
        <w:t>)</w:t>
      </w:r>
    </w:p>
    <w:p w14:paraId="289AB5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7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7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78" w:author="Edwin Villanueva Talavera" w:date="2019-06-02T11:17:00Z">
            <w:rPr>
              <w:rFonts w:ascii="Courier New" w:eastAsia="Times New Roman" w:hAnsi="Courier New" w:cs="Courier New"/>
              <w:color w:val="BA2121"/>
              <w:sz w:val="21"/>
              <w:szCs w:val="21"/>
              <w:lang w:eastAsia="es-PE"/>
            </w:rPr>
          </w:rPrChange>
        </w:rPr>
        <w:t>"*** MODELO FINAL ***"</w:t>
      </w:r>
      <w:r w:rsidRPr="00FD6FF2">
        <w:rPr>
          <w:rFonts w:ascii="Courier New" w:eastAsia="Times New Roman" w:hAnsi="Courier New" w:cs="Courier New"/>
          <w:color w:val="333333"/>
          <w:sz w:val="21"/>
          <w:szCs w:val="21"/>
          <w:lang w:val="en-US" w:eastAsia="es-PE"/>
          <w:rPrChange w:id="8179" w:author="Edwin Villanueva Talavera" w:date="2019-06-02T11:17:00Z">
            <w:rPr>
              <w:rFonts w:ascii="Courier New" w:eastAsia="Times New Roman" w:hAnsi="Courier New" w:cs="Courier New"/>
              <w:color w:val="333333"/>
              <w:sz w:val="21"/>
              <w:szCs w:val="21"/>
              <w:lang w:eastAsia="es-PE"/>
            </w:rPr>
          </w:rPrChange>
        </w:rPr>
        <w:t>)</w:t>
      </w:r>
    </w:p>
    <w:p w14:paraId="52271C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8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8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8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185" w:author="Edwin Villanueva Talavera" w:date="2019-06-02T11:17:00Z">
            <w:rPr>
              <w:rFonts w:ascii="Courier New" w:eastAsia="Times New Roman" w:hAnsi="Courier New" w:cs="Courier New"/>
              <w:color w:val="333333"/>
              <w:sz w:val="21"/>
              <w:szCs w:val="21"/>
              <w:lang w:eastAsia="es-PE"/>
            </w:rPr>
          </w:rPrChange>
        </w:rPr>
        <w:t xml:space="preserve">)  </w:t>
      </w:r>
    </w:p>
    <w:p w14:paraId="416B2D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18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18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18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18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190" w:author="Edwin Villanueva Talavera" w:date="2019-06-02T11:17:00Z">
            <w:rPr>
              <w:rFonts w:ascii="Courier New" w:eastAsia="Times New Roman" w:hAnsi="Courier New" w:cs="Courier New"/>
              <w:color w:val="BA2121"/>
              <w:sz w:val="21"/>
              <w:szCs w:val="21"/>
              <w:lang w:eastAsia="es-PE"/>
            </w:rPr>
          </w:rPrChange>
        </w:rPr>
        <w:t>"Accuracy modelo final: "</w:t>
      </w:r>
      <w:r w:rsidRPr="00FD6FF2">
        <w:rPr>
          <w:rFonts w:ascii="Courier New" w:eastAsia="Times New Roman" w:hAnsi="Courier New" w:cs="Courier New"/>
          <w:color w:val="333333"/>
          <w:sz w:val="21"/>
          <w:szCs w:val="21"/>
          <w:lang w:val="en-US" w:eastAsia="es-PE"/>
          <w:rPrChange w:id="81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1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194"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b/>
          <w:bCs/>
          <w:color w:val="BB6688"/>
          <w:sz w:val="21"/>
          <w:szCs w:val="21"/>
          <w:lang w:val="en-US" w:eastAsia="es-PE"/>
          <w:rPrChange w:id="8195" w:author="Edwin Villanueva Talavera" w:date="2019-06-02T11:17:00Z">
            <w:rPr>
              <w:rFonts w:ascii="Courier New" w:eastAsia="Times New Roman" w:hAnsi="Courier New" w:cs="Courier New"/>
              <w:b/>
              <w:bCs/>
              <w:color w:val="BB6688"/>
              <w:sz w:val="21"/>
              <w:szCs w:val="21"/>
              <w:lang w:eastAsia="es-PE"/>
            </w:rPr>
          </w:rPrChange>
        </w:rPr>
        <w:t>{:.1%}</w:t>
      </w:r>
      <w:r w:rsidRPr="00FD6FF2">
        <w:rPr>
          <w:rFonts w:ascii="Courier New" w:eastAsia="Times New Roman" w:hAnsi="Courier New" w:cs="Courier New"/>
          <w:color w:val="BA2121"/>
          <w:sz w:val="21"/>
          <w:szCs w:val="21"/>
          <w:lang w:val="en-US" w:eastAsia="es-PE"/>
          <w:rPrChange w:id="819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1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198" w:author="Edwin Villanueva Talavera" w:date="2019-06-02T11:17:00Z">
            <w:rPr>
              <w:rFonts w:ascii="Courier New" w:eastAsia="Times New Roman" w:hAnsi="Courier New" w:cs="Courier New"/>
              <w:color w:val="333333"/>
              <w:sz w:val="21"/>
              <w:szCs w:val="21"/>
              <w:lang w:eastAsia="es-PE"/>
            </w:rPr>
          </w:rPrChange>
        </w:rPr>
        <w:t>format(</w:t>
      </w:r>
      <w:r w:rsidRPr="00FD6FF2">
        <w:rPr>
          <w:rFonts w:ascii="Courier New" w:eastAsia="Times New Roman" w:hAnsi="Courier New" w:cs="Courier New"/>
          <w:color w:val="008000"/>
          <w:sz w:val="21"/>
          <w:szCs w:val="21"/>
          <w:lang w:val="en-US" w:eastAsia="es-PE"/>
          <w:rPrChange w:id="819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01" w:author="Edwin Villanueva Talavera" w:date="2019-06-02T11:17:00Z">
            <w:rPr>
              <w:rFonts w:ascii="Courier New" w:eastAsia="Times New Roman" w:hAnsi="Courier New" w:cs="Courier New"/>
              <w:color w:val="333333"/>
              <w:sz w:val="21"/>
              <w:szCs w:val="21"/>
              <w:lang w:eastAsia="es-PE"/>
            </w:rPr>
          </w:rPrChange>
        </w:rPr>
        <w:t>devolver_resultado()[</w:t>
      </w:r>
      <w:r w:rsidRPr="00FD6FF2">
        <w:rPr>
          <w:rFonts w:ascii="Courier New" w:eastAsia="Times New Roman" w:hAnsi="Courier New" w:cs="Courier New"/>
          <w:color w:val="BA2121"/>
          <w:sz w:val="21"/>
          <w:szCs w:val="21"/>
          <w:lang w:val="en-US" w:eastAsia="es-PE"/>
          <w:rPrChange w:id="8202"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203" w:author="Edwin Villanueva Talavera" w:date="2019-06-02T11:17:00Z">
            <w:rPr>
              <w:rFonts w:ascii="Courier New" w:eastAsia="Times New Roman" w:hAnsi="Courier New" w:cs="Courier New"/>
              <w:color w:val="333333"/>
              <w:sz w:val="21"/>
              <w:szCs w:val="21"/>
              <w:lang w:eastAsia="es-PE"/>
            </w:rPr>
          </w:rPrChange>
        </w:rPr>
        <w:t>]))</w:t>
      </w:r>
    </w:p>
    <w:p w14:paraId="47CEDB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06"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820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208"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209" w:author="Edwin Villanueva Talavera" w:date="2019-06-02T11:17:00Z">
            <w:rPr>
              <w:rFonts w:ascii="Courier New" w:eastAsia="Times New Roman" w:hAnsi="Courier New" w:cs="Courier New"/>
              <w:color w:val="333333"/>
              <w:sz w:val="21"/>
              <w:szCs w:val="21"/>
              <w:lang w:eastAsia="es-PE"/>
            </w:rPr>
          </w:rPrChange>
        </w:rPr>
        <w:t>)</w:t>
      </w:r>
    </w:p>
    <w:p w14:paraId="65CE8D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11" w:author="Edwin Villanueva Talavera" w:date="2019-06-02T11:17:00Z">
            <w:rPr>
              <w:rFonts w:ascii="Courier New" w:eastAsia="Times New Roman" w:hAnsi="Courier New" w:cs="Courier New"/>
              <w:color w:val="333333"/>
              <w:sz w:val="21"/>
              <w:szCs w:val="21"/>
              <w:lang w:eastAsia="es-PE"/>
            </w:rPr>
          </w:rPrChange>
        </w:rPr>
        <w:t xml:space="preserve">        </w:t>
      </w:r>
    </w:p>
    <w:p w14:paraId="401A72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21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2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216" w:author="Edwin Villanueva Talavera" w:date="2019-06-02T11:17:00Z">
            <w:rPr>
              <w:rFonts w:ascii="Courier New" w:eastAsia="Times New Roman" w:hAnsi="Courier New" w:cs="Courier New"/>
              <w:color w:val="0000FF"/>
              <w:sz w:val="21"/>
              <w:szCs w:val="21"/>
              <w:lang w:eastAsia="es-PE"/>
            </w:rPr>
          </w:rPrChange>
        </w:rPr>
        <w:t>generar_predictor_final</w:t>
      </w:r>
      <w:r w:rsidRPr="00FD6FF2">
        <w:rPr>
          <w:rFonts w:ascii="Courier New" w:eastAsia="Times New Roman" w:hAnsi="Courier New" w:cs="Courier New"/>
          <w:color w:val="333333"/>
          <w:sz w:val="21"/>
          <w:szCs w:val="21"/>
          <w:lang w:val="en-US" w:eastAsia="es-PE"/>
          <w:rPrChange w:id="821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21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219" w:author="Edwin Villanueva Talavera" w:date="2019-06-02T11:17:00Z">
            <w:rPr>
              <w:rFonts w:ascii="Courier New" w:eastAsia="Times New Roman" w:hAnsi="Courier New" w:cs="Courier New"/>
              <w:color w:val="333333"/>
              <w:sz w:val="21"/>
              <w:szCs w:val="21"/>
              <w:lang w:eastAsia="es-PE"/>
            </w:rPr>
          </w:rPrChange>
        </w:rPr>
        <w:t>):</w:t>
      </w:r>
    </w:p>
    <w:p w14:paraId="5199567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21"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2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2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2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26" w:author="Edwin Villanueva Talavera" w:date="2019-06-02T11:17:00Z">
            <w:rPr>
              <w:rFonts w:ascii="Courier New" w:eastAsia="Times New Roman" w:hAnsi="Courier New" w:cs="Courier New"/>
              <w:color w:val="333333"/>
              <w:sz w:val="21"/>
              <w:szCs w:val="21"/>
              <w:lang w:eastAsia="es-PE"/>
            </w:rPr>
          </w:rPrChange>
        </w:rPr>
        <w:t>devolver_mejor_modelo()</w:t>
      </w:r>
    </w:p>
    <w:p w14:paraId="02981F4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227"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_fold_final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0F5AC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nuevo_generador_feature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GeneradorFeaturesParaPredicciones(carpeta_b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 diamond_d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 carpeta_cpa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llave_fold_final))</w:t>
      </w:r>
    </w:p>
    <w:p w14:paraId="0BED812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2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8229" w:author="Edwin Villanueva Talavera" w:date="2019-06-02T11:17:00Z">
            <w:rPr>
              <w:rFonts w:ascii="Courier New" w:eastAsia="Times New Roman" w:hAnsi="Courier New" w:cs="Courier New"/>
              <w:color w:val="333333"/>
              <w:sz w:val="21"/>
              <w:szCs w:val="21"/>
              <w:lang w:eastAsia="es-PE"/>
            </w:rPr>
          </w:rPrChange>
        </w:rPr>
        <w:t>predictor</w:t>
      </w:r>
      <w:r w:rsidRPr="00FD6FF2">
        <w:rPr>
          <w:rFonts w:ascii="Courier New" w:eastAsia="Times New Roman" w:hAnsi="Courier New" w:cs="Courier New"/>
          <w:color w:val="666666"/>
          <w:sz w:val="21"/>
          <w:szCs w:val="21"/>
          <w:lang w:val="en-US" w:eastAsia="es-PE"/>
          <w:rPrChange w:id="82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1"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82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3" w:author="Edwin Villanueva Talavera" w:date="2019-06-02T11:17:00Z">
            <w:rPr>
              <w:rFonts w:ascii="Courier New" w:eastAsia="Times New Roman" w:hAnsi="Courier New" w:cs="Courier New"/>
              <w:color w:val="333333"/>
              <w:sz w:val="21"/>
              <w:szCs w:val="21"/>
              <w:lang w:eastAsia="es-PE"/>
            </w:rPr>
          </w:rPrChange>
        </w:rPr>
        <w:t>pop(</w:t>
      </w:r>
      <w:r w:rsidRPr="00FD6FF2">
        <w:rPr>
          <w:rFonts w:ascii="Courier New" w:eastAsia="Times New Roman" w:hAnsi="Courier New" w:cs="Courier New"/>
          <w:color w:val="666666"/>
          <w:sz w:val="21"/>
          <w:szCs w:val="21"/>
          <w:lang w:val="en-US" w:eastAsia="es-PE"/>
          <w:rPrChange w:id="823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235" w:author="Edwin Villanueva Talavera" w:date="2019-06-02T11:17:00Z">
            <w:rPr>
              <w:rFonts w:ascii="Courier New" w:eastAsia="Times New Roman" w:hAnsi="Courier New" w:cs="Courier New"/>
              <w:color w:val="333333"/>
              <w:sz w:val="21"/>
              <w:szCs w:val="21"/>
              <w:lang w:eastAsia="es-PE"/>
            </w:rPr>
          </w:rPrChange>
        </w:rPr>
        <w:t>)</w:t>
      </w:r>
    </w:p>
    <w:p w14:paraId="318070A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37"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2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39" w:author="Edwin Villanueva Talavera" w:date="2019-06-02T11:17:00Z">
            <w:rPr>
              <w:rFonts w:ascii="Courier New" w:eastAsia="Times New Roman" w:hAnsi="Courier New" w:cs="Courier New"/>
              <w:color w:val="333333"/>
              <w:sz w:val="21"/>
              <w:szCs w:val="21"/>
              <w:lang w:eastAsia="es-PE"/>
            </w:rPr>
          </w:rPrChange>
        </w:rPr>
        <w:t>steps</w:t>
      </w:r>
      <w:r w:rsidRPr="00FD6FF2">
        <w:rPr>
          <w:rFonts w:ascii="Courier New" w:eastAsia="Times New Roman" w:hAnsi="Courier New" w:cs="Courier New"/>
          <w:color w:val="666666"/>
          <w:sz w:val="21"/>
          <w:szCs w:val="21"/>
          <w:lang w:val="en-US" w:eastAsia="es-PE"/>
          <w:rPrChange w:id="824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41" w:author="Edwin Villanueva Talavera" w:date="2019-06-02T11:17:00Z">
            <w:rPr>
              <w:rFonts w:ascii="Courier New" w:eastAsia="Times New Roman" w:hAnsi="Courier New" w:cs="Courier New"/>
              <w:color w:val="333333"/>
              <w:sz w:val="21"/>
              <w:szCs w:val="21"/>
              <w:lang w:eastAsia="es-PE"/>
            </w:rPr>
          </w:rPrChange>
        </w:rPr>
        <w:t>insert(</w:t>
      </w:r>
      <w:r w:rsidRPr="00FD6FF2">
        <w:rPr>
          <w:rFonts w:ascii="Courier New" w:eastAsia="Times New Roman" w:hAnsi="Courier New" w:cs="Courier New"/>
          <w:color w:val="666666"/>
          <w:sz w:val="21"/>
          <w:szCs w:val="21"/>
          <w:lang w:val="en-US" w:eastAsia="es-PE"/>
          <w:rPrChange w:id="8242"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24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244" w:author="Edwin Villanueva Talavera" w:date="2019-06-02T11:17:00Z">
            <w:rPr>
              <w:rFonts w:ascii="Courier New" w:eastAsia="Times New Roman" w:hAnsi="Courier New" w:cs="Courier New"/>
              <w:color w:val="BA2121"/>
              <w:sz w:val="21"/>
              <w:szCs w:val="21"/>
              <w:lang w:eastAsia="es-PE"/>
            </w:rPr>
          </w:rPrChange>
        </w:rPr>
        <w:t>'features'</w:t>
      </w:r>
      <w:r w:rsidRPr="00FD6FF2">
        <w:rPr>
          <w:rFonts w:ascii="Courier New" w:eastAsia="Times New Roman" w:hAnsi="Courier New" w:cs="Courier New"/>
          <w:color w:val="333333"/>
          <w:sz w:val="21"/>
          <w:szCs w:val="21"/>
          <w:lang w:val="en-US" w:eastAsia="es-PE"/>
          <w:rPrChange w:id="8245" w:author="Edwin Villanueva Talavera" w:date="2019-06-02T11:17:00Z">
            <w:rPr>
              <w:rFonts w:ascii="Courier New" w:eastAsia="Times New Roman" w:hAnsi="Courier New" w:cs="Courier New"/>
              <w:color w:val="333333"/>
              <w:sz w:val="21"/>
              <w:szCs w:val="21"/>
              <w:lang w:eastAsia="es-PE"/>
            </w:rPr>
          </w:rPrChange>
        </w:rPr>
        <w:t>, nuevo_generador_features])</w:t>
      </w:r>
    </w:p>
    <w:p w14:paraId="276EE5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246"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dump(predictor,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model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modelo_final.plk"</w:t>
      </w:r>
      <w:r w:rsidRPr="00A2359B">
        <w:rPr>
          <w:rFonts w:ascii="Courier New" w:eastAsia="Times New Roman" w:hAnsi="Courier New" w:cs="Courier New"/>
          <w:color w:val="333333"/>
          <w:sz w:val="21"/>
          <w:szCs w:val="21"/>
          <w:lang w:eastAsia="es-PE"/>
        </w:rPr>
        <w:t>)</w:t>
      </w:r>
    </w:p>
    <w:p w14:paraId="6471C9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C54B4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reportar_prediccione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archivo_lncRNA, archivo_PCT):</w:t>
      </w:r>
    </w:p>
    <w:p w14:paraId="589E24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lncRNA)</w:t>
      </w:r>
    </w:p>
    <w:p w14:paraId="45F9F8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archivo_lncRNA,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21CE60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PCT)</w:t>
      </w:r>
    </w:p>
    <w:p w14:paraId="055DC8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archivo_PCT,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79E178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9EA8A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tru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y_pred_PCT))</w:t>
      </w:r>
    </w:p>
    <w:p w14:paraId="15DD8F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y_pred_lncRNA, y_pred_PCT))</w:t>
      </w:r>
    </w:p>
    <w:p w14:paraId="6FC5FF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9E0FAE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47"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8248"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2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50"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25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252" w:author="Edwin Villanueva Talavera" w:date="2019-06-02T11:17:00Z">
            <w:rPr>
              <w:rFonts w:ascii="Courier New" w:eastAsia="Times New Roman" w:hAnsi="Courier New" w:cs="Courier New"/>
              <w:color w:val="333333"/>
              <w:sz w:val="21"/>
              <w:szCs w:val="21"/>
              <w:lang w:eastAsia="es-PE"/>
            </w:rPr>
          </w:rPrChange>
        </w:rPr>
        <w:t>)</w:t>
      </w:r>
    </w:p>
    <w:p w14:paraId="670745F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54" w:author="Edwin Villanueva Talavera" w:date="2019-06-02T11:17:00Z">
            <w:rPr>
              <w:rFonts w:ascii="Courier New" w:eastAsia="Times New Roman" w:hAnsi="Courier New" w:cs="Courier New"/>
              <w:color w:val="333333"/>
              <w:sz w:val="21"/>
              <w:szCs w:val="21"/>
              <w:lang w:eastAsia="es-PE"/>
            </w:rPr>
          </w:rPrChange>
        </w:rPr>
        <w:t xml:space="preserve">        probs </w:t>
      </w:r>
      <w:r w:rsidRPr="00FD6FF2">
        <w:rPr>
          <w:rFonts w:ascii="Courier New" w:eastAsia="Times New Roman" w:hAnsi="Courier New" w:cs="Courier New"/>
          <w:color w:val="666666"/>
          <w:sz w:val="21"/>
          <w:szCs w:val="21"/>
          <w:lang w:val="en-US" w:eastAsia="es-PE"/>
          <w:rPrChange w:id="82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56" w:author="Edwin Villanueva Talavera" w:date="2019-06-02T11:17:00Z">
            <w:rPr>
              <w:rFonts w:ascii="Courier New" w:eastAsia="Times New Roman" w:hAnsi="Courier New" w:cs="Courier New"/>
              <w:color w:val="333333"/>
              <w:sz w:val="21"/>
              <w:szCs w:val="21"/>
              <w:lang w:eastAsia="es-PE"/>
            </w:rPr>
          </w:rPrChange>
        </w:rPr>
        <w:t xml:space="preserve"> np</w:t>
      </w:r>
      <w:r w:rsidRPr="00FD6FF2">
        <w:rPr>
          <w:rFonts w:ascii="Courier New" w:eastAsia="Times New Roman" w:hAnsi="Courier New" w:cs="Courier New"/>
          <w:color w:val="666666"/>
          <w:sz w:val="21"/>
          <w:szCs w:val="21"/>
          <w:lang w:val="en-US" w:eastAsia="es-PE"/>
          <w:rPrChange w:id="82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58" w:author="Edwin Villanueva Talavera" w:date="2019-06-02T11:17:00Z">
            <w:rPr>
              <w:rFonts w:ascii="Courier New" w:eastAsia="Times New Roman" w:hAnsi="Courier New" w:cs="Courier New"/>
              <w:color w:val="333333"/>
              <w:sz w:val="21"/>
              <w:szCs w:val="21"/>
              <w:lang w:eastAsia="es-PE"/>
            </w:rPr>
          </w:rPrChange>
        </w:rPr>
        <w:t>concatenate((probs_lncRNA[:,</w:t>
      </w:r>
      <w:r w:rsidRPr="00FD6FF2">
        <w:rPr>
          <w:rFonts w:ascii="Courier New" w:eastAsia="Times New Roman" w:hAnsi="Courier New" w:cs="Courier New"/>
          <w:color w:val="666666"/>
          <w:sz w:val="21"/>
          <w:szCs w:val="21"/>
          <w:lang w:val="en-US" w:eastAsia="es-PE"/>
          <w:rPrChange w:id="825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260" w:author="Edwin Villanueva Talavera" w:date="2019-06-02T11:17:00Z">
            <w:rPr>
              <w:rFonts w:ascii="Courier New" w:eastAsia="Times New Roman" w:hAnsi="Courier New" w:cs="Courier New"/>
              <w:color w:val="333333"/>
              <w:sz w:val="21"/>
              <w:szCs w:val="21"/>
              <w:lang w:eastAsia="es-PE"/>
            </w:rPr>
          </w:rPrChange>
        </w:rPr>
        <w:t>], probs_PCT[:,</w:t>
      </w:r>
      <w:r w:rsidRPr="00FD6FF2">
        <w:rPr>
          <w:rFonts w:ascii="Courier New" w:eastAsia="Times New Roman" w:hAnsi="Courier New" w:cs="Courier New"/>
          <w:color w:val="666666"/>
          <w:sz w:val="21"/>
          <w:szCs w:val="21"/>
          <w:lang w:val="en-US" w:eastAsia="es-PE"/>
          <w:rPrChange w:id="8261"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262" w:author="Edwin Villanueva Talavera" w:date="2019-06-02T11:17:00Z">
            <w:rPr>
              <w:rFonts w:ascii="Courier New" w:eastAsia="Times New Roman" w:hAnsi="Courier New" w:cs="Courier New"/>
              <w:color w:val="333333"/>
              <w:sz w:val="21"/>
              <w:szCs w:val="21"/>
              <w:lang w:eastAsia="es-PE"/>
            </w:rPr>
          </w:rPrChange>
        </w:rPr>
        <w:t>]))</w:t>
      </w:r>
    </w:p>
    <w:p w14:paraId="1D13F5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6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64" w:author="Edwin Villanueva Talavera" w:date="2019-06-02T11:17:00Z">
            <w:rPr>
              <w:rFonts w:ascii="Courier New" w:eastAsia="Times New Roman" w:hAnsi="Courier New" w:cs="Courier New"/>
              <w:color w:val="333333"/>
              <w:sz w:val="21"/>
              <w:szCs w:val="21"/>
              <w:lang w:eastAsia="es-PE"/>
            </w:rPr>
          </w:rPrChange>
        </w:rPr>
        <w:t xml:space="preserve">        precision, recall, _ </w:t>
      </w:r>
      <w:r w:rsidRPr="00FD6FF2">
        <w:rPr>
          <w:rFonts w:ascii="Courier New" w:eastAsia="Times New Roman" w:hAnsi="Courier New" w:cs="Courier New"/>
          <w:color w:val="666666"/>
          <w:sz w:val="21"/>
          <w:szCs w:val="21"/>
          <w:lang w:val="en-US" w:eastAsia="es-PE"/>
          <w:rPrChange w:id="82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66" w:author="Edwin Villanueva Talavera" w:date="2019-06-02T11:17:00Z">
            <w:rPr>
              <w:rFonts w:ascii="Courier New" w:eastAsia="Times New Roman" w:hAnsi="Courier New" w:cs="Courier New"/>
              <w:color w:val="333333"/>
              <w:sz w:val="21"/>
              <w:szCs w:val="21"/>
              <w:lang w:eastAsia="es-PE"/>
            </w:rPr>
          </w:rPrChange>
        </w:rPr>
        <w:t xml:space="preserve"> precision_recall_curve(y_true, probs)</w:t>
      </w:r>
    </w:p>
    <w:p w14:paraId="21CAFC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68" w:author="Edwin Villanueva Talavera" w:date="2019-06-02T11:17:00Z">
            <w:rPr>
              <w:rFonts w:ascii="Courier New" w:eastAsia="Times New Roman" w:hAnsi="Courier New" w:cs="Courier New"/>
              <w:color w:val="333333"/>
              <w:sz w:val="21"/>
              <w:szCs w:val="21"/>
              <w:lang w:eastAsia="es-PE"/>
            </w:rPr>
          </w:rPrChange>
        </w:rPr>
        <w:t xml:space="preserve">        average_precision </w:t>
      </w:r>
      <w:r w:rsidRPr="00FD6FF2">
        <w:rPr>
          <w:rFonts w:ascii="Courier New" w:eastAsia="Times New Roman" w:hAnsi="Courier New" w:cs="Courier New"/>
          <w:color w:val="666666"/>
          <w:sz w:val="21"/>
          <w:szCs w:val="21"/>
          <w:lang w:val="en-US" w:eastAsia="es-PE"/>
          <w:rPrChange w:id="82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70" w:author="Edwin Villanueva Talavera" w:date="2019-06-02T11:17:00Z">
            <w:rPr>
              <w:rFonts w:ascii="Courier New" w:eastAsia="Times New Roman" w:hAnsi="Courier New" w:cs="Courier New"/>
              <w:color w:val="333333"/>
              <w:sz w:val="21"/>
              <w:szCs w:val="21"/>
              <w:lang w:eastAsia="es-PE"/>
            </w:rPr>
          </w:rPrChange>
        </w:rPr>
        <w:t xml:space="preserve"> average_precision_score(y_true, probs)</w:t>
      </w:r>
    </w:p>
    <w:p w14:paraId="0338C6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7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2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74" w:author="Edwin Villanueva Talavera" w:date="2019-06-02T11:17:00Z">
            <w:rPr>
              <w:rFonts w:ascii="Courier New" w:eastAsia="Times New Roman" w:hAnsi="Courier New" w:cs="Courier New"/>
              <w:color w:val="333333"/>
              <w:sz w:val="21"/>
              <w:szCs w:val="21"/>
              <w:lang w:eastAsia="es-PE"/>
            </w:rPr>
          </w:rPrChange>
        </w:rPr>
        <w:t>step(recall, precision, color</w:t>
      </w:r>
      <w:r w:rsidRPr="00FD6FF2">
        <w:rPr>
          <w:rFonts w:ascii="Courier New" w:eastAsia="Times New Roman" w:hAnsi="Courier New" w:cs="Courier New"/>
          <w:color w:val="666666"/>
          <w:sz w:val="21"/>
          <w:szCs w:val="21"/>
          <w:lang w:val="en-US" w:eastAsia="es-PE"/>
          <w:rPrChange w:id="82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276"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277"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278"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279" w:author="Edwin Villanueva Talavera" w:date="2019-06-02T11:17:00Z">
            <w:rPr>
              <w:rFonts w:ascii="Courier New" w:eastAsia="Times New Roman" w:hAnsi="Courier New" w:cs="Courier New"/>
              <w:color w:val="333333"/>
              <w:sz w:val="21"/>
              <w:szCs w:val="21"/>
              <w:lang w:eastAsia="es-PE"/>
            </w:rPr>
          </w:rPrChange>
        </w:rPr>
        <w:t>, where</w:t>
      </w:r>
      <w:r w:rsidRPr="00FD6FF2">
        <w:rPr>
          <w:rFonts w:ascii="Courier New" w:eastAsia="Times New Roman" w:hAnsi="Courier New" w:cs="Courier New"/>
          <w:color w:val="666666"/>
          <w:sz w:val="21"/>
          <w:szCs w:val="21"/>
          <w:lang w:val="en-US" w:eastAsia="es-PE"/>
          <w:rPrChange w:id="82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281"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282" w:author="Edwin Villanueva Talavera" w:date="2019-06-02T11:17:00Z">
            <w:rPr>
              <w:rFonts w:ascii="Courier New" w:eastAsia="Times New Roman" w:hAnsi="Courier New" w:cs="Courier New"/>
              <w:color w:val="333333"/>
              <w:sz w:val="21"/>
              <w:szCs w:val="21"/>
              <w:lang w:eastAsia="es-PE"/>
            </w:rPr>
          </w:rPrChange>
        </w:rPr>
        <w:t>)</w:t>
      </w:r>
    </w:p>
    <w:p w14:paraId="3433581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84"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2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86" w:author="Edwin Villanueva Talavera" w:date="2019-06-02T11:17:00Z">
            <w:rPr>
              <w:rFonts w:ascii="Courier New" w:eastAsia="Times New Roman" w:hAnsi="Courier New" w:cs="Courier New"/>
              <w:color w:val="333333"/>
              <w:sz w:val="21"/>
              <w:szCs w:val="21"/>
              <w:lang w:eastAsia="es-PE"/>
            </w:rPr>
          </w:rPrChange>
        </w:rPr>
        <w:t>fill_between(recall, precision, step</w:t>
      </w:r>
      <w:r w:rsidRPr="00FD6FF2">
        <w:rPr>
          <w:rFonts w:ascii="Courier New" w:eastAsia="Times New Roman" w:hAnsi="Courier New" w:cs="Courier New"/>
          <w:color w:val="666666"/>
          <w:sz w:val="21"/>
          <w:szCs w:val="21"/>
          <w:lang w:val="en-US" w:eastAsia="es-PE"/>
          <w:rPrChange w:id="82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288"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289"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290"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291" w:author="Edwin Villanueva Talavera" w:date="2019-06-02T11:17:00Z">
            <w:rPr>
              <w:rFonts w:ascii="Courier New" w:eastAsia="Times New Roman" w:hAnsi="Courier New" w:cs="Courier New"/>
              <w:color w:val="333333"/>
              <w:sz w:val="21"/>
              <w:szCs w:val="21"/>
              <w:lang w:eastAsia="es-PE"/>
            </w:rPr>
          </w:rPrChange>
        </w:rPr>
        <w:t>, color</w:t>
      </w:r>
      <w:r w:rsidRPr="00FD6FF2">
        <w:rPr>
          <w:rFonts w:ascii="Courier New" w:eastAsia="Times New Roman" w:hAnsi="Courier New" w:cs="Courier New"/>
          <w:color w:val="666666"/>
          <w:sz w:val="21"/>
          <w:szCs w:val="21"/>
          <w:lang w:val="en-US" w:eastAsia="es-PE"/>
          <w:rPrChange w:id="82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293"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294" w:author="Edwin Villanueva Talavera" w:date="2019-06-02T11:17:00Z">
            <w:rPr>
              <w:rFonts w:ascii="Courier New" w:eastAsia="Times New Roman" w:hAnsi="Courier New" w:cs="Courier New"/>
              <w:color w:val="333333"/>
              <w:sz w:val="21"/>
              <w:szCs w:val="21"/>
              <w:lang w:eastAsia="es-PE"/>
            </w:rPr>
          </w:rPrChange>
        </w:rPr>
        <w:t>)</w:t>
      </w:r>
    </w:p>
    <w:p w14:paraId="30C86CB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2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296"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2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298"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299"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8300" w:author="Edwin Villanueva Talavera" w:date="2019-06-02T11:17:00Z">
            <w:rPr>
              <w:rFonts w:ascii="Courier New" w:eastAsia="Times New Roman" w:hAnsi="Courier New" w:cs="Courier New"/>
              <w:color w:val="333333"/>
              <w:sz w:val="21"/>
              <w:szCs w:val="21"/>
              <w:lang w:eastAsia="es-PE"/>
            </w:rPr>
          </w:rPrChange>
        </w:rPr>
        <w:t>)</w:t>
      </w:r>
    </w:p>
    <w:p w14:paraId="13FE7B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0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04"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305"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8306" w:author="Edwin Villanueva Talavera" w:date="2019-06-02T11:17:00Z">
            <w:rPr>
              <w:rFonts w:ascii="Courier New" w:eastAsia="Times New Roman" w:hAnsi="Courier New" w:cs="Courier New"/>
              <w:color w:val="333333"/>
              <w:sz w:val="21"/>
              <w:szCs w:val="21"/>
              <w:lang w:eastAsia="es-PE"/>
            </w:rPr>
          </w:rPrChange>
        </w:rPr>
        <w:t>)</w:t>
      </w:r>
    </w:p>
    <w:p w14:paraId="24C53B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08"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10"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311"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13" w:author="Edwin Villanueva Talavera" w:date="2019-06-02T11:17:00Z">
            <w:rPr>
              <w:rFonts w:ascii="Courier New" w:eastAsia="Times New Roman" w:hAnsi="Courier New" w:cs="Courier New"/>
              <w:color w:val="666666"/>
              <w:sz w:val="21"/>
              <w:szCs w:val="21"/>
              <w:lang w:eastAsia="es-PE"/>
            </w:rPr>
          </w:rPrChange>
        </w:rPr>
        <w:t>1.05</w:t>
      </w:r>
      <w:r w:rsidRPr="00FD6FF2">
        <w:rPr>
          <w:rFonts w:ascii="Courier New" w:eastAsia="Times New Roman" w:hAnsi="Courier New" w:cs="Courier New"/>
          <w:color w:val="333333"/>
          <w:sz w:val="21"/>
          <w:szCs w:val="21"/>
          <w:lang w:val="en-US" w:eastAsia="es-PE"/>
          <w:rPrChange w:id="8314" w:author="Edwin Villanueva Talavera" w:date="2019-06-02T11:17:00Z">
            <w:rPr>
              <w:rFonts w:ascii="Courier New" w:eastAsia="Times New Roman" w:hAnsi="Courier New" w:cs="Courier New"/>
              <w:color w:val="333333"/>
              <w:sz w:val="21"/>
              <w:szCs w:val="21"/>
              <w:lang w:eastAsia="es-PE"/>
            </w:rPr>
          </w:rPrChange>
        </w:rPr>
        <w:t>])</w:t>
      </w:r>
    </w:p>
    <w:p w14:paraId="3D934F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16"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18"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319"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21"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322" w:author="Edwin Villanueva Talavera" w:date="2019-06-02T11:17:00Z">
            <w:rPr>
              <w:rFonts w:ascii="Courier New" w:eastAsia="Times New Roman" w:hAnsi="Courier New" w:cs="Courier New"/>
              <w:color w:val="333333"/>
              <w:sz w:val="21"/>
              <w:szCs w:val="21"/>
              <w:lang w:eastAsia="es-PE"/>
            </w:rPr>
          </w:rPrChange>
        </w:rPr>
        <w:t>])</w:t>
      </w:r>
    </w:p>
    <w:p w14:paraId="57583E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2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24"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26"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327" w:author="Edwin Villanueva Talavera" w:date="2019-06-02T11:17:00Z">
            <w:rPr>
              <w:rFonts w:ascii="Courier New" w:eastAsia="Times New Roman" w:hAnsi="Courier New" w:cs="Courier New"/>
              <w:color w:val="BA2121"/>
              <w:sz w:val="21"/>
              <w:szCs w:val="21"/>
              <w:lang w:eastAsia="es-PE"/>
            </w:rPr>
          </w:rPrChange>
        </w:rPr>
        <w:t>'2-class Precision-Recall curve: AP=</w:t>
      </w:r>
      <w:r w:rsidRPr="00FD6FF2">
        <w:rPr>
          <w:rFonts w:ascii="Courier New" w:eastAsia="Times New Roman" w:hAnsi="Courier New" w:cs="Courier New"/>
          <w:b/>
          <w:bCs/>
          <w:color w:val="BB6688"/>
          <w:sz w:val="21"/>
          <w:szCs w:val="21"/>
          <w:lang w:val="en-US" w:eastAsia="es-PE"/>
          <w:rPrChange w:id="8328" w:author="Edwin Villanueva Talavera" w:date="2019-06-02T11:17:00Z">
            <w:rPr>
              <w:rFonts w:ascii="Courier New" w:eastAsia="Times New Roman" w:hAnsi="Courier New" w:cs="Courier New"/>
              <w:b/>
              <w:bCs/>
              <w:color w:val="BB6688"/>
              <w:sz w:val="21"/>
              <w:szCs w:val="21"/>
              <w:lang w:eastAsia="es-PE"/>
            </w:rPr>
          </w:rPrChange>
        </w:rPr>
        <w:t>{0:0.2f}</w:t>
      </w:r>
      <w:r w:rsidRPr="00FD6FF2">
        <w:rPr>
          <w:rFonts w:ascii="Courier New" w:eastAsia="Times New Roman" w:hAnsi="Courier New" w:cs="Courier New"/>
          <w:color w:val="BA2121"/>
          <w:sz w:val="21"/>
          <w:szCs w:val="21"/>
          <w:lang w:val="en-US" w:eastAsia="es-PE"/>
          <w:rPrChange w:id="83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3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31" w:author="Edwin Villanueva Talavera" w:date="2019-06-02T11:17:00Z">
            <w:rPr>
              <w:rFonts w:ascii="Courier New" w:eastAsia="Times New Roman" w:hAnsi="Courier New" w:cs="Courier New"/>
              <w:color w:val="333333"/>
              <w:sz w:val="21"/>
              <w:szCs w:val="21"/>
              <w:lang w:eastAsia="es-PE"/>
            </w:rPr>
          </w:rPrChange>
        </w:rPr>
        <w:t>format(average_precision))</w:t>
      </w:r>
    </w:p>
    <w:p w14:paraId="6F7142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33" w:author="Edwin Villanueva Talavera" w:date="2019-06-02T11:17:00Z">
            <w:rPr>
              <w:rFonts w:ascii="Courier New" w:eastAsia="Times New Roman" w:hAnsi="Courier New" w:cs="Courier New"/>
              <w:color w:val="333333"/>
              <w:sz w:val="21"/>
              <w:szCs w:val="21"/>
              <w:lang w:eastAsia="es-PE"/>
            </w:rPr>
          </w:rPrChange>
        </w:rPr>
        <w:t xml:space="preserve">        </w:t>
      </w:r>
    </w:p>
    <w:p w14:paraId="670BB09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35"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37"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33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339" w:author="Edwin Villanueva Talavera" w:date="2019-06-02T11:17:00Z">
            <w:rPr>
              <w:rFonts w:ascii="Courier New" w:eastAsia="Times New Roman" w:hAnsi="Courier New" w:cs="Courier New"/>
              <w:color w:val="333333"/>
              <w:sz w:val="21"/>
              <w:szCs w:val="21"/>
              <w:lang w:eastAsia="es-PE"/>
            </w:rPr>
          </w:rPrChange>
        </w:rPr>
        <w:t>)</w:t>
      </w:r>
    </w:p>
    <w:p w14:paraId="468283B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41" w:author="Edwin Villanueva Talavera" w:date="2019-06-02T11:17:00Z">
            <w:rPr>
              <w:rFonts w:ascii="Courier New" w:eastAsia="Times New Roman" w:hAnsi="Courier New" w:cs="Courier New"/>
              <w:color w:val="333333"/>
              <w:sz w:val="21"/>
              <w:szCs w:val="21"/>
              <w:lang w:eastAsia="es-PE"/>
            </w:rPr>
          </w:rPrChange>
        </w:rPr>
        <w:t xml:space="preserve">        fpr, tpr, _ </w:t>
      </w:r>
      <w:r w:rsidRPr="00FD6FF2">
        <w:rPr>
          <w:rFonts w:ascii="Courier New" w:eastAsia="Times New Roman" w:hAnsi="Courier New" w:cs="Courier New"/>
          <w:color w:val="666666"/>
          <w:sz w:val="21"/>
          <w:szCs w:val="21"/>
          <w:lang w:val="en-US" w:eastAsia="es-PE"/>
          <w:rPrChange w:id="83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43" w:author="Edwin Villanueva Talavera" w:date="2019-06-02T11:17:00Z">
            <w:rPr>
              <w:rFonts w:ascii="Courier New" w:eastAsia="Times New Roman" w:hAnsi="Courier New" w:cs="Courier New"/>
              <w:color w:val="333333"/>
              <w:sz w:val="21"/>
              <w:szCs w:val="21"/>
              <w:lang w:eastAsia="es-PE"/>
            </w:rPr>
          </w:rPrChange>
        </w:rPr>
        <w:t xml:space="preserve"> roc_curve(y_true, probs)</w:t>
      </w:r>
    </w:p>
    <w:p w14:paraId="1804152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45" w:author="Edwin Villanueva Talavera" w:date="2019-06-02T11:17:00Z">
            <w:rPr>
              <w:rFonts w:ascii="Courier New" w:eastAsia="Times New Roman" w:hAnsi="Courier New" w:cs="Courier New"/>
              <w:color w:val="333333"/>
              <w:sz w:val="21"/>
              <w:szCs w:val="21"/>
              <w:lang w:eastAsia="es-PE"/>
            </w:rPr>
          </w:rPrChange>
        </w:rPr>
        <w:t xml:space="preserve">        roc_auc </w:t>
      </w:r>
      <w:r w:rsidRPr="00FD6FF2">
        <w:rPr>
          <w:rFonts w:ascii="Courier New" w:eastAsia="Times New Roman" w:hAnsi="Courier New" w:cs="Courier New"/>
          <w:color w:val="666666"/>
          <w:sz w:val="21"/>
          <w:szCs w:val="21"/>
          <w:lang w:val="en-US" w:eastAsia="es-PE"/>
          <w:rPrChange w:id="83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47" w:author="Edwin Villanueva Talavera" w:date="2019-06-02T11:17:00Z">
            <w:rPr>
              <w:rFonts w:ascii="Courier New" w:eastAsia="Times New Roman" w:hAnsi="Courier New" w:cs="Courier New"/>
              <w:color w:val="333333"/>
              <w:sz w:val="21"/>
              <w:szCs w:val="21"/>
              <w:lang w:eastAsia="es-PE"/>
            </w:rPr>
          </w:rPrChange>
        </w:rPr>
        <w:t xml:space="preserve"> roc_auc_score(y_true, probs)</w:t>
      </w:r>
    </w:p>
    <w:p w14:paraId="6FABE41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4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51" w:author="Edwin Villanueva Talavera" w:date="2019-06-02T11:17:00Z">
            <w:rPr>
              <w:rFonts w:ascii="Courier New" w:eastAsia="Times New Roman" w:hAnsi="Courier New" w:cs="Courier New"/>
              <w:color w:val="333333"/>
              <w:sz w:val="21"/>
              <w:szCs w:val="21"/>
              <w:lang w:eastAsia="es-PE"/>
            </w:rPr>
          </w:rPrChange>
        </w:rPr>
        <w:t>plot(fpr, tpr, label</w:t>
      </w:r>
      <w:r w:rsidRPr="00FD6FF2">
        <w:rPr>
          <w:rFonts w:ascii="Courier New" w:eastAsia="Times New Roman" w:hAnsi="Courier New" w:cs="Courier New"/>
          <w:color w:val="666666"/>
          <w:sz w:val="21"/>
          <w:szCs w:val="21"/>
          <w:lang w:val="en-US" w:eastAsia="es-PE"/>
          <w:rPrChange w:id="83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353" w:author="Edwin Villanueva Talavera" w:date="2019-06-02T11:17:00Z">
            <w:rPr>
              <w:rFonts w:ascii="Courier New" w:eastAsia="Times New Roman" w:hAnsi="Courier New" w:cs="Courier New"/>
              <w:color w:val="BA2121"/>
              <w:sz w:val="21"/>
              <w:szCs w:val="21"/>
              <w:lang w:eastAsia="es-PE"/>
            </w:rPr>
          </w:rPrChange>
        </w:rPr>
        <w:t xml:space="preserve">'ROC curve (area = </w:t>
      </w:r>
      <w:r w:rsidRPr="00FD6FF2">
        <w:rPr>
          <w:rFonts w:ascii="Courier New" w:eastAsia="Times New Roman" w:hAnsi="Courier New" w:cs="Courier New"/>
          <w:b/>
          <w:bCs/>
          <w:color w:val="BB6688"/>
          <w:sz w:val="21"/>
          <w:szCs w:val="21"/>
          <w:lang w:val="en-US" w:eastAsia="es-PE"/>
          <w:rPrChange w:id="8354" w:author="Edwin Villanueva Talavera" w:date="2019-06-02T11:17:00Z">
            <w:rPr>
              <w:rFonts w:ascii="Courier New" w:eastAsia="Times New Roman" w:hAnsi="Courier New" w:cs="Courier New"/>
              <w:b/>
              <w:bCs/>
              <w:color w:val="BB6688"/>
              <w:sz w:val="21"/>
              <w:szCs w:val="21"/>
              <w:lang w:eastAsia="es-PE"/>
            </w:rPr>
          </w:rPrChange>
        </w:rPr>
        <w:t>%0.3f</w:t>
      </w:r>
      <w:r w:rsidRPr="00FD6FF2">
        <w:rPr>
          <w:rFonts w:ascii="Courier New" w:eastAsia="Times New Roman" w:hAnsi="Courier New" w:cs="Courier New"/>
          <w:color w:val="BA2121"/>
          <w:sz w:val="21"/>
          <w:szCs w:val="21"/>
          <w:lang w:val="en-US" w:eastAsia="es-PE"/>
          <w:rPrChange w:id="835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3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58" w:author="Edwin Villanueva Talavera" w:date="2019-06-02T11:17:00Z">
            <w:rPr>
              <w:rFonts w:ascii="Courier New" w:eastAsia="Times New Roman" w:hAnsi="Courier New" w:cs="Courier New"/>
              <w:color w:val="333333"/>
              <w:sz w:val="21"/>
              <w:szCs w:val="21"/>
              <w:lang w:eastAsia="es-PE"/>
            </w:rPr>
          </w:rPrChange>
        </w:rPr>
        <w:t xml:space="preserve"> roc_auc)</w:t>
      </w:r>
    </w:p>
    <w:p w14:paraId="305B04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60"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6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62" w:author="Edwin Villanueva Talavera" w:date="2019-06-02T11:17:00Z">
            <w:rPr>
              <w:rFonts w:ascii="Courier New" w:eastAsia="Times New Roman" w:hAnsi="Courier New" w:cs="Courier New"/>
              <w:color w:val="333333"/>
              <w:sz w:val="21"/>
              <w:szCs w:val="21"/>
              <w:lang w:eastAsia="es-PE"/>
            </w:rPr>
          </w:rPrChange>
        </w:rPr>
        <w:t>plot([</w:t>
      </w:r>
      <w:r w:rsidRPr="00FD6FF2">
        <w:rPr>
          <w:rFonts w:ascii="Courier New" w:eastAsia="Times New Roman" w:hAnsi="Courier New" w:cs="Courier New"/>
          <w:color w:val="666666"/>
          <w:sz w:val="21"/>
          <w:szCs w:val="21"/>
          <w:lang w:val="en-US" w:eastAsia="es-PE"/>
          <w:rPrChange w:id="836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36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65"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366"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836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3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69"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370" w:author="Edwin Villanueva Talavera" w:date="2019-06-02T11:17:00Z">
            <w:rPr>
              <w:rFonts w:ascii="Courier New" w:eastAsia="Times New Roman" w:hAnsi="Courier New" w:cs="Courier New"/>
              <w:color w:val="333333"/>
              <w:sz w:val="21"/>
              <w:szCs w:val="21"/>
              <w:lang w:eastAsia="es-PE"/>
            </w:rPr>
          </w:rPrChange>
        </w:rPr>
        <w:t>], linestyle</w:t>
      </w:r>
      <w:r w:rsidRPr="00FD6FF2">
        <w:rPr>
          <w:rFonts w:ascii="Courier New" w:eastAsia="Times New Roman" w:hAnsi="Courier New" w:cs="Courier New"/>
          <w:color w:val="666666"/>
          <w:sz w:val="21"/>
          <w:szCs w:val="21"/>
          <w:lang w:val="en-US" w:eastAsia="es-PE"/>
          <w:rPrChange w:id="83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37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3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374" w:author="Edwin Villanueva Talavera" w:date="2019-06-02T11:17:00Z">
            <w:rPr>
              <w:rFonts w:ascii="Courier New" w:eastAsia="Times New Roman" w:hAnsi="Courier New" w:cs="Courier New"/>
              <w:i/>
              <w:iCs/>
              <w:color w:val="408080"/>
              <w:sz w:val="21"/>
              <w:szCs w:val="21"/>
              <w:lang w:eastAsia="es-PE"/>
            </w:rPr>
          </w:rPrChange>
        </w:rPr>
        <w:t># random predictions curve</w:t>
      </w:r>
    </w:p>
    <w:p w14:paraId="2ED4056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76"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78"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379"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81"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382" w:author="Edwin Villanueva Talavera" w:date="2019-06-02T11:17:00Z">
            <w:rPr>
              <w:rFonts w:ascii="Courier New" w:eastAsia="Times New Roman" w:hAnsi="Courier New" w:cs="Courier New"/>
              <w:color w:val="333333"/>
              <w:sz w:val="21"/>
              <w:szCs w:val="21"/>
              <w:lang w:eastAsia="es-PE"/>
            </w:rPr>
          </w:rPrChange>
        </w:rPr>
        <w:t>])</w:t>
      </w:r>
    </w:p>
    <w:p w14:paraId="16E07E4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84"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86"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387"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3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389"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390" w:author="Edwin Villanueva Talavera" w:date="2019-06-02T11:17:00Z">
            <w:rPr>
              <w:rFonts w:ascii="Courier New" w:eastAsia="Times New Roman" w:hAnsi="Courier New" w:cs="Courier New"/>
              <w:color w:val="333333"/>
              <w:sz w:val="21"/>
              <w:szCs w:val="21"/>
              <w:lang w:eastAsia="es-PE"/>
            </w:rPr>
          </w:rPrChange>
        </w:rPr>
        <w:t>])</w:t>
      </w:r>
    </w:p>
    <w:p w14:paraId="3D599B0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9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394"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395" w:author="Edwin Villanueva Talavera" w:date="2019-06-02T11:17:00Z">
            <w:rPr>
              <w:rFonts w:ascii="Courier New" w:eastAsia="Times New Roman" w:hAnsi="Courier New" w:cs="Courier New"/>
              <w:color w:val="BA2121"/>
              <w:sz w:val="21"/>
              <w:szCs w:val="21"/>
              <w:lang w:eastAsia="es-PE"/>
            </w:rPr>
          </w:rPrChange>
        </w:rPr>
        <w:t>'False Positive Rate or (1 - Specifity)'</w:t>
      </w:r>
      <w:r w:rsidRPr="00FD6FF2">
        <w:rPr>
          <w:rFonts w:ascii="Courier New" w:eastAsia="Times New Roman" w:hAnsi="Courier New" w:cs="Courier New"/>
          <w:color w:val="333333"/>
          <w:sz w:val="21"/>
          <w:szCs w:val="21"/>
          <w:lang w:val="en-US" w:eastAsia="es-PE"/>
          <w:rPrChange w:id="8396" w:author="Edwin Villanueva Talavera" w:date="2019-06-02T11:17:00Z">
            <w:rPr>
              <w:rFonts w:ascii="Courier New" w:eastAsia="Times New Roman" w:hAnsi="Courier New" w:cs="Courier New"/>
              <w:color w:val="333333"/>
              <w:sz w:val="21"/>
              <w:szCs w:val="21"/>
              <w:lang w:eastAsia="es-PE"/>
            </w:rPr>
          </w:rPrChange>
        </w:rPr>
        <w:t>)</w:t>
      </w:r>
    </w:p>
    <w:p w14:paraId="319C18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3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398"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3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00"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401" w:author="Edwin Villanueva Talavera" w:date="2019-06-02T11:17:00Z">
            <w:rPr>
              <w:rFonts w:ascii="Courier New" w:eastAsia="Times New Roman" w:hAnsi="Courier New" w:cs="Courier New"/>
              <w:color w:val="BA2121"/>
              <w:sz w:val="21"/>
              <w:szCs w:val="21"/>
              <w:lang w:eastAsia="es-PE"/>
            </w:rPr>
          </w:rPrChange>
        </w:rPr>
        <w:t>'True Positive Rate or (Sensitivity)'</w:t>
      </w:r>
      <w:r w:rsidRPr="00FD6FF2">
        <w:rPr>
          <w:rFonts w:ascii="Courier New" w:eastAsia="Times New Roman" w:hAnsi="Courier New" w:cs="Courier New"/>
          <w:color w:val="333333"/>
          <w:sz w:val="21"/>
          <w:szCs w:val="21"/>
          <w:lang w:val="en-US" w:eastAsia="es-PE"/>
          <w:rPrChange w:id="8402" w:author="Edwin Villanueva Talavera" w:date="2019-06-02T11:17:00Z">
            <w:rPr>
              <w:rFonts w:ascii="Courier New" w:eastAsia="Times New Roman" w:hAnsi="Courier New" w:cs="Courier New"/>
              <w:color w:val="333333"/>
              <w:sz w:val="21"/>
              <w:szCs w:val="21"/>
              <w:lang w:eastAsia="es-PE"/>
            </w:rPr>
          </w:rPrChange>
        </w:rPr>
        <w:t>)</w:t>
      </w:r>
    </w:p>
    <w:p w14:paraId="4C6D8D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04"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06"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407" w:author="Edwin Villanueva Talavera" w:date="2019-06-02T11:17:00Z">
            <w:rPr>
              <w:rFonts w:ascii="Courier New" w:eastAsia="Times New Roman" w:hAnsi="Courier New" w:cs="Courier New"/>
              <w:color w:val="BA2121"/>
              <w:sz w:val="21"/>
              <w:szCs w:val="21"/>
              <w:lang w:eastAsia="es-PE"/>
            </w:rPr>
          </w:rPrChange>
        </w:rPr>
        <w:t>'Receiver Operating Characteristic'</w:t>
      </w:r>
      <w:r w:rsidRPr="00FD6FF2">
        <w:rPr>
          <w:rFonts w:ascii="Courier New" w:eastAsia="Times New Roman" w:hAnsi="Courier New" w:cs="Courier New"/>
          <w:color w:val="333333"/>
          <w:sz w:val="21"/>
          <w:szCs w:val="21"/>
          <w:lang w:val="en-US" w:eastAsia="es-PE"/>
          <w:rPrChange w:id="8408" w:author="Edwin Villanueva Talavera" w:date="2019-06-02T11:17:00Z">
            <w:rPr>
              <w:rFonts w:ascii="Courier New" w:eastAsia="Times New Roman" w:hAnsi="Courier New" w:cs="Courier New"/>
              <w:color w:val="333333"/>
              <w:sz w:val="21"/>
              <w:szCs w:val="21"/>
              <w:lang w:eastAsia="es-PE"/>
            </w:rPr>
          </w:rPrChange>
        </w:rPr>
        <w:t>)</w:t>
      </w:r>
    </w:p>
    <w:p w14:paraId="21DD6A3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10"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12" w:author="Edwin Villanueva Talavera" w:date="2019-06-02T11:17:00Z">
            <w:rPr>
              <w:rFonts w:ascii="Courier New" w:eastAsia="Times New Roman" w:hAnsi="Courier New" w:cs="Courier New"/>
              <w:color w:val="333333"/>
              <w:sz w:val="21"/>
              <w:szCs w:val="21"/>
              <w:lang w:eastAsia="es-PE"/>
            </w:rPr>
          </w:rPrChange>
        </w:rPr>
        <w:t>legend(loc</w:t>
      </w:r>
      <w:r w:rsidRPr="00FD6FF2">
        <w:rPr>
          <w:rFonts w:ascii="Courier New" w:eastAsia="Times New Roman" w:hAnsi="Courier New" w:cs="Courier New"/>
          <w:color w:val="666666"/>
          <w:sz w:val="21"/>
          <w:szCs w:val="21"/>
          <w:lang w:val="en-US" w:eastAsia="es-PE"/>
          <w:rPrChange w:id="841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14" w:author="Edwin Villanueva Talavera" w:date="2019-06-02T11:17:00Z">
            <w:rPr>
              <w:rFonts w:ascii="Courier New" w:eastAsia="Times New Roman" w:hAnsi="Courier New" w:cs="Courier New"/>
              <w:color w:val="BA2121"/>
              <w:sz w:val="21"/>
              <w:szCs w:val="21"/>
              <w:lang w:eastAsia="es-PE"/>
            </w:rPr>
          </w:rPrChange>
        </w:rPr>
        <w:t>"lower right"</w:t>
      </w:r>
      <w:r w:rsidRPr="00FD6FF2">
        <w:rPr>
          <w:rFonts w:ascii="Courier New" w:eastAsia="Times New Roman" w:hAnsi="Courier New" w:cs="Courier New"/>
          <w:color w:val="333333"/>
          <w:sz w:val="21"/>
          <w:szCs w:val="21"/>
          <w:lang w:val="en-US" w:eastAsia="es-PE"/>
          <w:rPrChange w:id="8415" w:author="Edwin Villanueva Talavera" w:date="2019-06-02T11:17:00Z">
            <w:rPr>
              <w:rFonts w:ascii="Courier New" w:eastAsia="Times New Roman" w:hAnsi="Courier New" w:cs="Courier New"/>
              <w:color w:val="333333"/>
              <w:sz w:val="21"/>
              <w:szCs w:val="21"/>
              <w:lang w:eastAsia="es-PE"/>
            </w:rPr>
          </w:rPrChange>
        </w:rPr>
        <w:t>)</w:t>
      </w:r>
    </w:p>
    <w:p w14:paraId="463FA43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17" w:author="Edwin Villanueva Talavera" w:date="2019-06-02T11:17:00Z">
            <w:rPr>
              <w:rFonts w:ascii="Courier New" w:eastAsia="Times New Roman" w:hAnsi="Courier New" w:cs="Courier New"/>
              <w:color w:val="333333"/>
              <w:sz w:val="21"/>
              <w:szCs w:val="21"/>
              <w:lang w:eastAsia="es-PE"/>
            </w:rPr>
          </w:rPrChange>
        </w:rPr>
        <w:t xml:space="preserve">        </w:t>
      </w:r>
    </w:p>
    <w:p w14:paraId="128B46E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42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421" w:author="Edwin Villanueva Talavera" w:date="2019-06-02T11:17:00Z">
            <w:rPr>
              <w:rFonts w:ascii="Courier New" w:eastAsia="Times New Roman" w:hAnsi="Courier New" w:cs="Courier New"/>
              <w:color w:val="333333"/>
              <w:sz w:val="21"/>
              <w:szCs w:val="21"/>
              <w:lang w:eastAsia="es-PE"/>
            </w:rPr>
          </w:rPrChange>
        </w:rPr>
        <w:t xml:space="preserve"> classification_report(y_true, y_pred, target_names</w:t>
      </w:r>
      <w:r w:rsidRPr="00FD6FF2">
        <w:rPr>
          <w:rFonts w:ascii="Courier New" w:eastAsia="Times New Roman" w:hAnsi="Courier New" w:cs="Courier New"/>
          <w:color w:val="666666"/>
          <w:sz w:val="21"/>
          <w:szCs w:val="21"/>
          <w:lang w:val="en-US" w:eastAsia="es-PE"/>
          <w:rPrChange w:id="84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2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424"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842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426"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8427" w:author="Edwin Villanueva Talavera" w:date="2019-06-02T11:17:00Z">
            <w:rPr>
              <w:rFonts w:ascii="Courier New" w:eastAsia="Times New Roman" w:hAnsi="Courier New" w:cs="Courier New"/>
              <w:color w:val="333333"/>
              <w:sz w:val="21"/>
              <w:szCs w:val="21"/>
              <w:lang w:eastAsia="es-PE"/>
            </w:rPr>
          </w:rPrChange>
        </w:rPr>
        <w:t>]), confusion_matrix(y_true, y_pred), precision_recall_fscore_support(y_true, y_pred, average</w:t>
      </w:r>
      <w:r w:rsidRPr="00FD6FF2">
        <w:rPr>
          <w:rFonts w:ascii="Courier New" w:eastAsia="Times New Roman" w:hAnsi="Courier New" w:cs="Courier New"/>
          <w:color w:val="666666"/>
          <w:sz w:val="21"/>
          <w:szCs w:val="21"/>
          <w:lang w:val="en-US" w:eastAsia="es-PE"/>
          <w:rPrChange w:id="84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29" w:author="Edwin Villanueva Talavera" w:date="2019-06-02T11:17:00Z">
            <w:rPr>
              <w:rFonts w:ascii="Courier New" w:eastAsia="Times New Roman" w:hAnsi="Courier New" w:cs="Courier New"/>
              <w:color w:val="BA2121"/>
              <w:sz w:val="21"/>
              <w:szCs w:val="21"/>
              <w:lang w:eastAsia="es-PE"/>
            </w:rPr>
          </w:rPrChange>
        </w:rPr>
        <w:t>'binary'</w:t>
      </w:r>
      <w:r w:rsidRPr="00FD6FF2">
        <w:rPr>
          <w:rFonts w:ascii="Courier New" w:eastAsia="Times New Roman" w:hAnsi="Courier New" w:cs="Courier New"/>
          <w:color w:val="333333"/>
          <w:sz w:val="21"/>
          <w:szCs w:val="21"/>
          <w:lang w:val="en-US" w:eastAsia="es-PE"/>
          <w:rPrChange w:id="8430" w:author="Edwin Villanueva Talavera" w:date="2019-06-02T11:17:00Z">
            <w:rPr>
              <w:rFonts w:ascii="Courier New" w:eastAsia="Times New Roman" w:hAnsi="Courier New" w:cs="Courier New"/>
              <w:color w:val="333333"/>
              <w:sz w:val="21"/>
              <w:szCs w:val="21"/>
              <w:lang w:eastAsia="es-PE"/>
            </w:rPr>
          </w:rPrChange>
        </w:rPr>
        <w:t>)</w:t>
      </w:r>
    </w:p>
    <w:p w14:paraId="042B77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32" w:author="Edwin Villanueva Talavera" w:date="2019-06-02T11:17:00Z">
            <w:rPr>
              <w:rFonts w:ascii="Courier New" w:eastAsia="Times New Roman" w:hAnsi="Courier New" w:cs="Courier New"/>
              <w:color w:val="333333"/>
              <w:sz w:val="21"/>
              <w:szCs w:val="21"/>
              <w:lang w:eastAsia="es-PE"/>
            </w:rPr>
          </w:rPrChange>
        </w:rPr>
        <w:t xml:space="preserve">        </w:t>
      </w:r>
    </w:p>
    <w:p w14:paraId="128754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843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reportar_predicciones_keras</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archivo_lncRNA, archivo_PCT):</w:t>
      </w:r>
    </w:p>
    <w:p w14:paraId="6CAFA5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lncRNA)</w:t>
      </w:r>
    </w:p>
    <w:p w14:paraId="296FDD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keras(archivo_lncRNA,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438233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archivo_PCT)</w:t>
      </w:r>
    </w:p>
    <w:p w14:paraId="74FC5FB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obs_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keras(archivo_PCT, 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10F0343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A0FE1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tru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 xml:space="preserve">(y_pred_lncRN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len</w:t>
      </w:r>
      <w:r w:rsidRPr="00A2359B">
        <w:rPr>
          <w:rFonts w:ascii="Courier New" w:eastAsia="Times New Roman" w:hAnsi="Courier New" w:cs="Courier New"/>
          <w:color w:val="333333"/>
          <w:sz w:val="21"/>
          <w:szCs w:val="21"/>
          <w:lang w:eastAsia="es-PE"/>
        </w:rPr>
        <w:t>(y_pred_PCT))</w:t>
      </w:r>
    </w:p>
    <w:p w14:paraId="7E59E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_pred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y_pred_lncRNA, y_pred_PCT))</w:t>
      </w:r>
    </w:p>
    <w:p w14:paraId="59CE30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62AD09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3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8435" w:author="Edwin Villanueva Talavera" w:date="2019-06-02T11:17:00Z">
            <w:rPr>
              <w:rFonts w:ascii="Courier New" w:eastAsia="Times New Roman" w:hAnsi="Courier New" w:cs="Courier New"/>
              <w:color w:val="333333"/>
              <w:sz w:val="21"/>
              <w:szCs w:val="21"/>
              <w:lang w:eastAsia="es-PE"/>
            </w:rPr>
          </w:rPrChange>
        </w:rPr>
        <w:t>plt</w:t>
      </w:r>
      <w:r w:rsidRPr="00FD6FF2">
        <w:rPr>
          <w:rFonts w:ascii="Courier New" w:eastAsia="Times New Roman" w:hAnsi="Courier New" w:cs="Courier New"/>
          <w:color w:val="666666"/>
          <w:sz w:val="21"/>
          <w:szCs w:val="21"/>
          <w:lang w:val="en-US" w:eastAsia="es-PE"/>
          <w:rPrChange w:id="84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37"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43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439" w:author="Edwin Villanueva Talavera" w:date="2019-06-02T11:17:00Z">
            <w:rPr>
              <w:rFonts w:ascii="Courier New" w:eastAsia="Times New Roman" w:hAnsi="Courier New" w:cs="Courier New"/>
              <w:color w:val="333333"/>
              <w:sz w:val="21"/>
              <w:szCs w:val="21"/>
              <w:lang w:eastAsia="es-PE"/>
            </w:rPr>
          </w:rPrChange>
        </w:rPr>
        <w:t>)</w:t>
      </w:r>
    </w:p>
    <w:p w14:paraId="43922D5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41" w:author="Edwin Villanueva Talavera" w:date="2019-06-02T11:17:00Z">
            <w:rPr>
              <w:rFonts w:ascii="Courier New" w:eastAsia="Times New Roman" w:hAnsi="Courier New" w:cs="Courier New"/>
              <w:color w:val="333333"/>
              <w:sz w:val="21"/>
              <w:szCs w:val="21"/>
              <w:lang w:eastAsia="es-PE"/>
            </w:rPr>
          </w:rPrChange>
        </w:rPr>
        <w:t xml:space="preserve">        probs </w:t>
      </w:r>
      <w:r w:rsidRPr="00FD6FF2">
        <w:rPr>
          <w:rFonts w:ascii="Courier New" w:eastAsia="Times New Roman" w:hAnsi="Courier New" w:cs="Courier New"/>
          <w:color w:val="666666"/>
          <w:sz w:val="21"/>
          <w:szCs w:val="21"/>
          <w:lang w:val="en-US" w:eastAsia="es-PE"/>
          <w:rPrChange w:id="84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43" w:author="Edwin Villanueva Talavera" w:date="2019-06-02T11:17:00Z">
            <w:rPr>
              <w:rFonts w:ascii="Courier New" w:eastAsia="Times New Roman" w:hAnsi="Courier New" w:cs="Courier New"/>
              <w:color w:val="333333"/>
              <w:sz w:val="21"/>
              <w:szCs w:val="21"/>
              <w:lang w:eastAsia="es-PE"/>
            </w:rPr>
          </w:rPrChange>
        </w:rPr>
        <w:t xml:space="preserve"> np</w:t>
      </w:r>
      <w:r w:rsidRPr="00FD6FF2">
        <w:rPr>
          <w:rFonts w:ascii="Courier New" w:eastAsia="Times New Roman" w:hAnsi="Courier New" w:cs="Courier New"/>
          <w:color w:val="666666"/>
          <w:sz w:val="21"/>
          <w:szCs w:val="21"/>
          <w:lang w:val="en-US" w:eastAsia="es-PE"/>
          <w:rPrChange w:id="84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45" w:author="Edwin Villanueva Talavera" w:date="2019-06-02T11:17:00Z">
            <w:rPr>
              <w:rFonts w:ascii="Courier New" w:eastAsia="Times New Roman" w:hAnsi="Courier New" w:cs="Courier New"/>
              <w:color w:val="333333"/>
              <w:sz w:val="21"/>
              <w:szCs w:val="21"/>
              <w:lang w:eastAsia="es-PE"/>
            </w:rPr>
          </w:rPrChange>
        </w:rPr>
        <w:t>concatenate((probs_lncRNA[:,</w:t>
      </w:r>
      <w:r w:rsidRPr="00FD6FF2">
        <w:rPr>
          <w:rFonts w:ascii="Courier New" w:eastAsia="Times New Roman" w:hAnsi="Courier New" w:cs="Courier New"/>
          <w:color w:val="666666"/>
          <w:sz w:val="21"/>
          <w:szCs w:val="21"/>
          <w:lang w:val="en-US" w:eastAsia="es-PE"/>
          <w:rPrChange w:id="844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447" w:author="Edwin Villanueva Talavera" w:date="2019-06-02T11:17:00Z">
            <w:rPr>
              <w:rFonts w:ascii="Courier New" w:eastAsia="Times New Roman" w:hAnsi="Courier New" w:cs="Courier New"/>
              <w:color w:val="333333"/>
              <w:sz w:val="21"/>
              <w:szCs w:val="21"/>
              <w:lang w:eastAsia="es-PE"/>
            </w:rPr>
          </w:rPrChange>
        </w:rPr>
        <w:t>], probs_PCT[:,</w:t>
      </w:r>
      <w:r w:rsidRPr="00FD6FF2">
        <w:rPr>
          <w:rFonts w:ascii="Courier New" w:eastAsia="Times New Roman" w:hAnsi="Courier New" w:cs="Courier New"/>
          <w:color w:val="666666"/>
          <w:sz w:val="21"/>
          <w:szCs w:val="21"/>
          <w:lang w:val="en-US" w:eastAsia="es-PE"/>
          <w:rPrChange w:id="8448"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449" w:author="Edwin Villanueva Talavera" w:date="2019-06-02T11:17:00Z">
            <w:rPr>
              <w:rFonts w:ascii="Courier New" w:eastAsia="Times New Roman" w:hAnsi="Courier New" w:cs="Courier New"/>
              <w:color w:val="333333"/>
              <w:sz w:val="21"/>
              <w:szCs w:val="21"/>
              <w:lang w:eastAsia="es-PE"/>
            </w:rPr>
          </w:rPrChange>
        </w:rPr>
        <w:t>]))</w:t>
      </w:r>
    </w:p>
    <w:p w14:paraId="59E24A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51" w:author="Edwin Villanueva Talavera" w:date="2019-06-02T11:17:00Z">
            <w:rPr>
              <w:rFonts w:ascii="Courier New" w:eastAsia="Times New Roman" w:hAnsi="Courier New" w:cs="Courier New"/>
              <w:color w:val="333333"/>
              <w:sz w:val="21"/>
              <w:szCs w:val="21"/>
              <w:lang w:eastAsia="es-PE"/>
            </w:rPr>
          </w:rPrChange>
        </w:rPr>
        <w:t xml:space="preserve">        precision, recall, _ </w:t>
      </w:r>
      <w:r w:rsidRPr="00FD6FF2">
        <w:rPr>
          <w:rFonts w:ascii="Courier New" w:eastAsia="Times New Roman" w:hAnsi="Courier New" w:cs="Courier New"/>
          <w:color w:val="666666"/>
          <w:sz w:val="21"/>
          <w:szCs w:val="21"/>
          <w:lang w:val="en-US" w:eastAsia="es-PE"/>
          <w:rPrChange w:id="84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53" w:author="Edwin Villanueva Talavera" w:date="2019-06-02T11:17:00Z">
            <w:rPr>
              <w:rFonts w:ascii="Courier New" w:eastAsia="Times New Roman" w:hAnsi="Courier New" w:cs="Courier New"/>
              <w:color w:val="333333"/>
              <w:sz w:val="21"/>
              <w:szCs w:val="21"/>
              <w:lang w:eastAsia="es-PE"/>
            </w:rPr>
          </w:rPrChange>
        </w:rPr>
        <w:t xml:space="preserve"> precision_recall_curve(y_true, probs)</w:t>
      </w:r>
    </w:p>
    <w:p w14:paraId="5957DA8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55" w:author="Edwin Villanueva Talavera" w:date="2019-06-02T11:17:00Z">
            <w:rPr>
              <w:rFonts w:ascii="Courier New" w:eastAsia="Times New Roman" w:hAnsi="Courier New" w:cs="Courier New"/>
              <w:color w:val="333333"/>
              <w:sz w:val="21"/>
              <w:szCs w:val="21"/>
              <w:lang w:eastAsia="es-PE"/>
            </w:rPr>
          </w:rPrChange>
        </w:rPr>
        <w:t xml:space="preserve">        average_precision </w:t>
      </w:r>
      <w:r w:rsidRPr="00FD6FF2">
        <w:rPr>
          <w:rFonts w:ascii="Courier New" w:eastAsia="Times New Roman" w:hAnsi="Courier New" w:cs="Courier New"/>
          <w:color w:val="666666"/>
          <w:sz w:val="21"/>
          <w:szCs w:val="21"/>
          <w:lang w:val="en-US" w:eastAsia="es-PE"/>
          <w:rPrChange w:id="84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57" w:author="Edwin Villanueva Talavera" w:date="2019-06-02T11:17:00Z">
            <w:rPr>
              <w:rFonts w:ascii="Courier New" w:eastAsia="Times New Roman" w:hAnsi="Courier New" w:cs="Courier New"/>
              <w:color w:val="333333"/>
              <w:sz w:val="21"/>
              <w:szCs w:val="21"/>
              <w:lang w:eastAsia="es-PE"/>
            </w:rPr>
          </w:rPrChange>
        </w:rPr>
        <w:t xml:space="preserve"> average_precision_score(y_true, probs)</w:t>
      </w:r>
    </w:p>
    <w:p w14:paraId="1A66C3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5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61" w:author="Edwin Villanueva Talavera" w:date="2019-06-02T11:17:00Z">
            <w:rPr>
              <w:rFonts w:ascii="Courier New" w:eastAsia="Times New Roman" w:hAnsi="Courier New" w:cs="Courier New"/>
              <w:color w:val="333333"/>
              <w:sz w:val="21"/>
              <w:szCs w:val="21"/>
              <w:lang w:eastAsia="es-PE"/>
            </w:rPr>
          </w:rPrChange>
        </w:rPr>
        <w:t>step(recall, precision, color</w:t>
      </w:r>
      <w:r w:rsidRPr="00FD6FF2">
        <w:rPr>
          <w:rFonts w:ascii="Courier New" w:eastAsia="Times New Roman" w:hAnsi="Courier New" w:cs="Courier New"/>
          <w:color w:val="666666"/>
          <w:sz w:val="21"/>
          <w:szCs w:val="21"/>
          <w:lang w:val="en-US" w:eastAsia="es-PE"/>
          <w:rPrChange w:id="84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63"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464"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465"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466" w:author="Edwin Villanueva Talavera" w:date="2019-06-02T11:17:00Z">
            <w:rPr>
              <w:rFonts w:ascii="Courier New" w:eastAsia="Times New Roman" w:hAnsi="Courier New" w:cs="Courier New"/>
              <w:color w:val="333333"/>
              <w:sz w:val="21"/>
              <w:szCs w:val="21"/>
              <w:lang w:eastAsia="es-PE"/>
            </w:rPr>
          </w:rPrChange>
        </w:rPr>
        <w:t>, where</w:t>
      </w:r>
      <w:r w:rsidRPr="00FD6FF2">
        <w:rPr>
          <w:rFonts w:ascii="Courier New" w:eastAsia="Times New Roman" w:hAnsi="Courier New" w:cs="Courier New"/>
          <w:color w:val="666666"/>
          <w:sz w:val="21"/>
          <w:szCs w:val="21"/>
          <w:lang w:val="en-US" w:eastAsia="es-PE"/>
          <w:rPrChange w:id="84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68"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469" w:author="Edwin Villanueva Talavera" w:date="2019-06-02T11:17:00Z">
            <w:rPr>
              <w:rFonts w:ascii="Courier New" w:eastAsia="Times New Roman" w:hAnsi="Courier New" w:cs="Courier New"/>
              <w:color w:val="333333"/>
              <w:sz w:val="21"/>
              <w:szCs w:val="21"/>
              <w:lang w:eastAsia="es-PE"/>
            </w:rPr>
          </w:rPrChange>
        </w:rPr>
        <w:t>)</w:t>
      </w:r>
    </w:p>
    <w:p w14:paraId="736B00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71"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73" w:author="Edwin Villanueva Talavera" w:date="2019-06-02T11:17:00Z">
            <w:rPr>
              <w:rFonts w:ascii="Courier New" w:eastAsia="Times New Roman" w:hAnsi="Courier New" w:cs="Courier New"/>
              <w:color w:val="333333"/>
              <w:sz w:val="21"/>
              <w:szCs w:val="21"/>
              <w:lang w:eastAsia="es-PE"/>
            </w:rPr>
          </w:rPrChange>
        </w:rPr>
        <w:t>fill_between(recall, precision, step</w:t>
      </w:r>
      <w:r w:rsidRPr="00FD6FF2">
        <w:rPr>
          <w:rFonts w:ascii="Courier New" w:eastAsia="Times New Roman" w:hAnsi="Courier New" w:cs="Courier New"/>
          <w:color w:val="666666"/>
          <w:sz w:val="21"/>
          <w:szCs w:val="21"/>
          <w:lang w:val="en-US" w:eastAsia="es-PE"/>
          <w:rPrChange w:id="84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75" w:author="Edwin Villanueva Talavera" w:date="2019-06-02T11:17:00Z">
            <w:rPr>
              <w:rFonts w:ascii="Courier New" w:eastAsia="Times New Roman" w:hAnsi="Courier New" w:cs="Courier New"/>
              <w:color w:val="BA2121"/>
              <w:sz w:val="21"/>
              <w:szCs w:val="21"/>
              <w:lang w:eastAsia="es-PE"/>
            </w:rPr>
          </w:rPrChange>
        </w:rPr>
        <w:t>'post'</w:t>
      </w:r>
      <w:r w:rsidRPr="00FD6FF2">
        <w:rPr>
          <w:rFonts w:ascii="Courier New" w:eastAsia="Times New Roman" w:hAnsi="Courier New" w:cs="Courier New"/>
          <w:color w:val="333333"/>
          <w:sz w:val="21"/>
          <w:szCs w:val="21"/>
          <w:lang w:val="en-US" w:eastAsia="es-PE"/>
          <w:rPrChange w:id="8476" w:author="Edwin Villanueva Talavera" w:date="2019-06-02T11:17:00Z">
            <w:rPr>
              <w:rFonts w:ascii="Courier New" w:eastAsia="Times New Roman" w:hAnsi="Courier New" w:cs="Courier New"/>
              <w:color w:val="333333"/>
              <w:sz w:val="21"/>
              <w:szCs w:val="21"/>
              <w:lang w:eastAsia="es-PE"/>
            </w:rPr>
          </w:rPrChange>
        </w:rPr>
        <w:t>, alpha</w:t>
      </w:r>
      <w:r w:rsidRPr="00FD6FF2">
        <w:rPr>
          <w:rFonts w:ascii="Courier New" w:eastAsia="Times New Roman" w:hAnsi="Courier New" w:cs="Courier New"/>
          <w:color w:val="666666"/>
          <w:sz w:val="21"/>
          <w:szCs w:val="21"/>
          <w:lang w:val="en-US" w:eastAsia="es-PE"/>
          <w:rPrChange w:id="8477" w:author="Edwin Villanueva Talavera" w:date="2019-06-02T11:17:00Z">
            <w:rPr>
              <w:rFonts w:ascii="Courier New" w:eastAsia="Times New Roman" w:hAnsi="Courier New" w:cs="Courier New"/>
              <w:color w:val="666666"/>
              <w:sz w:val="21"/>
              <w:szCs w:val="21"/>
              <w:lang w:eastAsia="es-PE"/>
            </w:rPr>
          </w:rPrChange>
        </w:rPr>
        <w:t>=0.2</w:t>
      </w:r>
      <w:r w:rsidRPr="00FD6FF2">
        <w:rPr>
          <w:rFonts w:ascii="Courier New" w:eastAsia="Times New Roman" w:hAnsi="Courier New" w:cs="Courier New"/>
          <w:color w:val="333333"/>
          <w:sz w:val="21"/>
          <w:szCs w:val="21"/>
          <w:lang w:val="en-US" w:eastAsia="es-PE"/>
          <w:rPrChange w:id="8478" w:author="Edwin Villanueva Talavera" w:date="2019-06-02T11:17:00Z">
            <w:rPr>
              <w:rFonts w:ascii="Courier New" w:eastAsia="Times New Roman" w:hAnsi="Courier New" w:cs="Courier New"/>
              <w:color w:val="333333"/>
              <w:sz w:val="21"/>
              <w:szCs w:val="21"/>
              <w:lang w:eastAsia="es-PE"/>
            </w:rPr>
          </w:rPrChange>
        </w:rPr>
        <w:t>, color</w:t>
      </w:r>
      <w:r w:rsidRPr="00FD6FF2">
        <w:rPr>
          <w:rFonts w:ascii="Courier New" w:eastAsia="Times New Roman" w:hAnsi="Courier New" w:cs="Courier New"/>
          <w:color w:val="666666"/>
          <w:sz w:val="21"/>
          <w:szCs w:val="21"/>
          <w:lang w:val="en-US" w:eastAsia="es-PE"/>
          <w:rPrChange w:id="84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480" w:author="Edwin Villanueva Talavera" w:date="2019-06-02T11:17:00Z">
            <w:rPr>
              <w:rFonts w:ascii="Courier New" w:eastAsia="Times New Roman" w:hAnsi="Courier New" w:cs="Courier New"/>
              <w:color w:val="BA2121"/>
              <w:sz w:val="21"/>
              <w:szCs w:val="21"/>
              <w:lang w:eastAsia="es-PE"/>
            </w:rPr>
          </w:rPrChange>
        </w:rPr>
        <w:t>'b'</w:t>
      </w:r>
      <w:r w:rsidRPr="00FD6FF2">
        <w:rPr>
          <w:rFonts w:ascii="Courier New" w:eastAsia="Times New Roman" w:hAnsi="Courier New" w:cs="Courier New"/>
          <w:color w:val="333333"/>
          <w:sz w:val="21"/>
          <w:szCs w:val="21"/>
          <w:lang w:val="en-US" w:eastAsia="es-PE"/>
          <w:rPrChange w:id="8481" w:author="Edwin Villanueva Talavera" w:date="2019-06-02T11:17:00Z">
            <w:rPr>
              <w:rFonts w:ascii="Courier New" w:eastAsia="Times New Roman" w:hAnsi="Courier New" w:cs="Courier New"/>
              <w:color w:val="333333"/>
              <w:sz w:val="21"/>
              <w:szCs w:val="21"/>
              <w:lang w:eastAsia="es-PE"/>
            </w:rPr>
          </w:rPrChange>
        </w:rPr>
        <w:t>)</w:t>
      </w:r>
    </w:p>
    <w:p w14:paraId="6AF95DE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8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83"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8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85"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486" w:author="Edwin Villanueva Talavera" w:date="2019-06-02T11:17:00Z">
            <w:rPr>
              <w:rFonts w:ascii="Courier New" w:eastAsia="Times New Roman" w:hAnsi="Courier New" w:cs="Courier New"/>
              <w:color w:val="BA2121"/>
              <w:sz w:val="21"/>
              <w:szCs w:val="21"/>
              <w:lang w:eastAsia="es-PE"/>
            </w:rPr>
          </w:rPrChange>
        </w:rPr>
        <w:t>'Recall'</w:t>
      </w:r>
      <w:r w:rsidRPr="00FD6FF2">
        <w:rPr>
          <w:rFonts w:ascii="Courier New" w:eastAsia="Times New Roman" w:hAnsi="Courier New" w:cs="Courier New"/>
          <w:color w:val="333333"/>
          <w:sz w:val="21"/>
          <w:szCs w:val="21"/>
          <w:lang w:val="en-US" w:eastAsia="es-PE"/>
          <w:rPrChange w:id="8487" w:author="Edwin Villanueva Talavera" w:date="2019-06-02T11:17:00Z">
            <w:rPr>
              <w:rFonts w:ascii="Courier New" w:eastAsia="Times New Roman" w:hAnsi="Courier New" w:cs="Courier New"/>
              <w:color w:val="333333"/>
              <w:sz w:val="21"/>
              <w:szCs w:val="21"/>
              <w:lang w:eastAsia="es-PE"/>
            </w:rPr>
          </w:rPrChange>
        </w:rPr>
        <w:t>)</w:t>
      </w:r>
    </w:p>
    <w:p w14:paraId="7B934A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8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91"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492" w:author="Edwin Villanueva Talavera" w:date="2019-06-02T11:17:00Z">
            <w:rPr>
              <w:rFonts w:ascii="Courier New" w:eastAsia="Times New Roman" w:hAnsi="Courier New" w:cs="Courier New"/>
              <w:color w:val="BA2121"/>
              <w:sz w:val="21"/>
              <w:szCs w:val="21"/>
              <w:lang w:eastAsia="es-PE"/>
            </w:rPr>
          </w:rPrChange>
        </w:rPr>
        <w:t>'Precision'</w:t>
      </w:r>
      <w:r w:rsidRPr="00FD6FF2">
        <w:rPr>
          <w:rFonts w:ascii="Courier New" w:eastAsia="Times New Roman" w:hAnsi="Courier New" w:cs="Courier New"/>
          <w:color w:val="333333"/>
          <w:sz w:val="21"/>
          <w:szCs w:val="21"/>
          <w:lang w:val="en-US" w:eastAsia="es-PE"/>
          <w:rPrChange w:id="8493" w:author="Edwin Villanueva Talavera" w:date="2019-06-02T11:17:00Z">
            <w:rPr>
              <w:rFonts w:ascii="Courier New" w:eastAsia="Times New Roman" w:hAnsi="Courier New" w:cs="Courier New"/>
              <w:color w:val="333333"/>
              <w:sz w:val="21"/>
              <w:szCs w:val="21"/>
              <w:lang w:eastAsia="es-PE"/>
            </w:rPr>
          </w:rPrChange>
        </w:rPr>
        <w:t>)</w:t>
      </w:r>
    </w:p>
    <w:p w14:paraId="5CAB0CA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4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495"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4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497"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498"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4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00" w:author="Edwin Villanueva Talavera" w:date="2019-06-02T11:17:00Z">
            <w:rPr>
              <w:rFonts w:ascii="Courier New" w:eastAsia="Times New Roman" w:hAnsi="Courier New" w:cs="Courier New"/>
              <w:color w:val="666666"/>
              <w:sz w:val="21"/>
              <w:szCs w:val="21"/>
              <w:lang w:eastAsia="es-PE"/>
            </w:rPr>
          </w:rPrChange>
        </w:rPr>
        <w:t>1.05</w:t>
      </w:r>
      <w:r w:rsidRPr="00FD6FF2">
        <w:rPr>
          <w:rFonts w:ascii="Courier New" w:eastAsia="Times New Roman" w:hAnsi="Courier New" w:cs="Courier New"/>
          <w:color w:val="333333"/>
          <w:sz w:val="21"/>
          <w:szCs w:val="21"/>
          <w:lang w:val="en-US" w:eastAsia="es-PE"/>
          <w:rPrChange w:id="8501" w:author="Edwin Villanueva Talavera" w:date="2019-06-02T11:17:00Z">
            <w:rPr>
              <w:rFonts w:ascii="Courier New" w:eastAsia="Times New Roman" w:hAnsi="Courier New" w:cs="Courier New"/>
              <w:color w:val="333333"/>
              <w:sz w:val="21"/>
              <w:szCs w:val="21"/>
              <w:lang w:eastAsia="es-PE"/>
            </w:rPr>
          </w:rPrChange>
        </w:rPr>
        <w:t>])</w:t>
      </w:r>
    </w:p>
    <w:p w14:paraId="2911F1F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03"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05"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506"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5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08"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509" w:author="Edwin Villanueva Talavera" w:date="2019-06-02T11:17:00Z">
            <w:rPr>
              <w:rFonts w:ascii="Courier New" w:eastAsia="Times New Roman" w:hAnsi="Courier New" w:cs="Courier New"/>
              <w:color w:val="333333"/>
              <w:sz w:val="21"/>
              <w:szCs w:val="21"/>
              <w:lang w:eastAsia="es-PE"/>
            </w:rPr>
          </w:rPrChange>
        </w:rPr>
        <w:t>])</w:t>
      </w:r>
    </w:p>
    <w:p w14:paraId="307D1FA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11"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13"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514" w:author="Edwin Villanueva Talavera" w:date="2019-06-02T11:17:00Z">
            <w:rPr>
              <w:rFonts w:ascii="Courier New" w:eastAsia="Times New Roman" w:hAnsi="Courier New" w:cs="Courier New"/>
              <w:color w:val="BA2121"/>
              <w:sz w:val="21"/>
              <w:szCs w:val="21"/>
              <w:lang w:eastAsia="es-PE"/>
            </w:rPr>
          </w:rPrChange>
        </w:rPr>
        <w:t>'2-class Precision-Recall curve: AP=</w:t>
      </w:r>
      <w:r w:rsidRPr="00FD6FF2">
        <w:rPr>
          <w:rFonts w:ascii="Courier New" w:eastAsia="Times New Roman" w:hAnsi="Courier New" w:cs="Courier New"/>
          <w:b/>
          <w:bCs/>
          <w:color w:val="BB6688"/>
          <w:sz w:val="21"/>
          <w:szCs w:val="21"/>
          <w:lang w:val="en-US" w:eastAsia="es-PE"/>
          <w:rPrChange w:id="8515" w:author="Edwin Villanueva Talavera" w:date="2019-06-02T11:17:00Z">
            <w:rPr>
              <w:rFonts w:ascii="Courier New" w:eastAsia="Times New Roman" w:hAnsi="Courier New" w:cs="Courier New"/>
              <w:b/>
              <w:bCs/>
              <w:color w:val="BB6688"/>
              <w:sz w:val="21"/>
              <w:szCs w:val="21"/>
              <w:lang w:eastAsia="es-PE"/>
            </w:rPr>
          </w:rPrChange>
        </w:rPr>
        <w:t>{0:0.2f}</w:t>
      </w:r>
      <w:r w:rsidRPr="00FD6FF2">
        <w:rPr>
          <w:rFonts w:ascii="Courier New" w:eastAsia="Times New Roman" w:hAnsi="Courier New" w:cs="Courier New"/>
          <w:color w:val="BA2121"/>
          <w:sz w:val="21"/>
          <w:szCs w:val="21"/>
          <w:lang w:val="en-US" w:eastAsia="es-PE"/>
          <w:rPrChange w:id="8516"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85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18" w:author="Edwin Villanueva Talavera" w:date="2019-06-02T11:17:00Z">
            <w:rPr>
              <w:rFonts w:ascii="Courier New" w:eastAsia="Times New Roman" w:hAnsi="Courier New" w:cs="Courier New"/>
              <w:color w:val="333333"/>
              <w:sz w:val="21"/>
              <w:szCs w:val="21"/>
              <w:lang w:eastAsia="es-PE"/>
            </w:rPr>
          </w:rPrChange>
        </w:rPr>
        <w:t>format(average_precision))</w:t>
      </w:r>
    </w:p>
    <w:p w14:paraId="4B34DC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20" w:author="Edwin Villanueva Talavera" w:date="2019-06-02T11:17:00Z">
            <w:rPr>
              <w:rFonts w:ascii="Courier New" w:eastAsia="Times New Roman" w:hAnsi="Courier New" w:cs="Courier New"/>
              <w:color w:val="333333"/>
              <w:sz w:val="21"/>
              <w:szCs w:val="21"/>
              <w:lang w:eastAsia="es-PE"/>
            </w:rPr>
          </w:rPrChange>
        </w:rPr>
        <w:t xml:space="preserve">        </w:t>
      </w:r>
    </w:p>
    <w:p w14:paraId="45EDC5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22"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24" w:author="Edwin Villanueva Talavera" w:date="2019-06-02T11:17:00Z">
            <w:rPr>
              <w:rFonts w:ascii="Courier New" w:eastAsia="Times New Roman" w:hAnsi="Courier New" w:cs="Courier New"/>
              <w:color w:val="333333"/>
              <w:sz w:val="21"/>
              <w:szCs w:val="21"/>
              <w:lang w:eastAsia="es-PE"/>
            </w:rPr>
          </w:rPrChange>
        </w:rPr>
        <w:t>figure(</w:t>
      </w:r>
      <w:r w:rsidRPr="00FD6FF2">
        <w:rPr>
          <w:rFonts w:ascii="Courier New" w:eastAsia="Times New Roman" w:hAnsi="Courier New" w:cs="Courier New"/>
          <w:color w:val="666666"/>
          <w:sz w:val="21"/>
          <w:szCs w:val="21"/>
          <w:lang w:val="en-US" w:eastAsia="es-PE"/>
          <w:rPrChange w:id="8525"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526" w:author="Edwin Villanueva Talavera" w:date="2019-06-02T11:17:00Z">
            <w:rPr>
              <w:rFonts w:ascii="Courier New" w:eastAsia="Times New Roman" w:hAnsi="Courier New" w:cs="Courier New"/>
              <w:color w:val="333333"/>
              <w:sz w:val="21"/>
              <w:szCs w:val="21"/>
              <w:lang w:eastAsia="es-PE"/>
            </w:rPr>
          </w:rPrChange>
        </w:rPr>
        <w:t>)</w:t>
      </w:r>
    </w:p>
    <w:p w14:paraId="4DB49A8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28" w:author="Edwin Villanueva Talavera" w:date="2019-06-02T11:17:00Z">
            <w:rPr>
              <w:rFonts w:ascii="Courier New" w:eastAsia="Times New Roman" w:hAnsi="Courier New" w:cs="Courier New"/>
              <w:color w:val="333333"/>
              <w:sz w:val="21"/>
              <w:szCs w:val="21"/>
              <w:lang w:eastAsia="es-PE"/>
            </w:rPr>
          </w:rPrChange>
        </w:rPr>
        <w:t xml:space="preserve">        fpr, tpr, _ </w:t>
      </w:r>
      <w:r w:rsidRPr="00FD6FF2">
        <w:rPr>
          <w:rFonts w:ascii="Courier New" w:eastAsia="Times New Roman" w:hAnsi="Courier New" w:cs="Courier New"/>
          <w:color w:val="666666"/>
          <w:sz w:val="21"/>
          <w:szCs w:val="21"/>
          <w:lang w:val="en-US" w:eastAsia="es-PE"/>
          <w:rPrChange w:id="852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30" w:author="Edwin Villanueva Talavera" w:date="2019-06-02T11:17:00Z">
            <w:rPr>
              <w:rFonts w:ascii="Courier New" w:eastAsia="Times New Roman" w:hAnsi="Courier New" w:cs="Courier New"/>
              <w:color w:val="333333"/>
              <w:sz w:val="21"/>
              <w:szCs w:val="21"/>
              <w:lang w:eastAsia="es-PE"/>
            </w:rPr>
          </w:rPrChange>
        </w:rPr>
        <w:t xml:space="preserve"> roc_curve(y_true, probs)</w:t>
      </w:r>
    </w:p>
    <w:p w14:paraId="249970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32" w:author="Edwin Villanueva Talavera" w:date="2019-06-02T11:17:00Z">
            <w:rPr>
              <w:rFonts w:ascii="Courier New" w:eastAsia="Times New Roman" w:hAnsi="Courier New" w:cs="Courier New"/>
              <w:color w:val="333333"/>
              <w:sz w:val="21"/>
              <w:szCs w:val="21"/>
              <w:lang w:eastAsia="es-PE"/>
            </w:rPr>
          </w:rPrChange>
        </w:rPr>
        <w:t xml:space="preserve">        roc_auc </w:t>
      </w:r>
      <w:r w:rsidRPr="00FD6FF2">
        <w:rPr>
          <w:rFonts w:ascii="Courier New" w:eastAsia="Times New Roman" w:hAnsi="Courier New" w:cs="Courier New"/>
          <w:color w:val="666666"/>
          <w:sz w:val="21"/>
          <w:szCs w:val="21"/>
          <w:lang w:val="en-US" w:eastAsia="es-PE"/>
          <w:rPrChange w:id="85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34" w:author="Edwin Villanueva Talavera" w:date="2019-06-02T11:17:00Z">
            <w:rPr>
              <w:rFonts w:ascii="Courier New" w:eastAsia="Times New Roman" w:hAnsi="Courier New" w:cs="Courier New"/>
              <w:color w:val="333333"/>
              <w:sz w:val="21"/>
              <w:szCs w:val="21"/>
              <w:lang w:eastAsia="es-PE"/>
            </w:rPr>
          </w:rPrChange>
        </w:rPr>
        <w:t xml:space="preserve"> roc_auc_score(y_true, probs)</w:t>
      </w:r>
    </w:p>
    <w:p w14:paraId="2D87870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3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36"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3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38" w:author="Edwin Villanueva Talavera" w:date="2019-06-02T11:17:00Z">
            <w:rPr>
              <w:rFonts w:ascii="Courier New" w:eastAsia="Times New Roman" w:hAnsi="Courier New" w:cs="Courier New"/>
              <w:color w:val="333333"/>
              <w:sz w:val="21"/>
              <w:szCs w:val="21"/>
              <w:lang w:eastAsia="es-PE"/>
            </w:rPr>
          </w:rPrChange>
        </w:rPr>
        <w:t>plot(fpr, tpr, label</w:t>
      </w:r>
      <w:r w:rsidRPr="00FD6FF2">
        <w:rPr>
          <w:rFonts w:ascii="Courier New" w:eastAsia="Times New Roman" w:hAnsi="Courier New" w:cs="Courier New"/>
          <w:color w:val="666666"/>
          <w:sz w:val="21"/>
          <w:szCs w:val="21"/>
          <w:lang w:val="en-US" w:eastAsia="es-PE"/>
          <w:rPrChange w:id="85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540" w:author="Edwin Villanueva Talavera" w:date="2019-06-02T11:17:00Z">
            <w:rPr>
              <w:rFonts w:ascii="Courier New" w:eastAsia="Times New Roman" w:hAnsi="Courier New" w:cs="Courier New"/>
              <w:color w:val="BA2121"/>
              <w:sz w:val="21"/>
              <w:szCs w:val="21"/>
              <w:lang w:eastAsia="es-PE"/>
            </w:rPr>
          </w:rPrChange>
        </w:rPr>
        <w:t xml:space="preserve">'ROC curve (area = </w:t>
      </w:r>
      <w:r w:rsidRPr="00FD6FF2">
        <w:rPr>
          <w:rFonts w:ascii="Courier New" w:eastAsia="Times New Roman" w:hAnsi="Courier New" w:cs="Courier New"/>
          <w:b/>
          <w:bCs/>
          <w:color w:val="BB6688"/>
          <w:sz w:val="21"/>
          <w:szCs w:val="21"/>
          <w:lang w:val="en-US" w:eastAsia="es-PE"/>
          <w:rPrChange w:id="8541" w:author="Edwin Villanueva Talavera" w:date="2019-06-02T11:17:00Z">
            <w:rPr>
              <w:rFonts w:ascii="Courier New" w:eastAsia="Times New Roman" w:hAnsi="Courier New" w:cs="Courier New"/>
              <w:b/>
              <w:bCs/>
              <w:color w:val="BB6688"/>
              <w:sz w:val="21"/>
              <w:szCs w:val="21"/>
              <w:lang w:eastAsia="es-PE"/>
            </w:rPr>
          </w:rPrChange>
        </w:rPr>
        <w:t>%0.3f</w:t>
      </w:r>
      <w:r w:rsidRPr="00FD6FF2">
        <w:rPr>
          <w:rFonts w:ascii="Courier New" w:eastAsia="Times New Roman" w:hAnsi="Courier New" w:cs="Courier New"/>
          <w:color w:val="BA2121"/>
          <w:sz w:val="21"/>
          <w:szCs w:val="21"/>
          <w:lang w:val="en-US" w:eastAsia="es-PE"/>
          <w:rPrChange w:id="854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45" w:author="Edwin Villanueva Talavera" w:date="2019-06-02T11:17:00Z">
            <w:rPr>
              <w:rFonts w:ascii="Courier New" w:eastAsia="Times New Roman" w:hAnsi="Courier New" w:cs="Courier New"/>
              <w:color w:val="333333"/>
              <w:sz w:val="21"/>
              <w:szCs w:val="21"/>
              <w:lang w:eastAsia="es-PE"/>
            </w:rPr>
          </w:rPrChange>
        </w:rPr>
        <w:t xml:space="preserve"> roc_auc)</w:t>
      </w:r>
    </w:p>
    <w:p w14:paraId="435445D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47"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49" w:author="Edwin Villanueva Talavera" w:date="2019-06-02T11:17:00Z">
            <w:rPr>
              <w:rFonts w:ascii="Courier New" w:eastAsia="Times New Roman" w:hAnsi="Courier New" w:cs="Courier New"/>
              <w:color w:val="333333"/>
              <w:sz w:val="21"/>
              <w:szCs w:val="21"/>
              <w:lang w:eastAsia="es-PE"/>
            </w:rPr>
          </w:rPrChange>
        </w:rPr>
        <w:t>plot([</w:t>
      </w:r>
      <w:r w:rsidRPr="00FD6FF2">
        <w:rPr>
          <w:rFonts w:ascii="Courier New" w:eastAsia="Times New Roman" w:hAnsi="Courier New" w:cs="Courier New"/>
          <w:color w:val="666666"/>
          <w:sz w:val="21"/>
          <w:szCs w:val="21"/>
          <w:lang w:val="en-US" w:eastAsia="es-PE"/>
          <w:rPrChange w:id="855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5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52"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553" w:author="Edwin Villanueva Talavera" w:date="2019-06-02T11:17:00Z">
            <w:rPr>
              <w:rFonts w:ascii="Courier New" w:eastAsia="Times New Roman" w:hAnsi="Courier New" w:cs="Courier New"/>
              <w:color w:val="333333"/>
              <w:sz w:val="21"/>
              <w:szCs w:val="21"/>
              <w:lang w:eastAsia="es-PE"/>
            </w:rPr>
          </w:rPrChange>
        </w:rPr>
        <w:t>], [</w:t>
      </w:r>
      <w:r w:rsidRPr="00FD6FF2">
        <w:rPr>
          <w:rFonts w:ascii="Courier New" w:eastAsia="Times New Roman" w:hAnsi="Courier New" w:cs="Courier New"/>
          <w:color w:val="666666"/>
          <w:sz w:val="21"/>
          <w:szCs w:val="21"/>
          <w:lang w:val="en-US" w:eastAsia="es-PE"/>
          <w:rPrChange w:id="855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5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56"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557" w:author="Edwin Villanueva Talavera" w:date="2019-06-02T11:17:00Z">
            <w:rPr>
              <w:rFonts w:ascii="Courier New" w:eastAsia="Times New Roman" w:hAnsi="Courier New" w:cs="Courier New"/>
              <w:color w:val="333333"/>
              <w:sz w:val="21"/>
              <w:szCs w:val="21"/>
              <w:lang w:eastAsia="es-PE"/>
            </w:rPr>
          </w:rPrChange>
        </w:rPr>
        <w:t>], linestyle</w:t>
      </w:r>
      <w:r w:rsidRPr="00FD6FF2">
        <w:rPr>
          <w:rFonts w:ascii="Courier New" w:eastAsia="Times New Roman" w:hAnsi="Courier New" w:cs="Courier New"/>
          <w:color w:val="666666"/>
          <w:sz w:val="21"/>
          <w:szCs w:val="21"/>
          <w:lang w:val="en-US" w:eastAsia="es-PE"/>
          <w:rPrChange w:id="85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55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85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561" w:author="Edwin Villanueva Talavera" w:date="2019-06-02T11:17:00Z">
            <w:rPr>
              <w:rFonts w:ascii="Courier New" w:eastAsia="Times New Roman" w:hAnsi="Courier New" w:cs="Courier New"/>
              <w:i/>
              <w:iCs/>
              <w:color w:val="408080"/>
              <w:sz w:val="21"/>
              <w:szCs w:val="21"/>
              <w:lang w:eastAsia="es-PE"/>
            </w:rPr>
          </w:rPrChange>
        </w:rPr>
        <w:t># random predictions curve</w:t>
      </w:r>
    </w:p>
    <w:p w14:paraId="13079C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63"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65" w:author="Edwin Villanueva Talavera" w:date="2019-06-02T11:17:00Z">
            <w:rPr>
              <w:rFonts w:ascii="Courier New" w:eastAsia="Times New Roman" w:hAnsi="Courier New" w:cs="Courier New"/>
              <w:color w:val="333333"/>
              <w:sz w:val="21"/>
              <w:szCs w:val="21"/>
              <w:lang w:eastAsia="es-PE"/>
            </w:rPr>
          </w:rPrChange>
        </w:rPr>
        <w:t>xlim([</w:t>
      </w:r>
      <w:r w:rsidRPr="00FD6FF2">
        <w:rPr>
          <w:rFonts w:ascii="Courier New" w:eastAsia="Times New Roman" w:hAnsi="Courier New" w:cs="Courier New"/>
          <w:color w:val="666666"/>
          <w:sz w:val="21"/>
          <w:szCs w:val="21"/>
          <w:lang w:val="en-US" w:eastAsia="es-PE"/>
          <w:rPrChange w:id="8566"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5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68"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569" w:author="Edwin Villanueva Talavera" w:date="2019-06-02T11:17:00Z">
            <w:rPr>
              <w:rFonts w:ascii="Courier New" w:eastAsia="Times New Roman" w:hAnsi="Courier New" w:cs="Courier New"/>
              <w:color w:val="333333"/>
              <w:sz w:val="21"/>
              <w:szCs w:val="21"/>
              <w:lang w:eastAsia="es-PE"/>
            </w:rPr>
          </w:rPrChange>
        </w:rPr>
        <w:t>])</w:t>
      </w:r>
    </w:p>
    <w:p w14:paraId="260C979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71"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73" w:author="Edwin Villanueva Talavera" w:date="2019-06-02T11:17:00Z">
            <w:rPr>
              <w:rFonts w:ascii="Courier New" w:eastAsia="Times New Roman" w:hAnsi="Courier New" w:cs="Courier New"/>
              <w:color w:val="333333"/>
              <w:sz w:val="21"/>
              <w:szCs w:val="21"/>
              <w:lang w:eastAsia="es-PE"/>
            </w:rPr>
          </w:rPrChange>
        </w:rPr>
        <w:t>ylim([</w:t>
      </w:r>
      <w:r w:rsidRPr="00FD6FF2">
        <w:rPr>
          <w:rFonts w:ascii="Courier New" w:eastAsia="Times New Roman" w:hAnsi="Courier New" w:cs="Courier New"/>
          <w:color w:val="666666"/>
          <w:sz w:val="21"/>
          <w:szCs w:val="21"/>
          <w:lang w:val="en-US" w:eastAsia="es-PE"/>
          <w:rPrChange w:id="8574"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5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8576"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577" w:author="Edwin Villanueva Talavera" w:date="2019-06-02T11:17:00Z">
            <w:rPr>
              <w:rFonts w:ascii="Courier New" w:eastAsia="Times New Roman" w:hAnsi="Courier New" w:cs="Courier New"/>
              <w:color w:val="333333"/>
              <w:sz w:val="21"/>
              <w:szCs w:val="21"/>
              <w:lang w:eastAsia="es-PE"/>
            </w:rPr>
          </w:rPrChange>
        </w:rPr>
        <w:t>])</w:t>
      </w:r>
    </w:p>
    <w:p w14:paraId="4C20970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79"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81" w:author="Edwin Villanueva Talavera" w:date="2019-06-02T11:17:00Z">
            <w:rPr>
              <w:rFonts w:ascii="Courier New" w:eastAsia="Times New Roman" w:hAnsi="Courier New" w:cs="Courier New"/>
              <w:color w:val="333333"/>
              <w:sz w:val="21"/>
              <w:szCs w:val="21"/>
              <w:lang w:eastAsia="es-PE"/>
            </w:rPr>
          </w:rPrChange>
        </w:rPr>
        <w:t>xlabel(</w:t>
      </w:r>
      <w:r w:rsidRPr="00FD6FF2">
        <w:rPr>
          <w:rFonts w:ascii="Courier New" w:eastAsia="Times New Roman" w:hAnsi="Courier New" w:cs="Courier New"/>
          <w:color w:val="BA2121"/>
          <w:sz w:val="21"/>
          <w:szCs w:val="21"/>
          <w:lang w:val="en-US" w:eastAsia="es-PE"/>
          <w:rPrChange w:id="8582" w:author="Edwin Villanueva Talavera" w:date="2019-06-02T11:17:00Z">
            <w:rPr>
              <w:rFonts w:ascii="Courier New" w:eastAsia="Times New Roman" w:hAnsi="Courier New" w:cs="Courier New"/>
              <w:color w:val="BA2121"/>
              <w:sz w:val="21"/>
              <w:szCs w:val="21"/>
              <w:lang w:eastAsia="es-PE"/>
            </w:rPr>
          </w:rPrChange>
        </w:rPr>
        <w:t>'False Positive Rate or (1 - Specifity)'</w:t>
      </w:r>
      <w:r w:rsidRPr="00FD6FF2">
        <w:rPr>
          <w:rFonts w:ascii="Courier New" w:eastAsia="Times New Roman" w:hAnsi="Courier New" w:cs="Courier New"/>
          <w:color w:val="333333"/>
          <w:sz w:val="21"/>
          <w:szCs w:val="21"/>
          <w:lang w:val="en-US" w:eastAsia="es-PE"/>
          <w:rPrChange w:id="8583" w:author="Edwin Villanueva Talavera" w:date="2019-06-02T11:17:00Z">
            <w:rPr>
              <w:rFonts w:ascii="Courier New" w:eastAsia="Times New Roman" w:hAnsi="Courier New" w:cs="Courier New"/>
              <w:color w:val="333333"/>
              <w:sz w:val="21"/>
              <w:szCs w:val="21"/>
              <w:lang w:eastAsia="es-PE"/>
            </w:rPr>
          </w:rPrChange>
        </w:rPr>
        <w:t>)</w:t>
      </w:r>
    </w:p>
    <w:p w14:paraId="194EEE9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85"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87" w:author="Edwin Villanueva Talavera" w:date="2019-06-02T11:17:00Z">
            <w:rPr>
              <w:rFonts w:ascii="Courier New" w:eastAsia="Times New Roman" w:hAnsi="Courier New" w:cs="Courier New"/>
              <w:color w:val="333333"/>
              <w:sz w:val="21"/>
              <w:szCs w:val="21"/>
              <w:lang w:eastAsia="es-PE"/>
            </w:rPr>
          </w:rPrChange>
        </w:rPr>
        <w:t>ylabel(</w:t>
      </w:r>
      <w:r w:rsidRPr="00FD6FF2">
        <w:rPr>
          <w:rFonts w:ascii="Courier New" w:eastAsia="Times New Roman" w:hAnsi="Courier New" w:cs="Courier New"/>
          <w:color w:val="BA2121"/>
          <w:sz w:val="21"/>
          <w:szCs w:val="21"/>
          <w:lang w:val="en-US" w:eastAsia="es-PE"/>
          <w:rPrChange w:id="8588" w:author="Edwin Villanueva Talavera" w:date="2019-06-02T11:17:00Z">
            <w:rPr>
              <w:rFonts w:ascii="Courier New" w:eastAsia="Times New Roman" w:hAnsi="Courier New" w:cs="Courier New"/>
              <w:color w:val="BA2121"/>
              <w:sz w:val="21"/>
              <w:szCs w:val="21"/>
              <w:lang w:eastAsia="es-PE"/>
            </w:rPr>
          </w:rPrChange>
        </w:rPr>
        <w:t>'True Positive Rate or (Sensitivity)'</w:t>
      </w:r>
      <w:r w:rsidRPr="00FD6FF2">
        <w:rPr>
          <w:rFonts w:ascii="Courier New" w:eastAsia="Times New Roman" w:hAnsi="Courier New" w:cs="Courier New"/>
          <w:color w:val="333333"/>
          <w:sz w:val="21"/>
          <w:szCs w:val="21"/>
          <w:lang w:val="en-US" w:eastAsia="es-PE"/>
          <w:rPrChange w:id="8589" w:author="Edwin Villanueva Talavera" w:date="2019-06-02T11:17:00Z">
            <w:rPr>
              <w:rFonts w:ascii="Courier New" w:eastAsia="Times New Roman" w:hAnsi="Courier New" w:cs="Courier New"/>
              <w:color w:val="333333"/>
              <w:sz w:val="21"/>
              <w:szCs w:val="21"/>
              <w:lang w:eastAsia="es-PE"/>
            </w:rPr>
          </w:rPrChange>
        </w:rPr>
        <w:t>)</w:t>
      </w:r>
    </w:p>
    <w:p w14:paraId="0422F0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91"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93" w:author="Edwin Villanueva Talavera" w:date="2019-06-02T11:17:00Z">
            <w:rPr>
              <w:rFonts w:ascii="Courier New" w:eastAsia="Times New Roman" w:hAnsi="Courier New" w:cs="Courier New"/>
              <w:color w:val="333333"/>
              <w:sz w:val="21"/>
              <w:szCs w:val="21"/>
              <w:lang w:eastAsia="es-PE"/>
            </w:rPr>
          </w:rPrChange>
        </w:rPr>
        <w:t>title(</w:t>
      </w:r>
      <w:r w:rsidRPr="00FD6FF2">
        <w:rPr>
          <w:rFonts w:ascii="Courier New" w:eastAsia="Times New Roman" w:hAnsi="Courier New" w:cs="Courier New"/>
          <w:color w:val="BA2121"/>
          <w:sz w:val="21"/>
          <w:szCs w:val="21"/>
          <w:lang w:val="en-US" w:eastAsia="es-PE"/>
          <w:rPrChange w:id="8594" w:author="Edwin Villanueva Talavera" w:date="2019-06-02T11:17:00Z">
            <w:rPr>
              <w:rFonts w:ascii="Courier New" w:eastAsia="Times New Roman" w:hAnsi="Courier New" w:cs="Courier New"/>
              <w:color w:val="BA2121"/>
              <w:sz w:val="21"/>
              <w:szCs w:val="21"/>
              <w:lang w:eastAsia="es-PE"/>
            </w:rPr>
          </w:rPrChange>
        </w:rPr>
        <w:t>'Receiver Operating Characteristic'</w:t>
      </w:r>
      <w:r w:rsidRPr="00FD6FF2">
        <w:rPr>
          <w:rFonts w:ascii="Courier New" w:eastAsia="Times New Roman" w:hAnsi="Courier New" w:cs="Courier New"/>
          <w:color w:val="333333"/>
          <w:sz w:val="21"/>
          <w:szCs w:val="21"/>
          <w:lang w:val="en-US" w:eastAsia="es-PE"/>
          <w:rPrChange w:id="8595" w:author="Edwin Villanueva Talavera" w:date="2019-06-02T11:17:00Z">
            <w:rPr>
              <w:rFonts w:ascii="Courier New" w:eastAsia="Times New Roman" w:hAnsi="Courier New" w:cs="Courier New"/>
              <w:color w:val="333333"/>
              <w:sz w:val="21"/>
              <w:szCs w:val="21"/>
              <w:lang w:eastAsia="es-PE"/>
            </w:rPr>
          </w:rPrChange>
        </w:rPr>
        <w:t>)</w:t>
      </w:r>
    </w:p>
    <w:p w14:paraId="4B6928E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5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597" w:author="Edwin Villanueva Talavera" w:date="2019-06-02T11:17:00Z">
            <w:rPr>
              <w:rFonts w:ascii="Courier New" w:eastAsia="Times New Roman" w:hAnsi="Courier New" w:cs="Courier New"/>
              <w:color w:val="333333"/>
              <w:sz w:val="21"/>
              <w:szCs w:val="21"/>
              <w:lang w:eastAsia="es-PE"/>
            </w:rPr>
          </w:rPrChange>
        </w:rPr>
        <w:t xml:space="preserve">        plt</w:t>
      </w:r>
      <w:r w:rsidRPr="00FD6FF2">
        <w:rPr>
          <w:rFonts w:ascii="Courier New" w:eastAsia="Times New Roman" w:hAnsi="Courier New" w:cs="Courier New"/>
          <w:color w:val="666666"/>
          <w:sz w:val="21"/>
          <w:szCs w:val="21"/>
          <w:lang w:val="en-US" w:eastAsia="es-PE"/>
          <w:rPrChange w:id="85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599" w:author="Edwin Villanueva Talavera" w:date="2019-06-02T11:17:00Z">
            <w:rPr>
              <w:rFonts w:ascii="Courier New" w:eastAsia="Times New Roman" w:hAnsi="Courier New" w:cs="Courier New"/>
              <w:color w:val="333333"/>
              <w:sz w:val="21"/>
              <w:szCs w:val="21"/>
              <w:lang w:eastAsia="es-PE"/>
            </w:rPr>
          </w:rPrChange>
        </w:rPr>
        <w:t>legend(loc</w:t>
      </w:r>
      <w:r w:rsidRPr="00FD6FF2">
        <w:rPr>
          <w:rFonts w:ascii="Courier New" w:eastAsia="Times New Roman" w:hAnsi="Courier New" w:cs="Courier New"/>
          <w:color w:val="666666"/>
          <w:sz w:val="21"/>
          <w:szCs w:val="21"/>
          <w:lang w:val="en-US" w:eastAsia="es-PE"/>
          <w:rPrChange w:id="86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01" w:author="Edwin Villanueva Talavera" w:date="2019-06-02T11:17:00Z">
            <w:rPr>
              <w:rFonts w:ascii="Courier New" w:eastAsia="Times New Roman" w:hAnsi="Courier New" w:cs="Courier New"/>
              <w:color w:val="BA2121"/>
              <w:sz w:val="21"/>
              <w:szCs w:val="21"/>
              <w:lang w:eastAsia="es-PE"/>
            </w:rPr>
          </w:rPrChange>
        </w:rPr>
        <w:t>"lower right"</w:t>
      </w:r>
      <w:r w:rsidRPr="00FD6FF2">
        <w:rPr>
          <w:rFonts w:ascii="Courier New" w:eastAsia="Times New Roman" w:hAnsi="Courier New" w:cs="Courier New"/>
          <w:color w:val="333333"/>
          <w:sz w:val="21"/>
          <w:szCs w:val="21"/>
          <w:lang w:val="en-US" w:eastAsia="es-PE"/>
          <w:rPrChange w:id="8602" w:author="Edwin Villanueva Talavera" w:date="2019-06-02T11:17:00Z">
            <w:rPr>
              <w:rFonts w:ascii="Courier New" w:eastAsia="Times New Roman" w:hAnsi="Courier New" w:cs="Courier New"/>
              <w:color w:val="333333"/>
              <w:sz w:val="21"/>
              <w:szCs w:val="21"/>
              <w:lang w:eastAsia="es-PE"/>
            </w:rPr>
          </w:rPrChange>
        </w:rPr>
        <w:t>)</w:t>
      </w:r>
    </w:p>
    <w:p w14:paraId="1C527C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04" w:author="Edwin Villanueva Talavera" w:date="2019-06-02T11:17:00Z">
            <w:rPr>
              <w:rFonts w:ascii="Courier New" w:eastAsia="Times New Roman" w:hAnsi="Courier New" w:cs="Courier New"/>
              <w:color w:val="333333"/>
              <w:sz w:val="21"/>
              <w:szCs w:val="21"/>
              <w:lang w:eastAsia="es-PE"/>
            </w:rPr>
          </w:rPrChange>
        </w:rPr>
        <w:t xml:space="preserve">        </w:t>
      </w:r>
    </w:p>
    <w:p w14:paraId="2389E93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0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608" w:author="Edwin Villanueva Talavera" w:date="2019-06-02T11:17:00Z">
            <w:rPr>
              <w:rFonts w:ascii="Courier New" w:eastAsia="Times New Roman" w:hAnsi="Courier New" w:cs="Courier New"/>
              <w:color w:val="333333"/>
              <w:sz w:val="21"/>
              <w:szCs w:val="21"/>
              <w:lang w:eastAsia="es-PE"/>
            </w:rPr>
          </w:rPrChange>
        </w:rPr>
        <w:t xml:space="preserve"> classification_report(y_true, y_pred, target_names</w:t>
      </w:r>
      <w:r w:rsidRPr="00FD6FF2">
        <w:rPr>
          <w:rFonts w:ascii="Courier New" w:eastAsia="Times New Roman" w:hAnsi="Courier New" w:cs="Courier New"/>
          <w:color w:val="666666"/>
          <w:sz w:val="21"/>
          <w:szCs w:val="21"/>
          <w:lang w:val="en-US" w:eastAsia="es-PE"/>
          <w:rPrChange w:id="86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1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611"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86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613"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8614" w:author="Edwin Villanueva Talavera" w:date="2019-06-02T11:17:00Z">
            <w:rPr>
              <w:rFonts w:ascii="Courier New" w:eastAsia="Times New Roman" w:hAnsi="Courier New" w:cs="Courier New"/>
              <w:color w:val="333333"/>
              <w:sz w:val="21"/>
              <w:szCs w:val="21"/>
              <w:lang w:eastAsia="es-PE"/>
            </w:rPr>
          </w:rPrChange>
        </w:rPr>
        <w:t>]), confusion_matrix(y_true, y_pred), precision_recall_fscore_support(y_true, y_pred, average</w:t>
      </w:r>
      <w:r w:rsidRPr="00FD6FF2">
        <w:rPr>
          <w:rFonts w:ascii="Courier New" w:eastAsia="Times New Roman" w:hAnsi="Courier New" w:cs="Courier New"/>
          <w:color w:val="666666"/>
          <w:sz w:val="21"/>
          <w:szCs w:val="21"/>
          <w:lang w:val="en-US" w:eastAsia="es-PE"/>
          <w:rPrChange w:id="861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616" w:author="Edwin Villanueva Talavera" w:date="2019-06-02T11:17:00Z">
            <w:rPr>
              <w:rFonts w:ascii="Courier New" w:eastAsia="Times New Roman" w:hAnsi="Courier New" w:cs="Courier New"/>
              <w:color w:val="BA2121"/>
              <w:sz w:val="21"/>
              <w:szCs w:val="21"/>
              <w:lang w:eastAsia="es-PE"/>
            </w:rPr>
          </w:rPrChange>
        </w:rPr>
        <w:t>'binary'</w:t>
      </w:r>
      <w:r w:rsidRPr="00FD6FF2">
        <w:rPr>
          <w:rFonts w:ascii="Courier New" w:eastAsia="Times New Roman" w:hAnsi="Courier New" w:cs="Courier New"/>
          <w:color w:val="333333"/>
          <w:sz w:val="21"/>
          <w:szCs w:val="21"/>
          <w:lang w:val="en-US" w:eastAsia="es-PE"/>
          <w:rPrChange w:id="8617" w:author="Edwin Villanueva Talavera" w:date="2019-06-02T11:17:00Z">
            <w:rPr>
              <w:rFonts w:ascii="Courier New" w:eastAsia="Times New Roman" w:hAnsi="Courier New" w:cs="Courier New"/>
              <w:color w:val="333333"/>
              <w:sz w:val="21"/>
              <w:szCs w:val="21"/>
              <w:lang w:eastAsia="es-PE"/>
            </w:rPr>
          </w:rPrChange>
        </w:rPr>
        <w:t>)</w:t>
      </w:r>
    </w:p>
    <w:p w14:paraId="7CC48D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1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19" w:author="Edwin Villanueva Talavera" w:date="2019-06-02T11:17:00Z">
            <w:rPr>
              <w:rFonts w:ascii="Courier New" w:eastAsia="Times New Roman" w:hAnsi="Courier New" w:cs="Courier New"/>
              <w:color w:val="333333"/>
              <w:sz w:val="21"/>
              <w:szCs w:val="21"/>
              <w:lang w:eastAsia="es-PE"/>
            </w:rPr>
          </w:rPrChange>
        </w:rPr>
        <w:t xml:space="preserve">        </w:t>
      </w:r>
    </w:p>
    <w:p w14:paraId="1B6E27F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2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6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624" w:author="Edwin Villanueva Talavera" w:date="2019-06-02T11:17:00Z">
            <w:rPr>
              <w:rFonts w:ascii="Courier New" w:eastAsia="Times New Roman" w:hAnsi="Courier New" w:cs="Courier New"/>
              <w:color w:val="0000FF"/>
              <w:sz w:val="21"/>
              <w:szCs w:val="21"/>
              <w:lang w:eastAsia="es-PE"/>
            </w:rPr>
          </w:rPrChange>
        </w:rPr>
        <w:t>realizar_predicciones</w:t>
      </w:r>
      <w:r w:rsidRPr="00FD6FF2">
        <w:rPr>
          <w:rFonts w:ascii="Courier New" w:eastAsia="Times New Roman" w:hAnsi="Courier New" w:cs="Courier New"/>
          <w:color w:val="333333"/>
          <w:sz w:val="21"/>
          <w:szCs w:val="21"/>
          <w:lang w:val="en-US" w:eastAsia="es-PE"/>
          <w:rPrChange w:id="86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62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627"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86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629"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8630" w:author="Edwin Villanueva Talavera" w:date="2019-06-02T11:17:00Z">
            <w:rPr>
              <w:rFonts w:ascii="Courier New" w:eastAsia="Times New Roman" w:hAnsi="Courier New" w:cs="Courier New"/>
              <w:color w:val="333333"/>
              <w:sz w:val="21"/>
              <w:szCs w:val="21"/>
              <w:lang w:eastAsia="es-PE"/>
            </w:rPr>
          </w:rPrChange>
        </w:rPr>
        <w:t>):</w:t>
      </w:r>
    </w:p>
    <w:p w14:paraId="6BFF991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32"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63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34"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863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6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37"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86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640"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8641" w:author="Edwin Villanueva Talavera" w:date="2019-06-02T11:17:00Z">
            <w:rPr>
              <w:rFonts w:ascii="Courier New" w:eastAsia="Times New Roman" w:hAnsi="Courier New" w:cs="Courier New"/>
              <w:color w:val="333333"/>
              <w:sz w:val="21"/>
              <w:szCs w:val="21"/>
              <w:lang w:eastAsia="es-PE"/>
            </w:rPr>
          </w:rPrChange>
        </w:rPr>
        <w:t>)</w:t>
      </w:r>
    </w:p>
    <w:p w14:paraId="47A05B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43"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86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45"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6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47" w:author="Edwin Villanueva Talavera" w:date="2019-06-02T11:17:00Z">
            <w:rPr>
              <w:rFonts w:ascii="Courier New" w:eastAsia="Times New Roman" w:hAnsi="Courier New" w:cs="Courier New"/>
              <w:color w:val="333333"/>
              <w:sz w:val="21"/>
              <w:szCs w:val="21"/>
              <w:lang w:eastAsia="es-PE"/>
            </w:rPr>
          </w:rPrChange>
        </w:rPr>
        <w:t>leer_fasta_list(archivo_fasta)</w:t>
      </w:r>
    </w:p>
    <w:p w14:paraId="6DD5945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49"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6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51" w:author="Edwin Villanueva Talavera" w:date="2019-06-02T11:17:00Z">
            <w:rPr>
              <w:rFonts w:ascii="Courier New" w:eastAsia="Times New Roman" w:hAnsi="Courier New" w:cs="Courier New"/>
              <w:color w:val="333333"/>
              <w:sz w:val="21"/>
              <w:szCs w:val="21"/>
              <w:lang w:eastAsia="es-PE"/>
            </w:rPr>
          </w:rPrChange>
        </w:rPr>
        <w:t>set_params(features__features_calculados</w:t>
      </w:r>
      <w:r w:rsidRPr="00FD6FF2">
        <w:rPr>
          <w:rFonts w:ascii="Courier New" w:eastAsia="Times New Roman" w:hAnsi="Courier New" w:cs="Courier New"/>
          <w:color w:val="666666"/>
          <w:sz w:val="21"/>
          <w:szCs w:val="21"/>
          <w:lang w:val="en-US" w:eastAsia="es-PE"/>
          <w:rPrChange w:id="86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53" w:author="Edwin Villanueva Talavera" w:date="2019-06-02T11:17:00Z">
            <w:rPr>
              <w:rFonts w:ascii="Courier New" w:eastAsia="Times New Roman" w:hAnsi="Courier New" w:cs="Courier New"/>
              <w:color w:val="333333"/>
              <w:sz w:val="21"/>
              <w:szCs w:val="21"/>
              <w:lang w:eastAsia="es-PE"/>
            </w:rPr>
          </w:rPrChange>
        </w:rPr>
        <w:t>features_calculados)</w:t>
      </w:r>
    </w:p>
    <w:p w14:paraId="35A9087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56"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657"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65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59" w:author="Edwin Villanueva Talavera" w:date="2019-06-02T11:17:00Z">
            <w:rPr>
              <w:rFonts w:ascii="Courier New" w:eastAsia="Times New Roman" w:hAnsi="Courier New" w:cs="Courier New"/>
              <w:color w:val="333333"/>
              <w:sz w:val="21"/>
              <w:szCs w:val="21"/>
              <w:lang w:eastAsia="es-PE"/>
            </w:rPr>
          </w:rPrChange>
        </w:rPr>
        <w:t>predict(X_test)</w:t>
      </w:r>
    </w:p>
    <w:p w14:paraId="30B70A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61" w:author="Edwin Villanueva Talavera" w:date="2019-06-02T11:17:00Z">
            <w:rPr>
              <w:rFonts w:ascii="Courier New" w:eastAsia="Times New Roman" w:hAnsi="Courier New" w:cs="Courier New"/>
              <w:color w:val="333333"/>
              <w:sz w:val="21"/>
              <w:szCs w:val="21"/>
              <w:lang w:eastAsia="es-PE"/>
            </w:rPr>
          </w:rPrChange>
        </w:rPr>
        <w:t xml:space="preserve">        </w:t>
      </w:r>
    </w:p>
    <w:p w14:paraId="792497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6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6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6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666" w:author="Edwin Villanueva Talavera" w:date="2019-06-02T11:17:00Z">
            <w:rPr>
              <w:rFonts w:ascii="Courier New" w:eastAsia="Times New Roman" w:hAnsi="Courier New" w:cs="Courier New"/>
              <w:color w:val="0000FF"/>
              <w:sz w:val="21"/>
              <w:szCs w:val="21"/>
              <w:lang w:eastAsia="es-PE"/>
            </w:rPr>
          </w:rPrChange>
        </w:rPr>
        <w:t>realizar_predicciones_proba</w:t>
      </w:r>
      <w:r w:rsidRPr="00FD6FF2">
        <w:rPr>
          <w:rFonts w:ascii="Courier New" w:eastAsia="Times New Roman" w:hAnsi="Courier New" w:cs="Courier New"/>
          <w:color w:val="333333"/>
          <w:sz w:val="21"/>
          <w:szCs w:val="21"/>
          <w:lang w:val="en-US" w:eastAsia="es-PE"/>
          <w:rPrChange w:id="866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6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669"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86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671"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8672" w:author="Edwin Villanueva Talavera" w:date="2019-06-02T11:17:00Z">
            <w:rPr>
              <w:rFonts w:ascii="Courier New" w:eastAsia="Times New Roman" w:hAnsi="Courier New" w:cs="Courier New"/>
              <w:color w:val="333333"/>
              <w:sz w:val="21"/>
              <w:szCs w:val="21"/>
              <w:lang w:eastAsia="es-PE"/>
            </w:rPr>
          </w:rPrChange>
        </w:rPr>
        <w:t>):</w:t>
      </w:r>
    </w:p>
    <w:p w14:paraId="0BD61B3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74"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6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76"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867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6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79"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86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682"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8683" w:author="Edwin Villanueva Talavera" w:date="2019-06-02T11:17:00Z">
            <w:rPr>
              <w:rFonts w:ascii="Courier New" w:eastAsia="Times New Roman" w:hAnsi="Courier New" w:cs="Courier New"/>
              <w:color w:val="333333"/>
              <w:sz w:val="21"/>
              <w:szCs w:val="21"/>
              <w:lang w:eastAsia="es-PE"/>
            </w:rPr>
          </w:rPrChange>
        </w:rPr>
        <w:t>)</w:t>
      </w:r>
    </w:p>
    <w:p w14:paraId="2FDDF81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85"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86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87"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6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89" w:author="Edwin Villanueva Talavera" w:date="2019-06-02T11:17:00Z">
            <w:rPr>
              <w:rFonts w:ascii="Courier New" w:eastAsia="Times New Roman" w:hAnsi="Courier New" w:cs="Courier New"/>
              <w:color w:val="333333"/>
              <w:sz w:val="21"/>
              <w:szCs w:val="21"/>
              <w:lang w:eastAsia="es-PE"/>
            </w:rPr>
          </w:rPrChange>
        </w:rPr>
        <w:t>leer_fasta_list(archivo_fasta)</w:t>
      </w:r>
    </w:p>
    <w:p w14:paraId="7183B3F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91"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6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93" w:author="Edwin Villanueva Talavera" w:date="2019-06-02T11:17:00Z">
            <w:rPr>
              <w:rFonts w:ascii="Courier New" w:eastAsia="Times New Roman" w:hAnsi="Courier New" w:cs="Courier New"/>
              <w:color w:val="333333"/>
              <w:sz w:val="21"/>
              <w:szCs w:val="21"/>
              <w:lang w:eastAsia="es-PE"/>
            </w:rPr>
          </w:rPrChange>
        </w:rPr>
        <w:t>set_params(features__features_calculados</w:t>
      </w:r>
      <w:r w:rsidRPr="00FD6FF2">
        <w:rPr>
          <w:rFonts w:ascii="Courier New" w:eastAsia="Times New Roman" w:hAnsi="Courier New" w:cs="Courier New"/>
          <w:color w:val="666666"/>
          <w:sz w:val="21"/>
          <w:szCs w:val="21"/>
          <w:lang w:val="en-US" w:eastAsia="es-PE"/>
          <w:rPrChange w:id="86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695" w:author="Edwin Villanueva Talavera" w:date="2019-06-02T11:17:00Z">
            <w:rPr>
              <w:rFonts w:ascii="Courier New" w:eastAsia="Times New Roman" w:hAnsi="Courier New" w:cs="Courier New"/>
              <w:color w:val="333333"/>
              <w:sz w:val="21"/>
              <w:szCs w:val="21"/>
              <w:lang w:eastAsia="es-PE"/>
            </w:rPr>
          </w:rPrChange>
        </w:rPr>
        <w:t>features_calculados)</w:t>
      </w:r>
    </w:p>
    <w:p w14:paraId="649CFA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6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69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698"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699"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7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01" w:author="Edwin Villanueva Talavera" w:date="2019-06-02T11:17:00Z">
            <w:rPr>
              <w:rFonts w:ascii="Courier New" w:eastAsia="Times New Roman" w:hAnsi="Courier New" w:cs="Courier New"/>
              <w:color w:val="333333"/>
              <w:sz w:val="21"/>
              <w:szCs w:val="21"/>
              <w:lang w:eastAsia="es-PE"/>
            </w:rPr>
          </w:rPrChange>
        </w:rPr>
        <w:t>decision_function(X_test)</w:t>
      </w:r>
    </w:p>
    <w:p w14:paraId="7533A7C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0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03" w:author="Edwin Villanueva Talavera" w:date="2019-06-02T11:17:00Z">
            <w:rPr>
              <w:rFonts w:ascii="Courier New" w:eastAsia="Times New Roman" w:hAnsi="Courier New" w:cs="Courier New"/>
              <w:color w:val="333333"/>
              <w:sz w:val="21"/>
              <w:szCs w:val="21"/>
              <w:lang w:eastAsia="es-PE"/>
            </w:rPr>
          </w:rPrChange>
        </w:rPr>
        <w:t xml:space="preserve">        </w:t>
      </w:r>
    </w:p>
    <w:p w14:paraId="59B7C8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70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7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708" w:author="Edwin Villanueva Talavera" w:date="2019-06-02T11:17:00Z">
            <w:rPr>
              <w:rFonts w:ascii="Courier New" w:eastAsia="Times New Roman" w:hAnsi="Courier New" w:cs="Courier New"/>
              <w:color w:val="0000FF"/>
              <w:sz w:val="21"/>
              <w:szCs w:val="21"/>
              <w:lang w:eastAsia="es-PE"/>
            </w:rPr>
          </w:rPrChange>
        </w:rPr>
        <w:t>realizar_predicciones_proba_keras</w:t>
      </w:r>
      <w:r w:rsidRPr="00FD6FF2">
        <w:rPr>
          <w:rFonts w:ascii="Courier New" w:eastAsia="Times New Roman" w:hAnsi="Courier New" w:cs="Courier New"/>
          <w:color w:val="333333"/>
          <w:sz w:val="21"/>
          <w:szCs w:val="21"/>
          <w:lang w:val="en-US" w:eastAsia="es-PE"/>
          <w:rPrChange w:id="870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71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711" w:author="Edwin Villanueva Talavera" w:date="2019-06-02T11:17:00Z">
            <w:rPr>
              <w:rFonts w:ascii="Courier New" w:eastAsia="Times New Roman" w:hAnsi="Courier New" w:cs="Courier New"/>
              <w:color w:val="333333"/>
              <w:sz w:val="21"/>
              <w:szCs w:val="21"/>
              <w:lang w:eastAsia="es-PE"/>
            </w:rPr>
          </w:rPrChange>
        </w:rPr>
        <w:t>, archivo_fasta, features_calculados</w:t>
      </w:r>
      <w:r w:rsidRPr="00FD6FF2">
        <w:rPr>
          <w:rFonts w:ascii="Courier New" w:eastAsia="Times New Roman" w:hAnsi="Courier New" w:cs="Courier New"/>
          <w:color w:val="666666"/>
          <w:sz w:val="21"/>
          <w:szCs w:val="21"/>
          <w:lang w:val="en-US" w:eastAsia="es-PE"/>
          <w:rPrChange w:id="87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713"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8714" w:author="Edwin Villanueva Talavera" w:date="2019-06-02T11:17:00Z">
            <w:rPr>
              <w:rFonts w:ascii="Courier New" w:eastAsia="Times New Roman" w:hAnsi="Courier New" w:cs="Courier New"/>
              <w:color w:val="333333"/>
              <w:sz w:val="21"/>
              <w:szCs w:val="21"/>
              <w:lang w:eastAsia="es-PE"/>
            </w:rPr>
          </w:rPrChange>
        </w:rPr>
        <w:t>):</w:t>
      </w:r>
    </w:p>
    <w:p w14:paraId="7A8F9B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16" w:author="Edwin Villanueva Talavera" w:date="2019-06-02T11:17:00Z">
            <w:rPr>
              <w:rFonts w:ascii="Courier New" w:eastAsia="Times New Roman" w:hAnsi="Courier New" w:cs="Courier New"/>
              <w:color w:val="333333"/>
              <w:sz w:val="21"/>
              <w:szCs w:val="21"/>
              <w:lang w:eastAsia="es-PE"/>
            </w:rPr>
          </w:rPrChange>
        </w:rPr>
        <w:t xml:space="preserve">        predictor </w:t>
      </w:r>
      <w:r w:rsidRPr="00FD6FF2">
        <w:rPr>
          <w:rFonts w:ascii="Courier New" w:eastAsia="Times New Roman" w:hAnsi="Courier New" w:cs="Courier New"/>
          <w:color w:val="666666"/>
          <w:sz w:val="21"/>
          <w:szCs w:val="21"/>
          <w:lang w:val="en-US" w:eastAsia="es-PE"/>
          <w:rPrChange w:id="87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18" w:author="Edwin Villanueva Talavera" w:date="2019-06-02T11:17:00Z">
            <w:rPr>
              <w:rFonts w:ascii="Courier New" w:eastAsia="Times New Roman" w:hAnsi="Courier New" w:cs="Courier New"/>
              <w:color w:val="333333"/>
              <w:sz w:val="21"/>
              <w:szCs w:val="21"/>
              <w:lang w:eastAsia="es-PE"/>
            </w:rPr>
          </w:rPrChange>
        </w:rPr>
        <w:t xml:space="preserve"> load(</w:t>
      </w:r>
      <w:r w:rsidRPr="00FD6FF2">
        <w:rPr>
          <w:rFonts w:ascii="Courier New" w:eastAsia="Times New Roman" w:hAnsi="Courier New" w:cs="Courier New"/>
          <w:color w:val="008000"/>
          <w:sz w:val="21"/>
          <w:szCs w:val="21"/>
          <w:lang w:val="en-US" w:eastAsia="es-PE"/>
          <w:rPrChange w:id="871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7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21" w:author="Edwin Villanueva Talavera" w:date="2019-06-02T11:17:00Z">
            <w:rPr>
              <w:rFonts w:ascii="Courier New" w:eastAsia="Times New Roman" w:hAnsi="Courier New" w:cs="Courier New"/>
              <w:color w:val="333333"/>
              <w:sz w:val="21"/>
              <w:szCs w:val="21"/>
              <w:lang w:eastAsia="es-PE"/>
            </w:rPr>
          </w:rPrChange>
        </w:rPr>
        <w:t xml:space="preserve">carpeta_modelo() </w:t>
      </w:r>
      <w:r w:rsidRPr="00FD6FF2">
        <w:rPr>
          <w:rFonts w:ascii="Courier New" w:eastAsia="Times New Roman" w:hAnsi="Courier New" w:cs="Courier New"/>
          <w:color w:val="666666"/>
          <w:sz w:val="21"/>
          <w:szCs w:val="21"/>
          <w:lang w:val="en-US" w:eastAsia="es-PE"/>
          <w:rPrChange w:id="87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724" w:author="Edwin Villanueva Talavera" w:date="2019-06-02T11:17:00Z">
            <w:rPr>
              <w:rFonts w:ascii="Courier New" w:eastAsia="Times New Roman" w:hAnsi="Courier New" w:cs="Courier New"/>
              <w:color w:val="BA2121"/>
              <w:sz w:val="21"/>
              <w:szCs w:val="21"/>
              <w:lang w:eastAsia="es-PE"/>
            </w:rPr>
          </w:rPrChange>
        </w:rPr>
        <w:t>"/modelo_final.plk"</w:t>
      </w:r>
      <w:r w:rsidRPr="00FD6FF2">
        <w:rPr>
          <w:rFonts w:ascii="Courier New" w:eastAsia="Times New Roman" w:hAnsi="Courier New" w:cs="Courier New"/>
          <w:color w:val="333333"/>
          <w:sz w:val="21"/>
          <w:szCs w:val="21"/>
          <w:lang w:val="en-US" w:eastAsia="es-PE"/>
          <w:rPrChange w:id="8725" w:author="Edwin Villanueva Talavera" w:date="2019-06-02T11:17:00Z">
            <w:rPr>
              <w:rFonts w:ascii="Courier New" w:eastAsia="Times New Roman" w:hAnsi="Courier New" w:cs="Courier New"/>
              <w:color w:val="333333"/>
              <w:sz w:val="21"/>
              <w:szCs w:val="21"/>
              <w:lang w:eastAsia="es-PE"/>
            </w:rPr>
          </w:rPrChange>
        </w:rPr>
        <w:t>)</w:t>
      </w:r>
    </w:p>
    <w:p w14:paraId="724ED69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27" w:author="Edwin Villanueva Talavera" w:date="2019-06-02T11:17:00Z">
            <w:rPr>
              <w:rFonts w:ascii="Courier New" w:eastAsia="Times New Roman" w:hAnsi="Courier New" w:cs="Courier New"/>
              <w:color w:val="333333"/>
              <w:sz w:val="21"/>
              <w:szCs w:val="21"/>
              <w:lang w:eastAsia="es-PE"/>
            </w:rPr>
          </w:rPrChange>
        </w:rPr>
        <w:t xml:space="preserve">        X_test </w:t>
      </w:r>
      <w:r w:rsidRPr="00FD6FF2">
        <w:rPr>
          <w:rFonts w:ascii="Courier New" w:eastAsia="Times New Roman" w:hAnsi="Courier New" w:cs="Courier New"/>
          <w:color w:val="666666"/>
          <w:sz w:val="21"/>
          <w:szCs w:val="21"/>
          <w:lang w:val="en-US" w:eastAsia="es-PE"/>
          <w:rPrChange w:id="87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29"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87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31" w:author="Edwin Villanueva Talavera" w:date="2019-06-02T11:17:00Z">
            <w:rPr>
              <w:rFonts w:ascii="Courier New" w:eastAsia="Times New Roman" w:hAnsi="Courier New" w:cs="Courier New"/>
              <w:color w:val="333333"/>
              <w:sz w:val="21"/>
              <w:szCs w:val="21"/>
              <w:lang w:eastAsia="es-PE"/>
            </w:rPr>
          </w:rPrChange>
        </w:rPr>
        <w:t>leer_fasta_list(archivo_fasta)</w:t>
      </w:r>
    </w:p>
    <w:p w14:paraId="558B80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33"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7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35" w:author="Edwin Villanueva Talavera" w:date="2019-06-02T11:17:00Z">
            <w:rPr>
              <w:rFonts w:ascii="Courier New" w:eastAsia="Times New Roman" w:hAnsi="Courier New" w:cs="Courier New"/>
              <w:color w:val="333333"/>
              <w:sz w:val="21"/>
              <w:szCs w:val="21"/>
              <w:lang w:eastAsia="es-PE"/>
            </w:rPr>
          </w:rPrChange>
        </w:rPr>
        <w:t>set_params(features__features_calculados</w:t>
      </w:r>
      <w:r w:rsidRPr="00FD6FF2">
        <w:rPr>
          <w:rFonts w:ascii="Courier New" w:eastAsia="Times New Roman" w:hAnsi="Courier New" w:cs="Courier New"/>
          <w:color w:val="666666"/>
          <w:sz w:val="21"/>
          <w:szCs w:val="21"/>
          <w:lang w:val="en-US" w:eastAsia="es-PE"/>
          <w:rPrChange w:id="873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37" w:author="Edwin Villanueva Talavera" w:date="2019-06-02T11:17:00Z">
            <w:rPr>
              <w:rFonts w:ascii="Courier New" w:eastAsia="Times New Roman" w:hAnsi="Courier New" w:cs="Courier New"/>
              <w:color w:val="333333"/>
              <w:sz w:val="21"/>
              <w:szCs w:val="21"/>
              <w:lang w:eastAsia="es-PE"/>
            </w:rPr>
          </w:rPrChange>
        </w:rPr>
        <w:t>features_calculados)</w:t>
      </w:r>
    </w:p>
    <w:p w14:paraId="63DDD9B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74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741" w:author="Edwin Villanueva Talavera" w:date="2019-06-02T11:17:00Z">
            <w:rPr>
              <w:rFonts w:ascii="Courier New" w:eastAsia="Times New Roman" w:hAnsi="Courier New" w:cs="Courier New"/>
              <w:color w:val="333333"/>
              <w:sz w:val="21"/>
              <w:szCs w:val="21"/>
              <w:lang w:eastAsia="es-PE"/>
            </w:rPr>
          </w:rPrChange>
        </w:rPr>
        <w:t xml:space="preserve"> predictor</w:t>
      </w:r>
      <w:r w:rsidRPr="00FD6FF2">
        <w:rPr>
          <w:rFonts w:ascii="Courier New" w:eastAsia="Times New Roman" w:hAnsi="Courier New" w:cs="Courier New"/>
          <w:color w:val="666666"/>
          <w:sz w:val="21"/>
          <w:szCs w:val="21"/>
          <w:lang w:val="en-US" w:eastAsia="es-PE"/>
          <w:rPrChange w:id="87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43" w:author="Edwin Villanueva Talavera" w:date="2019-06-02T11:17:00Z">
            <w:rPr>
              <w:rFonts w:ascii="Courier New" w:eastAsia="Times New Roman" w:hAnsi="Courier New" w:cs="Courier New"/>
              <w:color w:val="333333"/>
              <w:sz w:val="21"/>
              <w:szCs w:val="21"/>
              <w:lang w:eastAsia="es-PE"/>
            </w:rPr>
          </w:rPrChange>
        </w:rPr>
        <w:t>predict_proba(X_test)</w:t>
      </w:r>
    </w:p>
    <w:p w14:paraId="50F719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45" w:author="Edwin Villanueva Talavera" w:date="2019-06-02T11:17:00Z">
            <w:rPr>
              <w:rFonts w:ascii="Courier New" w:eastAsia="Times New Roman" w:hAnsi="Courier New" w:cs="Courier New"/>
              <w:color w:val="333333"/>
              <w:sz w:val="21"/>
              <w:szCs w:val="21"/>
              <w:lang w:eastAsia="es-PE"/>
            </w:rPr>
          </w:rPrChange>
        </w:rPr>
        <w:t xml:space="preserve">        </w:t>
      </w:r>
    </w:p>
    <w:p w14:paraId="328AD4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i/>
          <w:iCs/>
          <w:color w:val="408080"/>
          <w:sz w:val="21"/>
          <w:szCs w:val="21"/>
          <w:lang w:eastAsia="es-PE"/>
        </w:rPr>
        <w:t>#wrappers para ejecución en paralelo</w:t>
      </w:r>
    </w:p>
    <w:p w14:paraId="130485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armar_fold_final</w:t>
      </w:r>
      <w:r w:rsidRPr="00A2359B">
        <w:rPr>
          <w:rFonts w:ascii="Courier New" w:eastAsia="Times New Roman" w:hAnsi="Courier New" w:cs="Courier New"/>
          <w:color w:val="333333"/>
          <w:sz w:val="21"/>
          <w:szCs w:val="21"/>
          <w:lang w:eastAsia="es-PE"/>
        </w:rPr>
        <w:t>(tesis2, tipo):</w:t>
      </w:r>
    </w:p>
    <w:p w14:paraId="2F92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final(tipo)</w:t>
      </w:r>
    </w:p>
    <w:p w14:paraId="338009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1F6A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armar_fold_clase</w:t>
      </w:r>
      <w:r w:rsidRPr="00A2359B">
        <w:rPr>
          <w:rFonts w:ascii="Courier New" w:eastAsia="Times New Roman" w:hAnsi="Courier New" w:cs="Courier New"/>
          <w:color w:val="333333"/>
          <w:sz w:val="21"/>
          <w:szCs w:val="21"/>
          <w:lang w:eastAsia="es-PE"/>
        </w:rPr>
        <w:t>(tesis2, num_clase):</w:t>
      </w:r>
    </w:p>
    <w:p w14:paraId="7F329E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clase(num_clase)</w:t>
      </w:r>
    </w:p>
    <w:p w14:paraId="53F393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27578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generar_cpat_fold</w:t>
      </w:r>
      <w:r w:rsidRPr="00A2359B">
        <w:rPr>
          <w:rFonts w:ascii="Courier New" w:eastAsia="Times New Roman" w:hAnsi="Courier New" w:cs="Courier New"/>
          <w:color w:val="333333"/>
          <w:sz w:val="21"/>
          <w:szCs w:val="21"/>
          <w:lang w:eastAsia="es-PE"/>
        </w:rPr>
        <w:t>(tesis2, num_clase):</w:t>
      </w:r>
    </w:p>
    <w:p w14:paraId="2F9589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_fold(num_clase)</w:t>
      </w:r>
    </w:p>
    <w:p w14:paraId="16D4572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B20A9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limpieza_archivos_CDS</w:t>
      </w:r>
      <w:r w:rsidRPr="00A2359B">
        <w:rPr>
          <w:rFonts w:ascii="Courier New" w:eastAsia="Times New Roman" w:hAnsi="Courier New" w:cs="Courier New"/>
          <w:color w:val="333333"/>
          <w:sz w:val="21"/>
          <w:szCs w:val="21"/>
          <w:lang w:eastAsia="es-PE"/>
        </w:rPr>
        <w:t>(tesis2, num_clase):</w:t>
      </w:r>
    </w:p>
    <w:p w14:paraId="5F2656E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CDS(num_clase)</w:t>
      </w:r>
    </w:p>
    <w:p w14:paraId="5CE0CF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791F8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ejecutar_cpat_fold</w:t>
      </w:r>
      <w:r w:rsidRPr="00A2359B">
        <w:rPr>
          <w:rFonts w:ascii="Courier New" w:eastAsia="Times New Roman" w:hAnsi="Courier New" w:cs="Courier New"/>
          <w:color w:val="333333"/>
          <w:sz w:val="21"/>
          <w:szCs w:val="21"/>
          <w:lang w:eastAsia="es-PE"/>
        </w:rPr>
        <w:t>(tesis2, num_clase):</w:t>
      </w:r>
    </w:p>
    <w:p w14:paraId="75E96E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fold(num_clase)</w:t>
      </w:r>
    </w:p>
    <w:p w14:paraId="17335E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8CE84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generar_features_fold</w:t>
      </w:r>
      <w:r w:rsidRPr="00A2359B">
        <w:rPr>
          <w:rFonts w:ascii="Courier New" w:eastAsia="Times New Roman" w:hAnsi="Courier New" w:cs="Courier New"/>
          <w:color w:val="333333"/>
          <w:sz w:val="21"/>
          <w:szCs w:val="21"/>
          <w:lang w:eastAsia="es-PE"/>
        </w:rPr>
        <w:t>(tesis2, num_clase):</w:t>
      </w:r>
    </w:p>
    <w:p w14:paraId="15BDA5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fold(num_clase)</w:t>
      </w:r>
    </w:p>
    <w:p w14:paraId="27719DF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CC50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b/>
          <w:bCs/>
          <w:color w:val="008000"/>
          <w:sz w:val="21"/>
          <w:szCs w:val="21"/>
          <w:lang w:eastAsia="es-PE"/>
        </w:rPr>
        <w:t>def</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wrapper_limpieza_archivos_finales_fasta</w:t>
      </w:r>
      <w:r w:rsidRPr="00A2359B">
        <w:rPr>
          <w:rFonts w:ascii="Courier New" w:eastAsia="Times New Roman" w:hAnsi="Courier New" w:cs="Courier New"/>
          <w:color w:val="333333"/>
          <w:sz w:val="21"/>
          <w:szCs w:val="21"/>
          <w:lang w:eastAsia="es-PE"/>
        </w:rPr>
        <w:t>(tesis2, num_clase):</w:t>
      </w:r>
    </w:p>
    <w:p w14:paraId="3D7325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num_clase)</w:t>
      </w:r>
    </w:p>
    <w:p w14:paraId="056239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451FB8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874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7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749" w:author="Edwin Villanueva Talavera" w:date="2019-06-02T11:17:00Z">
            <w:rPr>
              <w:rFonts w:ascii="Courier New" w:eastAsia="Times New Roman" w:hAnsi="Courier New" w:cs="Courier New"/>
              <w:color w:val="0000FF"/>
              <w:sz w:val="21"/>
              <w:szCs w:val="21"/>
              <w:lang w:eastAsia="es-PE"/>
            </w:rPr>
          </w:rPrChange>
        </w:rPr>
        <w:t>wrapper_crear_modelo_referencial</w:t>
      </w:r>
      <w:r w:rsidRPr="00FD6FF2">
        <w:rPr>
          <w:rFonts w:ascii="Courier New" w:eastAsia="Times New Roman" w:hAnsi="Courier New" w:cs="Courier New"/>
          <w:color w:val="333333"/>
          <w:sz w:val="21"/>
          <w:szCs w:val="21"/>
          <w:lang w:val="en-US" w:eastAsia="es-PE"/>
          <w:rPrChange w:id="8750" w:author="Edwin Villanueva Talavera" w:date="2019-06-02T11:17:00Z">
            <w:rPr>
              <w:rFonts w:ascii="Courier New" w:eastAsia="Times New Roman" w:hAnsi="Courier New" w:cs="Courier New"/>
              <w:color w:val="333333"/>
              <w:sz w:val="21"/>
              <w:szCs w:val="21"/>
              <w:lang w:eastAsia="es-PE"/>
            </w:rPr>
          </w:rPrChange>
        </w:rPr>
        <w:t>(tesis2, num_clase):</w:t>
      </w:r>
    </w:p>
    <w:p w14:paraId="782BE8C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5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52" w:author="Edwin Villanueva Talavera" w:date="2019-06-02T11:17:00Z">
            <w:rPr>
              <w:rFonts w:ascii="Courier New" w:eastAsia="Times New Roman" w:hAnsi="Courier New" w:cs="Courier New"/>
              <w:color w:val="333333"/>
              <w:sz w:val="21"/>
              <w:szCs w:val="21"/>
              <w:lang w:eastAsia="es-PE"/>
            </w:rPr>
          </w:rPrChange>
        </w:rPr>
        <w:t xml:space="preserve">    tesis2</w:t>
      </w:r>
      <w:r w:rsidRPr="00FD6FF2">
        <w:rPr>
          <w:rFonts w:ascii="Courier New" w:eastAsia="Times New Roman" w:hAnsi="Courier New" w:cs="Courier New"/>
          <w:color w:val="666666"/>
          <w:sz w:val="21"/>
          <w:szCs w:val="21"/>
          <w:lang w:val="en-US" w:eastAsia="es-PE"/>
          <w:rPrChange w:id="87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54" w:author="Edwin Villanueva Talavera" w:date="2019-06-02T11:17:00Z">
            <w:rPr>
              <w:rFonts w:ascii="Courier New" w:eastAsia="Times New Roman" w:hAnsi="Courier New" w:cs="Courier New"/>
              <w:color w:val="333333"/>
              <w:sz w:val="21"/>
              <w:szCs w:val="21"/>
              <w:lang w:eastAsia="es-PE"/>
            </w:rPr>
          </w:rPrChange>
        </w:rPr>
        <w:t>crear_modelo_referencial(num_clase)</w:t>
      </w:r>
    </w:p>
    <w:p w14:paraId="478ECA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56" w:author="Edwin Villanueva Talavera" w:date="2019-06-02T11:17:00Z">
            <w:rPr>
              <w:rFonts w:ascii="Courier New" w:eastAsia="Times New Roman" w:hAnsi="Courier New" w:cs="Courier New"/>
              <w:color w:val="333333"/>
              <w:sz w:val="21"/>
              <w:szCs w:val="21"/>
              <w:lang w:eastAsia="es-PE"/>
            </w:rPr>
          </w:rPrChange>
        </w:rPr>
        <w:t xml:space="preserve">                                         </w:t>
      </w:r>
    </w:p>
    <w:p w14:paraId="4BED1CB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875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7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760" w:author="Edwin Villanueva Talavera" w:date="2019-06-02T11:17:00Z">
            <w:rPr>
              <w:rFonts w:ascii="Courier New" w:eastAsia="Times New Roman" w:hAnsi="Courier New" w:cs="Courier New"/>
              <w:color w:val="0000FF"/>
              <w:sz w:val="21"/>
              <w:szCs w:val="21"/>
              <w:lang w:eastAsia="es-PE"/>
            </w:rPr>
          </w:rPrChange>
        </w:rPr>
        <w:t>crear_modelo_keras</w:t>
      </w:r>
      <w:r w:rsidRPr="00FD6FF2">
        <w:rPr>
          <w:rFonts w:ascii="Courier New" w:eastAsia="Times New Roman" w:hAnsi="Courier New" w:cs="Courier New"/>
          <w:color w:val="333333"/>
          <w:sz w:val="21"/>
          <w:szCs w:val="21"/>
          <w:lang w:val="en-US" w:eastAsia="es-PE"/>
          <w:rPrChange w:id="8761" w:author="Edwin Villanueva Talavera" w:date="2019-06-02T11:17:00Z">
            <w:rPr>
              <w:rFonts w:ascii="Courier New" w:eastAsia="Times New Roman" w:hAnsi="Courier New" w:cs="Courier New"/>
              <w:color w:val="333333"/>
              <w:sz w:val="21"/>
              <w:szCs w:val="21"/>
              <w:lang w:eastAsia="es-PE"/>
            </w:rPr>
          </w:rPrChange>
        </w:rPr>
        <w:t>(optimizer</w:t>
      </w:r>
      <w:r w:rsidRPr="00FD6FF2">
        <w:rPr>
          <w:rFonts w:ascii="Courier New" w:eastAsia="Times New Roman" w:hAnsi="Courier New" w:cs="Courier New"/>
          <w:color w:val="666666"/>
          <w:sz w:val="21"/>
          <w:szCs w:val="21"/>
          <w:lang w:val="en-US" w:eastAsia="es-PE"/>
          <w:rPrChange w:id="87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63" w:author="Edwin Villanueva Talavera" w:date="2019-06-02T11:17:00Z">
            <w:rPr>
              <w:rFonts w:ascii="Courier New" w:eastAsia="Times New Roman" w:hAnsi="Courier New" w:cs="Courier New"/>
              <w:color w:val="BA2121"/>
              <w:sz w:val="21"/>
              <w:szCs w:val="21"/>
              <w:lang w:eastAsia="es-PE"/>
            </w:rPr>
          </w:rPrChange>
        </w:rPr>
        <w:t>'adam'</w:t>
      </w:r>
      <w:r w:rsidRPr="00FD6FF2">
        <w:rPr>
          <w:rFonts w:ascii="Courier New" w:eastAsia="Times New Roman" w:hAnsi="Courier New" w:cs="Courier New"/>
          <w:color w:val="333333"/>
          <w:sz w:val="21"/>
          <w:szCs w:val="21"/>
          <w:lang w:val="en-US" w:eastAsia="es-PE"/>
          <w:rPrChange w:id="8764" w:author="Edwin Villanueva Talavera" w:date="2019-06-02T11:17:00Z">
            <w:rPr>
              <w:rFonts w:ascii="Courier New" w:eastAsia="Times New Roman" w:hAnsi="Courier New" w:cs="Courier New"/>
              <w:color w:val="333333"/>
              <w:sz w:val="21"/>
              <w:szCs w:val="21"/>
              <w:lang w:eastAsia="es-PE"/>
            </w:rPr>
          </w:rPrChange>
        </w:rPr>
        <w:t>, learn_rate</w:t>
      </w:r>
      <w:r w:rsidRPr="00FD6FF2">
        <w:rPr>
          <w:rFonts w:ascii="Courier New" w:eastAsia="Times New Roman" w:hAnsi="Courier New" w:cs="Courier New"/>
          <w:color w:val="666666"/>
          <w:sz w:val="21"/>
          <w:szCs w:val="21"/>
          <w:lang w:val="en-US" w:eastAsia="es-PE"/>
          <w:rPrChange w:id="8765" w:author="Edwin Villanueva Talavera" w:date="2019-06-02T11:17:00Z">
            <w:rPr>
              <w:rFonts w:ascii="Courier New" w:eastAsia="Times New Roman" w:hAnsi="Courier New" w:cs="Courier New"/>
              <w:color w:val="666666"/>
              <w:sz w:val="21"/>
              <w:szCs w:val="21"/>
              <w:lang w:eastAsia="es-PE"/>
            </w:rPr>
          </w:rPrChange>
        </w:rPr>
        <w:t>=0.01</w:t>
      </w:r>
      <w:r w:rsidRPr="00FD6FF2">
        <w:rPr>
          <w:rFonts w:ascii="Courier New" w:eastAsia="Times New Roman" w:hAnsi="Courier New" w:cs="Courier New"/>
          <w:color w:val="333333"/>
          <w:sz w:val="21"/>
          <w:szCs w:val="21"/>
          <w:lang w:val="en-US" w:eastAsia="es-PE"/>
          <w:rPrChange w:id="8766" w:author="Edwin Villanueva Talavera" w:date="2019-06-02T11:17:00Z">
            <w:rPr>
              <w:rFonts w:ascii="Courier New" w:eastAsia="Times New Roman" w:hAnsi="Courier New" w:cs="Courier New"/>
              <w:color w:val="333333"/>
              <w:sz w:val="21"/>
              <w:szCs w:val="21"/>
              <w:lang w:eastAsia="es-PE"/>
            </w:rPr>
          </w:rPrChange>
        </w:rPr>
        <w:t>, momentum</w:t>
      </w:r>
      <w:r w:rsidRPr="00FD6FF2">
        <w:rPr>
          <w:rFonts w:ascii="Courier New" w:eastAsia="Times New Roman" w:hAnsi="Courier New" w:cs="Courier New"/>
          <w:color w:val="666666"/>
          <w:sz w:val="21"/>
          <w:szCs w:val="21"/>
          <w:lang w:val="en-US" w:eastAsia="es-PE"/>
          <w:rPrChange w:id="876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8768" w:author="Edwin Villanueva Talavera" w:date="2019-06-02T11:17:00Z">
            <w:rPr>
              <w:rFonts w:ascii="Courier New" w:eastAsia="Times New Roman" w:hAnsi="Courier New" w:cs="Courier New"/>
              <w:color w:val="333333"/>
              <w:sz w:val="21"/>
              <w:szCs w:val="21"/>
              <w:lang w:eastAsia="es-PE"/>
            </w:rPr>
          </w:rPrChange>
        </w:rPr>
        <w:t>, init_mode</w:t>
      </w:r>
      <w:r w:rsidRPr="00FD6FF2">
        <w:rPr>
          <w:rFonts w:ascii="Courier New" w:eastAsia="Times New Roman" w:hAnsi="Courier New" w:cs="Courier New"/>
          <w:color w:val="666666"/>
          <w:sz w:val="21"/>
          <w:szCs w:val="21"/>
          <w:lang w:val="en-US" w:eastAsia="es-PE"/>
          <w:rPrChange w:id="87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70" w:author="Edwin Villanueva Talavera" w:date="2019-06-02T11:17:00Z">
            <w:rPr>
              <w:rFonts w:ascii="Courier New" w:eastAsia="Times New Roman" w:hAnsi="Courier New" w:cs="Courier New"/>
              <w:color w:val="BA2121"/>
              <w:sz w:val="21"/>
              <w:szCs w:val="21"/>
              <w:lang w:eastAsia="es-PE"/>
            </w:rPr>
          </w:rPrChange>
        </w:rPr>
        <w:t>'uniform'</w:t>
      </w:r>
      <w:r w:rsidRPr="00FD6FF2">
        <w:rPr>
          <w:rFonts w:ascii="Courier New" w:eastAsia="Times New Roman" w:hAnsi="Courier New" w:cs="Courier New"/>
          <w:color w:val="333333"/>
          <w:sz w:val="21"/>
          <w:szCs w:val="21"/>
          <w:lang w:val="en-US" w:eastAsia="es-PE"/>
          <w:rPrChange w:id="8771" w:author="Edwin Villanueva Talavera" w:date="2019-06-02T11:17:00Z">
            <w:rPr>
              <w:rFonts w:ascii="Courier New" w:eastAsia="Times New Roman" w:hAnsi="Courier New" w:cs="Courier New"/>
              <w:color w:val="333333"/>
              <w:sz w:val="21"/>
              <w:szCs w:val="21"/>
              <w:lang w:eastAsia="es-PE"/>
            </w:rPr>
          </w:rPrChange>
        </w:rPr>
        <w:t>, activation</w:t>
      </w:r>
      <w:r w:rsidRPr="00FD6FF2">
        <w:rPr>
          <w:rFonts w:ascii="Courier New" w:eastAsia="Times New Roman" w:hAnsi="Courier New" w:cs="Courier New"/>
          <w:color w:val="666666"/>
          <w:sz w:val="21"/>
          <w:szCs w:val="21"/>
          <w:lang w:val="en-US" w:eastAsia="es-PE"/>
          <w:rPrChange w:id="87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73" w:author="Edwin Villanueva Talavera" w:date="2019-06-02T11:17:00Z">
            <w:rPr>
              <w:rFonts w:ascii="Courier New" w:eastAsia="Times New Roman" w:hAnsi="Courier New" w:cs="Courier New"/>
              <w:color w:val="BA2121"/>
              <w:sz w:val="21"/>
              <w:szCs w:val="21"/>
              <w:lang w:eastAsia="es-PE"/>
            </w:rPr>
          </w:rPrChange>
        </w:rPr>
        <w:t>'relu'</w:t>
      </w:r>
      <w:r w:rsidRPr="00FD6FF2">
        <w:rPr>
          <w:rFonts w:ascii="Courier New" w:eastAsia="Times New Roman" w:hAnsi="Courier New" w:cs="Courier New"/>
          <w:color w:val="333333"/>
          <w:sz w:val="21"/>
          <w:szCs w:val="21"/>
          <w:lang w:val="en-US" w:eastAsia="es-PE"/>
          <w:rPrChange w:id="8774" w:author="Edwin Villanueva Talavera" w:date="2019-06-02T11:17:00Z">
            <w:rPr>
              <w:rFonts w:ascii="Courier New" w:eastAsia="Times New Roman" w:hAnsi="Courier New" w:cs="Courier New"/>
              <w:color w:val="333333"/>
              <w:sz w:val="21"/>
              <w:szCs w:val="21"/>
              <w:lang w:eastAsia="es-PE"/>
            </w:rPr>
          </w:rPrChange>
        </w:rPr>
        <w:t>, activation2</w:t>
      </w:r>
      <w:r w:rsidRPr="00FD6FF2">
        <w:rPr>
          <w:rFonts w:ascii="Courier New" w:eastAsia="Times New Roman" w:hAnsi="Courier New" w:cs="Courier New"/>
          <w:color w:val="666666"/>
          <w:sz w:val="21"/>
          <w:szCs w:val="21"/>
          <w:lang w:val="en-US" w:eastAsia="es-PE"/>
          <w:rPrChange w:id="87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76" w:author="Edwin Villanueva Talavera" w:date="2019-06-02T11:17:00Z">
            <w:rPr>
              <w:rFonts w:ascii="Courier New" w:eastAsia="Times New Roman" w:hAnsi="Courier New" w:cs="Courier New"/>
              <w:color w:val="BA2121"/>
              <w:sz w:val="21"/>
              <w:szCs w:val="21"/>
              <w:lang w:eastAsia="es-PE"/>
            </w:rPr>
          </w:rPrChange>
        </w:rPr>
        <w:t>'softmax'</w:t>
      </w:r>
      <w:r w:rsidRPr="00FD6FF2">
        <w:rPr>
          <w:rFonts w:ascii="Courier New" w:eastAsia="Times New Roman" w:hAnsi="Courier New" w:cs="Courier New"/>
          <w:color w:val="333333"/>
          <w:sz w:val="21"/>
          <w:szCs w:val="21"/>
          <w:lang w:val="en-US" w:eastAsia="es-PE"/>
          <w:rPrChange w:id="8777" w:author="Edwin Villanueva Talavera" w:date="2019-06-02T11:17:00Z">
            <w:rPr>
              <w:rFonts w:ascii="Courier New" w:eastAsia="Times New Roman" w:hAnsi="Courier New" w:cs="Courier New"/>
              <w:color w:val="333333"/>
              <w:sz w:val="21"/>
              <w:szCs w:val="21"/>
              <w:lang w:eastAsia="es-PE"/>
            </w:rPr>
          </w:rPrChange>
        </w:rPr>
        <w:t>, activation_final</w:t>
      </w:r>
      <w:r w:rsidRPr="00FD6FF2">
        <w:rPr>
          <w:rFonts w:ascii="Courier New" w:eastAsia="Times New Roman" w:hAnsi="Courier New" w:cs="Courier New"/>
          <w:color w:val="666666"/>
          <w:sz w:val="21"/>
          <w:szCs w:val="21"/>
          <w:lang w:val="en-US" w:eastAsia="es-PE"/>
          <w:rPrChange w:id="87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779" w:author="Edwin Villanueva Talavera" w:date="2019-06-02T11:17:00Z">
            <w:rPr>
              <w:rFonts w:ascii="Courier New" w:eastAsia="Times New Roman" w:hAnsi="Courier New" w:cs="Courier New"/>
              <w:color w:val="BA2121"/>
              <w:sz w:val="21"/>
              <w:szCs w:val="21"/>
              <w:lang w:eastAsia="es-PE"/>
            </w:rPr>
          </w:rPrChange>
        </w:rPr>
        <w:t>'sigmoid'</w:t>
      </w:r>
      <w:r w:rsidRPr="00FD6FF2">
        <w:rPr>
          <w:rFonts w:ascii="Courier New" w:eastAsia="Times New Roman" w:hAnsi="Courier New" w:cs="Courier New"/>
          <w:color w:val="333333"/>
          <w:sz w:val="21"/>
          <w:szCs w:val="21"/>
          <w:lang w:val="en-US" w:eastAsia="es-PE"/>
          <w:rPrChange w:id="8780" w:author="Edwin Villanueva Talavera" w:date="2019-06-02T11:17:00Z">
            <w:rPr>
              <w:rFonts w:ascii="Courier New" w:eastAsia="Times New Roman" w:hAnsi="Courier New" w:cs="Courier New"/>
              <w:color w:val="333333"/>
              <w:sz w:val="21"/>
              <w:szCs w:val="21"/>
              <w:lang w:eastAsia="es-PE"/>
            </w:rPr>
          </w:rPrChange>
        </w:rPr>
        <w:t>, dropout_rate</w:t>
      </w:r>
      <w:r w:rsidRPr="00FD6FF2">
        <w:rPr>
          <w:rFonts w:ascii="Courier New" w:eastAsia="Times New Roman" w:hAnsi="Courier New" w:cs="Courier New"/>
          <w:color w:val="666666"/>
          <w:sz w:val="21"/>
          <w:szCs w:val="21"/>
          <w:lang w:val="en-US" w:eastAsia="es-PE"/>
          <w:rPrChange w:id="8781" w:author="Edwin Villanueva Talavera" w:date="2019-06-02T11:17:00Z">
            <w:rPr>
              <w:rFonts w:ascii="Courier New" w:eastAsia="Times New Roman" w:hAnsi="Courier New" w:cs="Courier New"/>
              <w:color w:val="666666"/>
              <w:sz w:val="21"/>
              <w:szCs w:val="21"/>
              <w:lang w:eastAsia="es-PE"/>
            </w:rPr>
          </w:rPrChange>
        </w:rPr>
        <w:t>=0.0</w:t>
      </w:r>
      <w:r w:rsidRPr="00FD6FF2">
        <w:rPr>
          <w:rFonts w:ascii="Courier New" w:eastAsia="Times New Roman" w:hAnsi="Courier New" w:cs="Courier New"/>
          <w:color w:val="333333"/>
          <w:sz w:val="21"/>
          <w:szCs w:val="21"/>
          <w:lang w:val="en-US" w:eastAsia="es-PE"/>
          <w:rPrChange w:id="8782" w:author="Edwin Villanueva Talavera" w:date="2019-06-02T11:17:00Z">
            <w:rPr>
              <w:rFonts w:ascii="Courier New" w:eastAsia="Times New Roman" w:hAnsi="Courier New" w:cs="Courier New"/>
              <w:color w:val="333333"/>
              <w:sz w:val="21"/>
              <w:szCs w:val="21"/>
              <w:lang w:eastAsia="es-PE"/>
            </w:rPr>
          </w:rPrChange>
        </w:rPr>
        <w:t>, weight_constraint</w:t>
      </w:r>
      <w:r w:rsidRPr="00FD6FF2">
        <w:rPr>
          <w:rFonts w:ascii="Courier New" w:eastAsia="Times New Roman" w:hAnsi="Courier New" w:cs="Courier New"/>
          <w:color w:val="666666"/>
          <w:sz w:val="21"/>
          <w:szCs w:val="21"/>
          <w:lang w:val="en-US" w:eastAsia="es-PE"/>
          <w:rPrChange w:id="8783"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784" w:author="Edwin Villanueva Talavera" w:date="2019-06-02T11:17:00Z">
            <w:rPr>
              <w:rFonts w:ascii="Courier New" w:eastAsia="Times New Roman" w:hAnsi="Courier New" w:cs="Courier New"/>
              <w:color w:val="333333"/>
              <w:sz w:val="21"/>
              <w:szCs w:val="21"/>
              <w:lang w:eastAsia="es-PE"/>
            </w:rPr>
          </w:rPrChange>
        </w:rPr>
        <w:t>, neurons</w:t>
      </w:r>
      <w:r w:rsidRPr="00FD6FF2">
        <w:rPr>
          <w:rFonts w:ascii="Courier New" w:eastAsia="Times New Roman" w:hAnsi="Courier New" w:cs="Courier New"/>
          <w:color w:val="666666"/>
          <w:sz w:val="21"/>
          <w:szCs w:val="21"/>
          <w:lang w:val="en-US" w:eastAsia="es-PE"/>
          <w:rPrChange w:id="8785"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786" w:author="Edwin Villanueva Talavera" w:date="2019-06-02T11:17:00Z">
            <w:rPr>
              <w:rFonts w:ascii="Courier New" w:eastAsia="Times New Roman" w:hAnsi="Courier New" w:cs="Courier New"/>
              <w:color w:val="333333"/>
              <w:sz w:val="21"/>
              <w:szCs w:val="21"/>
              <w:lang w:eastAsia="es-PE"/>
            </w:rPr>
          </w:rPrChange>
        </w:rPr>
        <w:t>, hidden_layers</w:t>
      </w:r>
      <w:r w:rsidRPr="00FD6FF2">
        <w:rPr>
          <w:rFonts w:ascii="Courier New" w:eastAsia="Times New Roman" w:hAnsi="Courier New" w:cs="Courier New"/>
          <w:color w:val="666666"/>
          <w:sz w:val="21"/>
          <w:szCs w:val="21"/>
          <w:lang w:val="en-US" w:eastAsia="es-PE"/>
          <w:rPrChange w:id="878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8788" w:author="Edwin Villanueva Talavera" w:date="2019-06-02T11:17:00Z">
            <w:rPr>
              <w:rFonts w:ascii="Courier New" w:eastAsia="Times New Roman" w:hAnsi="Courier New" w:cs="Courier New"/>
              <w:color w:val="333333"/>
              <w:sz w:val="21"/>
              <w:szCs w:val="21"/>
              <w:lang w:eastAsia="es-PE"/>
            </w:rPr>
          </w:rPrChange>
        </w:rPr>
        <w:t>, hidden_neurons</w:t>
      </w:r>
      <w:r w:rsidRPr="00FD6FF2">
        <w:rPr>
          <w:rFonts w:ascii="Courier New" w:eastAsia="Times New Roman" w:hAnsi="Courier New" w:cs="Courier New"/>
          <w:color w:val="666666"/>
          <w:sz w:val="21"/>
          <w:szCs w:val="21"/>
          <w:lang w:val="en-US" w:eastAsia="es-PE"/>
          <w:rPrChange w:id="8789"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790" w:author="Edwin Villanueva Talavera" w:date="2019-06-02T11:17:00Z">
            <w:rPr>
              <w:rFonts w:ascii="Courier New" w:eastAsia="Times New Roman" w:hAnsi="Courier New" w:cs="Courier New"/>
              <w:color w:val="333333"/>
              <w:sz w:val="21"/>
              <w:szCs w:val="21"/>
              <w:lang w:eastAsia="es-PE"/>
            </w:rPr>
          </w:rPrChange>
        </w:rPr>
        <w:t>):</w:t>
      </w:r>
    </w:p>
    <w:p w14:paraId="62748D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9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8793" w:author="Edwin Villanueva Talavera" w:date="2019-06-02T11:17:00Z">
            <w:rPr>
              <w:rFonts w:ascii="Courier New" w:eastAsia="Times New Roman" w:hAnsi="Courier New" w:cs="Courier New"/>
              <w:i/>
              <w:iCs/>
              <w:color w:val="408080"/>
              <w:sz w:val="21"/>
              <w:szCs w:val="21"/>
              <w:lang w:eastAsia="es-PE"/>
            </w:rPr>
          </w:rPrChange>
        </w:rPr>
        <w:t>#optimizer = SGD(lr=learn_rate, momentum=momentum)</w:t>
      </w:r>
    </w:p>
    <w:p w14:paraId="2C58BD4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95" w:author="Edwin Villanueva Talavera" w:date="2019-06-02T11:17:00Z">
            <w:rPr>
              <w:rFonts w:ascii="Courier New" w:eastAsia="Times New Roman" w:hAnsi="Courier New" w:cs="Courier New"/>
              <w:color w:val="333333"/>
              <w:sz w:val="21"/>
              <w:szCs w:val="21"/>
              <w:lang w:eastAsia="es-PE"/>
            </w:rPr>
          </w:rPrChange>
        </w:rPr>
        <w:t xml:space="preserve">    model </w:t>
      </w:r>
      <w:r w:rsidRPr="00FD6FF2">
        <w:rPr>
          <w:rFonts w:ascii="Courier New" w:eastAsia="Times New Roman" w:hAnsi="Courier New" w:cs="Courier New"/>
          <w:color w:val="666666"/>
          <w:sz w:val="21"/>
          <w:szCs w:val="21"/>
          <w:lang w:val="en-US" w:eastAsia="es-PE"/>
          <w:rPrChange w:id="879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797" w:author="Edwin Villanueva Talavera" w:date="2019-06-02T11:17:00Z">
            <w:rPr>
              <w:rFonts w:ascii="Courier New" w:eastAsia="Times New Roman" w:hAnsi="Courier New" w:cs="Courier New"/>
              <w:color w:val="333333"/>
              <w:sz w:val="21"/>
              <w:szCs w:val="21"/>
              <w:lang w:eastAsia="es-PE"/>
            </w:rPr>
          </w:rPrChange>
        </w:rPr>
        <w:t xml:space="preserve"> Sequential()</w:t>
      </w:r>
    </w:p>
    <w:p w14:paraId="6361528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7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799"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1" w:author="Edwin Villanueva Talavera" w:date="2019-06-02T11:17:00Z">
            <w:rPr>
              <w:rFonts w:ascii="Courier New" w:eastAsia="Times New Roman" w:hAnsi="Courier New" w:cs="Courier New"/>
              <w:color w:val="333333"/>
              <w:sz w:val="21"/>
              <w:szCs w:val="21"/>
              <w:lang w:eastAsia="es-PE"/>
            </w:rPr>
          </w:rPrChange>
        </w:rPr>
        <w:t>add(Dense(units</w:t>
      </w:r>
      <w:r w:rsidRPr="00FD6FF2">
        <w:rPr>
          <w:rFonts w:ascii="Courier New" w:eastAsia="Times New Roman" w:hAnsi="Courier New" w:cs="Courier New"/>
          <w:color w:val="666666"/>
          <w:sz w:val="21"/>
          <w:szCs w:val="21"/>
          <w:lang w:val="en-US" w:eastAsia="es-PE"/>
          <w:rPrChange w:id="88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3" w:author="Edwin Villanueva Talavera" w:date="2019-06-02T11:17:00Z">
            <w:rPr>
              <w:rFonts w:ascii="Courier New" w:eastAsia="Times New Roman" w:hAnsi="Courier New" w:cs="Courier New"/>
              <w:color w:val="333333"/>
              <w:sz w:val="21"/>
              <w:szCs w:val="21"/>
              <w:lang w:eastAsia="es-PE"/>
            </w:rPr>
          </w:rPrChange>
        </w:rPr>
        <w:t>neurons, activation</w:t>
      </w:r>
      <w:r w:rsidRPr="00FD6FF2">
        <w:rPr>
          <w:rFonts w:ascii="Courier New" w:eastAsia="Times New Roman" w:hAnsi="Courier New" w:cs="Courier New"/>
          <w:color w:val="666666"/>
          <w:sz w:val="21"/>
          <w:szCs w:val="21"/>
          <w:lang w:val="en-US" w:eastAsia="es-PE"/>
          <w:rPrChange w:id="88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5" w:author="Edwin Villanueva Talavera" w:date="2019-06-02T11:17:00Z">
            <w:rPr>
              <w:rFonts w:ascii="Courier New" w:eastAsia="Times New Roman" w:hAnsi="Courier New" w:cs="Courier New"/>
              <w:color w:val="333333"/>
              <w:sz w:val="21"/>
              <w:szCs w:val="21"/>
              <w:lang w:eastAsia="es-PE"/>
            </w:rPr>
          </w:rPrChange>
        </w:rPr>
        <w:t>activation, input_dim</w:t>
      </w:r>
      <w:r w:rsidRPr="00FD6FF2">
        <w:rPr>
          <w:rFonts w:ascii="Courier New" w:eastAsia="Times New Roman" w:hAnsi="Courier New" w:cs="Courier New"/>
          <w:color w:val="666666"/>
          <w:sz w:val="21"/>
          <w:szCs w:val="21"/>
          <w:lang w:val="en-US" w:eastAsia="es-PE"/>
          <w:rPrChange w:id="8806" w:author="Edwin Villanueva Talavera" w:date="2019-06-02T11:17:00Z">
            <w:rPr>
              <w:rFonts w:ascii="Courier New" w:eastAsia="Times New Roman" w:hAnsi="Courier New" w:cs="Courier New"/>
              <w:color w:val="666666"/>
              <w:sz w:val="21"/>
              <w:szCs w:val="21"/>
              <w:lang w:eastAsia="es-PE"/>
            </w:rPr>
          </w:rPrChange>
        </w:rPr>
        <w:t>=10</w:t>
      </w:r>
      <w:r w:rsidRPr="00FD6FF2">
        <w:rPr>
          <w:rFonts w:ascii="Courier New" w:eastAsia="Times New Roman" w:hAnsi="Courier New" w:cs="Courier New"/>
          <w:color w:val="333333"/>
          <w:sz w:val="21"/>
          <w:szCs w:val="21"/>
          <w:lang w:val="en-US" w:eastAsia="es-PE"/>
          <w:rPrChange w:id="8807" w:author="Edwin Villanueva Talavera" w:date="2019-06-02T11:17:00Z">
            <w:rPr>
              <w:rFonts w:ascii="Courier New" w:eastAsia="Times New Roman" w:hAnsi="Courier New" w:cs="Courier New"/>
              <w:color w:val="333333"/>
              <w:sz w:val="21"/>
              <w:szCs w:val="21"/>
              <w:lang w:eastAsia="es-PE"/>
            </w:rPr>
          </w:rPrChange>
        </w:rPr>
        <w:t>, kernel_initializer</w:t>
      </w:r>
      <w:r w:rsidRPr="00FD6FF2">
        <w:rPr>
          <w:rFonts w:ascii="Courier New" w:eastAsia="Times New Roman" w:hAnsi="Courier New" w:cs="Courier New"/>
          <w:color w:val="666666"/>
          <w:sz w:val="21"/>
          <w:szCs w:val="21"/>
          <w:lang w:val="en-US" w:eastAsia="es-PE"/>
          <w:rPrChange w:id="88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09" w:author="Edwin Villanueva Talavera" w:date="2019-06-02T11:17:00Z">
            <w:rPr>
              <w:rFonts w:ascii="Courier New" w:eastAsia="Times New Roman" w:hAnsi="Courier New" w:cs="Courier New"/>
              <w:color w:val="333333"/>
              <w:sz w:val="21"/>
              <w:szCs w:val="21"/>
              <w:lang w:eastAsia="es-PE"/>
            </w:rPr>
          </w:rPrChange>
        </w:rPr>
        <w:t>init_mode, kernel_constraint</w:t>
      </w:r>
      <w:r w:rsidRPr="00FD6FF2">
        <w:rPr>
          <w:rFonts w:ascii="Courier New" w:eastAsia="Times New Roman" w:hAnsi="Courier New" w:cs="Courier New"/>
          <w:color w:val="666666"/>
          <w:sz w:val="21"/>
          <w:szCs w:val="21"/>
          <w:lang w:val="en-US" w:eastAsia="es-PE"/>
          <w:rPrChange w:id="881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11" w:author="Edwin Villanueva Talavera" w:date="2019-06-02T11:17:00Z">
            <w:rPr>
              <w:rFonts w:ascii="Courier New" w:eastAsia="Times New Roman" w:hAnsi="Courier New" w:cs="Courier New"/>
              <w:color w:val="333333"/>
              <w:sz w:val="21"/>
              <w:szCs w:val="21"/>
              <w:lang w:eastAsia="es-PE"/>
            </w:rPr>
          </w:rPrChange>
        </w:rPr>
        <w:t>maxnorm(weight_constraint)))</w:t>
      </w:r>
    </w:p>
    <w:p w14:paraId="27A734A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814"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8815" w:author="Edwin Villanueva Talavera" w:date="2019-06-02T11:17:00Z">
            <w:rPr>
              <w:rFonts w:ascii="Courier New" w:eastAsia="Times New Roman" w:hAnsi="Courier New" w:cs="Courier New"/>
              <w:color w:val="333333"/>
              <w:sz w:val="21"/>
              <w:szCs w:val="21"/>
              <w:lang w:eastAsia="es-PE"/>
            </w:rPr>
          </w:rPrChange>
        </w:rPr>
        <w:t xml:space="preserve"> _ </w:t>
      </w:r>
      <w:r w:rsidRPr="00FD6FF2">
        <w:rPr>
          <w:rFonts w:ascii="Courier New" w:eastAsia="Times New Roman" w:hAnsi="Courier New" w:cs="Courier New"/>
          <w:b/>
          <w:bCs/>
          <w:color w:val="AA22FF"/>
          <w:sz w:val="21"/>
          <w:szCs w:val="21"/>
          <w:lang w:val="en-US" w:eastAsia="es-PE"/>
          <w:rPrChange w:id="8816"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88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818"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en-US" w:eastAsia="es-PE"/>
          <w:rPrChange w:id="8819" w:author="Edwin Villanueva Talavera" w:date="2019-06-02T11:17:00Z">
            <w:rPr>
              <w:rFonts w:ascii="Courier New" w:eastAsia="Times New Roman" w:hAnsi="Courier New" w:cs="Courier New"/>
              <w:color w:val="333333"/>
              <w:sz w:val="21"/>
              <w:szCs w:val="21"/>
              <w:lang w:eastAsia="es-PE"/>
            </w:rPr>
          </w:rPrChange>
        </w:rPr>
        <w:t>(hidden_layers):</w:t>
      </w:r>
    </w:p>
    <w:p w14:paraId="549B7B9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21"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23" w:author="Edwin Villanueva Talavera" w:date="2019-06-02T11:17:00Z">
            <w:rPr>
              <w:rFonts w:ascii="Courier New" w:eastAsia="Times New Roman" w:hAnsi="Courier New" w:cs="Courier New"/>
              <w:color w:val="333333"/>
              <w:sz w:val="21"/>
              <w:szCs w:val="21"/>
              <w:lang w:eastAsia="es-PE"/>
            </w:rPr>
          </w:rPrChange>
        </w:rPr>
        <w:t>add(Dropout(dropout_rate))</w:t>
      </w:r>
    </w:p>
    <w:p w14:paraId="6BE19EB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25"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27" w:author="Edwin Villanueva Talavera" w:date="2019-06-02T11:17:00Z">
            <w:rPr>
              <w:rFonts w:ascii="Courier New" w:eastAsia="Times New Roman" w:hAnsi="Courier New" w:cs="Courier New"/>
              <w:color w:val="333333"/>
              <w:sz w:val="21"/>
              <w:szCs w:val="21"/>
              <w:lang w:eastAsia="es-PE"/>
            </w:rPr>
          </w:rPrChange>
        </w:rPr>
        <w:t>add(Dense(units</w:t>
      </w:r>
      <w:r w:rsidRPr="00FD6FF2">
        <w:rPr>
          <w:rFonts w:ascii="Courier New" w:eastAsia="Times New Roman" w:hAnsi="Courier New" w:cs="Courier New"/>
          <w:color w:val="666666"/>
          <w:sz w:val="21"/>
          <w:szCs w:val="21"/>
          <w:lang w:val="en-US" w:eastAsia="es-PE"/>
          <w:rPrChange w:id="88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29" w:author="Edwin Villanueva Talavera" w:date="2019-06-02T11:17:00Z">
            <w:rPr>
              <w:rFonts w:ascii="Courier New" w:eastAsia="Times New Roman" w:hAnsi="Courier New" w:cs="Courier New"/>
              <w:color w:val="333333"/>
              <w:sz w:val="21"/>
              <w:szCs w:val="21"/>
              <w:lang w:eastAsia="es-PE"/>
            </w:rPr>
          </w:rPrChange>
        </w:rPr>
        <w:t>hidden_neurons, activation</w:t>
      </w:r>
      <w:r w:rsidRPr="00FD6FF2">
        <w:rPr>
          <w:rFonts w:ascii="Courier New" w:eastAsia="Times New Roman" w:hAnsi="Courier New" w:cs="Courier New"/>
          <w:color w:val="666666"/>
          <w:sz w:val="21"/>
          <w:szCs w:val="21"/>
          <w:lang w:val="en-US" w:eastAsia="es-PE"/>
          <w:rPrChange w:id="883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1" w:author="Edwin Villanueva Talavera" w:date="2019-06-02T11:17:00Z">
            <w:rPr>
              <w:rFonts w:ascii="Courier New" w:eastAsia="Times New Roman" w:hAnsi="Courier New" w:cs="Courier New"/>
              <w:color w:val="333333"/>
              <w:sz w:val="21"/>
              <w:szCs w:val="21"/>
              <w:lang w:eastAsia="es-PE"/>
            </w:rPr>
          </w:rPrChange>
        </w:rPr>
        <w:t>activation2, kernel_initializer</w:t>
      </w:r>
      <w:r w:rsidRPr="00FD6FF2">
        <w:rPr>
          <w:rFonts w:ascii="Courier New" w:eastAsia="Times New Roman" w:hAnsi="Courier New" w:cs="Courier New"/>
          <w:color w:val="666666"/>
          <w:sz w:val="21"/>
          <w:szCs w:val="21"/>
          <w:lang w:val="en-US" w:eastAsia="es-PE"/>
          <w:rPrChange w:id="88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3" w:author="Edwin Villanueva Talavera" w:date="2019-06-02T11:17:00Z">
            <w:rPr>
              <w:rFonts w:ascii="Courier New" w:eastAsia="Times New Roman" w:hAnsi="Courier New" w:cs="Courier New"/>
              <w:color w:val="333333"/>
              <w:sz w:val="21"/>
              <w:szCs w:val="21"/>
              <w:lang w:eastAsia="es-PE"/>
            </w:rPr>
          </w:rPrChange>
        </w:rPr>
        <w:t>init_mode, kernel_constraint</w:t>
      </w:r>
      <w:r w:rsidRPr="00FD6FF2">
        <w:rPr>
          <w:rFonts w:ascii="Courier New" w:eastAsia="Times New Roman" w:hAnsi="Courier New" w:cs="Courier New"/>
          <w:color w:val="666666"/>
          <w:sz w:val="21"/>
          <w:szCs w:val="21"/>
          <w:lang w:val="en-US" w:eastAsia="es-PE"/>
          <w:rPrChange w:id="88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5" w:author="Edwin Villanueva Talavera" w:date="2019-06-02T11:17:00Z">
            <w:rPr>
              <w:rFonts w:ascii="Courier New" w:eastAsia="Times New Roman" w:hAnsi="Courier New" w:cs="Courier New"/>
              <w:color w:val="333333"/>
              <w:sz w:val="21"/>
              <w:szCs w:val="21"/>
              <w:lang w:eastAsia="es-PE"/>
            </w:rPr>
          </w:rPrChange>
        </w:rPr>
        <w:t>maxnorm(weight_constraint)))</w:t>
      </w:r>
    </w:p>
    <w:p w14:paraId="499359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37"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39" w:author="Edwin Villanueva Talavera" w:date="2019-06-02T11:17:00Z">
            <w:rPr>
              <w:rFonts w:ascii="Courier New" w:eastAsia="Times New Roman" w:hAnsi="Courier New" w:cs="Courier New"/>
              <w:color w:val="333333"/>
              <w:sz w:val="21"/>
              <w:szCs w:val="21"/>
              <w:lang w:eastAsia="es-PE"/>
            </w:rPr>
          </w:rPrChange>
        </w:rPr>
        <w:t>add(Dropout(dropout_rate))</w:t>
      </w:r>
    </w:p>
    <w:p w14:paraId="34D6CCD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84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8843" w:author="Edwin Villanueva Talavera" w:date="2019-06-02T11:17:00Z">
            <w:rPr>
              <w:rFonts w:ascii="Courier New" w:eastAsia="Times New Roman" w:hAnsi="Courier New" w:cs="Courier New"/>
              <w:color w:val="333333"/>
              <w:sz w:val="21"/>
              <w:szCs w:val="21"/>
              <w:lang w:eastAsia="es-PE"/>
            </w:rPr>
          </w:rPrChange>
        </w:rPr>
        <w:t xml:space="preserve"> activation_final </w:t>
      </w:r>
      <w:r w:rsidRPr="00FD6FF2">
        <w:rPr>
          <w:rFonts w:ascii="Courier New" w:eastAsia="Times New Roman" w:hAnsi="Courier New" w:cs="Courier New"/>
          <w:color w:val="666666"/>
          <w:sz w:val="21"/>
          <w:szCs w:val="21"/>
          <w:lang w:val="en-US" w:eastAsia="es-PE"/>
          <w:rPrChange w:id="884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8846" w:author="Edwin Villanueva Talavera" w:date="2019-06-02T11:17:00Z">
            <w:rPr>
              <w:rFonts w:ascii="Courier New" w:eastAsia="Times New Roman" w:hAnsi="Courier New" w:cs="Courier New"/>
              <w:color w:val="BA2121"/>
              <w:sz w:val="21"/>
              <w:szCs w:val="21"/>
              <w:lang w:eastAsia="es-PE"/>
            </w:rPr>
          </w:rPrChange>
        </w:rPr>
        <w:t>"softmax"</w:t>
      </w:r>
      <w:r w:rsidRPr="00FD6FF2">
        <w:rPr>
          <w:rFonts w:ascii="Courier New" w:eastAsia="Times New Roman" w:hAnsi="Courier New" w:cs="Courier New"/>
          <w:color w:val="333333"/>
          <w:sz w:val="21"/>
          <w:szCs w:val="21"/>
          <w:lang w:val="en-US" w:eastAsia="es-PE"/>
          <w:rPrChange w:id="8847" w:author="Edwin Villanueva Talavera" w:date="2019-06-02T11:17:00Z">
            <w:rPr>
              <w:rFonts w:ascii="Courier New" w:eastAsia="Times New Roman" w:hAnsi="Courier New" w:cs="Courier New"/>
              <w:color w:val="333333"/>
              <w:sz w:val="21"/>
              <w:szCs w:val="21"/>
              <w:lang w:eastAsia="es-PE"/>
            </w:rPr>
          </w:rPrChange>
        </w:rPr>
        <w:t>:</w:t>
      </w:r>
    </w:p>
    <w:p w14:paraId="2F7D78C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49"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51" w:author="Edwin Villanueva Talavera" w:date="2019-06-02T11:17:00Z">
            <w:rPr>
              <w:rFonts w:ascii="Courier New" w:eastAsia="Times New Roman" w:hAnsi="Courier New" w:cs="Courier New"/>
              <w:color w:val="333333"/>
              <w:sz w:val="21"/>
              <w:szCs w:val="21"/>
              <w:lang w:eastAsia="es-PE"/>
            </w:rPr>
          </w:rPrChange>
        </w:rPr>
        <w:t>add(Dense(</w:t>
      </w:r>
      <w:r w:rsidRPr="00FD6FF2">
        <w:rPr>
          <w:rFonts w:ascii="Courier New" w:eastAsia="Times New Roman" w:hAnsi="Courier New" w:cs="Courier New"/>
          <w:color w:val="666666"/>
          <w:sz w:val="21"/>
          <w:szCs w:val="21"/>
          <w:lang w:val="en-US" w:eastAsia="es-PE"/>
          <w:rPrChange w:id="8852"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en-US" w:eastAsia="es-PE"/>
          <w:rPrChange w:id="8853" w:author="Edwin Villanueva Talavera" w:date="2019-06-02T11:17:00Z">
            <w:rPr>
              <w:rFonts w:ascii="Courier New" w:eastAsia="Times New Roman" w:hAnsi="Courier New" w:cs="Courier New"/>
              <w:color w:val="333333"/>
              <w:sz w:val="21"/>
              <w:szCs w:val="21"/>
              <w:lang w:eastAsia="es-PE"/>
            </w:rPr>
          </w:rPrChange>
        </w:rPr>
        <w:t>, activation</w:t>
      </w:r>
      <w:r w:rsidRPr="00FD6FF2">
        <w:rPr>
          <w:rFonts w:ascii="Courier New" w:eastAsia="Times New Roman" w:hAnsi="Courier New" w:cs="Courier New"/>
          <w:color w:val="666666"/>
          <w:sz w:val="21"/>
          <w:szCs w:val="21"/>
          <w:lang w:val="en-US" w:eastAsia="es-PE"/>
          <w:rPrChange w:id="88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55" w:author="Edwin Villanueva Talavera" w:date="2019-06-02T11:17:00Z">
            <w:rPr>
              <w:rFonts w:ascii="Courier New" w:eastAsia="Times New Roman" w:hAnsi="Courier New" w:cs="Courier New"/>
              <w:color w:val="333333"/>
              <w:sz w:val="21"/>
              <w:szCs w:val="21"/>
              <w:lang w:eastAsia="es-PE"/>
            </w:rPr>
          </w:rPrChange>
        </w:rPr>
        <w:t>activation_final, kernel_initializer</w:t>
      </w:r>
      <w:r w:rsidRPr="00FD6FF2">
        <w:rPr>
          <w:rFonts w:ascii="Courier New" w:eastAsia="Times New Roman" w:hAnsi="Courier New" w:cs="Courier New"/>
          <w:color w:val="666666"/>
          <w:sz w:val="21"/>
          <w:szCs w:val="21"/>
          <w:lang w:val="en-US" w:eastAsia="es-PE"/>
          <w:rPrChange w:id="885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57" w:author="Edwin Villanueva Talavera" w:date="2019-06-02T11:17:00Z">
            <w:rPr>
              <w:rFonts w:ascii="Courier New" w:eastAsia="Times New Roman" w:hAnsi="Courier New" w:cs="Courier New"/>
              <w:color w:val="333333"/>
              <w:sz w:val="21"/>
              <w:szCs w:val="21"/>
              <w:lang w:eastAsia="es-PE"/>
            </w:rPr>
          </w:rPrChange>
        </w:rPr>
        <w:t>init_mode))</w:t>
      </w:r>
    </w:p>
    <w:p w14:paraId="7B900D6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59"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61" w:author="Edwin Villanueva Talavera" w:date="2019-06-02T11:17:00Z">
            <w:rPr>
              <w:rFonts w:ascii="Courier New" w:eastAsia="Times New Roman" w:hAnsi="Courier New" w:cs="Courier New"/>
              <w:color w:val="333333"/>
              <w:sz w:val="21"/>
              <w:szCs w:val="21"/>
              <w:lang w:eastAsia="es-PE"/>
            </w:rPr>
          </w:rPrChange>
        </w:rPr>
        <w:t>compile(loss</w:t>
      </w:r>
      <w:r w:rsidRPr="00FD6FF2">
        <w:rPr>
          <w:rFonts w:ascii="Courier New" w:eastAsia="Times New Roman" w:hAnsi="Courier New" w:cs="Courier New"/>
          <w:color w:val="666666"/>
          <w:sz w:val="21"/>
          <w:szCs w:val="21"/>
          <w:lang w:val="en-US" w:eastAsia="es-PE"/>
          <w:rPrChange w:id="88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63" w:author="Edwin Villanueva Talavera" w:date="2019-06-02T11:17:00Z">
            <w:rPr>
              <w:rFonts w:ascii="Courier New" w:eastAsia="Times New Roman" w:hAnsi="Courier New" w:cs="Courier New"/>
              <w:color w:val="BA2121"/>
              <w:sz w:val="21"/>
              <w:szCs w:val="21"/>
              <w:lang w:eastAsia="es-PE"/>
            </w:rPr>
          </w:rPrChange>
        </w:rPr>
        <w:t>'sparse_categorical_crossentropy'</w:t>
      </w:r>
      <w:r w:rsidRPr="00FD6FF2">
        <w:rPr>
          <w:rFonts w:ascii="Courier New" w:eastAsia="Times New Roman" w:hAnsi="Courier New" w:cs="Courier New"/>
          <w:color w:val="333333"/>
          <w:sz w:val="21"/>
          <w:szCs w:val="21"/>
          <w:lang w:val="en-US" w:eastAsia="es-PE"/>
          <w:rPrChange w:id="8864" w:author="Edwin Villanueva Talavera" w:date="2019-06-02T11:17:00Z">
            <w:rPr>
              <w:rFonts w:ascii="Courier New" w:eastAsia="Times New Roman" w:hAnsi="Courier New" w:cs="Courier New"/>
              <w:color w:val="333333"/>
              <w:sz w:val="21"/>
              <w:szCs w:val="21"/>
              <w:lang w:eastAsia="es-PE"/>
            </w:rPr>
          </w:rPrChange>
        </w:rPr>
        <w:t>, optimizer</w:t>
      </w:r>
      <w:r w:rsidRPr="00FD6FF2">
        <w:rPr>
          <w:rFonts w:ascii="Courier New" w:eastAsia="Times New Roman" w:hAnsi="Courier New" w:cs="Courier New"/>
          <w:color w:val="666666"/>
          <w:sz w:val="21"/>
          <w:szCs w:val="21"/>
          <w:lang w:val="en-US" w:eastAsia="es-PE"/>
          <w:rPrChange w:id="88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66" w:author="Edwin Villanueva Talavera" w:date="2019-06-02T11:17:00Z">
            <w:rPr>
              <w:rFonts w:ascii="Courier New" w:eastAsia="Times New Roman" w:hAnsi="Courier New" w:cs="Courier New"/>
              <w:color w:val="333333"/>
              <w:sz w:val="21"/>
              <w:szCs w:val="21"/>
              <w:lang w:eastAsia="es-PE"/>
            </w:rPr>
          </w:rPrChange>
        </w:rPr>
        <w:t>optimizer, metrics</w:t>
      </w:r>
      <w:r w:rsidRPr="00FD6FF2">
        <w:rPr>
          <w:rFonts w:ascii="Courier New" w:eastAsia="Times New Roman" w:hAnsi="Courier New" w:cs="Courier New"/>
          <w:color w:val="666666"/>
          <w:sz w:val="21"/>
          <w:szCs w:val="21"/>
          <w:lang w:val="en-US" w:eastAsia="es-PE"/>
          <w:rPrChange w:id="88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68"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869"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870" w:author="Edwin Villanueva Talavera" w:date="2019-06-02T11:17:00Z">
            <w:rPr>
              <w:rFonts w:ascii="Courier New" w:eastAsia="Times New Roman" w:hAnsi="Courier New" w:cs="Courier New"/>
              <w:color w:val="333333"/>
              <w:sz w:val="21"/>
              <w:szCs w:val="21"/>
              <w:lang w:eastAsia="es-PE"/>
            </w:rPr>
          </w:rPrChange>
        </w:rPr>
        <w:t>])</w:t>
      </w:r>
    </w:p>
    <w:p w14:paraId="605E82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873" w:author="Edwin Villanueva Talavera" w:date="2019-06-02T11:17:00Z">
            <w:rPr>
              <w:rFonts w:ascii="Courier New" w:eastAsia="Times New Roman" w:hAnsi="Courier New" w:cs="Courier New"/>
              <w:b/>
              <w:bCs/>
              <w:color w:val="008000"/>
              <w:sz w:val="21"/>
              <w:szCs w:val="21"/>
              <w:lang w:eastAsia="es-PE"/>
            </w:rPr>
          </w:rPrChange>
        </w:rPr>
        <w:t>else</w:t>
      </w:r>
      <w:r w:rsidRPr="00FD6FF2">
        <w:rPr>
          <w:rFonts w:ascii="Courier New" w:eastAsia="Times New Roman" w:hAnsi="Courier New" w:cs="Courier New"/>
          <w:color w:val="333333"/>
          <w:sz w:val="21"/>
          <w:szCs w:val="21"/>
          <w:lang w:val="en-US" w:eastAsia="es-PE"/>
          <w:rPrChange w:id="8874" w:author="Edwin Villanueva Talavera" w:date="2019-06-02T11:17:00Z">
            <w:rPr>
              <w:rFonts w:ascii="Courier New" w:eastAsia="Times New Roman" w:hAnsi="Courier New" w:cs="Courier New"/>
              <w:color w:val="333333"/>
              <w:sz w:val="21"/>
              <w:szCs w:val="21"/>
              <w:lang w:eastAsia="es-PE"/>
            </w:rPr>
          </w:rPrChange>
        </w:rPr>
        <w:t>:</w:t>
      </w:r>
    </w:p>
    <w:p w14:paraId="24C72BE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76"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78" w:author="Edwin Villanueva Talavera" w:date="2019-06-02T11:17:00Z">
            <w:rPr>
              <w:rFonts w:ascii="Courier New" w:eastAsia="Times New Roman" w:hAnsi="Courier New" w:cs="Courier New"/>
              <w:color w:val="333333"/>
              <w:sz w:val="21"/>
              <w:szCs w:val="21"/>
              <w:lang w:eastAsia="es-PE"/>
            </w:rPr>
          </w:rPrChange>
        </w:rPr>
        <w:t>add(Dense(activation</w:t>
      </w:r>
      <w:r w:rsidRPr="00FD6FF2">
        <w:rPr>
          <w:rFonts w:ascii="Courier New" w:eastAsia="Times New Roman" w:hAnsi="Courier New" w:cs="Courier New"/>
          <w:color w:val="666666"/>
          <w:sz w:val="21"/>
          <w:szCs w:val="21"/>
          <w:lang w:val="en-US" w:eastAsia="es-PE"/>
          <w:rPrChange w:id="887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80" w:author="Edwin Villanueva Talavera" w:date="2019-06-02T11:17:00Z">
            <w:rPr>
              <w:rFonts w:ascii="Courier New" w:eastAsia="Times New Roman" w:hAnsi="Courier New" w:cs="Courier New"/>
              <w:color w:val="333333"/>
              <w:sz w:val="21"/>
              <w:szCs w:val="21"/>
              <w:lang w:eastAsia="es-PE"/>
            </w:rPr>
          </w:rPrChange>
        </w:rPr>
        <w:t>activation_final, kernel_initializer</w:t>
      </w:r>
      <w:r w:rsidRPr="00FD6FF2">
        <w:rPr>
          <w:rFonts w:ascii="Courier New" w:eastAsia="Times New Roman" w:hAnsi="Courier New" w:cs="Courier New"/>
          <w:color w:val="666666"/>
          <w:sz w:val="21"/>
          <w:szCs w:val="21"/>
          <w:lang w:val="en-US" w:eastAsia="es-PE"/>
          <w:rPrChange w:id="88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82" w:author="Edwin Villanueva Talavera" w:date="2019-06-02T11:17:00Z">
            <w:rPr>
              <w:rFonts w:ascii="Courier New" w:eastAsia="Times New Roman" w:hAnsi="Courier New" w:cs="Courier New"/>
              <w:color w:val="333333"/>
              <w:sz w:val="21"/>
              <w:szCs w:val="21"/>
              <w:lang w:eastAsia="es-PE"/>
            </w:rPr>
          </w:rPrChange>
        </w:rPr>
        <w:t>init_mode))</w:t>
      </w:r>
    </w:p>
    <w:p w14:paraId="07EBA0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8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84" w:author="Edwin Villanueva Talavera" w:date="2019-06-02T11:17:00Z">
            <w:rPr>
              <w:rFonts w:ascii="Courier New" w:eastAsia="Times New Roman" w:hAnsi="Courier New" w:cs="Courier New"/>
              <w:color w:val="333333"/>
              <w:sz w:val="21"/>
              <w:szCs w:val="21"/>
              <w:lang w:eastAsia="es-PE"/>
            </w:rPr>
          </w:rPrChange>
        </w:rPr>
        <w:t xml:space="preserve">        model</w:t>
      </w:r>
      <w:r w:rsidRPr="00FD6FF2">
        <w:rPr>
          <w:rFonts w:ascii="Courier New" w:eastAsia="Times New Roman" w:hAnsi="Courier New" w:cs="Courier New"/>
          <w:color w:val="666666"/>
          <w:sz w:val="21"/>
          <w:szCs w:val="21"/>
          <w:lang w:val="en-US" w:eastAsia="es-PE"/>
          <w:rPrChange w:id="888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86" w:author="Edwin Villanueva Talavera" w:date="2019-06-02T11:17:00Z">
            <w:rPr>
              <w:rFonts w:ascii="Courier New" w:eastAsia="Times New Roman" w:hAnsi="Courier New" w:cs="Courier New"/>
              <w:color w:val="333333"/>
              <w:sz w:val="21"/>
              <w:szCs w:val="21"/>
              <w:lang w:eastAsia="es-PE"/>
            </w:rPr>
          </w:rPrChange>
        </w:rPr>
        <w:t>compile(loss</w:t>
      </w:r>
      <w:r w:rsidRPr="00FD6FF2">
        <w:rPr>
          <w:rFonts w:ascii="Courier New" w:eastAsia="Times New Roman" w:hAnsi="Courier New" w:cs="Courier New"/>
          <w:color w:val="666666"/>
          <w:sz w:val="21"/>
          <w:szCs w:val="21"/>
          <w:lang w:val="en-US" w:eastAsia="es-PE"/>
          <w:rPrChange w:id="888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BA2121"/>
          <w:sz w:val="21"/>
          <w:szCs w:val="21"/>
          <w:lang w:val="en-US" w:eastAsia="es-PE"/>
          <w:rPrChange w:id="8888" w:author="Edwin Villanueva Talavera" w:date="2019-06-02T11:17:00Z">
            <w:rPr>
              <w:rFonts w:ascii="Courier New" w:eastAsia="Times New Roman" w:hAnsi="Courier New" w:cs="Courier New"/>
              <w:color w:val="BA2121"/>
              <w:sz w:val="21"/>
              <w:szCs w:val="21"/>
              <w:lang w:eastAsia="es-PE"/>
            </w:rPr>
          </w:rPrChange>
        </w:rPr>
        <w:t>'binary_crossentropy'</w:t>
      </w:r>
      <w:r w:rsidRPr="00FD6FF2">
        <w:rPr>
          <w:rFonts w:ascii="Courier New" w:eastAsia="Times New Roman" w:hAnsi="Courier New" w:cs="Courier New"/>
          <w:color w:val="333333"/>
          <w:sz w:val="21"/>
          <w:szCs w:val="21"/>
          <w:lang w:val="en-US" w:eastAsia="es-PE"/>
          <w:rPrChange w:id="8889" w:author="Edwin Villanueva Talavera" w:date="2019-06-02T11:17:00Z">
            <w:rPr>
              <w:rFonts w:ascii="Courier New" w:eastAsia="Times New Roman" w:hAnsi="Courier New" w:cs="Courier New"/>
              <w:color w:val="333333"/>
              <w:sz w:val="21"/>
              <w:szCs w:val="21"/>
              <w:lang w:eastAsia="es-PE"/>
            </w:rPr>
          </w:rPrChange>
        </w:rPr>
        <w:t>, optimizer</w:t>
      </w:r>
      <w:r w:rsidRPr="00FD6FF2">
        <w:rPr>
          <w:rFonts w:ascii="Courier New" w:eastAsia="Times New Roman" w:hAnsi="Courier New" w:cs="Courier New"/>
          <w:color w:val="666666"/>
          <w:sz w:val="21"/>
          <w:szCs w:val="21"/>
          <w:lang w:val="en-US" w:eastAsia="es-PE"/>
          <w:rPrChange w:id="88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91" w:author="Edwin Villanueva Talavera" w:date="2019-06-02T11:17:00Z">
            <w:rPr>
              <w:rFonts w:ascii="Courier New" w:eastAsia="Times New Roman" w:hAnsi="Courier New" w:cs="Courier New"/>
              <w:color w:val="333333"/>
              <w:sz w:val="21"/>
              <w:szCs w:val="21"/>
              <w:lang w:eastAsia="es-PE"/>
            </w:rPr>
          </w:rPrChange>
        </w:rPr>
        <w:t>optimizer, metrics</w:t>
      </w:r>
      <w:r w:rsidRPr="00FD6FF2">
        <w:rPr>
          <w:rFonts w:ascii="Courier New" w:eastAsia="Times New Roman" w:hAnsi="Courier New" w:cs="Courier New"/>
          <w:color w:val="666666"/>
          <w:sz w:val="21"/>
          <w:szCs w:val="21"/>
          <w:lang w:val="en-US" w:eastAsia="es-PE"/>
          <w:rPrChange w:id="88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89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8894" w:author="Edwin Villanueva Talavera" w:date="2019-06-02T11:17:00Z">
            <w:rPr>
              <w:rFonts w:ascii="Courier New" w:eastAsia="Times New Roman" w:hAnsi="Courier New" w:cs="Courier New"/>
              <w:color w:val="BA2121"/>
              <w:sz w:val="21"/>
              <w:szCs w:val="21"/>
              <w:lang w:eastAsia="es-PE"/>
            </w:rPr>
          </w:rPrChange>
        </w:rPr>
        <w:t>'accuracy'</w:t>
      </w:r>
      <w:r w:rsidRPr="00FD6FF2">
        <w:rPr>
          <w:rFonts w:ascii="Courier New" w:eastAsia="Times New Roman" w:hAnsi="Courier New" w:cs="Courier New"/>
          <w:color w:val="333333"/>
          <w:sz w:val="21"/>
          <w:szCs w:val="21"/>
          <w:lang w:val="en-US" w:eastAsia="es-PE"/>
          <w:rPrChange w:id="8895" w:author="Edwin Villanueva Talavera" w:date="2019-06-02T11:17:00Z">
            <w:rPr>
              <w:rFonts w:ascii="Courier New" w:eastAsia="Times New Roman" w:hAnsi="Courier New" w:cs="Courier New"/>
              <w:color w:val="333333"/>
              <w:sz w:val="21"/>
              <w:szCs w:val="21"/>
              <w:lang w:eastAsia="es-PE"/>
            </w:rPr>
          </w:rPrChange>
        </w:rPr>
        <w:t>])</w:t>
      </w:r>
    </w:p>
    <w:p w14:paraId="75884D9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9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97" w:author="Edwin Villanueva Talavera" w:date="2019-06-02T11:17:00Z">
            <w:rPr>
              <w:rFonts w:ascii="Courier New" w:eastAsia="Times New Roman" w:hAnsi="Courier New" w:cs="Courier New"/>
              <w:color w:val="333333"/>
              <w:sz w:val="21"/>
              <w:szCs w:val="21"/>
              <w:lang w:eastAsia="es-PE"/>
            </w:rPr>
          </w:rPrChange>
        </w:rPr>
        <w:t xml:space="preserve">        </w:t>
      </w:r>
    </w:p>
    <w:p w14:paraId="0914FF2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8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89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00"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901" w:author="Edwin Villanueva Talavera" w:date="2019-06-02T11:17:00Z">
            <w:rPr>
              <w:rFonts w:ascii="Courier New" w:eastAsia="Times New Roman" w:hAnsi="Courier New" w:cs="Courier New"/>
              <w:color w:val="333333"/>
              <w:sz w:val="21"/>
              <w:szCs w:val="21"/>
              <w:lang w:eastAsia="es-PE"/>
            </w:rPr>
          </w:rPrChange>
        </w:rPr>
        <w:t xml:space="preserve"> model</w:t>
      </w:r>
    </w:p>
    <w:p w14:paraId="058E6E7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02" w:author="Edwin Villanueva Talavera" w:date="2019-06-02T11:17:00Z">
            <w:rPr>
              <w:rFonts w:ascii="Courier New" w:eastAsia="Times New Roman" w:hAnsi="Courier New" w:cs="Courier New"/>
              <w:color w:val="333333"/>
              <w:sz w:val="21"/>
              <w:szCs w:val="21"/>
              <w:lang w:eastAsia="es-PE"/>
            </w:rPr>
          </w:rPrChange>
        </w:rPr>
      </w:pPr>
    </w:p>
    <w:p w14:paraId="442F99A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8904"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89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8906" w:author="Edwin Villanueva Talavera" w:date="2019-06-02T11:17:00Z">
            <w:rPr>
              <w:rFonts w:ascii="Courier New" w:eastAsia="Times New Roman" w:hAnsi="Courier New" w:cs="Courier New"/>
              <w:b/>
              <w:bCs/>
              <w:color w:val="0000FF"/>
              <w:sz w:val="21"/>
              <w:szCs w:val="21"/>
              <w:lang w:eastAsia="es-PE"/>
            </w:rPr>
          </w:rPrChange>
        </w:rPr>
        <w:t>GeneradorFeatures</w:t>
      </w:r>
      <w:r w:rsidRPr="00FD6FF2">
        <w:rPr>
          <w:rFonts w:ascii="Courier New" w:eastAsia="Times New Roman" w:hAnsi="Courier New" w:cs="Courier New"/>
          <w:color w:val="333333"/>
          <w:sz w:val="21"/>
          <w:szCs w:val="21"/>
          <w:lang w:val="en-US" w:eastAsia="es-PE"/>
          <w:rPrChange w:id="8907"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712662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0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1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91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912"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891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91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915" w:author="Edwin Villanueva Talavera" w:date="2019-06-02T11:17:00Z">
            <w:rPr>
              <w:rFonts w:ascii="Courier New" w:eastAsia="Times New Roman" w:hAnsi="Courier New" w:cs="Courier New"/>
              <w:color w:val="333333"/>
              <w:sz w:val="21"/>
              <w:szCs w:val="21"/>
              <w:lang w:eastAsia="es-PE"/>
            </w:rPr>
          </w:rPrChange>
        </w:rPr>
        <w:t>, tesis2</w:t>
      </w:r>
      <w:r w:rsidRPr="00FD6FF2">
        <w:rPr>
          <w:rFonts w:ascii="Courier New" w:eastAsia="Times New Roman" w:hAnsi="Courier New" w:cs="Courier New"/>
          <w:color w:val="666666"/>
          <w:sz w:val="21"/>
          <w:szCs w:val="21"/>
          <w:lang w:val="en-US" w:eastAsia="es-PE"/>
          <w:rPrChange w:id="89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17"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18" w:author="Edwin Villanueva Talavera" w:date="2019-06-02T11:17:00Z">
            <w:rPr>
              <w:rFonts w:ascii="Courier New" w:eastAsia="Times New Roman" w:hAnsi="Courier New" w:cs="Courier New"/>
              <w:color w:val="333333"/>
              <w:sz w:val="21"/>
              <w:szCs w:val="21"/>
              <w:lang w:eastAsia="es-PE"/>
            </w:rPr>
          </w:rPrChange>
        </w:rPr>
        <w:t>, cantidad_transcritos</w:t>
      </w:r>
      <w:r w:rsidRPr="00FD6FF2">
        <w:rPr>
          <w:rFonts w:ascii="Courier New" w:eastAsia="Times New Roman" w:hAnsi="Courier New" w:cs="Courier New"/>
          <w:color w:val="666666"/>
          <w:sz w:val="21"/>
          <w:szCs w:val="21"/>
          <w:lang w:val="en-US" w:eastAsia="es-PE"/>
          <w:rPrChange w:id="89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20"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21" w:author="Edwin Villanueva Talavera" w:date="2019-06-02T11:17:00Z">
            <w:rPr>
              <w:rFonts w:ascii="Courier New" w:eastAsia="Times New Roman" w:hAnsi="Courier New" w:cs="Courier New"/>
              <w:color w:val="333333"/>
              <w:sz w:val="21"/>
              <w:szCs w:val="21"/>
              <w:lang w:eastAsia="es-PE"/>
            </w:rPr>
          </w:rPrChange>
        </w:rPr>
        <w:t>, num_clases</w:t>
      </w:r>
      <w:r w:rsidRPr="00FD6FF2">
        <w:rPr>
          <w:rFonts w:ascii="Courier New" w:eastAsia="Times New Roman" w:hAnsi="Courier New" w:cs="Courier New"/>
          <w:color w:val="666666"/>
          <w:sz w:val="21"/>
          <w:szCs w:val="21"/>
          <w:lang w:val="en-US" w:eastAsia="es-PE"/>
          <w:rPrChange w:id="89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23"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24" w:author="Edwin Villanueva Talavera" w:date="2019-06-02T11:17:00Z">
            <w:rPr>
              <w:rFonts w:ascii="Courier New" w:eastAsia="Times New Roman" w:hAnsi="Courier New" w:cs="Courier New"/>
              <w:color w:val="333333"/>
              <w:sz w:val="21"/>
              <w:szCs w:val="21"/>
              <w:lang w:eastAsia="es-PE"/>
            </w:rPr>
          </w:rPrChange>
        </w:rPr>
        <w:t>):</w:t>
      </w:r>
    </w:p>
    <w:p w14:paraId="68A82E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2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8928"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b/>
          <w:bCs/>
          <w:color w:val="AA22FF"/>
          <w:sz w:val="21"/>
          <w:szCs w:val="21"/>
          <w:lang w:val="en-US" w:eastAsia="es-PE"/>
          <w:rPrChange w:id="8929"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893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3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32" w:author="Edwin Villanueva Talavera" w:date="2019-06-02T11:17:00Z">
            <w:rPr>
              <w:rFonts w:ascii="Courier New" w:eastAsia="Times New Roman" w:hAnsi="Courier New" w:cs="Courier New"/>
              <w:color w:val="333333"/>
              <w:sz w:val="21"/>
              <w:szCs w:val="21"/>
              <w:lang w:eastAsia="es-PE"/>
            </w:rPr>
          </w:rPrChange>
        </w:rPr>
        <w:t>:</w:t>
      </w:r>
    </w:p>
    <w:p w14:paraId="170261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3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35" w:author="Edwin Villanueva Talavera" w:date="2019-06-02T11:17:00Z">
            <w:rPr>
              <w:rFonts w:ascii="Courier New" w:eastAsia="Times New Roman" w:hAnsi="Courier New" w:cs="Courier New"/>
              <w:b/>
              <w:bCs/>
              <w:color w:val="008000"/>
              <w:sz w:val="21"/>
              <w:szCs w:val="21"/>
              <w:lang w:eastAsia="es-PE"/>
            </w:rPr>
          </w:rPrChange>
        </w:rPr>
        <w:t>return</w:t>
      </w:r>
    </w:p>
    <w:p w14:paraId="515AC47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3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40" w:author="Edwin Villanueva Talavera" w:date="2019-06-02T11:17:00Z">
            <w:rPr>
              <w:rFonts w:ascii="Courier New" w:eastAsia="Times New Roman" w:hAnsi="Courier New" w:cs="Courier New"/>
              <w:color w:val="333333"/>
              <w:sz w:val="21"/>
              <w:szCs w:val="21"/>
              <w:lang w:eastAsia="es-PE"/>
            </w:rPr>
          </w:rPrChange>
        </w:rPr>
        <w:t xml:space="preserve">cantidad_transcritos </w:t>
      </w:r>
      <w:r w:rsidRPr="00FD6FF2">
        <w:rPr>
          <w:rFonts w:ascii="Courier New" w:eastAsia="Times New Roman" w:hAnsi="Courier New" w:cs="Courier New"/>
          <w:color w:val="666666"/>
          <w:sz w:val="21"/>
          <w:szCs w:val="21"/>
          <w:lang w:val="en-US" w:eastAsia="es-PE"/>
          <w:rPrChange w:id="89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42"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222F399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4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4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47" w:author="Edwin Villanueva Talavera" w:date="2019-06-02T11:17:00Z">
            <w:rPr>
              <w:rFonts w:ascii="Courier New" w:eastAsia="Times New Roman" w:hAnsi="Courier New" w:cs="Courier New"/>
              <w:color w:val="333333"/>
              <w:sz w:val="21"/>
              <w:szCs w:val="21"/>
              <w:lang w:eastAsia="es-PE"/>
            </w:rPr>
          </w:rPrChange>
        </w:rPr>
        <w:t xml:space="preserve">num_clases </w:t>
      </w:r>
      <w:r w:rsidRPr="00FD6FF2">
        <w:rPr>
          <w:rFonts w:ascii="Courier New" w:eastAsia="Times New Roman" w:hAnsi="Courier New" w:cs="Courier New"/>
          <w:color w:val="666666"/>
          <w:sz w:val="21"/>
          <w:szCs w:val="21"/>
          <w:lang w:val="en-US" w:eastAsia="es-PE"/>
          <w:rPrChange w:id="89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49" w:author="Edwin Villanueva Talavera" w:date="2019-06-02T11:17:00Z">
            <w:rPr>
              <w:rFonts w:ascii="Courier New" w:eastAsia="Times New Roman" w:hAnsi="Courier New" w:cs="Courier New"/>
              <w:color w:val="333333"/>
              <w:sz w:val="21"/>
              <w:szCs w:val="21"/>
              <w:lang w:eastAsia="es-PE"/>
            </w:rPr>
          </w:rPrChange>
        </w:rPr>
        <w:t xml:space="preserve"> num_clases</w:t>
      </w:r>
    </w:p>
    <w:p w14:paraId="08C0DFC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5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54" w:author="Edwin Villanueva Talavera" w:date="2019-06-02T11:17:00Z">
            <w:rPr>
              <w:rFonts w:ascii="Courier New" w:eastAsia="Times New Roman" w:hAnsi="Courier New" w:cs="Courier New"/>
              <w:color w:val="333333"/>
              <w:sz w:val="21"/>
              <w:szCs w:val="21"/>
              <w:lang w:eastAsia="es-PE"/>
            </w:rPr>
          </w:rPrChange>
        </w:rPr>
        <w:t xml:space="preserve">tesis2 </w:t>
      </w:r>
      <w:r w:rsidRPr="00FD6FF2">
        <w:rPr>
          <w:rFonts w:ascii="Courier New" w:eastAsia="Times New Roman" w:hAnsi="Courier New" w:cs="Courier New"/>
          <w:color w:val="666666"/>
          <w:sz w:val="21"/>
          <w:szCs w:val="21"/>
          <w:lang w:val="en-US" w:eastAsia="es-PE"/>
          <w:rPrChange w:id="89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56" w:author="Edwin Villanueva Talavera" w:date="2019-06-02T11:17:00Z">
            <w:rPr>
              <w:rFonts w:ascii="Courier New" w:eastAsia="Times New Roman" w:hAnsi="Courier New" w:cs="Courier New"/>
              <w:color w:val="333333"/>
              <w:sz w:val="21"/>
              <w:szCs w:val="21"/>
              <w:lang w:eastAsia="es-PE"/>
            </w:rPr>
          </w:rPrChange>
        </w:rPr>
        <w:t xml:space="preserve"> tesis2</w:t>
      </w:r>
    </w:p>
    <w:p w14:paraId="6A547B5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57" w:author="Edwin Villanueva Talavera" w:date="2019-06-02T11:17:00Z">
            <w:rPr>
              <w:rFonts w:ascii="Courier New" w:eastAsia="Times New Roman" w:hAnsi="Courier New" w:cs="Courier New"/>
              <w:color w:val="333333"/>
              <w:sz w:val="21"/>
              <w:szCs w:val="21"/>
              <w:lang w:eastAsia="es-PE"/>
            </w:rPr>
          </w:rPrChange>
        </w:rPr>
      </w:pPr>
    </w:p>
    <w:p w14:paraId="460C10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6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96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962"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896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9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965"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89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8967"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8968" w:author="Edwin Villanueva Talavera" w:date="2019-06-02T11:17:00Z">
            <w:rPr>
              <w:rFonts w:ascii="Courier New" w:eastAsia="Times New Roman" w:hAnsi="Courier New" w:cs="Courier New"/>
              <w:color w:val="333333"/>
              <w:sz w:val="21"/>
              <w:szCs w:val="21"/>
              <w:lang w:eastAsia="es-PE"/>
            </w:rPr>
          </w:rPrChange>
        </w:rPr>
        <w:t>):</w:t>
      </w:r>
    </w:p>
    <w:p w14:paraId="57D9F1B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6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7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73" w:author="Edwin Villanueva Talavera" w:date="2019-06-02T11:17:00Z">
            <w:rPr>
              <w:rFonts w:ascii="Courier New" w:eastAsia="Times New Roman" w:hAnsi="Courier New" w:cs="Courier New"/>
              <w:color w:val="333333"/>
              <w:sz w:val="21"/>
              <w:szCs w:val="21"/>
              <w:lang w:eastAsia="es-PE"/>
            </w:rPr>
          </w:rPrChange>
        </w:rPr>
        <w:t xml:space="preserve">_llave_fold </w:t>
      </w:r>
      <w:r w:rsidRPr="00FD6FF2">
        <w:rPr>
          <w:rFonts w:ascii="Courier New" w:eastAsia="Times New Roman" w:hAnsi="Courier New" w:cs="Courier New"/>
          <w:color w:val="666666"/>
          <w:sz w:val="21"/>
          <w:szCs w:val="21"/>
          <w:lang w:val="en-US" w:eastAsia="es-PE"/>
          <w:rPrChange w:id="89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7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7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78" w:author="Edwin Villanueva Talavera" w:date="2019-06-02T11:17:00Z">
            <w:rPr>
              <w:rFonts w:ascii="Courier New" w:eastAsia="Times New Roman" w:hAnsi="Courier New" w:cs="Courier New"/>
              <w:color w:val="333333"/>
              <w:sz w:val="21"/>
              <w:szCs w:val="21"/>
              <w:lang w:eastAsia="es-PE"/>
            </w:rPr>
          </w:rPrChange>
        </w:rPr>
        <w:t>obtener_llave_fold(X)</w:t>
      </w:r>
    </w:p>
    <w:p w14:paraId="5F1B36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8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81"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9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83" w:author="Edwin Villanueva Talavera" w:date="2019-06-02T11:17:00Z">
            <w:rPr>
              <w:rFonts w:ascii="Courier New" w:eastAsia="Times New Roman" w:hAnsi="Courier New" w:cs="Courier New"/>
              <w:color w:val="008000"/>
              <w:sz w:val="21"/>
              <w:szCs w:val="21"/>
              <w:lang w:eastAsia="es-PE"/>
            </w:rPr>
          </w:rPrChange>
        </w:rPr>
        <w:t>self</w:t>
      </w:r>
    </w:p>
    <w:p w14:paraId="31FEF79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84" w:author="Edwin Villanueva Talavera" w:date="2019-06-02T11:17:00Z">
            <w:rPr>
              <w:rFonts w:ascii="Courier New" w:eastAsia="Times New Roman" w:hAnsi="Courier New" w:cs="Courier New"/>
              <w:color w:val="333333"/>
              <w:sz w:val="21"/>
              <w:szCs w:val="21"/>
              <w:lang w:eastAsia="es-PE"/>
            </w:rPr>
          </w:rPrChange>
        </w:rPr>
      </w:pPr>
    </w:p>
    <w:p w14:paraId="1D6E6BD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8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89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8989"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899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899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8992" w:author="Edwin Villanueva Talavera" w:date="2019-06-02T11:17:00Z">
            <w:rPr>
              <w:rFonts w:ascii="Courier New" w:eastAsia="Times New Roman" w:hAnsi="Courier New" w:cs="Courier New"/>
              <w:color w:val="333333"/>
              <w:sz w:val="21"/>
              <w:szCs w:val="21"/>
              <w:lang w:eastAsia="es-PE"/>
            </w:rPr>
          </w:rPrChange>
        </w:rPr>
        <w:t>, X):</w:t>
      </w:r>
    </w:p>
    <w:p w14:paraId="302B480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899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89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8995"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89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899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899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8999" w:author="Edwin Villanueva Talavera" w:date="2019-06-02T11:17:00Z">
            <w:rPr>
              <w:rFonts w:ascii="Courier New" w:eastAsia="Times New Roman" w:hAnsi="Courier New" w:cs="Courier New"/>
              <w:color w:val="333333"/>
              <w:sz w:val="21"/>
              <w:szCs w:val="21"/>
              <w:lang w:eastAsia="es-PE"/>
            </w:rPr>
          </w:rPrChange>
        </w:rPr>
        <w:t>obtener_features_pre_calculados(X)</w:t>
      </w:r>
    </w:p>
    <w:p w14:paraId="0778291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00" w:author="Edwin Villanueva Talavera" w:date="2019-06-02T11:17:00Z">
            <w:rPr>
              <w:rFonts w:ascii="Courier New" w:eastAsia="Times New Roman" w:hAnsi="Courier New" w:cs="Courier New"/>
              <w:color w:val="333333"/>
              <w:sz w:val="21"/>
              <w:szCs w:val="21"/>
              <w:lang w:eastAsia="es-PE"/>
            </w:rPr>
          </w:rPrChange>
        </w:rPr>
      </w:pPr>
    </w:p>
    <w:p w14:paraId="27CD0F5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00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00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005" w:author="Edwin Villanueva Talavera" w:date="2019-06-02T11:17:00Z">
            <w:rPr>
              <w:rFonts w:ascii="Courier New" w:eastAsia="Times New Roman" w:hAnsi="Courier New" w:cs="Courier New"/>
              <w:color w:val="0000FF"/>
              <w:sz w:val="21"/>
              <w:szCs w:val="21"/>
              <w:lang w:eastAsia="es-PE"/>
            </w:rPr>
          </w:rPrChange>
        </w:rPr>
        <w:t>obtener_llave_fold</w:t>
      </w:r>
      <w:r w:rsidRPr="00FD6FF2">
        <w:rPr>
          <w:rFonts w:ascii="Courier New" w:eastAsia="Times New Roman" w:hAnsi="Courier New" w:cs="Courier New"/>
          <w:color w:val="333333"/>
          <w:sz w:val="21"/>
          <w:szCs w:val="21"/>
          <w:lang w:val="en-US" w:eastAsia="es-PE"/>
          <w:rPrChange w:id="900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0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008" w:author="Edwin Villanueva Talavera" w:date="2019-06-02T11:17:00Z">
            <w:rPr>
              <w:rFonts w:ascii="Courier New" w:eastAsia="Times New Roman" w:hAnsi="Courier New" w:cs="Courier New"/>
              <w:color w:val="333333"/>
              <w:sz w:val="21"/>
              <w:szCs w:val="21"/>
              <w:lang w:eastAsia="es-PE"/>
            </w:rPr>
          </w:rPrChange>
        </w:rPr>
        <w:t>, X):</w:t>
      </w:r>
    </w:p>
    <w:p w14:paraId="00D1D74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10"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en-US" w:eastAsia="es-PE"/>
          <w:rPrChange w:id="901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13" w:author="Edwin Villanueva Talavera" w:date="2019-06-02T11:17:00Z">
            <w:rPr>
              <w:rFonts w:ascii="Courier New" w:eastAsia="Times New Roman" w:hAnsi="Courier New" w:cs="Courier New"/>
              <w:color w:val="BA2121"/>
              <w:sz w:val="21"/>
              <w:szCs w:val="21"/>
              <w:lang w:eastAsia="es-PE"/>
            </w:rPr>
          </w:rPrChange>
        </w:rPr>
        <w:t>""</w:t>
      </w:r>
    </w:p>
    <w:p w14:paraId="0D3D208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15"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en-US" w:eastAsia="es-PE"/>
          <w:rPrChange w:id="901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18"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9019" w:author="Edwin Villanueva Talavera" w:date="2019-06-02T11:17:00Z">
            <w:rPr>
              <w:rFonts w:ascii="Courier New" w:eastAsia="Times New Roman" w:hAnsi="Courier New" w:cs="Courier New"/>
              <w:color w:val="333333"/>
              <w:sz w:val="21"/>
              <w:szCs w:val="21"/>
              <w:lang w:eastAsia="es-PE"/>
            </w:rPr>
          </w:rPrChange>
        </w:rPr>
        <w:t>(X)</w:t>
      </w:r>
    </w:p>
    <w:p w14:paraId="7D16A5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21"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en-US" w:eastAsia="es-PE"/>
          <w:rPrChange w:id="902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2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2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26" w:author="Edwin Villanueva Talavera" w:date="2019-06-02T11:17:00Z">
            <w:rPr>
              <w:rFonts w:ascii="Courier New" w:eastAsia="Times New Roman" w:hAnsi="Courier New" w:cs="Courier New"/>
              <w:color w:val="333333"/>
              <w:sz w:val="21"/>
              <w:szCs w:val="21"/>
              <w:lang w:eastAsia="es-PE"/>
            </w:rPr>
          </w:rPrChange>
        </w:rPr>
        <w:t>cantidad_transcritos</w:t>
      </w:r>
    </w:p>
    <w:p w14:paraId="68E85F3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02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9029"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9030"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9031"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90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9033"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9034"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903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036"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9037"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9038" w:author="Edwin Villanueva Talavera" w:date="2019-06-02T11:17:00Z">
            <w:rPr>
              <w:rFonts w:ascii="Courier New" w:eastAsia="Times New Roman" w:hAnsi="Courier New" w:cs="Courier New"/>
              <w:color w:val="333333"/>
              <w:sz w:val="21"/>
              <w:szCs w:val="21"/>
              <w:lang w:eastAsia="es-PE"/>
            </w:rPr>
          </w:rPrChange>
        </w:rPr>
        <w:t>)):</w:t>
      </w:r>
    </w:p>
    <w:p w14:paraId="359A52D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03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pt-BR" w:eastAsia="es-PE"/>
          <w:rPrChange w:id="9040"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pt-BR" w:eastAsia="es-PE"/>
          <w:rPrChange w:id="90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042" w:author="Edwin Villanueva Talavera" w:date="2019-06-02T11:17:00Z">
            <w:rPr>
              <w:rFonts w:ascii="Courier New" w:eastAsia="Times New Roman" w:hAnsi="Courier New" w:cs="Courier New"/>
              <w:color w:val="333333"/>
              <w:sz w:val="21"/>
              <w:szCs w:val="21"/>
              <w:lang w:eastAsia="es-PE"/>
            </w:rPr>
          </w:rPrChange>
        </w:rPr>
        <w:t xml:space="preserve"> X[i </w:t>
      </w:r>
      <w:r w:rsidRPr="00FD6FF2">
        <w:rPr>
          <w:rFonts w:ascii="Courier New" w:eastAsia="Times New Roman" w:hAnsi="Courier New" w:cs="Courier New"/>
          <w:color w:val="666666"/>
          <w:sz w:val="21"/>
          <w:szCs w:val="21"/>
          <w:lang w:val="pt-BR" w:eastAsia="es-PE"/>
          <w:rPrChange w:id="904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044" w:author="Edwin Villanueva Talavera" w:date="2019-06-02T11:17:00Z">
            <w:rPr>
              <w:rFonts w:ascii="Courier New" w:eastAsia="Times New Roman" w:hAnsi="Courier New" w:cs="Courier New"/>
              <w:color w:val="333333"/>
              <w:sz w:val="21"/>
              <w:szCs w:val="21"/>
              <w:lang w:eastAsia="es-PE"/>
            </w:rPr>
          </w:rPrChange>
        </w:rPr>
        <w:t xml:space="preserve"> num_transcritos_por_grupo][</w:t>
      </w:r>
      <w:r w:rsidRPr="00FD6FF2">
        <w:rPr>
          <w:rFonts w:ascii="Courier New" w:eastAsia="Times New Roman" w:hAnsi="Courier New" w:cs="Courier New"/>
          <w:color w:val="666666"/>
          <w:sz w:val="21"/>
          <w:szCs w:val="21"/>
          <w:lang w:val="pt-BR" w:eastAsia="es-PE"/>
          <w:rPrChange w:id="9045"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pt-BR" w:eastAsia="es-PE"/>
          <w:rPrChange w:id="9046" w:author="Edwin Villanueva Talavera" w:date="2019-06-02T11:17:00Z">
            <w:rPr>
              <w:rFonts w:ascii="Courier New" w:eastAsia="Times New Roman" w:hAnsi="Courier New" w:cs="Courier New"/>
              <w:color w:val="333333"/>
              <w:sz w:val="21"/>
              <w:szCs w:val="21"/>
              <w:lang w:eastAsia="es-PE"/>
            </w:rPr>
          </w:rPrChange>
        </w:rPr>
        <w:t>]</w:t>
      </w:r>
    </w:p>
    <w:p w14:paraId="7C68FE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9047"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62F2093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48"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049"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050" w:author="Edwin Villanueva Talavera" w:date="2019-06-02T11:17:00Z">
            <w:rPr>
              <w:rFonts w:ascii="Courier New" w:eastAsia="Times New Roman" w:hAnsi="Courier New" w:cs="Courier New"/>
              <w:color w:val="333333"/>
              <w:sz w:val="21"/>
              <w:szCs w:val="21"/>
              <w:lang w:eastAsia="es-PE"/>
            </w:rPr>
          </w:rPrChange>
        </w:rPr>
        <w:t xml:space="preserve"> llave</w:t>
      </w:r>
    </w:p>
    <w:p w14:paraId="7A58C3C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51" w:author="Edwin Villanueva Talavera" w:date="2019-06-02T11:17:00Z">
            <w:rPr>
              <w:rFonts w:ascii="Courier New" w:eastAsia="Times New Roman" w:hAnsi="Courier New" w:cs="Courier New"/>
              <w:color w:val="333333"/>
              <w:sz w:val="21"/>
              <w:szCs w:val="21"/>
              <w:lang w:eastAsia="es-PE"/>
            </w:rPr>
          </w:rPrChange>
        </w:rPr>
      </w:pPr>
    </w:p>
    <w:p w14:paraId="3A5B444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05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0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056"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05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0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059" w:author="Edwin Villanueva Talavera" w:date="2019-06-02T11:17:00Z">
            <w:rPr>
              <w:rFonts w:ascii="Courier New" w:eastAsia="Times New Roman" w:hAnsi="Courier New" w:cs="Courier New"/>
              <w:color w:val="333333"/>
              <w:sz w:val="21"/>
              <w:szCs w:val="21"/>
              <w:lang w:eastAsia="es-PE"/>
            </w:rPr>
          </w:rPrChange>
        </w:rPr>
        <w:t>, X):</w:t>
      </w:r>
    </w:p>
    <w:p w14:paraId="5A56CD8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61" w:author="Edwin Villanueva Talavera" w:date="2019-06-02T11:17:00Z">
            <w:rPr>
              <w:rFonts w:ascii="Courier New" w:eastAsia="Times New Roman" w:hAnsi="Courier New" w:cs="Courier New"/>
              <w:color w:val="333333"/>
              <w:sz w:val="21"/>
              <w:szCs w:val="21"/>
              <w:lang w:eastAsia="es-PE"/>
            </w:rPr>
          </w:rPrChange>
        </w:rPr>
        <w:t xml:space="preserve">        llave </w:t>
      </w:r>
      <w:r w:rsidRPr="00FD6FF2">
        <w:rPr>
          <w:rFonts w:ascii="Courier New" w:eastAsia="Times New Roman" w:hAnsi="Courier New" w:cs="Courier New"/>
          <w:color w:val="666666"/>
          <w:sz w:val="21"/>
          <w:szCs w:val="21"/>
          <w:lang w:val="en-US" w:eastAsia="es-PE"/>
          <w:rPrChange w:id="90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6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66" w:author="Edwin Villanueva Talavera" w:date="2019-06-02T11:17:00Z">
            <w:rPr>
              <w:rFonts w:ascii="Courier New" w:eastAsia="Times New Roman" w:hAnsi="Courier New" w:cs="Courier New"/>
              <w:color w:val="333333"/>
              <w:sz w:val="21"/>
              <w:szCs w:val="21"/>
              <w:lang w:eastAsia="es-PE"/>
            </w:rPr>
          </w:rPrChange>
        </w:rPr>
        <w:t>_llave_fold</w:t>
      </w:r>
    </w:p>
    <w:p w14:paraId="4F17924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68"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0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71" w:author="Edwin Villanueva Talavera" w:date="2019-06-02T11:17:00Z">
            <w:rPr>
              <w:rFonts w:ascii="Courier New" w:eastAsia="Times New Roman" w:hAnsi="Courier New" w:cs="Courier New"/>
              <w:color w:val="BA2121"/>
              <w:sz w:val="21"/>
              <w:szCs w:val="21"/>
              <w:lang w:eastAsia="es-PE"/>
            </w:rPr>
          </w:rPrChange>
        </w:rPr>
        <w:t>"train"</w:t>
      </w:r>
    </w:p>
    <w:p w14:paraId="5654812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7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07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07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07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0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7"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0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79"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en-US" w:eastAsia="es-PE"/>
          <w:rPrChange w:id="908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0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82"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0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84"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9085"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90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087"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088" w:author="Edwin Villanueva Talavera" w:date="2019-06-02T11:17:00Z">
            <w:rPr>
              <w:rFonts w:ascii="Courier New" w:eastAsia="Times New Roman" w:hAnsi="Courier New" w:cs="Courier New"/>
              <w:color w:val="333333"/>
              <w:sz w:val="21"/>
              <w:szCs w:val="21"/>
              <w:lang w:eastAsia="es-PE"/>
            </w:rPr>
          </w:rPrChange>
        </w:rPr>
        <w:t>)):</w:t>
      </w:r>
    </w:p>
    <w:p w14:paraId="02EB34D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089"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14580C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090"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091"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0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09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094" w:author="Edwin Villanueva Talavera" w:date="2019-06-02T11:17:00Z">
            <w:rPr>
              <w:rFonts w:ascii="Courier New" w:eastAsia="Times New Roman" w:hAnsi="Courier New" w:cs="Courier New"/>
              <w:color w:val="333333"/>
              <w:sz w:val="21"/>
              <w:szCs w:val="21"/>
              <w:lang w:eastAsia="es-PE"/>
            </w:rPr>
          </w:rPrChange>
        </w:rPr>
        <w:t>(secuencias</w:t>
      </w:r>
      <w:r w:rsidRPr="00FD6FF2">
        <w:rPr>
          <w:rFonts w:ascii="Courier New" w:eastAsia="Times New Roman" w:hAnsi="Courier New" w:cs="Courier New"/>
          <w:color w:val="666666"/>
          <w:sz w:val="21"/>
          <w:szCs w:val="21"/>
          <w:lang w:val="en-US" w:eastAsia="es-PE"/>
          <w:rPrChange w:id="909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096" w:author="Edwin Villanueva Talavera" w:date="2019-06-02T11:17:00Z">
            <w:rPr>
              <w:rFonts w:ascii="Courier New" w:eastAsia="Times New Roman" w:hAnsi="Courier New" w:cs="Courier New"/>
              <w:color w:val="333333"/>
              <w:sz w:val="21"/>
              <w:szCs w:val="21"/>
              <w:lang w:eastAsia="es-PE"/>
            </w:rPr>
          </w:rPrChange>
        </w:rPr>
        <w:t>keys())[</w:t>
      </w:r>
      <w:r w:rsidRPr="00FD6FF2">
        <w:rPr>
          <w:rFonts w:ascii="Courier New" w:eastAsia="Times New Roman" w:hAnsi="Courier New" w:cs="Courier New"/>
          <w:color w:val="666666"/>
          <w:sz w:val="21"/>
          <w:szCs w:val="21"/>
          <w:lang w:val="en-US" w:eastAsia="es-PE"/>
          <w:rPrChange w:id="9097"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0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00"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en-US" w:eastAsia="es-PE"/>
          <w:rPrChange w:id="910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10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103"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104" w:author="Edwin Villanueva Talavera" w:date="2019-06-02T11:17:00Z">
            <w:rPr>
              <w:rFonts w:ascii="Courier New" w:eastAsia="Times New Roman" w:hAnsi="Courier New" w:cs="Courier New"/>
              <w:color w:val="333333"/>
              <w:sz w:val="21"/>
              <w:szCs w:val="21"/>
              <w:lang w:eastAsia="es-PE"/>
            </w:rPr>
          </w:rPrChange>
        </w:rPr>
        <w:t>]:</w:t>
      </w:r>
    </w:p>
    <w:p w14:paraId="10F6B4F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0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06"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1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109" w:author="Edwin Villanueva Talavera" w:date="2019-06-02T11:17:00Z">
            <w:rPr>
              <w:rFonts w:ascii="Courier New" w:eastAsia="Times New Roman" w:hAnsi="Courier New" w:cs="Courier New"/>
              <w:color w:val="BA2121"/>
              <w:sz w:val="21"/>
              <w:szCs w:val="21"/>
              <w:lang w:eastAsia="es-PE"/>
            </w:rPr>
          </w:rPrChange>
        </w:rPr>
        <w:t>"test"</w:t>
      </w:r>
    </w:p>
    <w:p w14:paraId="6389C9B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11"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1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1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115"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1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18"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1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0"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121"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12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1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4" w:author="Edwin Villanueva Talavera" w:date="2019-06-02T11:17:00Z">
            <w:rPr>
              <w:rFonts w:ascii="Courier New" w:eastAsia="Times New Roman" w:hAnsi="Courier New" w:cs="Courier New"/>
              <w:color w:val="333333"/>
              <w:sz w:val="21"/>
              <w:szCs w:val="21"/>
              <w:lang w:eastAsia="es-PE"/>
            </w:rPr>
          </w:rPrChange>
        </w:rPr>
        <w:t>values())</w:t>
      </w:r>
    </w:p>
    <w:p w14:paraId="380C44B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26"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1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2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29"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130"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13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33"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13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35"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136"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913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1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39" w:author="Edwin Villanueva Talavera" w:date="2019-06-02T11:17:00Z">
            <w:rPr>
              <w:rFonts w:ascii="Courier New" w:eastAsia="Times New Roman" w:hAnsi="Courier New" w:cs="Courier New"/>
              <w:color w:val="333333"/>
              <w:sz w:val="21"/>
              <w:szCs w:val="21"/>
              <w:lang w:eastAsia="es-PE"/>
            </w:rPr>
          </w:rPrChange>
        </w:rPr>
        <w:t>values())</w:t>
      </w:r>
    </w:p>
    <w:p w14:paraId="49B565D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4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1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44"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145" w:author="Edwin Villanueva Talavera" w:date="2019-06-02T11:17:00Z">
            <w:rPr>
              <w:rFonts w:ascii="Courier New" w:eastAsia="Times New Roman" w:hAnsi="Courier New" w:cs="Courier New"/>
              <w:color w:val="333333"/>
              <w:sz w:val="21"/>
              <w:szCs w:val="21"/>
              <w:lang w:eastAsia="es-PE"/>
            </w:rPr>
          </w:rPrChange>
        </w:rPr>
        <w:t>(x</w:t>
      </w:r>
      <w:r w:rsidRPr="00FD6FF2">
        <w:rPr>
          <w:rFonts w:ascii="Courier New" w:eastAsia="Times New Roman" w:hAnsi="Courier New" w:cs="Courier New"/>
          <w:color w:val="666666"/>
          <w:sz w:val="21"/>
          <w:szCs w:val="21"/>
          <w:lang w:val="en-US" w:eastAsia="es-PE"/>
          <w:rPrChange w:id="914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47"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148"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149"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150"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151" w:author="Edwin Villanueva Talavera" w:date="2019-06-02T11:17:00Z">
            <w:rPr>
              <w:rFonts w:ascii="Courier New" w:eastAsia="Times New Roman" w:hAnsi="Courier New" w:cs="Courier New"/>
              <w:color w:val="333333"/>
              <w:sz w:val="21"/>
              <w:szCs w:val="21"/>
              <w:lang w:eastAsia="es-PE"/>
            </w:rPr>
          </w:rPrChange>
        </w:rPr>
        <w:t xml:space="preserve"> features]</w:t>
      </w:r>
    </w:p>
    <w:p w14:paraId="4F10D3E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53" w:author="Edwin Villanueva Talavera" w:date="2019-06-02T11:17:00Z">
            <w:rPr>
              <w:rFonts w:ascii="Courier New" w:eastAsia="Times New Roman" w:hAnsi="Courier New" w:cs="Courier New"/>
              <w:color w:val="333333"/>
              <w:sz w:val="21"/>
              <w:szCs w:val="21"/>
              <w:lang w:eastAsia="es-PE"/>
            </w:rPr>
          </w:rPrChange>
        </w:rPr>
        <w:t xml:space="preserve">    </w:t>
      </w:r>
    </w:p>
    <w:p w14:paraId="539D325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5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155"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91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157" w:author="Edwin Villanueva Talavera" w:date="2019-06-02T11:17:00Z">
            <w:rPr>
              <w:rFonts w:ascii="Courier New" w:eastAsia="Times New Roman" w:hAnsi="Courier New" w:cs="Courier New"/>
              <w:b/>
              <w:bCs/>
              <w:color w:val="0000FF"/>
              <w:sz w:val="21"/>
              <w:szCs w:val="21"/>
              <w:lang w:eastAsia="es-PE"/>
            </w:rPr>
          </w:rPrChange>
        </w:rPr>
        <w:t>GeneradorFeaturesKeras</w:t>
      </w:r>
      <w:r w:rsidRPr="00FD6FF2">
        <w:rPr>
          <w:rFonts w:ascii="Courier New" w:eastAsia="Times New Roman" w:hAnsi="Courier New" w:cs="Courier New"/>
          <w:color w:val="333333"/>
          <w:sz w:val="21"/>
          <w:szCs w:val="21"/>
          <w:lang w:val="en-US" w:eastAsia="es-PE"/>
          <w:rPrChange w:id="9158"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50A1C22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5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6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1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163"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916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16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166" w:author="Edwin Villanueva Talavera" w:date="2019-06-02T11:17:00Z">
            <w:rPr>
              <w:rFonts w:ascii="Courier New" w:eastAsia="Times New Roman" w:hAnsi="Courier New" w:cs="Courier New"/>
              <w:color w:val="333333"/>
              <w:sz w:val="21"/>
              <w:szCs w:val="21"/>
              <w:lang w:eastAsia="es-PE"/>
            </w:rPr>
          </w:rPrChange>
        </w:rPr>
        <w:t>, tesis2</w:t>
      </w:r>
      <w:r w:rsidRPr="00FD6FF2">
        <w:rPr>
          <w:rFonts w:ascii="Courier New" w:eastAsia="Times New Roman" w:hAnsi="Courier New" w:cs="Courier New"/>
          <w:color w:val="666666"/>
          <w:sz w:val="21"/>
          <w:szCs w:val="21"/>
          <w:lang w:val="en-US" w:eastAsia="es-PE"/>
          <w:rPrChange w:id="91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6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69" w:author="Edwin Villanueva Talavera" w:date="2019-06-02T11:17:00Z">
            <w:rPr>
              <w:rFonts w:ascii="Courier New" w:eastAsia="Times New Roman" w:hAnsi="Courier New" w:cs="Courier New"/>
              <w:color w:val="333333"/>
              <w:sz w:val="21"/>
              <w:szCs w:val="21"/>
              <w:lang w:eastAsia="es-PE"/>
            </w:rPr>
          </w:rPrChange>
        </w:rPr>
        <w:t>, cantidad_transcritos</w:t>
      </w:r>
      <w:r w:rsidRPr="00FD6FF2">
        <w:rPr>
          <w:rFonts w:ascii="Courier New" w:eastAsia="Times New Roman" w:hAnsi="Courier New" w:cs="Courier New"/>
          <w:color w:val="666666"/>
          <w:sz w:val="21"/>
          <w:szCs w:val="21"/>
          <w:lang w:val="en-US" w:eastAsia="es-PE"/>
          <w:rPrChange w:id="917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7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72" w:author="Edwin Villanueva Talavera" w:date="2019-06-02T11:17:00Z">
            <w:rPr>
              <w:rFonts w:ascii="Courier New" w:eastAsia="Times New Roman" w:hAnsi="Courier New" w:cs="Courier New"/>
              <w:color w:val="333333"/>
              <w:sz w:val="21"/>
              <w:szCs w:val="21"/>
              <w:lang w:eastAsia="es-PE"/>
            </w:rPr>
          </w:rPrChange>
        </w:rPr>
        <w:t>, num_clases</w:t>
      </w:r>
      <w:r w:rsidRPr="00FD6FF2">
        <w:rPr>
          <w:rFonts w:ascii="Courier New" w:eastAsia="Times New Roman" w:hAnsi="Courier New" w:cs="Courier New"/>
          <w:color w:val="666666"/>
          <w:sz w:val="21"/>
          <w:szCs w:val="21"/>
          <w:lang w:val="en-US" w:eastAsia="es-PE"/>
          <w:rPrChange w:id="91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174"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75" w:author="Edwin Villanueva Talavera" w:date="2019-06-02T11:17:00Z">
            <w:rPr>
              <w:rFonts w:ascii="Courier New" w:eastAsia="Times New Roman" w:hAnsi="Courier New" w:cs="Courier New"/>
              <w:color w:val="333333"/>
              <w:sz w:val="21"/>
              <w:szCs w:val="21"/>
              <w:lang w:eastAsia="es-PE"/>
            </w:rPr>
          </w:rPrChange>
        </w:rPr>
        <w:t>):</w:t>
      </w:r>
    </w:p>
    <w:p w14:paraId="68A2E82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7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179" w:author="Edwin Villanueva Talavera" w:date="2019-06-02T11:17:00Z">
            <w:rPr>
              <w:rFonts w:ascii="Courier New" w:eastAsia="Times New Roman" w:hAnsi="Courier New" w:cs="Courier New"/>
              <w:color w:val="333333"/>
              <w:sz w:val="21"/>
              <w:szCs w:val="21"/>
              <w:lang w:eastAsia="es-PE"/>
            </w:rPr>
          </w:rPrChange>
        </w:rPr>
        <w:t xml:space="preserve"> cantidad_transcritos </w:t>
      </w:r>
      <w:r w:rsidRPr="00FD6FF2">
        <w:rPr>
          <w:rFonts w:ascii="Courier New" w:eastAsia="Times New Roman" w:hAnsi="Courier New" w:cs="Courier New"/>
          <w:b/>
          <w:bCs/>
          <w:color w:val="AA22FF"/>
          <w:sz w:val="21"/>
          <w:szCs w:val="21"/>
          <w:lang w:val="en-US" w:eastAsia="es-PE"/>
          <w:rPrChange w:id="9180"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91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82"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183" w:author="Edwin Villanueva Talavera" w:date="2019-06-02T11:17:00Z">
            <w:rPr>
              <w:rFonts w:ascii="Courier New" w:eastAsia="Times New Roman" w:hAnsi="Courier New" w:cs="Courier New"/>
              <w:color w:val="333333"/>
              <w:sz w:val="21"/>
              <w:szCs w:val="21"/>
              <w:lang w:eastAsia="es-PE"/>
            </w:rPr>
          </w:rPrChange>
        </w:rPr>
        <w:t>:</w:t>
      </w:r>
    </w:p>
    <w:p w14:paraId="4CB0F5A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186" w:author="Edwin Villanueva Talavera" w:date="2019-06-02T11:17:00Z">
            <w:rPr>
              <w:rFonts w:ascii="Courier New" w:eastAsia="Times New Roman" w:hAnsi="Courier New" w:cs="Courier New"/>
              <w:b/>
              <w:bCs/>
              <w:color w:val="008000"/>
              <w:sz w:val="21"/>
              <w:szCs w:val="21"/>
              <w:lang w:eastAsia="es-PE"/>
            </w:rPr>
          </w:rPrChange>
        </w:rPr>
        <w:t>return</w:t>
      </w:r>
    </w:p>
    <w:p w14:paraId="3BCD37E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8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91" w:author="Edwin Villanueva Talavera" w:date="2019-06-02T11:17:00Z">
            <w:rPr>
              <w:rFonts w:ascii="Courier New" w:eastAsia="Times New Roman" w:hAnsi="Courier New" w:cs="Courier New"/>
              <w:color w:val="333333"/>
              <w:sz w:val="21"/>
              <w:szCs w:val="21"/>
              <w:lang w:eastAsia="es-PE"/>
            </w:rPr>
          </w:rPrChange>
        </w:rPr>
        <w:t xml:space="preserve">cantidad_transcritos </w:t>
      </w:r>
      <w:r w:rsidRPr="00FD6FF2">
        <w:rPr>
          <w:rFonts w:ascii="Courier New" w:eastAsia="Times New Roman" w:hAnsi="Courier New" w:cs="Courier New"/>
          <w:color w:val="666666"/>
          <w:sz w:val="21"/>
          <w:szCs w:val="21"/>
          <w:lang w:val="en-US" w:eastAsia="es-PE"/>
          <w:rPrChange w:id="91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93" w:author="Edwin Villanueva Talavera" w:date="2019-06-02T11:17:00Z">
            <w:rPr>
              <w:rFonts w:ascii="Courier New" w:eastAsia="Times New Roman" w:hAnsi="Courier New" w:cs="Courier New"/>
              <w:color w:val="333333"/>
              <w:sz w:val="21"/>
              <w:szCs w:val="21"/>
              <w:lang w:eastAsia="es-PE"/>
            </w:rPr>
          </w:rPrChange>
        </w:rPr>
        <w:t xml:space="preserve"> cantidad_transcritos</w:t>
      </w:r>
    </w:p>
    <w:p w14:paraId="4AE654C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19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1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19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19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198" w:author="Edwin Villanueva Talavera" w:date="2019-06-02T11:17:00Z">
            <w:rPr>
              <w:rFonts w:ascii="Courier New" w:eastAsia="Times New Roman" w:hAnsi="Courier New" w:cs="Courier New"/>
              <w:color w:val="333333"/>
              <w:sz w:val="21"/>
              <w:szCs w:val="21"/>
              <w:lang w:eastAsia="es-PE"/>
            </w:rPr>
          </w:rPrChange>
        </w:rPr>
        <w:t xml:space="preserve">num_clases </w:t>
      </w:r>
      <w:r w:rsidRPr="00FD6FF2">
        <w:rPr>
          <w:rFonts w:ascii="Courier New" w:eastAsia="Times New Roman" w:hAnsi="Courier New" w:cs="Courier New"/>
          <w:color w:val="666666"/>
          <w:sz w:val="21"/>
          <w:szCs w:val="21"/>
          <w:lang w:val="en-US" w:eastAsia="es-PE"/>
          <w:rPrChange w:id="91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00" w:author="Edwin Villanueva Talavera" w:date="2019-06-02T11:17:00Z">
            <w:rPr>
              <w:rFonts w:ascii="Courier New" w:eastAsia="Times New Roman" w:hAnsi="Courier New" w:cs="Courier New"/>
              <w:color w:val="333333"/>
              <w:sz w:val="21"/>
              <w:szCs w:val="21"/>
              <w:lang w:eastAsia="es-PE"/>
            </w:rPr>
          </w:rPrChange>
        </w:rPr>
        <w:t xml:space="preserve"> num_clases</w:t>
      </w:r>
    </w:p>
    <w:p w14:paraId="014F81E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0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0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0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05" w:author="Edwin Villanueva Talavera" w:date="2019-06-02T11:17:00Z">
            <w:rPr>
              <w:rFonts w:ascii="Courier New" w:eastAsia="Times New Roman" w:hAnsi="Courier New" w:cs="Courier New"/>
              <w:color w:val="333333"/>
              <w:sz w:val="21"/>
              <w:szCs w:val="21"/>
              <w:lang w:eastAsia="es-PE"/>
            </w:rPr>
          </w:rPrChange>
        </w:rPr>
        <w:t xml:space="preserve">tesis2 </w:t>
      </w:r>
      <w:r w:rsidRPr="00FD6FF2">
        <w:rPr>
          <w:rFonts w:ascii="Courier New" w:eastAsia="Times New Roman" w:hAnsi="Courier New" w:cs="Courier New"/>
          <w:color w:val="666666"/>
          <w:sz w:val="21"/>
          <w:szCs w:val="21"/>
          <w:lang w:val="en-US" w:eastAsia="es-PE"/>
          <w:rPrChange w:id="92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07" w:author="Edwin Villanueva Talavera" w:date="2019-06-02T11:17:00Z">
            <w:rPr>
              <w:rFonts w:ascii="Courier New" w:eastAsia="Times New Roman" w:hAnsi="Courier New" w:cs="Courier New"/>
              <w:color w:val="333333"/>
              <w:sz w:val="21"/>
              <w:szCs w:val="21"/>
              <w:lang w:eastAsia="es-PE"/>
            </w:rPr>
          </w:rPrChange>
        </w:rPr>
        <w:t xml:space="preserve"> tesis2</w:t>
      </w:r>
    </w:p>
    <w:p w14:paraId="62366C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8" w:author="Edwin Villanueva Talavera" w:date="2019-06-02T11:17:00Z">
            <w:rPr>
              <w:rFonts w:ascii="Courier New" w:eastAsia="Times New Roman" w:hAnsi="Courier New" w:cs="Courier New"/>
              <w:color w:val="333333"/>
              <w:sz w:val="21"/>
              <w:szCs w:val="21"/>
              <w:lang w:eastAsia="es-PE"/>
            </w:rPr>
          </w:rPrChange>
        </w:rPr>
      </w:pPr>
    </w:p>
    <w:p w14:paraId="5CFDB8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11"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2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13"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921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21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216"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92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218"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219" w:author="Edwin Villanueva Talavera" w:date="2019-06-02T11:17:00Z">
            <w:rPr>
              <w:rFonts w:ascii="Courier New" w:eastAsia="Times New Roman" w:hAnsi="Courier New" w:cs="Courier New"/>
              <w:color w:val="333333"/>
              <w:sz w:val="21"/>
              <w:szCs w:val="21"/>
              <w:lang w:eastAsia="es-PE"/>
            </w:rPr>
          </w:rPrChange>
        </w:rPr>
        <w:t>):</w:t>
      </w:r>
    </w:p>
    <w:p w14:paraId="0C9394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2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24" w:author="Edwin Villanueva Talavera" w:date="2019-06-02T11:17:00Z">
            <w:rPr>
              <w:rFonts w:ascii="Courier New" w:eastAsia="Times New Roman" w:hAnsi="Courier New" w:cs="Courier New"/>
              <w:color w:val="333333"/>
              <w:sz w:val="21"/>
              <w:szCs w:val="21"/>
              <w:lang w:eastAsia="es-PE"/>
            </w:rPr>
          </w:rPrChange>
        </w:rPr>
        <w:t xml:space="preserve">_llave_fold </w:t>
      </w:r>
      <w:r w:rsidRPr="00FD6FF2">
        <w:rPr>
          <w:rFonts w:ascii="Courier New" w:eastAsia="Times New Roman" w:hAnsi="Courier New" w:cs="Courier New"/>
          <w:color w:val="666666"/>
          <w:sz w:val="21"/>
          <w:szCs w:val="21"/>
          <w:lang w:val="en-US" w:eastAsia="es-PE"/>
          <w:rPrChange w:id="922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2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29" w:author="Edwin Villanueva Talavera" w:date="2019-06-02T11:17:00Z">
            <w:rPr>
              <w:rFonts w:ascii="Courier New" w:eastAsia="Times New Roman" w:hAnsi="Courier New" w:cs="Courier New"/>
              <w:color w:val="333333"/>
              <w:sz w:val="21"/>
              <w:szCs w:val="21"/>
              <w:lang w:eastAsia="es-PE"/>
            </w:rPr>
          </w:rPrChange>
        </w:rPr>
        <w:t>obtener_llave_fold(X)</w:t>
      </w:r>
    </w:p>
    <w:p w14:paraId="14C5EC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3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23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34" w:author="Edwin Villanueva Talavera" w:date="2019-06-02T11:17:00Z">
            <w:rPr>
              <w:rFonts w:ascii="Courier New" w:eastAsia="Times New Roman" w:hAnsi="Courier New" w:cs="Courier New"/>
              <w:color w:val="008000"/>
              <w:sz w:val="21"/>
              <w:szCs w:val="21"/>
              <w:lang w:eastAsia="es-PE"/>
            </w:rPr>
          </w:rPrChange>
        </w:rPr>
        <w:t>self</w:t>
      </w:r>
    </w:p>
    <w:p w14:paraId="0804E8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35" w:author="Edwin Villanueva Talavera" w:date="2019-06-02T11:17:00Z">
            <w:rPr>
              <w:rFonts w:ascii="Courier New" w:eastAsia="Times New Roman" w:hAnsi="Courier New" w:cs="Courier New"/>
              <w:color w:val="333333"/>
              <w:sz w:val="21"/>
              <w:szCs w:val="21"/>
              <w:lang w:eastAsia="es-PE"/>
            </w:rPr>
          </w:rPrChange>
        </w:rPr>
      </w:pPr>
    </w:p>
    <w:p w14:paraId="3F5F331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3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23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40"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92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24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243" w:author="Edwin Villanueva Talavera" w:date="2019-06-02T11:17:00Z">
            <w:rPr>
              <w:rFonts w:ascii="Courier New" w:eastAsia="Times New Roman" w:hAnsi="Courier New" w:cs="Courier New"/>
              <w:color w:val="333333"/>
              <w:sz w:val="21"/>
              <w:szCs w:val="21"/>
              <w:lang w:eastAsia="es-PE"/>
            </w:rPr>
          </w:rPrChange>
        </w:rPr>
        <w:t>, X):</w:t>
      </w:r>
    </w:p>
    <w:p w14:paraId="423848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4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46"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24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50" w:author="Edwin Villanueva Talavera" w:date="2019-06-02T11:17:00Z">
            <w:rPr>
              <w:rFonts w:ascii="Courier New" w:eastAsia="Times New Roman" w:hAnsi="Courier New" w:cs="Courier New"/>
              <w:color w:val="333333"/>
              <w:sz w:val="21"/>
              <w:szCs w:val="21"/>
              <w:lang w:eastAsia="es-PE"/>
            </w:rPr>
          </w:rPrChange>
        </w:rPr>
        <w:t>obtener_features_pre_calculados(X)</w:t>
      </w:r>
    </w:p>
    <w:p w14:paraId="044C0BE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51" w:author="Edwin Villanueva Talavera" w:date="2019-06-02T11:17:00Z">
            <w:rPr>
              <w:rFonts w:ascii="Courier New" w:eastAsia="Times New Roman" w:hAnsi="Courier New" w:cs="Courier New"/>
              <w:color w:val="333333"/>
              <w:sz w:val="21"/>
              <w:szCs w:val="21"/>
              <w:lang w:eastAsia="es-PE"/>
            </w:rPr>
          </w:rPrChange>
        </w:rPr>
      </w:pPr>
    </w:p>
    <w:p w14:paraId="7472479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5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25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56" w:author="Edwin Villanueva Talavera" w:date="2019-06-02T11:17:00Z">
            <w:rPr>
              <w:rFonts w:ascii="Courier New" w:eastAsia="Times New Roman" w:hAnsi="Courier New" w:cs="Courier New"/>
              <w:color w:val="0000FF"/>
              <w:sz w:val="21"/>
              <w:szCs w:val="21"/>
              <w:lang w:eastAsia="es-PE"/>
            </w:rPr>
          </w:rPrChange>
        </w:rPr>
        <w:t>obtener_llave_fold</w:t>
      </w:r>
      <w:r w:rsidRPr="00FD6FF2">
        <w:rPr>
          <w:rFonts w:ascii="Courier New" w:eastAsia="Times New Roman" w:hAnsi="Courier New" w:cs="Courier New"/>
          <w:color w:val="333333"/>
          <w:sz w:val="21"/>
          <w:szCs w:val="21"/>
          <w:lang w:val="en-US" w:eastAsia="es-PE"/>
          <w:rPrChange w:id="925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25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259" w:author="Edwin Villanueva Talavera" w:date="2019-06-02T11:17:00Z">
            <w:rPr>
              <w:rFonts w:ascii="Courier New" w:eastAsia="Times New Roman" w:hAnsi="Courier New" w:cs="Courier New"/>
              <w:color w:val="333333"/>
              <w:sz w:val="21"/>
              <w:szCs w:val="21"/>
              <w:lang w:eastAsia="es-PE"/>
            </w:rPr>
          </w:rPrChange>
        </w:rPr>
        <w:t>, X):</w:t>
      </w:r>
    </w:p>
    <w:p w14:paraId="5F30F9B7"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6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61" w:author="Edwin Villanueva Talavera" w:date="2019-06-02T11:17:00Z">
            <w:rPr>
              <w:rFonts w:ascii="Courier New" w:eastAsia="Times New Roman" w:hAnsi="Courier New" w:cs="Courier New"/>
              <w:color w:val="333333"/>
              <w:sz w:val="21"/>
              <w:szCs w:val="21"/>
              <w:lang w:eastAsia="es-PE"/>
            </w:rPr>
          </w:rPrChange>
        </w:rPr>
        <w:t xml:space="preserve">        cod_secuencias </w:t>
      </w:r>
      <w:r w:rsidRPr="00FD6FF2">
        <w:rPr>
          <w:rFonts w:ascii="Courier New" w:eastAsia="Times New Roman" w:hAnsi="Courier New" w:cs="Courier New"/>
          <w:color w:val="666666"/>
          <w:sz w:val="21"/>
          <w:szCs w:val="21"/>
          <w:lang w:val="en-US" w:eastAsia="es-PE"/>
          <w:rPrChange w:id="92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264" w:author="Edwin Villanueva Talavera" w:date="2019-06-02T11:17:00Z">
            <w:rPr>
              <w:rFonts w:ascii="Courier New" w:eastAsia="Times New Roman" w:hAnsi="Courier New" w:cs="Courier New"/>
              <w:color w:val="BA2121"/>
              <w:sz w:val="21"/>
              <w:szCs w:val="21"/>
              <w:lang w:eastAsia="es-PE"/>
            </w:rPr>
          </w:rPrChange>
        </w:rPr>
        <w:t>""</w:t>
      </w:r>
    </w:p>
    <w:p w14:paraId="74E8D28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6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66" w:author="Edwin Villanueva Talavera" w:date="2019-06-02T11:17:00Z">
            <w:rPr>
              <w:rFonts w:ascii="Courier New" w:eastAsia="Times New Roman" w:hAnsi="Courier New" w:cs="Courier New"/>
              <w:color w:val="333333"/>
              <w:sz w:val="21"/>
              <w:szCs w:val="21"/>
              <w:lang w:eastAsia="es-PE"/>
            </w:rPr>
          </w:rPrChange>
        </w:rPr>
        <w:t xml:space="preserve">        num_transcritos </w:t>
      </w:r>
      <w:r w:rsidRPr="00FD6FF2">
        <w:rPr>
          <w:rFonts w:ascii="Courier New" w:eastAsia="Times New Roman" w:hAnsi="Courier New" w:cs="Courier New"/>
          <w:color w:val="666666"/>
          <w:sz w:val="21"/>
          <w:szCs w:val="21"/>
          <w:lang w:val="en-US" w:eastAsia="es-PE"/>
          <w:rPrChange w:id="92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69" w:author="Edwin Villanueva Talavera" w:date="2019-06-02T11:17:00Z">
            <w:rPr>
              <w:rFonts w:ascii="Courier New" w:eastAsia="Times New Roman" w:hAnsi="Courier New" w:cs="Courier New"/>
              <w:color w:val="008000"/>
              <w:sz w:val="21"/>
              <w:szCs w:val="21"/>
              <w:lang w:eastAsia="es-PE"/>
            </w:rPr>
          </w:rPrChange>
        </w:rPr>
        <w:t>len</w:t>
      </w:r>
      <w:r w:rsidRPr="00FD6FF2">
        <w:rPr>
          <w:rFonts w:ascii="Courier New" w:eastAsia="Times New Roman" w:hAnsi="Courier New" w:cs="Courier New"/>
          <w:color w:val="333333"/>
          <w:sz w:val="21"/>
          <w:szCs w:val="21"/>
          <w:lang w:val="en-US" w:eastAsia="es-PE"/>
          <w:rPrChange w:id="9270" w:author="Edwin Villanueva Talavera" w:date="2019-06-02T11:17:00Z">
            <w:rPr>
              <w:rFonts w:ascii="Courier New" w:eastAsia="Times New Roman" w:hAnsi="Courier New" w:cs="Courier New"/>
              <w:color w:val="333333"/>
              <w:sz w:val="21"/>
              <w:szCs w:val="21"/>
              <w:lang w:eastAsia="es-PE"/>
            </w:rPr>
          </w:rPrChange>
        </w:rPr>
        <w:t>(X)</w:t>
      </w:r>
    </w:p>
    <w:p w14:paraId="22E2225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7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72" w:author="Edwin Villanueva Talavera" w:date="2019-06-02T11:17:00Z">
            <w:rPr>
              <w:rFonts w:ascii="Courier New" w:eastAsia="Times New Roman" w:hAnsi="Courier New" w:cs="Courier New"/>
              <w:color w:val="333333"/>
              <w:sz w:val="21"/>
              <w:szCs w:val="21"/>
              <w:lang w:eastAsia="es-PE"/>
            </w:rPr>
          </w:rPrChange>
        </w:rPr>
        <w:t xml:space="preserve">        num_transcritos_por_grupo </w:t>
      </w:r>
      <w:r w:rsidRPr="00FD6FF2">
        <w:rPr>
          <w:rFonts w:ascii="Courier New" w:eastAsia="Times New Roman" w:hAnsi="Courier New" w:cs="Courier New"/>
          <w:color w:val="666666"/>
          <w:sz w:val="21"/>
          <w:szCs w:val="21"/>
          <w:lang w:val="en-US" w:eastAsia="es-PE"/>
          <w:rPrChange w:id="92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7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27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2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277" w:author="Edwin Villanueva Talavera" w:date="2019-06-02T11:17:00Z">
            <w:rPr>
              <w:rFonts w:ascii="Courier New" w:eastAsia="Times New Roman" w:hAnsi="Courier New" w:cs="Courier New"/>
              <w:color w:val="333333"/>
              <w:sz w:val="21"/>
              <w:szCs w:val="21"/>
              <w:lang w:eastAsia="es-PE"/>
            </w:rPr>
          </w:rPrChange>
        </w:rPr>
        <w:t>cantidad_transcritos</w:t>
      </w:r>
    </w:p>
    <w:p w14:paraId="584D645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27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7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pt-BR" w:eastAsia="es-PE"/>
          <w:rPrChange w:id="9280"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pt-BR" w:eastAsia="es-PE"/>
          <w:rPrChange w:id="9281" w:author="Edwin Villanueva Talavera" w:date="2019-06-02T11:17:00Z">
            <w:rPr>
              <w:rFonts w:ascii="Courier New" w:eastAsia="Times New Roman" w:hAnsi="Courier New" w:cs="Courier New"/>
              <w:color w:val="333333"/>
              <w:sz w:val="21"/>
              <w:szCs w:val="21"/>
              <w:lang w:eastAsia="es-PE"/>
            </w:rPr>
          </w:rPrChange>
        </w:rPr>
        <w:t xml:space="preserve"> i </w:t>
      </w:r>
      <w:r w:rsidRPr="00FD6FF2">
        <w:rPr>
          <w:rFonts w:ascii="Courier New" w:eastAsia="Times New Roman" w:hAnsi="Courier New" w:cs="Courier New"/>
          <w:b/>
          <w:bCs/>
          <w:color w:val="AA22FF"/>
          <w:sz w:val="21"/>
          <w:szCs w:val="21"/>
          <w:lang w:val="pt-BR" w:eastAsia="es-PE"/>
          <w:rPrChange w:id="9282"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pt-BR" w:eastAsia="es-PE"/>
          <w:rPrChange w:id="928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pt-BR" w:eastAsia="es-PE"/>
          <w:rPrChange w:id="9284" w:author="Edwin Villanueva Talavera" w:date="2019-06-02T11:17:00Z">
            <w:rPr>
              <w:rFonts w:ascii="Courier New" w:eastAsia="Times New Roman" w:hAnsi="Courier New" w:cs="Courier New"/>
              <w:color w:val="008000"/>
              <w:sz w:val="21"/>
              <w:szCs w:val="21"/>
              <w:lang w:eastAsia="es-PE"/>
            </w:rPr>
          </w:rPrChange>
        </w:rPr>
        <w:t>range</w:t>
      </w:r>
      <w:r w:rsidRPr="00FD6FF2">
        <w:rPr>
          <w:rFonts w:ascii="Courier New" w:eastAsia="Times New Roman" w:hAnsi="Courier New" w:cs="Courier New"/>
          <w:color w:val="333333"/>
          <w:sz w:val="21"/>
          <w:szCs w:val="21"/>
          <w:lang w:val="pt-BR" w:eastAsia="es-PE"/>
          <w:rPrChange w:id="9285" w:author="Edwin Villanueva Talavera" w:date="2019-06-02T11:17:00Z">
            <w:rPr>
              <w:rFonts w:ascii="Courier New" w:eastAsia="Times New Roman" w:hAnsi="Courier New" w:cs="Courier New"/>
              <w:color w:val="333333"/>
              <w:sz w:val="21"/>
              <w:szCs w:val="21"/>
              <w:lang w:eastAsia="es-PE"/>
            </w:rPr>
          </w:rPrChange>
        </w:rPr>
        <w:t>(num_transcritos</w:t>
      </w:r>
      <w:r w:rsidRPr="00FD6FF2">
        <w:rPr>
          <w:rFonts w:ascii="Courier New" w:eastAsia="Times New Roman" w:hAnsi="Courier New" w:cs="Courier New"/>
          <w:color w:val="666666"/>
          <w:sz w:val="21"/>
          <w:szCs w:val="21"/>
          <w:lang w:val="pt-BR" w:eastAsia="es-PE"/>
          <w:rPrChange w:id="92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287" w:author="Edwin Villanueva Talavera" w:date="2019-06-02T11:17:00Z">
            <w:rPr>
              <w:rFonts w:ascii="Courier New" w:eastAsia="Times New Roman" w:hAnsi="Courier New" w:cs="Courier New"/>
              <w:color w:val="333333"/>
              <w:sz w:val="21"/>
              <w:szCs w:val="21"/>
              <w:lang w:eastAsia="es-PE"/>
            </w:rPr>
          </w:rPrChange>
        </w:rPr>
        <w:t>(num_transcritos_por_grupo</w:t>
      </w:r>
      <w:r w:rsidRPr="00FD6FF2">
        <w:rPr>
          <w:rFonts w:ascii="Courier New" w:eastAsia="Times New Roman" w:hAnsi="Courier New" w:cs="Courier New"/>
          <w:color w:val="666666"/>
          <w:sz w:val="21"/>
          <w:szCs w:val="21"/>
          <w:lang w:val="pt-BR" w:eastAsia="es-PE"/>
          <w:rPrChange w:id="9288" w:author="Edwin Villanueva Talavera" w:date="2019-06-02T11:17:00Z">
            <w:rPr>
              <w:rFonts w:ascii="Courier New" w:eastAsia="Times New Roman" w:hAnsi="Courier New" w:cs="Courier New"/>
              <w:color w:val="666666"/>
              <w:sz w:val="21"/>
              <w:szCs w:val="21"/>
              <w:lang w:eastAsia="es-PE"/>
            </w:rPr>
          </w:rPrChange>
        </w:rPr>
        <w:t>*2</w:t>
      </w:r>
      <w:r w:rsidRPr="00FD6FF2">
        <w:rPr>
          <w:rFonts w:ascii="Courier New" w:eastAsia="Times New Roman" w:hAnsi="Courier New" w:cs="Courier New"/>
          <w:color w:val="333333"/>
          <w:sz w:val="21"/>
          <w:szCs w:val="21"/>
          <w:lang w:val="pt-BR" w:eastAsia="es-PE"/>
          <w:rPrChange w:id="9289" w:author="Edwin Villanueva Talavera" w:date="2019-06-02T11:17:00Z">
            <w:rPr>
              <w:rFonts w:ascii="Courier New" w:eastAsia="Times New Roman" w:hAnsi="Courier New" w:cs="Courier New"/>
              <w:color w:val="333333"/>
              <w:sz w:val="21"/>
              <w:szCs w:val="21"/>
              <w:lang w:eastAsia="es-PE"/>
            </w:rPr>
          </w:rPrChange>
        </w:rPr>
        <w:t>)):</w:t>
      </w:r>
    </w:p>
    <w:p w14:paraId="2C1013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pt-BR" w:eastAsia="es-PE"/>
          <w:rPrChange w:id="9290"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cod_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i][</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FB807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hexdigest()</w:t>
      </w:r>
    </w:p>
    <w:p w14:paraId="51F29CE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91"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29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293" w:author="Edwin Villanueva Talavera" w:date="2019-06-02T11:17:00Z">
            <w:rPr>
              <w:rFonts w:ascii="Courier New" w:eastAsia="Times New Roman" w:hAnsi="Courier New" w:cs="Courier New"/>
              <w:color w:val="333333"/>
              <w:sz w:val="21"/>
              <w:szCs w:val="21"/>
              <w:lang w:eastAsia="es-PE"/>
            </w:rPr>
          </w:rPrChange>
        </w:rPr>
        <w:t xml:space="preserve"> llave</w:t>
      </w:r>
    </w:p>
    <w:p w14:paraId="637AA3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94" w:author="Edwin Villanueva Talavera" w:date="2019-06-02T11:17:00Z">
            <w:rPr>
              <w:rFonts w:ascii="Courier New" w:eastAsia="Times New Roman" w:hAnsi="Courier New" w:cs="Courier New"/>
              <w:color w:val="333333"/>
              <w:sz w:val="21"/>
              <w:szCs w:val="21"/>
              <w:lang w:eastAsia="es-PE"/>
            </w:rPr>
          </w:rPrChange>
        </w:rPr>
      </w:pPr>
    </w:p>
    <w:p w14:paraId="72D13F4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2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2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29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2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299"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30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3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302" w:author="Edwin Villanueva Talavera" w:date="2019-06-02T11:17:00Z">
            <w:rPr>
              <w:rFonts w:ascii="Courier New" w:eastAsia="Times New Roman" w:hAnsi="Courier New" w:cs="Courier New"/>
              <w:color w:val="333333"/>
              <w:sz w:val="21"/>
              <w:szCs w:val="21"/>
              <w:lang w:eastAsia="es-PE"/>
            </w:rPr>
          </w:rPrChange>
        </w:rPr>
        <w:t>, X):</w:t>
      </w:r>
    </w:p>
    <w:p w14:paraId="6076085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0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04" w:author="Edwin Villanueva Talavera" w:date="2019-06-02T11:17:00Z">
            <w:rPr>
              <w:rFonts w:ascii="Courier New" w:eastAsia="Times New Roman" w:hAnsi="Courier New" w:cs="Courier New"/>
              <w:color w:val="333333"/>
              <w:sz w:val="21"/>
              <w:szCs w:val="21"/>
              <w:lang w:eastAsia="es-PE"/>
            </w:rPr>
          </w:rPrChange>
        </w:rPr>
        <w:t xml:space="preserve">        llave </w:t>
      </w:r>
      <w:r w:rsidRPr="00FD6FF2">
        <w:rPr>
          <w:rFonts w:ascii="Courier New" w:eastAsia="Times New Roman" w:hAnsi="Courier New" w:cs="Courier New"/>
          <w:color w:val="666666"/>
          <w:sz w:val="21"/>
          <w:szCs w:val="21"/>
          <w:lang w:val="en-US" w:eastAsia="es-PE"/>
          <w:rPrChange w:id="93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0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30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09" w:author="Edwin Villanueva Talavera" w:date="2019-06-02T11:17:00Z">
            <w:rPr>
              <w:rFonts w:ascii="Courier New" w:eastAsia="Times New Roman" w:hAnsi="Courier New" w:cs="Courier New"/>
              <w:color w:val="333333"/>
              <w:sz w:val="21"/>
              <w:szCs w:val="21"/>
              <w:lang w:eastAsia="es-PE"/>
            </w:rPr>
          </w:rPrChange>
        </w:rPr>
        <w:t>_llave_fold</w:t>
      </w:r>
    </w:p>
    <w:p w14:paraId="2B2A172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11"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3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1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314" w:author="Edwin Villanueva Talavera" w:date="2019-06-02T11:17:00Z">
            <w:rPr>
              <w:rFonts w:ascii="Courier New" w:eastAsia="Times New Roman" w:hAnsi="Courier New" w:cs="Courier New"/>
              <w:color w:val="BA2121"/>
              <w:sz w:val="21"/>
              <w:szCs w:val="21"/>
              <w:lang w:eastAsia="es-PE"/>
            </w:rPr>
          </w:rPrChange>
        </w:rPr>
        <w:t>"train"</w:t>
      </w:r>
    </w:p>
    <w:p w14:paraId="08C79D3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31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318"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31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0"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32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2" w:author="Edwin Villanueva Talavera" w:date="2019-06-02T11:17:00Z">
            <w:rPr>
              <w:rFonts w:ascii="Courier New" w:eastAsia="Times New Roman" w:hAnsi="Courier New" w:cs="Courier New"/>
              <w:color w:val="333333"/>
              <w:sz w:val="21"/>
              <w:szCs w:val="21"/>
              <w:lang w:eastAsia="es-PE"/>
            </w:rPr>
          </w:rPrChange>
        </w:rPr>
        <w:t>isfile(</w:t>
      </w:r>
      <w:r w:rsidRPr="00FD6FF2">
        <w:rPr>
          <w:rFonts w:ascii="Courier New" w:eastAsia="Times New Roman" w:hAnsi="Courier New" w:cs="Courier New"/>
          <w:color w:val="008000"/>
          <w:sz w:val="21"/>
          <w:szCs w:val="21"/>
          <w:lang w:val="en-US" w:eastAsia="es-PE"/>
          <w:rPrChange w:id="93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5"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3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27" w:author="Edwin Villanueva Talavera" w:date="2019-06-02T11:17:00Z">
            <w:rPr>
              <w:rFonts w:ascii="Courier New" w:eastAsia="Times New Roman" w:hAnsi="Courier New" w:cs="Courier New"/>
              <w:color w:val="333333"/>
              <w:sz w:val="21"/>
              <w:szCs w:val="21"/>
              <w:lang w:eastAsia="es-PE"/>
            </w:rPr>
          </w:rPrChange>
        </w:rPr>
        <w:t xml:space="preserve">archivo_fold_clase(llave, </w:t>
      </w:r>
      <w:r w:rsidRPr="00FD6FF2">
        <w:rPr>
          <w:rFonts w:ascii="Courier New" w:eastAsia="Times New Roman" w:hAnsi="Courier New" w:cs="Courier New"/>
          <w:color w:val="BA2121"/>
          <w:sz w:val="21"/>
          <w:szCs w:val="21"/>
          <w:lang w:val="en-US" w:eastAsia="es-PE"/>
          <w:rPrChange w:id="9328" w:author="Edwin Villanueva Talavera" w:date="2019-06-02T11:17:00Z">
            <w:rPr>
              <w:rFonts w:ascii="Courier New" w:eastAsia="Times New Roman" w:hAnsi="Courier New" w:cs="Courier New"/>
              <w:color w:val="BA2121"/>
              <w:sz w:val="21"/>
              <w:szCs w:val="21"/>
              <w:lang w:eastAsia="es-PE"/>
            </w:rPr>
          </w:rPrChange>
        </w:rPr>
        <w:t>"test"</w:t>
      </w:r>
      <w:r w:rsidRPr="00FD6FF2">
        <w:rPr>
          <w:rFonts w:ascii="Courier New" w:eastAsia="Times New Roman" w:hAnsi="Courier New" w:cs="Courier New"/>
          <w:color w:val="333333"/>
          <w:sz w:val="21"/>
          <w:szCs w:val="21"/>
          <w:lang w:val="en-US" w:eastAsia="es-PE"/>
          <w:rPrChange w:id="93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330"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331" w:author="Edwin Villanueva Talavera" w:date="2019-06-02T11:17:00Z">
            <w:rPr>
              <w:rFonts w:ascii="Courier New" w:eastAsia="Times New Roman" w:hAnsi="Courier New" w:cs="Courier New"/>
              <w:color w:val="333333"/>
              <w:sz w:val="21"/>
              <w:szCs w:val="21"/>
              <w:lang w:eastAsia="es-PE"/>
            </w:rPr>
          </w:rPrChange>
        </w:rPr>
        <w:t>)):</w:t>
      </w:r>
    </w:p>
    <w:p w14:paraId="6CE83E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332"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color w:val="333333"/>
          <w:sz w:val="21"/>
          <w:szCs w:val="21"/>
          <w:lang w:eastAsia="es-PE"/>
        </w:rPr>
        <w:t xml:space="preserve">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24B07CF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33"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b/>
          <w:bCs/>
          <w:color w:val="008000"/>
          <w:sz w:val="21"/>
          <w:szCs w:val="21"/>
          <w:lang w:val="en-US" w:eastAsia="es-PE"/>
          <w:rPrChange w:id="9334"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3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336"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337" w:author="Edwin Villanueva Talavera" w:date="2019-06-02T11:17:00Z">
            <w:rPr>
              <w:rFonts w:ascii="Courier New" w:eastAsia="Times New Roman" w:hAnsi="Courier New" w:cs="Courier New"/>
              <w:color w:val="333333"/>
              <w:sz w:val="21"/>
              <w:szCs w:val="21"/>
              <w:lang w:eastAsia="es-PE"/>
            </w:rPr>
          </w:rPrChange>
        </w:rPr>
        <w:t>(secuencias</w:t>
      </w:r>
      <w:r w:rsidRPr="00FD6FF2">
        <w:rPr>
          <w:rFonts w:ascii="Courier New" w:eastAsia="Times New Roman" w:hAnsi="Courier New" w:cs="Courier New"/>
          <w:color w:val="666666"/>
          <w:sz w:val="21"/>
          <w:szCs w:val="21"/>
          <w:lang w:val="en-US" w:eastAsia="es-PE"/>
          <w:rPrChange w:id="93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39" w:author="Edwin Villanueva Talavera" w:date="2019-06-02T11:17:00Z">
            <w:rPr>
              <w:rFonts w:ascii="Courier New" w:eastAsia="Times New Roman" w:hAnsi="Courier New" w:cs="Courier New"/>
              <w:color w:val="333333"/>
              <w:sz w:val="21"/>
              <w:szCs w:val="21"/>
              <w:lang w:eastAsia="es-PE"/>
            </w:rPr>
          </w:rPrChange>
        </w:rPr>
        <w:t>keys())[</w:t>
      </w:r>
      <w:r w:rsidRPr="00FD6FF2">
        <w:rPr>
          <w:rFonts w:ascii="Courier New" w:eastAsia="Times New Roman" w:hAnsi="Courier New" w:cs="Courier New"/>
          <w:color w:val="666666"/>
          <w:sz w:val="21"/>
          <w:szCs w:val="21"/>
          <w:lang w:val="en-US" w:eastAsia="es-PE"/>
          <w:rPrChange w:id="934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3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43" w:author="Edwin Villanueva Talavera" w:date="2019-06-02T11:17:00Z">
            <w:rPr>
              <w:rFonts w:ascii="Courier New" w:eastAsia="Times New Roman" w:hAnsi="Courier New" w:cs="Courier New"/>
              <w:color w:val="333333"/>
              <w:sz w:val="21"/>
              <w:szCs w:val="21"/>
              <w:lang w:eastAsia="es-PE"/>
            </w:rPr>
          </w:rPrChange>
        </w:rPr>
        <w:t xml:space="preserve"> X[</w:t>
      </w:r>
      <w:r w:rsidRPr="00FD6FF2">
        <w:rPr>
          <w:rFonts w:ascii="Courier New" w:eastAsia="Times New Roman" w:hAnsi="Courier New" w:cs="Courier New"/>
          <w:color w:val="666666"/>
          <w:sz w:val="21"/>
          <w:szCs w:val="21"/>
          <w:lang w:val="en-US" w:eastAsia="es-PE"/>
          <w:rPrChange w:id="934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4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346"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47" w:author="Edwin Villanueva Talavera" w:date="2019-06-02T11:17:00Z">
            <w:rPr>
              <w:rFonts w:ascii="Courier New" w:eastAsia="Times New Roman" w:hAnsi="Courier New" w:cs="Courier New"/>
              <w:color w:val="333333"/>
              <w:sz w:val="21"/>
              <w:szCs w:val="21"/>
              <w:lang w:eastAsia="es-PE"/>
            </w:rPr>
          </w:rPrChange>
        </w:rPr>
        <w:t>]:</w:t>
      </w:r>
    </w:p>
    <w:p w14:paraId="21B7231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4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49" w:author="Edwin Villanueva Talavera" w:date="2019-06-02T11:17:00Z">
            <w:rPr>
              <w:rFonts w:ascii="Courier New" w:eastAsia="Times New Roman" w:hAnsi="Courier New" w:cs="Courier New"/>
              <w:color w:val="333333"/>
              <w:sz w:val="21"/>
              <w:szCs w:val="21"/>
              <w:lang w:eastAsia="es-PE"/>
            </w:rPr>
          </w:rPrChange>
        </w:rPr>
        <w:t xml:space="preserve">                tipo </w:t>
      </w:r>
      <w:r w:rsidRPr="00FD6FF2">
        <w:rPr>
          <w:rFonts w:ascii="Courier New" w:eastAsia="Times New Roman" w:hAnsi="Courier New" w:cs="Courier New"/>
          <w:color w:val="666666"/>
          <w:sz w:val="21"/>
          <w:szCs w:val="21"/>
          <w:lang w:val="en-US" w:eastAsia="es-PE"/>
          <w:rPrChange w:id="935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352" w:author="Edwin Villanueva Talavera" w:date="2019-06-02T11:17:00Z">
            <w:rPr>
              <w:rFonts w:ascii="Courier New" w:eastAsia="Times New Roman" w:hAnsi="Courier New" w:cs="Courier New"/>
              <w:color w:val="BA2121"/>
              <w:sz w:val="21"/>
              <w:szCs w:val="21"/>
              <w:lang w:eastAsia="es-PE"/>
            </w:rPr>
          </w:rPrChange>
        </w:rPr>
        <w:t>"test"</w:t>
      </w:r>
    </w:p>
    <w:p w14:paraId="09CAF46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54"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3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3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58"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359"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6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1"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3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3"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364"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936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3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67" w:author="Edwin Villanueva Talavera" w:date="2019-06-02T11:17:00Z">
            <w:rPr>
              <w:rFonts w:ascii="Courier New" w:eastAsia="Times New Roman" w:hAnsi="Courier New" w:cs="Courier New"/>
              <w:color w:val="333333"/>
              <w:sz w:val="21"/>
              <w:szCs w:val="21"/>
              <w:lang w:eastAsia="es-PE"/>
            </w:rPr>
          </w:rPrChange>
        </w:rPr>
        <w:t>load(</w:t>
      </w:r>
      <w:r w:rsidRPr="00FD6FF2">
        <w:rPr>
          <w:rFonts w:ascii="Courier New" w:eastAsia="Times New Roman" w:hAnsi="Courier New" w:cs="Courier New"/>
          <w:color w:val="008000"/>
          <w:sz w:val="21"/>
          <w:szCs w:val="21"/>
          <w:lang w:val="en-US" w:eastAsia="es-PE"/>
          <w:rPrChange w:id="93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3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70" w:author="Edwin Villanueva Talavera" w:date="2019-06-02T11:17:00Z">
            <w:rPr>
              <w:rFonts w:ascii="Courier New" w:eastAsia="Times New Roman" w:hAnsi="Courier New" w:cs="Courier New"/>
              <w:color w:val="333333"/>
              <w:sz w:val="21"/>
              <w:szCs w:val="21"/>
              <w:lang w:eastAsia="es-PE"/>
            </w:rPr>
          </w:rPrChange>
        </w:rPr>
        <w:t>tesis2</w:t>
      </w:r>
      <w:r w:rsidRPr="00FD6FF2">
        <w:rPr>
          <w:rFonts w:ascii="Courier New" w:eastAsia="Times New Roman" w:hAnsi="Courier New" w:cs="Courier New"/>
          <w:color w:val="666666"/>
          <w:sz w:val="21"/>
          <w:szCs w:val="21"/>
          <w:lang w:val="en-US" w:eastAsia="es-PE"/>
          <w:rPrChange w:id="93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72" w:author="Edwin Villanueva Talavera" w:date="2019-06-02T11:17:00Z">
            <w:rPr>
              <w:rFonts w:ascii="Courier New" w:eastAsia="Times New Roman" w:hAnsi="Courier New" w:cs="Courier New"/>
              <w:color w:val="333333"/>
              <w:sz w:val="21"/>
              <w:szCs w:val="21"/>
              <w:lang w:eastAsia="es-PE"/>
            </w:rPr>
          </w:rPrChange>
        </w:rPr>
        <w:t xml:space="preserve">archivo_features_clase(llave, tipo, </w:t>
      </w:r>
      <w:r w:rsidRPr="00FD6FF2">
        <w:rPr>
          <w:rFonts w:ascii="Courier New" w:eastAsia="Times New Roman" w:hAnsi="Courier New" w:cs="Courier New"/>
          <w:color w:val="BA2121"/>
          <w:sz w:val="21"/>
          <w:szCs w:val="21"/>
          <w:lang w:val="en-US" w:eastAsia="es-PE"/>
          <w:rPrChange w:id="9373"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9374" w:author="Edwin Villanueva Talavera" w:date="2019-06-02T11:17:00Z">
            <w:rPr>
              <w:rFonts w:ascii="Courier New" w:eastAsia="Times New Roman" w:hAnsi="Courier New" w:cs="Courier New"/>
              <w:color w:val="333333"/>
              <w:sz w:val="21"/>
              <w:szCs w:val="21"/>
              <w:lang w:eastAsia="es-PE"/>
            </w:rPr>
          </w:rPrChange>
        </w:rPr>
        <w:t>))}</w:t>
      </w:r>
    </w:p>
    <w:p w14:paraId="4A0E6689"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7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377"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37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379"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380" w:author="Edwin Villanueva Talavera" w:date="2019-06-02T11:17:00Z">
            <w:rPr>
              <w:rFonts w:ascii="Courier New" w:eastAsia="Times New Roman" w:hAnsi="Courier New" w:cs="Courier New"/>
              <w:color w:val="333333"/>
              <w:sz w:val="21"/>
              <w:szCs w:val="21"/>
              <w:lang w:eastAsia="es-PE"/>
            </w:rPr>
          </w:rPrChange>
        </w:rPr>
        <w:t>(features[x[</w:t>
      </w:r>
      <w:r w:rsidRPr="00FD6FF2">
        <w:rPr>
          <w:rFonts w:ascii="Courier New" w:eastAsia="Times New Roman" w:hAnsi="Courier New" w:cs="Courier New"/>
          <w:color w:val="666666"/>
          <w:sz w:val="21"/>
          <w:szCs w:val="21"/>
          <w:lang w:val="en-US" w:eastAsia="es-PE"/>
          <w:rPrChange w:id="9381"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938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38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384"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38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386"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38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388" w:author="Edwin Villanueva Talavera" w:date="2019-06-02T11:17:00Z">
            <w:rPr>
              <w:rFonts w:ascii="Courier New" w:eastAsia="Times New Roman" w:hAnsi="Courier New" w:cs="Courier New"/>
              <w:color w:val="333333"/>
              <w:sz w:val="21"/>
              <w:szCs w:val="21"/>
              <w:lang w:eastAsia="es-PE"/>
            </w:rPr>
          </w:rPrChange>
        </w:rPr>
        <w:t xml:space="preserve"> X]</w:t>
      </w:r>
    </w:p>
    <w:p w14:paraId="2580772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89" w:author="Edwin Villanueva Talavera" w:date="2019-06-02T11:17:00Z">
            <w:rPr>
              <w:rFonts w:ascii="Courier New" w:eastAsia="Times New Roman" w:hAnsi="Courier New" w:cs="Courier New"/>
              <w:color w:val="333333"/>
              <w:sz w:val="21"/>
              <w:szCs w:val="21"/>
              <w:lang w:eastAsia="es-PE"/>
            </w:rPr>
          </w:rPrChange>
        </w:rPr>
      </w:pPr>
    </w:p>
    <w:p w14:paraId="4C68D84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9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391" w:author="Edwin Villanueva Talavera" w:date="2019-06-02T11:17:00Z">
            <w:rPr>
              <w:rFonts w:ascii="Courier New" w:eastAsia="Times New Roman" w:hAnsi="Courier New" w:cs="Courier New"/>
              <w:b/>
              <w:bCs/>
              <w:color w:val="008000"/>
              <w:sz w:val="21"/>
              <w:szCs w:val="21"/>
              <w:lang w:eastAsia="es-PE"/>
            </w:rPr>
          </w:rPrChange>
        </w:rPr>
        <w:t>class</w:t>
      </w:r>
      <w:r w:rsidRPr="00FD6FF2">
        <w:rPr>
          <w:rFonts w:ascii="Courier New" w:eastAsia="Times New Roman" w:hAnsi="Courier New" w:cs="Courier New"/>
          <w:color w:val="333333"/>
          <w:sz w:val="21"/>
          <w:szCs w:val="21"/>
          <w:lang w:val="en-US" w:eastAsia="es-PE"/>
          <w:rPrChange w:id="93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393" w:author="Edwin Villanueva Talavera" w:date="2019-06-02T11:17:00Z">
            <w:rPr>
              <w:rFonts w:ascii="Courier New" w:eastAsia="Times New Roman" w:hAnsi="Courier New" w:cs="Courier New"/>
              <w:b/>
              <w:bCs/>
              <w:color w:val="0000FF"/>
              <w:sz w:val="21"/>
              <w:szCs w:val="21"/>
              <w:lang w:eastAsia="es-PE"/>
            </w:rPr>
          </w:rPrChange>
        </w:rPr>
        <w:t>GeneradorFeaturesParaPredicciones</w:t>
      </w:r>
      <w:r w:rsidRPr="00FD6FF2">
        <w:rPr>
          <w:rFonts w:ascii="Courier New" w:eastAsia="Times New Roman" w:hAnsi="Courier New" w:cs="Courier New"/>
          <w:color w:val="333333"/>
          <w:sz w:val="21"/>
          <w:szCs w:val="21"/>
          <w:lang w:val="en-US" w:eastAsia="es-PE"/>
          <w:rPrChange w:id="9394" w:author="Edwin Villanueva Talavera" w:date="2019-06-02T11:17:00Z">
            <w:rPr>
              <w:rFonts w:ascii="Courier New" w:eastAsia="Times New Roman" w:hAnsi="Courier New" w:cs="Courier New"/>
              <w:color w:val="333333"/>
              <w:sz w:val="21"/>
              <w:szCs w:val="21"/>
              <w:lang w:eastAsia="es-PE"/>
            </w:rPr>
          </w:rPrChange>
        </w:rPr>
        <w:t>(BaseEstimator, TransformerMixin):</w:t>
      </w:r>
    </w:p>
    <w:p w14:paraId="6D3E21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3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3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39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3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399" w:author="Edwin Villanueva Talavera" w:date="2019-06-02T11:17:00Z">
            <w:rPr>
              <w:rFonts w:ascii="Courier New" w:eastAsia="Times New Roman" w:hAnsi="Courier New" w:cs="Courier New"/>
              <w:color w:val="0000FF"/>
              <w:sz w:val="21"/>
              <w:szCs w:val="21"/>
              <w:lang w:eastAsia="es-PE"/>
            </w:rPr>
          </w:rPrChange>
        </w:rPr>
        <w:t>__init__</w:t>
      </w:r>
      <w:r w:rsidRPr="00FD6FF2">
        <w:rPr>
          <w:rFonts w:ascii="Courier New" w:eastAsia="Times New Roman" w:hAnsi="Courier New" w:cs="Courier New"/>
          <w:color w:val="333333"/>
          <w:sz w:val="21"/>
          <w:szCs w:val="21"/>
          <w:lang w:val="en-US" w:eastAsia="es-PE"/>
          <w:rPrChange w:id="940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02" w:author="Edwin Villanueva Talavera" w:date="2019-06-02T11:17:00Z">
            <w:rPr>
              <w:rFonts w:ascii="Courier New" w:eastAsia="Times New Roman" w:hAnsi="Courier New" w:cs="Courier New"/>
              <w:color w:val="333333"/>
              <w:sz w:val="21"/>
              <w:szCs w:val="21"/>
              <w:lang w:eastAsia="es-PE"/>
            </w:rPr>
          </w:rPrChange>
        </w:rPr>
        <w:t>, carpeta_base</w:t>
      </w:r>
      <w:r w:rsidRPr="00FD6FF2">
        <w:rPr>
          <w:rFonts w:ascii="Courier New" w:eastAsia="Times New Roman" w:hAnsi="Courier New" w:cs="Courier New"/>
          <w:color w:val="666666"/>
          <w:sz w:val="21"/>
          <w:szCs w:val="21"/>
          <w:lang w:val="en-US" w:eastAsia="es-PE"/>
          <w:rPrChange w:id="94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04"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05" w:author="Edwin Villanueva Talavera" w:date="2019-06-02T11:17:00Z">
            <w:rPr>
              <w:rFonts w:ascii="Courier New" w:eastAsia="Times New Roman" w:hAnsi="Courier New" w:cs="Courier New"/>
              <w:color w:val="333333"/>
              <w:sz w:val="21"/>
              <w:szCs w:val="21"/>
              <w:lang w:eastAsia="es-PE"/>
            </w:rPr>
          </w:rPrChange>
        </w:rPr>
        <w:t>, diamond_db</w:t>
      </w:r>
      <w:r w:rsidRPr="00FD6FF2">
        <w:rPr>
          <w:rFonts w:ascii="Courier New" w:eastAsia="Times New Roman" w:hAnsi="Courier New" w:cs="Courier New"/>
          <w:color w:val="666666"/>
          <w:sz w:val="21"/>
          <w:szCs w:val="21"/>
          <w:lang w:val="en-US" w:eastAsia="es-PE"/>
          <w:rPrChange w:id="940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07"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08" w:author="Edwin Villanueva Talavera" w:date="2019-06-02T11:17:00Z">
            <w:rPr>
              <w:rFonts w:ascii="Courier New" w:eastAsia="Times New Roman" w:hAnsi="Courier New" w:cs="Courier New"/>
              <w:color w:val="333333"/>
              <w:sz w:val="21"/>
              <w:szCs w:val="21"/>
              <w:lang w:eastAsia="es-PE"/>
            </w:rPr>
          </w:rPrChange>
        </w:rPr>
        <w:t>, carpeta_cpat</w:t>
      </w:r>
      <w:r w:rsidRPr="00FD6FF2">
        <w:rPr>
          <w:rFonts w:ascii="Courier New" w:eastAsia="Times New Roman" w:hAnsi="Courier New" w:cs="Courier New"/>
          <w:color w:val="666666"/>
          <w:sz w:val="21"/>
          <w:szCs w:val="21"/>
          <w:lang w:val="en-US" w:eastAsia="es-PE"/>
          <w:rPrChange w:id="940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10"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11" w:author="Edwin Villanueva Talavera" w:date="2019-06-02T11:17:00Z">
            <w:rPr>
              <w:rFonts w:ascii="Courier New" w:eastAsia="Times New Roman" w:hAnsi="Courier New" w:cs="Courier New"/>
              <w:color w:val="333333"/>
              <w:sz w:val="21"/>
              <w:szCs w:val="21"/>
              <w:lang w:eastAsia="es-PE"/>
            </w:rPr>
          </w:rPrChange>
        </w:rPr>
        <w:t>, features_calculados</w:t>
      </w:r>
      <w:r w:rsidRPr="00FD6FF2">
        <w:rPr>
          <w:rFonts w:ascii="Courier New" w:eastAsia="Times New Roman" w:hAnsi="Courier New" w:cs="Courier New"/>
          <w:color w:val="666666"/>
          <w:sz w:val="21"/>
          <w:szCs w:val="21"/>
          <w:lang w:val="en-US" w:eastAsia="es-PE"/>
          <w:rPrChange w:id="94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13" w:author="Edwin Villanueva Talavera" w:date="2019-06-02T11:17:00Z">
            <w:rPr>
              <w:rFonts w:ascii="Courier New" w:eastAsia="Times New Roman" w:hAnsi="Courier New" w:cs="Courier New"/>
              <w:b/>
              <w:bCs/>
              <w:color w:val="008000"/>
              <w:sz w:val="21"/>
              <w:szCs w:val="21"/>
              <w:lang w:eastAsia="es-PE"/>
            </w:rPr>
          </w:rPrChange>
        </w:rPr>
        <w:t>False</w:t>
      </w:r>
      <w:r w:rsidRPr="00FD6FF2">
        <w:rPr>
          <w:rFonts w:ascii="Courier New" w:eastAsia="Times New Roman" w:hAnsi="Courier New" w:cs="Courier New"/>
          <w:color w:val="333333"/>
          <w:sz w:val="21"/>
          <w:szCs w:val="21"/>
          <w:lang w:val="en-US" w:eastAsia="es-PE"/>
          <w:rPrChange w:id="9414" w:author="Edwin Villanueva Talavera" w:date="2019-06-02T11:17:00Z">
            <w:rPr>
              <w:rFonts w:ascii="Courier New" w:eastAsia="Times New Roman" w:hAnsi="Courier New" w:cs="Courier New"/>
              <w:color w:val="333333"/>
              <w:sz w:val="21"/>
              <w:szCs w:val="21"/>
              <w:lang w:eastAsia="es-PE"/>
            </w:rPr>
          </w:rPrChange>
        </w:rPr>
        <w:t>):</w:t>
      </w:r>
    </w:p>
    <w:p w14:paraId="0390EE2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1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1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1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418" w:author="Edwin Villanueva Talavera" w:date="2019-06-02T11:17:00Z">
            <w:rPr>
              <w:rFonts w:ascii="Courier New" w:eastAsia="Times New Roman" w:hAnsi="Courier New" w:cs="Courier New"/>
              <w:color w:val="333333"/>
              <w:sz w:val="21"/>
              <w:szCs w:val="21"/>
              <w:lang w:eastAsia="es-PE"/>
            </w:rPr>
          </w:rPrChange>
        </w:rPr>
        <w:t xml:space="preserve"> carpeta_base </w:t>
      </w:r>
      <w:r w:rsidRPr="00FD6FF2">
        <w:rPr>
          <w:rFonts w:ascii="Courier New" w:eastAsia="Times New Roman" w:hAnsi="Courier New" w:cs="Courier New"/>
          <w:b/>
          <w:bCs/>
          <w:color w:val="AA22FF"/>
          <w:sz w:val="21"/>
          <w:szCs w:val="21"/>
          <w:lang w:val="en-US" w:eastAsia="es-PE"/>
          <w:rPrChange w:id="9419" w:author="Edwin Villanueva Talavera" w:date="2019-06-02T11:17:00Z">
            <w:rPr>
              <w:rFonts w:ascii="Courier New" w:eastAsia="Times New Roman" w:hAnsi="Courier New" w:cs="Courier New"/>
              <w:b/>
              <w:bCs/>
              <w:color w:val="AA22FF"/>
              <w:sz w:val="21"/>
              <w:szCs w:val="21"/>
              <w:lang w:eastAsia="es-PE"/>
            </w:rPr>
          </w:rPrChange>
        </w:rPr>
        <w:t>is</w:t>
      </w:r>
      <w:r w:rsidRPr="00FD6FF2">
        <w:rPr>
          <w:rFonts w:ascii="Courier New" w:eastAsia="Times New Roman" w:hAnsi="Courier New" w:cs="Courier New"/>
          <w:color w:val="333333"/>
          <w:sz w:val="21"/>
          <w:szCs w:val="21"/>
          <w:lang w:val="en-US" w:eastAsia="es-PE"/>
          <w:rPrChange w:id="94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2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22" w:author="Edwin Villanueva Talavera" w:date="2019-06-02T11:17:00Z">
            <w:rPr>
              <w:rFonts w:ascii="Courier New" w:eastAsia="Times New Roman" w:hAnsi="Courier New" w:cs="Courier New"/>
              <w:color w:val="333333"/>
              <w:sz w:val="21"/>
              <w:szCs w:val="21"/>
              <w:lang w:eastAsia="es-PE"/>
            </w:rPr>
          </w:rPrChange>
        </w:rPr>
        <w:t>:</w:t>
      </w:r>
    </w:p>
    <w:p w14:paraId="6A0C296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9423" w:author="Edwin Villanueva Talavera" w:date="2019-06-02T11:17:00Z">
            <w:rPr>
              <w:rFonts w:ascii="Courier New" w:eastAsia="Times New Roman" w:hAnsi="Courier New" w:cs="Courier New"/>
              <w:color w:val="333333"/>
              <w:sz w:val="21"/>
              <w:szCs w:val="21"/>
              <w:lang w:eastAsia="es-PE"/>
            </w:rPr>
          </w:rPrChange>
        </w:rPr>
        <w:t xml:space="preserve">            </w:t>
      </w:r>
      <w:r w:rsidRPr="00A2359B">
        <w:rPr>
          <w:rFonts w:ascii="Courier New" w:eastAsia="Times New Roman" w:hAnsi="Courier New" w:cs="Courier New"/>
          <w:b/>
          <w:bCs/>
          <w:color w:val="008000"/>
          <w:sz w:val="21"/>
          <w:szCs w:val="21"/>
          <w:lang w:eastAsia="es-PE"/>
        </w:rPr>
        <w:t>return</w:t>
      </w:r>
    </w:p>
    <w:p w14:paraId="6F9D1D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base</w:t>
      </w:r>
    </w:p>
    <w:p w14:paraId="798EE7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diamond_db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diamond_db</w:t>
      </w:r>
    </w:p>
    <w:p w14:paraId="7A6602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cpa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carpeta_cpat</w:t>
      </w:r>
    </w:p>
    <w:p w14:paraId="3682F66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24" w:author="Edwin Villanueva Talavera" w:date="2019-06-02T11:17:00Z">
            <w:rPr>
              <w:rFonts w:ascii="Courier New" w:eastAsia="Times New Roman" w:hAnsi="Courier New" w:cs="Courier New"/>
              <w:color w:val="333333"/>
              <w:sz w:val="21"/>
              <w:szCs w:val="21"/>
              <w:lang w:eastAsia="es-PE"/>
            </w:rPr>
          </w:rPrChange>
        </w:rPr>
      </w:pPr>
      <w:r w:rsidRPr="00A2359B">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008000"/>
          <w:sz w:val="21"/>
          <w:szCs w:val="21"/>
          <w:lang w:val="en-US" w:eastAsia="es-PE"/>
          <w:rPrChange w:id="9425"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27" w:author="Edwin Villanueva Talavera" w:date="2019-06-02T11:17:00Z">
            <w:rPr>
              <w:rFonts w:ascii="Courier New" w:eastAsia="Times New Roman" w:hAnsi="Courier New" w:cs="Courier New"/>
              <w:color w:val="333333"/>
              <w:sz w:val="21"/>
              <w:szCs w:val="21"/>
              <w:lang w:eastAsia="es-PE"/>
            </w:rPr>
          </w:rPrChange>
        </w:rPr>
        <w:t xml:space="preserve">features_calculados </w:t>
      </w:r>
      <w:r w:rsidRPr="00FD6FF2">
        <w:rPr>
          <w:rFonts w:ascii="Courier New" w:eastAsia="Times New Roman" w:hAnsi="Courier New" w:cs="Courier New"/>
          <w:color w:val="666666"/>
          <w:sz w:val="21"/>
          <w:szCs w:val="21"/>
          <w:lang w:val="en-US" w:eastAsia="es-PE"/>
          <w:rPrChange w:id="94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29" w:author="Edwin Villanueva Talavera" w:date="2019-06-02T11:17:00Z">
            <w:rPr>
              <w:rFonts w:ascii="Courier New" w:eastAsia="Times New Roman" w:hAnsi="Courier New" w:cs="Courier New"/>
              <w:color w:val="333333"/>
              <w:sz w:val="21"/>
              <w:szCs w:val="21"/>
              <w:lang w:eastAsia="es-PE"/>
            </w:rPr>
          </w:rPrChange>
        </w:rPr>
        <w:t xml:space="preserve"> features_calculados</w:t>
      </w:r>
    </w:p>
    <w:p w14:paraId="5934AC9B"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30" w:author="Edwin Villanueva Talavera" w:date="2019-06-02T11:17:00Z">
            <w:rPr>
              <w:rFonts w:ascii="Courier New" w:eastAsia="Times New Roman" w:hAnsi="Courier New" w:cs="Courier New"/>
              <w:color w:val="333333"/>
              <w:sz w:val="21"/>
              <w:szCs w:val="21"/>
              <w:lang w:eastAsia="es-PE"/>
            </w:rPr>
          </w:rPrChange>
        </w:rPr>
      </w:pPr>
    </w:p>
    <w:p w14:paraId="54CE9D8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3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3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4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35" w:author="Edwin Villanueva Talavera" w:date="2019-06-02T11:17:00Z">
            <w:rPr>
              <w:rFonts w:ascii="Courier New" w:eastAsia="Times New Roman" w:hAnsi="Courier New" w:cs="Courier New"/>
              <w:color w:val="0000FF"/>
              <w:sz w:val="21"/>
              <w:szCs w:val="21"/>
              <w:lang w:eastAsia="es-PE"/>
            </w:rPr>
          </w:rPrChange>
        </w:rPr>
        <w:t>fit</w:t>
      </w:r>
      <w:r w:rsidRPr="00FD6FF2">
        <w:rPr>
          <w:rFonts w:ascii="Courier New" w:eastAsia="Times New Roman" w:hAnsi="Courier New" w:cs="Courier New"/>
          <w:color w:val="333333"/>
          <w:sz w:val="21"/>
          <w:szCs w:val="21"/>
          <w:lang w:val="en-US" w:eastAsia="es-PE"/>
          <w:rPrChange w:id="9436"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37"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38" w:author="Edwin Villanueva Talavera" w:date="2019-06-02T11:17:00Z">
            <w:rPr>
              <w:rFonts w:ascii="Courier New" w:eastAsia="Times New Roman" w:hAnsi="Courier New" w:cs="Courier New"/>
              <w:color w:val="333333"/>
              <w:sz w:val="21"/>
              <w:szCs w:val="21"/>
              <w:lang w:eastAsia="es-PE"/>
            </w:rPr>
          </w:rPrChange>
        </w:rPr>
        <w:t>, X, y</w:t>
      </w:r>
      <w:r w:rsidRPr="00FD6FF2">
        <w:rPr>
          <w:rFonts w:ascii="Courier New" w:eastAsia="Times New Roman" w:hAnsi="Courier New" w:cs="Courier New"/>
          <w:color w:val="666666"/>
          <w:sz w:val="21"/>
          <w:szCs w:val="21"/>
          <w:lang w:val="en-US" w:eastAsia="es-PE"/>
          <w:rPrChange w:id="94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b/>
          <w:bCs/>
          <w:color w:val="008000"/>
          <w:sz w:val="21"/>
          <w:szCs w:val="21"/>
          <w:lang w:val="en-US" w:eastAsia="es-PE"/>
          <w:rPrChange w:id="9440"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9441" w:author="Edwin Villanueva Talavera" w:date="2019-06-02T11:17:00Z">
            <w:rPr>
              <w:rFonts w:ascii="Courier New" w:eastAsia="Times New Roman" w:hAnsi="Courier New" w:cs="Courier New"/>
              <w:color w:val="333333"/>
              <w:sz w:val="21"/>
              <w:szCs w:val="21"/>
              <w:lang w:eastAsia="es-PE"/>
            </w:rPr>
          </w:rPrChange>
        </w:rPr>
        <w:t>):</w:t>
      </w:r>
    </w:p>
    <w:p w14:paraId="157F5C5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44" w:author="Edwin Villanueva Talavera" w:date="2019-06-02T11:17:00Z">
            <w:rPr>
              <w:rFonts w:ascii="Courier New" w:eastAsia="Times New Roman" w:hAnsi="Courier New" w:cs="Courier New"/>
              <w:b/>
              <w:bCs/>
              <w:color w:val="008000"/>
              <w:sz w:val="21"/>
              <w:szCs w:val="21"/>
              <w:lang w:eastAsia="es-PE"/>
            </w:rPr>
          </w:rPrChange>
        </w:rPr>
        <w:t>raise</w:t>
      </w:r>
      <w:r w:rsidRPr="00FD6FF2">
        <w:rPr>
          <w:rFonts w:ascii="Courier New" w:eastAsia="Times New Roman" w:hAnsi="Courier New" w:cs="Courier New"/>
          <w:color w:val="333333"/>
          <w:sz w:val="21"/>
          <w:szCs w:val="21"/>
          <w:lang w:val="en-US" w:eastAsia="es-PE"/>
          <w:rPrChange w:id="94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D2413A"/>
          <w:sz w:val="21"/>
          <w:szCs w:val="21"/>
          <w:lang w:val="en-US" w:eastAsia="es-PE"/>
          <w:rPrChange w:id="9446" w:author="Edwin Villanueva Talavera" w:date="2019-06-02T11:17:00Z">
            <w:rPr>
              <w:rFonts w:ascii="Courier New" w:eastAsia="Times New Roman" w:hAnsi="Courier New" w:cs="Courier New"/>
              <w:b/>
              <w:bCs/>
              <w:color w:val="D2413A"/>
              <w:sz w:val="21"/>
              <w:szCs w:val="21"/>
              <w:lang w:eastAsia="es-PE"/>
            </w:rPr>
          </w:rPrChange>
        </w:rPr>
        <w:t>Exception</w:t>
      </w:r>
      <w:r w:rsidRPr="00FD6FF2">
        <w:rPr>
          <w:rFonts w:ascii="Courier New" w:eastAsia="Times New Roman" w:hAnsi="Courier New" w:cs="Courier New"/>
          <w:color w:val="333333"/>
          <w:sz w:val="21"/>
          <w:szCs w:val="21"/>
          <w:lang w:val="en-US" w:eastAsia="es-PE"/>
          <w:rPrChange w:id="944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9448" w:author="Edwin Villanueva Talavera" w:date="2019-06-02T11:17:00Z">
            <w:rPr>
              <w:rFonts w:ascii="Courier New" w:eastAsia="Times New Roman" w:hAnsi="Courier New" w:cs="Courier New"/>
              <w:color w:val="BA2121"/>
              <w:sz w:val="21"/>
              <w:szCs w:val="21"/>
              <w:lang w:eastAsia="es-PE"/>
            </w:rPr>
          </w:rPrChange>
        </w:rPr>
        <w:t>'Este modelo no admite fit'</w:t>
      </w:r>
      <w:r w:rsidRPr="00FD6FF2">
        <w:rPr>
          <w:rFonts w:ascii="Courier New" w:eastAsia="Times New Roman" w:hAnsi="Courier New" w:cs="Courier New"/>
          <w:color w:val="333333"/>
          <w:sz w:val="21"/>
          <w:szCs w:val="21"/>
          <w:lang w:val="en-US" w:eastAsia="es-PE"/>
          <w:rPrChange w:id="9449" w:author="Edwin Villanueva Talavera" w:date="2019-06-02T11:17:00Z">
            <w:rPr>
              <w:rFonts w:ascii="Courier New" w:eastAsia="Times New Roman" w:hAnsi="Courier New" w:cs="Courier New"/>
              <w:color w:val="333333"/>
              <w:sz w:val="21"/>
              <w:szCs w:val="21"/>
              <w:lang w:eastAsia="es-PE"/>
            </w:rPr>
          </w:rPrChange>
        </w:rPr>
        <w:t>)</w:t>
      </w:r>
    </w:p>
    <w:p w14:paraId="5205D32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52"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4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54" w:author="Edwin Villanueva Talavera" w:date="2019-06-02T11:17:00Z">
            <w:rPr>
              <w:rFonts w:ascii="Courier New" w:eastAsia="Times New Roman" w:hAnsi="Courier New" w:cs="Courier New"/>
              <w:color w:val="008000"/>
              <w:sz w:val="21"/>
              <w:szCs w:val="21"/>
              <w:lang w:eastAsia="es-PE"/>
            </w:rPr>
          </w:rPrChange>
        </w:rPr>
        <w:t>self</w:t>
      </w:r>
    </w:p>
    <w:p w14:paraId="4481D0A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5" w:author="Edwin Villanueva Talavera" w:date="2019-06-02T11:17:00Z">
            <w:rPr>
              <w:rFonts w:ascii="Courier New" w:eastAsia="Times New Roman" w:hAnsi="Courier New" w:cs="Courier New"/>
              <w:color w:val="333333"/>
              <w:sz w:val="21"/>
              <w:szCs w:val="21"/>
              <w:lang w:eastAsia="es-PE"/>
            </w:rPr>
          </w:rPrChange>
        </w:rPr>
      </w:pPr>
    </w:p>
    <w:p w14:paraId="432DDEC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5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58"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45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460" w:author="Edwin Villanueva Talavera" w:date="2019-06-02T11:17:00Z">
            <w:rPr>
              <w:rFonts w:ascii="Courier New" w:eastAsia="Times New Roman" w:hAnsi="Courier New" w:cs="Courier New"/>
              <w:color w:val="0000FF"/>
              <w:sz w:val="21"/>
              <w:szCs w:val="21"/>
              <w:lang w:eastAsia="es-PE"/>
            </w:rPr>
          </w:rPrChange>
        </w:rPr>
        <w:t>transform</w:t>
      </w:r>
      <w:r w:rsidRPr="00FD6FF2">
        <w:rPr>
          <w:rFonts w:ascii="Courier New" w:eastAsia="Times New Roman" w:hAnsi="Courier New" w:cs="Courier New"/>
          <w:color w:val="333333"/>
          <w:sz w:val="21"/>
          <w:szCs w:val="21"/>
          <w:lang w:val="en-US" w:eastAsia="es-PE"/>
          <w:rPrChange w:id="946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462"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463" w:author="Edwin Villanueva Talavera" w:date="2019-06-02T11:17:00Z">
            <w:rPr>
              <w:rFonts w:ascii="Courier New" w:eastAsia="Times New Roman" w:hAnsi="Courier New" w:cs="Courier New"/>
              <w:color w:val="333333"/>
              <w:sz w:val="21"/>
              <w:szCs w:val="21"/>
              <w:lang w:eastAsia="es-PE"/>
            </w:rPr>
          </w:rPrChange>
        </w:rPr>
        <w:t>, X):</w:t>
      </w:r>
    </w:p>
    <w:p w14:paraId="51C8187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65" w:author="Edwin Villanueva Talavera" w:date="2019-06-02T11:17:00Z">
            <w:rPr>
              <w:rFonts w:ascii="Courier New" w:eastAsia="Times New Roman" w:hAnsi="Courier New" w:cs="Courier New"/>
              <w:color w:val="333333"/>
              <w:sz w:val="21"/>
              <w:szCs w:val="21"/>
              <w:lang w:eastAsia="es-PE"/>
            </w:rPr>
          </w:rPrChange>
        </w:rPr>
        <w:t xml:space="preserve">        carpeta_transform </w:t>
      </w:r>
      <w:r w:rsidRPr="00FD6FF2">
        <w:rPr>
          <w:rFonts w:ascii="Courier New" w:eastAsia="Times New Roman" w:hAnsi="Courier New" w:cs="Courier New"/>
          <w:color w:val="666666"/>
          <w:sz w:val="21"/>
          <w:szCs w:val="21"/>
          <w:lang w:val="en-US" w:eastAsia="es-PE"/>
          <w:rPrChange w:id="94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46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46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70" w:author="Edwin Villanueva Talavera" w:date="2019-06-02T11:17:00Z">
            <w:rPr>
              <w:rFonts w:ascii="Courier New" w:eastAsia="Times New Roman" w:hAnsi="Courier New" w:cs="Courier New"/>
              <w:color w:val="333333"/>
              <w:sz w:val="21"/>
              <w:szCs w:val="21"/>
              <w:lang w:eastAsia="es-PE"/>
            </w:rPr>
          </w:rPrChange>
        </w:rPr>
        <w:t xml:space="preserve">carpeta_base </w:t>
      </w:r>
      <w:r w:rsidRPr="00FD6FF2">
        <w:rPr>
          <w:rFonts w:ascii="Courier New" w:eastAsia="Times New Roman" w:hAnsi="Courier New" w:cs="Courier New"/>
          <w:color w:val="666666"/>
          <w:sz w:val="21"/>
          <w:szCs w:val="21"/>
          <w:lang w:val="en-US" w:eastAsia="es-PE"/>
          <w:rPrChange w:id="94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473" w:author="Edwin Villanueva Talavera" w:date="2019-06-02T11:17:00Z">
            <w:rPr>
              <w:rFonts w:ascii="Courier New" w:eastAsia="Times New Roman" w:hAnsi="Courier New" w:cs="Courier New"/>
              <w:color w:val="BA2121"/>
              <w:sz w:val="21"/>
              <w:szCs w:val="21"/>
              <w:lang w:eastAsia="es-PE"/>
            </w:rPr>
          </w:rPrChange>
        </w:rPr>
        <w:t>"/transform"</w:t>
      </w:r>
    </w:p>
    <w:p w14:paraId="045E579C"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7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76"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4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9478"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947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48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81"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48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83" w:author="Edwin Villanueva Talavera" w:date="2019-06-02T11:17:00Z">
            <w:rPr>
              <w:rFonts w:ascii="Courier New" w:eastAsia="Times New Roman" w:hAnsi="Courier New" w:cs="Courier New"/>
              <w:color w:val="333333"/>
              <w:sz w:val="21"/>
              <w:szCs w:val="21"/>
              <w:lang w:eastAsia="es-PE"/>
            </w:rPr>
          </w:rPrChange>
        </w:rPr>
        <w:t>isdir(carpeta_transform):</w:t>
      </w:r>
    </w:p>
    <w:p w14:paraId="3253A3C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8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4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87" w:author="Edwin Villanueva Talavera" w:date="2019-06-02T11:17:00Z">
            <w:rPr>
              <w:rFonts w:ascii="Courier New" w:eastAsia="Times New Roman" w:hAnsi="Courier New" w:cs="Courier New"/>
              <w:color w:val="333333"/>
              <w:sz w:val="21"/>
              <w:szCs w:val="21"/>
              <w:lang w:eastAsia="es-PE"/>
            </w:rPr>
          </w:rPrChange>
        </w:rPr>
        <w:t>mkdir(carpeta_transform)</w:t>
      </w:r>
    </w:p>
    <w:p w14:paraId="4DBE2A2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8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89" w:author="Edwin Villanueva Talavera" w:date="2019-06-02T11:17:00Z">
            <w:rPr>
              <w:rFonts w:ascii="Courier New" w:eastAsia="Times New Roman" w:hAnsi="Courier New" w:cs="Courier New"/>
              <w:color w:val="333333"/>
              <w:sz w:val="21"/>
              <w:szCs w:val="21"/>
              <w:lang w:eastAsia="es-PE"/>
            </w:rPr>
          </w:rPrChange>
        </w:rPr>
        <w:t xml:space="preserve">        archivo_fasta </w:t>
      </w:r>
      <w:r w:rsidRPr="00FD6FF2">
        <w:rPr>
          <w:rFonts w:ascii="Courier New" w:eastAsia="Times New Roman" w:hAnsi="Courier New" w:cs="Courier New"/>
          <w:color w:val="666666"/>
          <w:sz w:val="21"/>
          <w:szCs w:val="21"/>
          <w:lang w:val="en-US" w:eastAsia="es-PE"/>
          <w:rPrChange w:id="949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91" w:author="Edwin Villanueva Talavera" w:date="2019-06-02T11:17:00Z">
            <w:rPr>
              <w:rFonts w:ascii="Courier New" w:eastAsia="Times New Roman" w:hAnsi="Courier New" w:cs="Courier New"/>
              <w:color w:val="333333"/>
              <w:sz w:val="21"/>
              <w:szCs w:val="21"/>
              <w:lang w:eastAsia="es-PE"/>
            </w:rPr>
          </w:rPrChange>
        </w:rPr>
        <w:t xml:space="preserve"> carpeta_transform </w:t>
      </w:r>
      <w:r w:rsidRPr="00FD6FF2">
        <w:rPr>
          <w:rFonts w:ascii="Courier New" w:eastAsia="Times New Roman" w:hAnsi="Courier New" w:cs="Courier New"/>
          <w:color w:val="666666"/>
          <w:sz w:val="21"/>
          <w:szCs w:val="21"/>
          <w:lang w:val="en-US" w:eastAsia="es-PE"/>
          <w:rPrChange w:id="949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4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494" w:author="Edwin Villanueva Talavera" w:date="2019-06-02T11:17:00Z">
            <w:rPr>
              <w:rFonts w:ascii="Courier New" w:eastAsia="Times New Roman" w:hAnsi="Courier New" w:cs="Courier New"/>
              <w:color w:val="BA2121"/>
              <w:sz w:val="21"/>
              <w:szCs w:val="21"/>
              <w:lang w:eastAsia="es-PE"/>
            </w:rPr>
          </w:rPrChange>
        </w:rPr>
        <w:t>"/secuencias.fa"</w:t>
      </w:r>
    </w:p>
    <w:p w14:paraId="1363405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4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49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497"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94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AA22FF"/>
          <w:sz w:val="21"/>
          <w:szCs w:val="21"/>
          <w:lang w:val="en-US" w:eastAsia="es-PE"/>
          <w:rPrChange w:id="9499" w:author="Edwin Villanueva Talavera" w:date="2019-06-02T11:17:00Z">
            <w:rPr>
              <w:rFonts w:ascii="Courier New" w:eastAsia="Times New Roman" w:hAnsi="Courier New" w:cs="Courier New"/>
              <w:b/>
              <w:bCs/>
              <w:color w:val="AA22FF"/>
              <w:sz w:val="21"/>
              <w:szCs w:val="21"/>
              <w:lang w:eastAsia="es-PE"/>
            </w:rPr>
          </w:rPrChange>
        </w:rPr>
        <w:t>not</w:t>
      </w:r>
      <w:r w:rsidRPr="00FD6FF2">
        <w:rPr>
          <w:rFonts w:ascii="Courier New" w:eastAsia="Times New Roman" w:hAnsi="Courier New" w:cs="Courier New"/>
          <w:color w:val="333333"/>
          <w:sz w:val="21"/>
          <w:szCs w:val="21"/>
          <w:lang w:val="en-US" w:eastAsia="es-PE"/>
          <w:rPrChange w:id="95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0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03" w:author="Edwin Villanueva Talavera" w:date="2019-06-02T11:17:00Z">
            <w:rPr>
              <w:rFonts w:ascii="Courier New" w:eastAsia="Times New Roman" w:hAnsi="Courier New" w:cs="Courier New"/>
              <w:color w:val="333333"/>
              <w:sz w:val="21"/>
              <w:szCs w:val="21"/>
              <w:lang w:eastAsia="es-PE"/>
            </w:rPr>
          </w:rPrChange>
        </w:rPr>
        <w:t>features_calculados):</w:t>
      </w:r>
    </w:p>
    <w:p w14:paraId="61A7B8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0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0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0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08" w:author="Edwin Villanueva Talavera" w:date="2019-06-02T11:17:00Z">
            <w:rPr>
              <w:rFonts w:ascii="Courier New" w:eastAsia="Times New Roman" w:hAnsi="Courier New" w:cs="Courier New"/>
              <w:color w:val="333333"/>
              <w:sz w:val="21"/>
              <w:szCs w:val="21"/>
              <w:lang w:eastAsia="es-PE"/>
            </w:rPr>
          </w:rPrChange>
        </w:rPr>
        <w:t>generar_archivos_fasta(archivo_fasta, X)</w:t>
      </w:r>
    </w:p>
    <w:p w14:paraId="7A5EB6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0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1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1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13" w:author="Edwin Villanueva Talavera" w:date="2019-06-02T11:17:00Z">
            <w:rPr>
              <w:rFonts w:ascii="Courier New" w:eastAsia="Times New Roman" w:hAnsi="Courier New" w:cs="Courier New"/>
              <w:color w:val="333333"/>
              <w:sz w:val="21"/>
              <w:szCs w:val="21"/>
              <w:lang w:eastAsia="es-PE"/>
            </w:rPr>
          </w:rPrChange>
        </w:rPr>
        <w:t>ejecutar_diamond_cpat(archivo_fasta)</w:t>
      </w:r>
    </w:p>
    <w:p w14:paraId="1E91496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16"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1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18" w:author="Edwin Villanueva Talavera" w:date="2019-06-02T11:17:00Z">
            <w:rPr>
              <w:rFonts w:ascii="Courier New" w:eastAsia="Times New Roman" w:hAnsi="Courier New" w:cs="Courier New"/>
              <w:color w:val="333333"/>
              <w:sz w:val="21"/>
              <w:szCs w:val="21"/>
              <w:lang w:eastAsia="es-PE"/>
            </w:rPr>
          </w:rPrChange>
        </w:rPr>
        <w:t>generar_features(archivo_fasta)</w:t>
      </w:r>
    </w:p>
    <w:p w14:paraId="46B9EBA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1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2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521"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52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23"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25" w:author="Edwin Villanueva Talavera" w:date="2019-06-02T11:17:00Z">
            <w:rPr>
              <w:rFonts w:ascii="Courier New" w:eastAsia="Times New Roman" w:hAnsi="Courier New" w:cs="Courier New"/>
              <w:color w:val="333333"/>
              <w:sz w:val="21"/>
              <w:szCs w:val="21"/>
              <w:lang w:eastAsia="es-PE"/>
            </w:rPr>
          </w:rPrChange>
        </w:rPr>
        <w:t>obtener_features_pre_calculados(archivo_fasta)</w:t>
      </w:r>
    </w:p>
    <w:p w14:paraId="659158F3"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2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27" w:author="Edwin Villanueva Talavera" w:date="2019-06-02T11:17:00Z">
            <w:rPr>
              <w:rFonts w:ascii="Courier New" w:eastAsia="Times New Roman" w:hAnsi="Courier New" w:cs="Courier New"/>
              <w:color w:val="333333"/>
              <w:sz w:val="21"/>
              <w:szCs w:val="21"/>
              <w:lang w:eastAsia="es-PE"/>
            </w:rPr>
          </w:rPrChange>
        </w:rPr>
        <w:t xml:space="preserve">                          </w:t>
      </w:r>
    </w:p>
    <w:p w14:paraId="140E5DD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2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53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53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532" w:author="Edwin Villanueva Talavera" w:date="2019-06-02T11:17:00Z">
            <w:rPr>
              <w:rFonts w:ascii="Courier New" w:eastAsia="Times New Roman" w:hAnsi="Courier New" w:cs="Courier New"/>
              <w:color w:val="0000FF"/>
              <w:sz w:val="21"/>
              <w:szCs w:val="21"/>
              <w:lang w:eastAsia="es-PE"/>
            </w:rPr>
          </w:rPrChange>
        </w:rPr>
        <w:t>generar_archivos_fasta</w:t>
      </w:r>
      <w:r w:rsidRPr="00FD6FF2">
        <w:rPr>
          <w:rFonts w:ascii="Courier New" w:eastAsia="Times New Roman" w:hAnsi="Courier New" w:cs="Courier New"/>
          <w:color w:val="333333"/>
          <w:sz w:val="21"/>
          <w:szCs w:val="21"/>
          <w:lang w:val="en-US" w:eastAsia="es-PE"/>
          <w:rPrChange w:id="953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53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535" w:author="Edwin Villanueva Talavera" w:date="2019-06-02T11:17:00Z">
            <w:rPr>
              <w:rFonts w:ascii="Courier New" w:eastAsia="Times New Roman" w:hAnsi="Courier New" w:cs="Courier New"/>
              <w:color w:val="333333"/>
              <w:sz w:val="21"/>
              <w:szCs w:val="21"/>
              <w:lang w:eastAsia="es-PE"/>
            </w:rPr>
          </w:rPrChange>
        </w:rPr>
        <w:t>, archivo_fasta, X):</w:t>
      </w:r>
    </w:p>
    <w:p w14:paraId="0632A26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37"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95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39" w:author="Edwin Villanueva Talavera" w:date="2019-06-02T11:17:00Z">
            <w:rPr>
              <w:rFonts w:ascii="Courier New" w:eastAsia="Times New Roman" w:hAnsi="Courier New" w:cs="Courier New"/>
              <w:color w:val="333333"/>
              <w:sz w:val="21"/>
              <w:szCs w:val="21"/>
              <w:lang w:eastAsia="es-PE"/>
            </w:rPr>
          </w:rPrChange>
        </w:rPr>
        <w:t>generar_fasta(X, archivo_fasta)</w:t>
      </w:r>
    </w:p>
    <w:p w14:paraId="5F8C093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4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41" w:author="Edwin Villanueva Talavera" w:date="2019-06-02T11:17:00Z">
            <w:rPr>
              <w:rFonts w:ascii="Courier New" w:eastAsia="Times New Roman" w:hAnsi="Courier New" w:cs="Courier New"/>
              <w:color w:val="333333"/>
              <w:sz w:val="21"/>
              <w:szCs w:val="21"/>
              <w:lang w:eastAsia="es-PE"/>
            </w:rPr>
          </w:rPrChange>
        </w:rPr>
        <w:t xml:space="preserve">    </w:t>
      </w:r>
    </w:p>
    <w:p w14:paraId="1A4AD36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4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544"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54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546" w:author="Edwin Villanueva Talavera" w:date="2019-06-02T11:17:00Z">
            <w:rPr>
              <w:rFonts w:ascii="Courier New" w:eastAsia="Times New Roman" w:hAnsi="Courier New" w:cs="Courier New"/>
              <w:color w:val="0000FF"/>
              <w:sz w:val="21"/>
              <w:szCs w:val="21"/>
              <w:lang w:eastAsia="es-PE"/>
            </w:rPr>
          </w:rPrChange>
        </w:rPr>
        <w:t>ejecutar_diamond_cpat</w:t>
      </w:r>
      <w:r w:rsidRPr="00FD6FF2">
        <w:rPr>
          <w:rFonts w:ascii="Courier New" w:eastAsia="Times New Roman" w:hAnsi="Courier New" w:cs="Courier New"/>
          <w:color w:val="333333"/>
          <w:sz w:val="21"/>
          <w:szCs w:val="21"/>
          <w:lang w:val="en-US" w:eastAsia="es-PE"/>
          <w:rPrChange w:id="9547"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548"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549" w:author="Edwin Villanueva Talavera" w:date="2019-06-02T11:17:00Z">
            <w:rPr>
              <w:rFonts w:ascii="Courier New" w:eastAsia="Times New Roman" w:hAnsi="Courier New" w:cs="Courier New"/>
              <w:color w:val="333333"/>
              <w:sz w:val="21"/>
              <w:szCs w:val="21"/>
              <w:lang w:eastAsia="es-PE"/>
            </w:rPr>
          </w:rPrChange>
        </w:rPr>
        <w:t>, archivo_fasta):</w:t>
      </w:r>
    </w:p>
    <w:p w14:paraId="439E093D"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5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51" w:author="Edwin Villanueva Talavera" w:date="2019-06-02T11:17:00Z">
            <w:rPr>
              <w:rFonts w:ascii="Courier New" w:eastAsia="Times New Roman" w:hAnsi="Courier New" w:cs="Courier New"/>
              <w:color w:val="333333"/>
              <w:sz w:val="21"/>
              <w:szCs w:val="21"/>
              <w:lang w:eastAsia="es-PE"/>
            </w:rPr>
          </w:rPrChange>
        </w:rPr>
        <w:t xml:space="preserve">        diamond_db </w:t>
      </w:r>
      <w:r w:rsidRPr="00FD6FF2">
        <w:rPr>
          <w:rFonts w:ascii="Courier New" w:eastAsia="Times New Roman" w:hAnsi="Courier New" w:cs="Courier New"/>
          <w:color w:val="666666"/>
          <w:sz w:val="21"/>
          <w:szCs w:val="21"/>
          <w:lang w:val="en-US" w:eastAsia="es-PE"/>
          <w:rPrChange w:id="955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54"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56" w:author="Edwin Villanueva Talavera" w:date="2019-06-02T11:17:00Z">
            <w:rPr>
              <w:rFonts w:ascii="Courier New" w:eastAsia="Times New Roman" w:hAnsi="Courier New" w:cs="Courier New"/>
              <w:color w:val="333333"/>
              <w:sz w:val="21"/>
              <w:szCs w:val="21"/>
              <w:lang w:eastAsia="es-PE"/>
            </w:rPr>
          </w:rPrChange>
        </w:rPr>
        <w:t>diamond_db</w:t>
      </w:r>
    </w:p>
    <w:p w14:paraId="20D540AE"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5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58" w:author="Edwin Villanueva Talavera" w:date="2019-06-02T11:17:00Z">
            <w:rPr>
              <w:rFonts w:ascii="Courier New" w:eastAsia="Times New Roman" w:hAnsi="Courier New" w:cs="Courier New"/>
              <w:color w:val="333333"/>
              <w:sz w:val="21"/>
              <w:szCs w:val="21"/>
              <w:lang w:eastAsia="es-PE"/>
            </w:rPr>
          </w:rPrChange>
        </w:rPr>
        <w:t xml:space="preserve">        carpeta_cpat </w:t>
      </w:r>
      <w:r w:rsidRPr="00FD6FF2">
        <w:rPr>
          <w:rFonts w:ascii="Courier New" w:eastAsia="Times New Roman" w:hAnsi="Courier New" w:cs="Courier New"/>
          <w:color w:val="666666"/>
          <w:sz w:val="21"/>
          <w:szCs w:val="21"/>
          <w:lang w:val="en-US" w:eastAsia="es-PE"/>
          <w:rPrChange w:id="95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56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666666"/>
          <w:sz w:val="21"/>
          <w:szCs w:val="21"/>
          <w:lang w:val="en-US" w:eastAsia="es-PE"/>
          <w:rPrChange w:id="956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3" w:author="Edwin Villanueva Talavera" w:date="2019-06-02T11:17:00Z">
            <w:rPr>
              <w:rFonts w:ascii="Courier New" w:eastAsia="Times New Roman" w:hAnsi="Courier New" w:cs="Courier New"/>
              <w:color w:val="333333"/>
              <w:sz w:val="21"/>
              <w:szCs w:val="21"/>
              <w:lang w:eastAsia="es-PE"/>
            </w:rPr>
          </w:rPrChange>
        </w:rPr>
        <w:t>carpeta_cpat</w:t>
      </w:r>
    </w:p>
    <w:p w14:paraId="301F0CAF"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6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65"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956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7" w:author="Edwin Villanueva Talavera" w:date="2019-06-02T11:17:00Z">
            <w:rPr>
              <w:rFonts w:ascii="Courier New" w:eastAsia="Times New Roman" w:hAnsi="Courier New" w:cs="Courier New"/>
              <w:color w:val="333333"/>
              <w:sz w:val="21"/>
              <w:szCs w:val="21"/>
              <w:lang w:eastAsia="es-PE"/>
            </w:rPr>
          </w:rPrChange>
        </w:rPr>
        <w:t>ejecutar_diamond(archivo_fasta, diamond_db, archivo_fasta</w:t>
      </w:r>
      <w:r w:rsidRPr="00FD6FF2">
        <w:rPr>
          <w:rFonts w:ascii="Courier New" w:eastAsia="Times New Roman" w:hAnsi="Courier New" w:cs="Courier New"/>
          <w:color w:val="666666"/>
          <w:sz w:val="21"/>
          <w:szCs w:val="21"/>
          <w:lang w:val="en-US" w:eastAsia="es-PE"/>
          <w:rPrChange w:id="95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69"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570"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57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72"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9573" w:author="Edwin Villanueva Talavera" w:date="2019-06-02T11:17:00Z">
            <w:rPr>
              <w:rFonts w:ascii="Courier New" w:eastAsia="Times New Roman" w:hAnsi="Courier New" w:cs="Courier New"/>
              <w:color w:val="333333"/>
              <w:sz w:val="21"/>
              <w:szCs w:val="21"/>
              <w:lang w:eastAsia="es-PE"/>
            </w:rPr>
          </w:rPrChange>
        </w:rPr>
        <w:t>))</w:t>
      </w:r>
    </w:p>
    <w:p w14:paraId="32365544"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7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75"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957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77" w:author="Edwin Villanueva Talavera" w:date="2019-06-02T11:17:00Z">
            <w:rPr>
              <w:rFonts w:ascii="Courier New" w:eastAsia="Times New Roman" w:hAnsi="Courier New" w:cs="Courier New"/>
              <w:color w:val="333333"/>
              <w:sz w:val="21"/>
              <w:szCs w:val="21"/>
              <w:lang w:eastAsia="es-PE"/>
            </w:rPr>
          </w:rPrChange>
        </w:rPr>
        <w:t>ejecutar_cpat(archivo_fasta, carpeta_cpat, archivo_fasta</w:t>
      </w:r>
      <w:r w:rsidRPr="00FD6FF2">
        <w:rPr>
          <w:rFonts w:ascii="Courier New" w:eastAsia="Times New Roman" w:hAnsi="Courier New" w:cs="Courier New"/>
          <w:color w:val="666666"/>
          <w:sz w:val="21"/>
          <w:szCs w:val="21"/>
          <w:lang w:val="en-US" w:eastAsia="es-PE"/>
          <w:rPrChange w:id="957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79"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580"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5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82"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583" w:author="Edwin Villanueva Talavera" w:date="2019-06-02T11:17:00Z">
            <w:rPr>
              <w:rFonts w:ascii="Courier New" w:eastAsia="Times New Roman" w:hAnsi="Courier New" w:cs="Courier New"/>
              <w:color w:val="333333"/>
              <w:sz w:val="21"/>
              <w:szCs w:val="21"/>
              <w:lang w:eastAsia="es-PE"/>
            </w:rPr>
          </w:rPrChange>
        </w:rPr>
        <w:t>))</w:t>
      </w:r>
    </w:p>
    <w:p w14:paraId="6971D450"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85"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58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87" w:author="Edwin Villanueva Talavera" w:date="2019-06-02T11:17:00Z">
            <w:rPr>
              <w:rFonts w:ascii="Courier New" w:eastAsia="Times New Roman" w:hAnsi="Courier New" w:cs="Courier New"/>
              <w:color w:val="333333"/>
              <w:sz w:val="21"/>
              <w:szCs w:val="21"/>
              <w:lang w:eastAsia="es-PE"/>
            </w:rPr>
          </w:rPrChange>
        </w:rPr>
        <w:t>remove(archivo_fasta</w:t>
      </w:r>
      <w:r w:rsidRPr="00FD6FF2">
        <w:rPr>
          <w:rFonts w:ascii="Courier New" w:eastAsia="Times New Roman" w:hAnsi="Courier New" w:cs="Courier New"/>
          <w:color w:val="666666"/>
          <w:sz w:val="21"/>
          <w:szCs w:val="21"/>
          <w:lang w:val="en-US" w:eastAsia="es-PE"/>
          <w:rPrChange w:id="958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89"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590"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59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92"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59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59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59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596" w:author="Edwin Villanueva Talavera" w:date="2019-06-02T11:17:00Z">
            <w:rPr>
              <w:rFonts w:ascii="Courier New" w:eastAsia="Times New Roman" w:hAnsi="Courier New" w:cs="Courier New"/>
              <w:color w:val="BA2121"/>
              <w:sz w:val="21"/>
              <w:szCs w:val="21"/>
              <w:lang w:eastAsia="es-PE"/>
            </w:rPr>
          </w:rPrChange>
        </w:rPr>
        <w:t>".dat"</w:t>
      </w:r>
      <w:r w:rsidRPr="00FD6FF2">
        <w:rPr>
          <w:rFonts w:ascii="Courier New" w:eastAsia="Times New Roman" w:hAnsi="Courier New" w:cs="Courier New"/>
          <w:color w:val="333333"/>
          <w:sz w:val="21"/>
          <w:szCs w:val="21"/>
          <w:lang w:val="en-US" w:eastAsia="es-PE"/>
          <w:rPrChange w:id="9597" w:author="Edwin Villanueva Talavera" w:date="2019-06-02T11:17:00Z">
            <w:rPr>
              <w:rFonts w:ascii="Courier New" w:eastAsia="Times New Roman" w:hAnsi="Courier New" w:cs="Courier New"/>
              <w:color w:val="333333"/>
              <w:sz w:val="21"/>
              <w:szCs w:val="21"/>
              <w:lang w:eastAsia="es-PE"/>
            </w:rPr>
          </w:rPrChange>
        </w:rPr>
        <w:t>)</w:t>
      </w:r>
    </w:p>
    <w:p w14:paraId="4EEAED42"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59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599"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960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01" w:author="Edwin Villanueva Talavera" w:date="2019-06-02T11:17:00Z">
            <w:rPr>
              <w:rFonts w:ascii="Courier New" w:eastAsia="Times New Roman" w:hAnsi="Courier New" w:cs="Courier New"/>
              <w:color w:val="333333"/>
              <w:sz w:val="21"/>
              <w:szCs w:val="21"/>
              <w:lang w:eastAsia="es-PE"/>
            </w:rPr>
          </w:rPrChange>
        </w:rPr>
        <w:t>remove(archivo_fasta</w:t>
      </w:r>
      <w:r w:rsidRPr="00FD6FF2">
        <w:rPr>
          <w:rFonts w:ascii="Courier New" w:eastAsia="Times New Roman" w:hAnsi="Courier New" w:cs="Courier New"/>
          <w:color w:val="666666"/>
          <w:sz w:val="21"/>
          <w:szCs w:val="21"/>
          <w:lang w:val="en-US" w:eastAsia="es-PE"/>
          <w:rPrChange w:id="960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03"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04"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0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06"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60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60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0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10"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9611" w:author="Edwin Villanueva Talavera" w:date="2019-06-02T11:17:00Z">
            <w:rPr>
              <w:rFonts w:ascii="Courier New" w:eastAsia="Times New Roman" w:hAnsi="Courier New" w:cs="Courier New"/>
              <w:color w:val="333333"/>
              <w:sz w:val="21"/>
              <w:szCs w:val="21"/>
              <w:lang w:eastAsia="es-PE"/>
            </w:rPr>
          </w:rPrChange>
        </w:rPr>
        <w:t>)</w:t>
      </w:r>
    </w:p>
    <w:p w14:paraId="259CE1E8"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13" w:author="Edwin Villanueva Talavera" w:date="2019-06-02T11:17:00Z">
            <w:rPr>
              <w:rFonts w:ascii="Courier New" w:eastAsia="Times New Roman" w:hAnsi="Courier New" w:cs="Courier New"/>
              <w:color w:val="333333"/>
              <w:sz w:val="21"/>
              <w:szCs w:val="21"/>
              <w:lang w:eastAsia="es-PE"/>
            </w:rPr>
          </w:rPrChange>
        </w:rPr>
        <w:t xml:space="preserve">        </w:t>
      </w:r>
    </w:p>
    <w:p w14:paraId="0E934E76"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616"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61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618" w:author="Edwin Villanueva Talavera" w:date="2019-06-02T11:17:00Z">
            <w:rPr>
              <w:rFonts w:ascii="Courier New" w:eastAsia="Times New Roman" w:hAnsi="Courier New" w:cs="Courier New"/>
              <w:color w:val="0000FF"/>
              <w:sz w:val="21"/>
              <w:szCs w:val="21"/>
              <w:lang w:eastAsia="es-PE"/>
            </w:rPr>
          </w:rPrChange>
        </w:rPr>
        <w:t>generar_features</w:t>
      </w:r>
      <w:r w:rsidRPr="00FD6FF2">
        <w:rPr>
          <w:rFonts w:ascii="Courier New" w:eastAsia="Times New Roman" w:hAnsi="Courier New" w:cs="Courier New"/>
          <w:color w:val="333333"/>
          <w:sz w:val="21"/>
          <w:szCs w:val="21"/>
          <w:lang w:val="en-US" w:eastAsia="es-PE"/>
          <w:rPrChange w:id="9619"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620"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621" w:author="Edwin Villanueva Talavera" w:date="2019-06-02T11:17:00Z">
            <w:rPr>
              <w:rFonts w:ascii="Courier New" w:eastAsia="Times New Roman" w:hAnsi="Courier New" w:cs="Courier New"/>
              <w:color w:val="333333"/>
              <w:sz w:val="21"/>
              <w:szCs w:val="21"/>
              <w:lang w:eastAsia="es-PE"/>
            </w:rPr>
          </w:rPrChange>
        </w:rPr>
        <w:t>, archivo_fasta):</w:t>
      </w:r>
    </w:p>
    <w:p w14:paraId="4435BBCA"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2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23" w:author="Edwin Villanueva Talavera" w:date="2019-06-02T11:17:00Z">
            <w:rPr>
              <w:rFonts w:ascii="Courier New" w:eastAsia="Times New Roman" w:hAnsi="Courier New" w:cs="Courier New"/>
              <w:color w:val="333333"/>
              <w:sz w:val="21"/>
              <w:szCs w:val="21"/>
              <w:lang w:eastAsia="es-PE"/>
            </w:rPr>
          </w:rPrChange>
        </w:rPr>
        <w:t xml:space="preserve">        util_caracteristicas</w:t>
      </w:r>
      <w:r w:rsidRPr="00FD6FF2">
        <w:rPr>
          <w:rFonts w:ascii="Courier New" w:eastAsia="Times New Roman" w:hAnsi="Courier New" w:cs="Courier New"/>
          <w:color w:val="666666"/>
          <w:sz w:val="21"/>
          <w:szCs w:val="21"/>
          <w:lang w:val="en-US" w:eastAsia="es-PE"/>
          <w:rPrChange w:id="962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25" w:author="Edwin Villanueva Talavera" w:date="2019-06-02T11:17:00Z">
            <w:rPr>
              <w:rFonts w:ascii="Courier New" w:eastAsia="Times New Roman" w:hAnsi="Courier New" w:cs="Courier New"/>
              <w:color w:val="333333"/>
              <w:sz w:val="21"/>
              <w:szCs w:val="21"/>
              <w:lang w:eastAsia="es-PE"/>
            </w:rPr>
          </w:rPrChange>
        </w:rPr>
        <w:t>generar_features_base(archivo_fasta, archivo_fasta</w:t>
      </w:r>
      <w:r w:rsidRPr="00FD6FF2">
        <w:rPr>
          <w:rFonts w:ascii="Courier New" w:eastAsia="Times New Roman" w:hAnsi="Courier New" w:cs="Courier New"/>
          <w:color w:val="666666"/>
          <w:sz w:val="21"/>
          <w:szCs w:val="21"/>
          <w:lang w:val="en-US" w:eastAsia="es-PE"/>
          <w:rPrChange w:id="96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27"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28"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30" w:author="Edwin Villanueva Talavera" w:date="2019-06-02T11:17:00Z">
            <w:rPr>
              <w:rFonts w:ascii="Courier New" w:eastAsia="Times New Roman" w:hAnsi="Courier New" w:cs="Courier New"/>
              <w:color w:val="BA2121"/>
              <w:sz w:val="21"/>
              <w:szCs w:val="21"/>
              <w:lang w:eastAsia="es-PE"/>
            </w:rPr>
          </w:rPrChange>
        </w:rPr>
        <w:t>".cpat"</w:t>
      </w:r>
      <w:r w:rsidRPr="00FD6FF2">
        <w:rPr>
          <w:rFonts w:ascii="Courier New" w:eastAsia="Times New Roman" w:hAnsi="Courier New" w:cs="Courier New"/>
          <w:color w:val="333333"/>
          <w:sz w:val="21"/>
          <w:szCs w:val="21"/>
          <w:lang w:val="en-US" w:eastAsia="es-PE"/>
          <w:rPrChange w:id="9631" w:author="Edwin Villanueva Talavera" w:date="2019-06-02T11:17:00Z">
            <w:rPr>
              <w:rFonts w:ascii="Courier New" w:eastAsia="Times New Roman" w:hAnsi="Courier New" w:cs="Courier New"/>
              <w:color w:val="333333"/>
              <w:sz w:val="21"/>
              <w:szCs w:val="21"/>
              <w:lang w:eastAsia="es-PE"/>
            </w:rPr>
          </w:rPrChange>
        </w:rPr>
        <w:t>), archivo_fasta</w:t>
      </w:r>
      <w:r w:rsidRPr="00FD6FF2">
        <w:rPr>
          <w:rFonts w:ascii="Courier New" w:eastAsia="Times New Roman" w:hAnsi="Courier New" w:cs="Courier New"/>
          <w:color w:val="666666"/>
          <w:sz w:val="21"/>
          <w:szCs w:val="21"/>
          <w:lang w:val="en-US" w:eastAsia="es-PE"/>
          <w:rPrChange w:id="96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33"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34"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3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36" w:author="Edwin Villanueva Talavera" w:date="2019-06-02T11:17:00Z">
            <w:rPr>
              <w:rFonts w:ascii="Courier New" w:eastAsia="Times New Roman" w:hAnsi="Courier New" w:cs="Courier New"/>
              <w:color w:val="BA2121"/>
              <w:sz w:val="21"/>
              <w:szCs w:val="21"/>
              <w:lang w:eastAsia="es-PE"/>
            </w:rPr>
          </w:rPrChange>
        </w:rPr>
        <w:t>".dmnd"</w:t>
      </w:r>
      <w:r w:rsidRPr="00FD6FF2">
        <w:rPr>
          <w:rFonts w:ascii="Courier New" w:eastAsia="Times New Roman" w:hAnsi="Courier New" w:cs="Courier New"/>
          <w:color w:val="333333"/>
          <w:sz w:val="21"/>
          <w:szCs w:val="21"/>
          <w:lang w:val="en-US" w:eastAsia="es-PE"/>
          <w:rPrChange w:id="9637" w:author="Edwin Villanueva Talavera" w:date="2019-06-02T11:17:00Z">
            <w:rPr>
              <w:rFonts w:ascii="Courier New" w:eastAsia="Times New Roman" w:hAnsi="Courier New" w:cs="Courier New"/>
              <w:color w:val="333333"/>
              <w:sz w:val="21"/>
              <w:szCs w:val="21"/>
              <w:lang w:eastAsia="es-PE"/>
            </w:rPr>
          </w:rPrChange>
        </w:rPr>
        <w:t>), archivo_fasta</w:t>
      </w:r>
      <w:r w:rsidRPr="00FD6FF2">
        <w:rPr>
          <w:rFonts w:ascii="Courier New" w:eastAsia="Times New Roman" w:hAnsi="Courier New" w:cs="Courier New"/>
          <w:color w:val="666666"/>
          <w:sz w:val="21"/>
          <w:szCs w:val="21"/>
          <w:lang w:val="en-US" w:eastAsia="es-PE"/>
          <w:rPrChange w:id="963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39"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40"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4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42"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9643" w:author="Edwin Villanueva Talavera" w:date="2019-06-02T11:17:00Z">
            <w:rPr>
              <w:rFonts w:ascii="Courier New" w:eastAsia="Times New Roman" w:hAnsi="Courier New" w:cs="Courier New"/>
              <w:color w:val="333333"/>
              <w:sz w:val="21"/>
              <w:szCs w:val="21"/>
              <w:lang w:eastAsia="es-PE"/>
            </w:rPr>
          </w:rPrChange>
        </w:rPr>
        <w:t>))</w:t>
      </w:r>
    </w:p>
    <w:p w14:paraId="5C7213B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44" w:author="Edwin Villanueva Talavera" w:date="2019-06-02T11:17:00Z">
            <w:rPr>
              <w:rFonts w:ascii="Courier New" w:eastAsia="Times New Roman" w:hAnsi="Courier New" w:cs="Courier New"/>
              <w:color w:val="333333"/>
              <w:sz w:val="21"/>
              <w:szCs w:val="21"/>
              <w:lang w:eastAsia="es-PE"/>
            </w:rPr>
          </w:rPrChange>
        </w:rPr>
      </w:pPr>
    </w:p>
    <w:p w14:paraId="1F6A48F1"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4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647"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64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649" w:author="Edwin Villanueva Talavera" w:date="2019-06-02T11:17:00Z">
            <w:rPr>
              <w:rFonts w:ascii="Courier New" w:eastAsia="Times New Roman" w:hAnsi="Courier New" w:cs="Courier New"/>
              <w:color w:val="0000FF"/>
              <w:sz w:val="21"/>
              <w:szCs w:val="21"/>
              <w:lang w:eastAsia="es-PE"/>
            </w:rPr>
          </w:rPrChange>
        </w:rPr>
        <w:t>obtener_features_pre_calculados</w:t>
      </w:r>
      <w:r w:rsidRPr="00FD6FF2">
        <w:rPr>
          <w:rFonts w:ascii="Courier New" w:eastAsia="Times New Roman" w:hAnsi="Courier New" w:cs="Courier New"/>
          <w:color w:val="333333"/>
          <w:sz w:val="21"/>
          <w:szCs w:val="21"/>
          <w:lang w:val="en-US" w:eastAsia="es-PE"/>
          <w:rPrChange w:id="965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008000"/>
          <w:sz w:val="21"/>
          <w:szCs w:val="21"/>
          <w:lang w:val="en-US" w:eastAsia="es-PE"/>
          <w:rPrChange w:id="9651" w:author="Edwin Villanueva Talavera" w:date="2019-06-02T11:17:00Z">
            <w:rPr>
              <w:rFonts w:ascii="Courier New" w:eastAsia="Times New Roman" w:hAnsi="Courier New" w:cs="Courier New"/>
              <w:color w:val="008000"/>
              <w:sz w:val="21"/>
              <w:szCs w:val="21"/>
              <w:lang w:eastAsia="es-PE"/>
            </w:rPr>
          </w:rPrChange>
        </w:rPr>
        <w:t>self</w:t>
      </w:r>
      <w:r w:rsidRPr="00FD6FF2">
        <w:rPr>
          <w:rFonts w:ascii="Courier New" w:eastAsia="Times New Roman" w:hAnsi="Courier New" w:cs="Courier New"/>
          <w:color w:val="333333"/>
          <w:sz w:val="21"/>
          <w:szCs w:val="21"/>
          <w:lang w:val="en-US" w:eastAsia="es-PE"/>
          <w:rPrChange w:id="9652" w:author="Edwin Villanueva Talavera" w:date="2019-06-02T11:17:00Z">
            <w:rPr>
              <w:rFonts w:ascii="Courier New" w:eastAsia="Times New Roman" w:hAnsi="Courier New" w:cs="Courier New"/>
              <w:color w:val="333333"/>
              <w:sz w:val="21"/>
              <w:szCs w:val="21"/>
              <w:lang w:eastAsia="es-PE"/>
            </w:rPr>
          </w:rPrChange>
        </w:rPr>
        <w:t>, archivo_fasta):</w:t>
      </w:r>
    </w:p>
    <w:p w14:paraId="4B7CFEA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5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54" w:author="Edwin Villanueva Talavera" w:date="2019-06-02T11:17:00Z">
            <w:rPr>
              <w:rFonts w:ascii="Courier New" w:eastAsia="Times New Roman" w:hAnsi="Courier New" w:cs="Courier New"/>
              <w:color w:val="333333"/>
              <w:sz w:val="21"/>
              <w:szCs w:val="21"/>
              <w:lang w:eastAsia="es-PE"/>
            </w:rPr>
          </w:rPrChange>
        </w:rPr>
        <w:t xml:space="preserve">        features </w:t>
      </w:r>
      <w:r w:rsidRPr="00FD6FF2">
        <w:rPr>
          <w:rFonts w:ascii="Courier New" w:eastAsia="Times New Roman" w:hAnsi="Courier New" w:cs="Courier New"/>
          <w:color w:val="666666"/>
          <w:sz w:val="21"/>
          <w:szCs w:val="21"/>
          <w:lang w:val="en-US" w:eastAsia="es-PE"/>
          <w:rPrChange w:id="965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5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57"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658" w:author="Edwin Villanueva Talavera" w:date="2019-06-02T11:17:00Z">
            <w:rPr>
              <w:rFonts w:ascii="Courier New" w:eastAsia="Times New Roman" w:hAnsi="Courier New" w:cs="Courier New"/>
              <w:color w:val="333333"/>
              <w:sz w:val="21"/>
              <w:szCs w:val="21"/>
              <w:lang w:eastAsia="es-PE"/>
            </w:rPr>
          </w:rPrChange>
        </w:rPr>
        <w:t>(load(archivo_fasta</w:t>
      </w:r>
      <w:r w:rsidRPr="00FD6FF2">
        <w:rPr>
          <w:rFonts w:ascii="Courier New" w:eastAsia="Times New Roman" w:hAnsi="Courier New" w:cs="Courier New"/>
          <w:color w:val="666666"/>
          <w:sz w:val="21"/>
          <w:szCs w:val="21"/>
          <w:lang w:val="en-US" w:eastAsia="es-PE"/>
          <w:rPrChange w:id="96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60" w:author="Edwin Villanueva Talavera" w:date="2019-06-02T11:17:00Z">
            <w:rPr>
              <w:rFonts w:ascii="Courier New" w:eastAsia="Times New Roman" w:hAnsi="Courier New" w:cs="Courier New"/>
              <w:color w:val="333333"/>
              <w:sz w:val="21"/>
              <w:szCs w:val="21"/>
              <w:lang w:eastAsia="es-PE"/>
            </w:rPr>
          </w:rPrChange>
        </w:rPr>
        <w:t>replace(</w:t>
      </w:r>
      <w:r w:rsidRPr="00FD6FF2">
        <w:rPr>
          <w:rFonts w:ascii="Courier New" w:eastAsia="Times New Roman" w:hAnsi="Courier New" w:cs="Courier New"/>
          <w:color w:val="BA2121"/>
          <w:sz w:val="21"/>
          <w:szCs w:val="21"/>
          <w:lang w:val="en-US" w:eastAsia="es-PE"/>
          <w:rPrChange w:id="9661" w:author="Edwin Villanueva Talavera" w:date="2019-06-02T11:17:00Z">
            <w:rPr>
              <w:rFonts w:ascii="Courier New" w:eastAsia="Times New Roman" w:hAnsi="Courier New" w:cs="Courier New"/>
              <w:color w:val="BA2121"/>
              <w:sz w:val="21"/>
              <w:szCs w:val="21"/>
              <w:lang w:eastAsia="es-PE"/>
            </w:rPr>
          </w:rPrChange>
        </w:rPr>
        <w:t>".fa"</w:t>
      </w:r>
      <w:r w:rsidRPr="00FD6FF2">
        <w:rPr>
          <w:rFonts w:ascii="Courier New" w:eastAsia="Times New Roman" w:hAnsi="Courier New" w:cs="Courier New"/>
          <w:color w:val="333333"/>
          <w:sz w:val="21"/>
          <w:szCs w:val="21"/>
          <w:lang w:val="en-US" w:eastAsia="es-PE"/>
          <w:rPrChange w:id="96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663" w:author="Edwin Villanueva Talavera" w:date="2019-06-02T11:17:00Z">
            <w:rPr>
              <w:rFonts w:ascii="Courier New" w:eastAsia="Times New Roman" w:hAnsi="Courier New" w:cs="Courier New"/>
              <w:color w:val="BA2121"/>
              <w:sz w:val="21"/>
              <w:szCs w:val="21"/>
              <w:lang w:eastAsia="es-PE"/>
            </w:rPr>
          </w:rPrChange>
        </w:rPr>
        <w:t>".ft"</w:t>
      </w:r>
      <w:r w:rsidRPr="00FD6FF2">
        <w:rPr>
          <w:rFonts w:ascii="Courier New" w:eastAsia="Times New Roman" w:hAnsi="Courier New" w:cs="Courier New"/>
          <w:color w:val="333333"/>
          <w:sz w:val="21"/>
          <w:szCs w:val="21"/>
          <w:lang w:val="en-US" w:eastAsia="es-PE"/>
          <w:rPrChange w:id="966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966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66" w:author="Edwin Villanueva Talavera" w:date="2019-06-02T11:17:00Z">
            <w:rPr>
              <w:rFonts w:ascii="Courier New" w:eastAsia="Times New Roman" w:hAnsi="Courier New" w:cs="Courier New"/>
              <w:color w:val="333333"/>
              <w:sz w:val="21"/>
              <w:szCs w:val="21"/>
              <w:lang w:eastAsia="es-PE"/>
            </w:rPr>
          </w:rPrChange>
        </w:rPr>
        <w:t>values())</w:t>
      </w:r>
    </w:p>
    <w:p w14:paraId="1541E985" w14:textId="77777777"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6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66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669"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67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671"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9672" w:author="Edwin Villanueva Talavera" w:date="2019-06-02T11:17:00Z">
            <w:rPr>
              <w:rFonts w:ascii="Courier New" w:eastAsia="Times New Roman" w:hAnsi="Courier New" w:cs="Courier New"/>
              <w:color w:val="333333"/>
              <w:sz w:val="21"/>
              <w:szCs w:val="21"/>
              <w:lang w:eastAsia="es-PE"/>
            </w:rPr>
          </w:rPrChange>
        </w:rPr>
        <w:t>(x</w:t>
      </w:r>
      <w:r w:rsidRPr="00FD6FF2">
        <w:rPr>
          <w:rFonts w:ascii="Courier New" w:eastAsia="Times New Roman" w:hAnsi="Courier New" w:cs="Courier New"/>
          <w:color w:val="666666"/>
          <w:sz w:val="21"/>
          <w:szCs w:val="21"/>
          <w:lang w:val="en-US" w:eastAsia="es-PE"/>
          <w:rPrChange w:id="967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674" w:author="Edwin Villanueva Talavera" w:date="2019-06-02T11:17:00Z">
            <w:rPr>
              <w:rFonts w:ascii="Courier New" w:eastAsia="Times New Roman" w:hAnsi="Courier New" w:cs="Courier New"/>
              <w:color w:val="333333"/>
              <w:sz w:val="21"/>
              <w:szCs w:val="21"/>
              <w:lang w:eastAsia="es-PE"/>
            </w:rPr>
          </w:rPrChange>
        </w:rPr>
        <w:t xml:space="preserve">values()) </w:t>
      </w:r>
      <w:r w:rsidRPr="00FD6FF2">
        <w:rPr>
          <w:rFonts w:ascii="Courier New" w:eastAsia="Times New Roman" w:hAnsi="Courier New" w:cs="Courier New"/>
          <w:b/>
          <w:bCs/>
          <w:color w:val="008000"/>
          <w:sz w:val="21"/>
          <w:szCs w:val="21"/>
          <w:lang w:val="en-US" w:eastAsia="es-PE"/>
          <w:rPrChange w:id="967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9676" w:author="Edwin Villanueva Talavera" w:date="2019-06-02T11:17:00Z">
            <w:rPr>
              <w:rFonts w:ascii="Courier New" w:eastAsia="Times New Roman" w:hAnsi="Courier New" w:cs="Courier New"/>
              <w:color w:val="333333"/>
              <w:sz w:val="21"/>
              <w:szCs w:val="21"/>
              <w:lang w:eastAsia="es-PE"/>
            </w:rPr>
          </w:rPrChange>
        </w:rPr>
        <w:t xml:space="preserve"> x </w:t>
      </w:r>
      <w:r w:rsidRPr="00FD6FF2">
        <w:rPr>
          <w:rFonts w:ascii="Courier New" w:eastAsia="Times New Roman" w:hAnsi="Courier New" w:cs="Courier New"/>
          <w:b/>
          <w:bCs/>
          <w:color w:val="AA22FF"/>
          <w:sz w:val="21"/>
          <w:szCs w:val="21"/>
          <w:lang w:val="en-US" w:eastAsia="es-PE"/>
          <w:rPrChange w:id="967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9678" w:author="Edwin Villanueva Talavera" w:date="2019-06-02T11:17:00Z">
            <w:rPr>
              <w:rFonts w:ascii="Courier New" w:eastAsia="Times New Roman" w:hAnsi="Courier New" w:cs="Courier New"/>
              <w:color w:val="333333"/>
              <w:sz w:val="21"/>
              <w:szCs w:val="21"/>
              <w:lang w:eastAsia="es-PE"/>
            </w:rPr>
          </w:rPrChange>
        </w:rPr>
        <w:t xml:space="preserve"> features]</w:t>
      </w:r>
    </w:p>
    <w:p w14:paraId="136EB28A" w14:textId="0206A61F" w:rsidR="00A2359B" w:rsidRPr="00FD6FF2"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679" w:author="Edwin Villanueva Talavera" w:date="2019-06-02T11:17:00Z">
            <w:rPr>
              <w:rFonts w:ascii="Courier New" w:eastAsia="Times New Roman" w:hAnsi="Courier New" w:cs="Courier New"/>
              <w:color w:val="333333"/>
              <w:sz w:val="21"/>
              <w:szCs w:val="21"/>
              <w:lang w:eastAsia="es-PE"/>
            </w:rPr>
          </w:rPrChange>
        </w:rPr>
      </w:pPr>
    </w:p>
    <w:p w14:paraId="4C64C2F3" w14:textId="52C02C48" w:rsidR="00041A70" w:rsidRPr="00FD6FF2" w:rsidRDefault="00041A70">
      <w:pPr>
        <w:spacing w:before="0" w:after="160" w:line="259" w:lineRule="auto"/>
        <w:rPr>
          <w:lang w:val="en-US"/>
          <w:rPrChange w:id="9680" w:author="Edwin Villanueva Talavera" w:date="2019-06-02T11:17:00Z">
            <w:rPr/>
          </w:rPrChange>
        </w:rPr>
      </w:pPr>
      <w:r w:rsidRPr="00FD6FF2">
        <w:rPr>
          <w:lang w:val="en-US"/>
          <w:rPrChange w:id="9681" w:author="Edwin Villanueva Talavera" w:date="2019-06-02T11:17:00Z">
            <w:rPr/>
          </w:rPrChange>
        </w:rPr>
        <w:br w:type="page"/>
      </w:r>
    </w:p>
    <w:p w14:paraId="210F3A2F" w14:textId="09DCB3AE" w:rsidR="00041A70" w:rsidRDefault="00041A70" w:rsidP="00041A70">
      <w:pPr>
        <w:pStyle w:val="Ttulo2"/>
        <w:numPr>
          <w:ilvl w:val="0"/>
          <w:numId w:val="21"/>
        </w:numPr>
        <w:rPr>
          <w:noProof/>
        </w:rPr>
      </w:pPr>
      <w:bookmarkStart w:id="9682" w:name="_Ref10224795"/>
      <w:bookmarkStart w:id="9683" w:name="_Toc10327593"/>
      <w:r>
        <w:rPr>
          <w:noProof/>
        </w:rPr>
        <w:t>: Generación de modelos referenciales y finales</w:t>
      </w:r>
      <w:bookmarkEnd w:id="9682"/>
      <w:bookmarkEnd w:id="9683"/>
    </w:p>
    <w:p w14:paraId="07B25994" w14:textId="77777777" w:rsidR="00041A70" w:rsidRDefault="00041A70" w:rsidP="00041A70">
      <w:pPr>
        <w:pStyle w:val="HTMLconformatoprevio"/>
        <w:shd w:val="clear" w:color="auto" w:fill="F7F7F7"/>
        <w:wordWrap w:val="0"/>
        <w:rPr>
          <w:color w:val="333333"/>
          <w:sz w:val="21"/>
          <w:szCs w:val="21"/>
        </w:rPr>
      </w:pPr>
      <w:r>
        <w:rPr>
          <w:rStyle w:val="c1"/>
          <w:rFonts w:eastAsiaTheme="majorEastAsia"/>
          <w:i/>
          <w:iCs/>
          <w:color w:val="408080"/>
          <w:sz w:val="21"/>
          <w:szCs w:val="21"/>
        </w:rPr>
        <w:t>#Generación de archivos fasta para las 30 especies</w:t>
      </w:r>
    </w:p>
    <w:p w14:paraId="6023326B" w14:textId="77777777" w:rsidR="00041A70" w:rsidRPr="00FD6FF2" w:rsidRDefault="00041A70" w:rsidP="00041A70">
      <w:pPr>
        <w:pStyle w:val="HTMLconformatoprevio"/>
        <w:shd w:val="clear" w:color="auto" w:fill="F7F7F7"/>
        <w:wordWrap w:val="0"/>
        <w:rPr>
          <w:color w:val="333333"/>
          <w:sz w:val="21"/>
          <w:szCs w:val="21"/>
          <w:lang w:val="en-US"/>
          <w:rPrChange w:id="9684" w:author="Edwin Villanueva Talavera" w:date="2019-06-02T11:17:00Z">
            <w:rPr>
              <w:color w:val="333333"/>
              <w:sz w:val="21"/>
              <w:szCs w:val="21"/>
            </w:rPr>
          </w:rPrChange>
        </w:rPr>
      </w:pPr>
      <w:r w:rsidRPr="00FD6FF2">
        <w:rPr>
          <w:rStyle w:val="kn"/>
          <w:rFonts w:eastAsiaTheme="majorEastAsia"/>
          <w:b/>
          <w:bCs/>
          <w:color w:val="008000"/>
          <w:sz w:val="21"/>
          <w:szCs w:val="21"/>
          <w:lang w:val="en-US"/>
          <w:rPrChange w:id="9685" w:author="Edwin Villanueva Talavera" w:date="2019-06-02T11:17:00Z">
            <w:rPr>
              <w:rStyle w:val="kn"/>
              <w:rFonts w:eastAsiaTheme="majorEastAsia"/>
              <w:b/>
              <w:bCs/>
              <w:color w:val="008000"/>
              <w:sz w:val="21"/>
              <w:szCs w:val="21"/>
            </w:rPr>
          </w:rPrChange>
        </w:rPr>
        <w:t>import</w:t>
      </w:r>
      <w:r w:rsidRPr="00FD6FF2">
        <w:rPr>
          <w:color w:val="333333"/>
          <w:sz w:val="21"/>
          <w:szCs w:val="21"/>
          <w:lang w:val="en-US"/>
          <w:rPrChange w:id="9686" w:author="Edwin Villanueva Talavera" w:date="2019-06-02T11:17:00Z">
            <w:rPr>
              <w:color w:val="333333"/>
              <w:sz w:val="21"/>
              <w:szCs w:val="21"/>
            </w:rPr>
          </w:rPrChange>
        </w:rPr>
        <w:t xml:space="preserve"> </w:t>
      </w:r>
      <w:r w:rsidRPr="00FD6FF2">
        <w:rPr>
          <w:rStyle w:val="nn"/>
          <w:b/>
          <w:bCs/>
          <w:color w:val="0000FF"/>
          <w:sz w:val="21"/>
          <w:szCs w:val="21"/>
          <w:lang w:val="en-US"/>
          <w:rPrChange w:id="9687" w:author="Edwin Villanueva Talavera" w:date="2019-06-02T11:17:00Z">
            <w:rPr>
              <w:rStyle w:val="nn"/>
              <w:b/>
              <w:bCs/>
              <w:color w:val="0000FF"/>
              <w:sz w:val="21"/>
              <w:szCs w:val="21"/>
            </w:rPr>
          </w:rPrChange>
        </w:rPr>
        <w:t>sys</w:t>
      </w:r>
    </w:p>
    <w:p w14:paraId="415220CB" w14:textId="77777777" w:rsidR="00041A70" w:rsidRPr="00FD6FF2" w:rsidRDefault="00041A70" w:rsidP="00041A70">
      <w:pPr>
        <w:pStyle w:val="HTMLconformatoprevio"/>
        <w:shd w:val="clear" w:color="auto" w:fill="F7F7F7"/>
        <w:wordWrap w:val="0"/>
        <w:rPr>
          <w:color w:val="333333"/>
          <w:sz w:val="21"/>
          <w:szCs w:val="21"/>
          <w:lang w:val="en-US"/>
          <w:rPrChange w:id="9688" w:author="Edwin Villanueva Talavera" w:date="2019-06-02T11:17:00Z">
            <w:rPr>
              <w:color w:val="333333"/>
              <w:sz w:val="21"/>
              <w:szCs w:val="21"/>
            </w:rPr>
          </w:rPrChange>
        </w:rPr>
      </w:pPr>
      <w:r w:rsidRPr="00FD6FF2">
        <w:rPr>
          <w:rStyle w:val="n"/>
          <w:color w:val="333333"/>
          <w:sz w:val="21"/>
          <w:szCs w:val="21"/>
          <w:lang w:val="en-US"/>
          <w:rPrChange w:id="9689" w:author="Edwin Villanueva Talavera" w:date="2019-06-02T11:17:00Z">
            <w:rPr>
              <w:rStyle w:val="n"/>
              <w:color w:val="333333"/>
              <w:sz w:val="21"/>
              <w:szCs w:val="21"/>
            </w:rPr>
          </w:rPrChange>
        </w:rPr>
        <w:t>sys</w:t>
      </w:r>
      <w:r w:rsidRPr="00FD6FF2">
        <w:rPr>
          <w:rStyle w:val="o"/>
          <w:color w:val="666666"/>
          <w:sz w:val="21"/>
          <w:szCs w:val="21"/>
          <w:lang w:val="en-US"/>
          <w:rPrChange w:id="9690" w:author="Edwin Villanueva Talavera" w:date="2019-06-02T11:17:00Z">
            <w:rPr>
              <w:rStyle w:val="o"/>
              <w:color w:val="666666"/>
              <w:sz w:val="21"/>
              <w:szCs w:val="21"/>
            </w:rPr>
          </w:rPrChange>
        </w:rPr>
        <w:t>.</w:t>
      </w:r>
      <w:r w:rsidRPr="00FD6FF2">
        <w:rPr>
          <w:rStyle w:val="n"/>
          <w:color w:val="333333"/>
          <w:sz w:val="21"/>
          <w:szCs w:val="21"/>
          <w:lang w:val="en-US"/>
          <w:rPrChange w:id="9691" w:author="Edwin Villanueva Talavera" w:date="2019-06-02T11:17:00Z">
            <w:rPr>
              <w:rStyle w:val="n"/>
              <w:color w:val="333333"/>
              <w:sz w:val="21"/>
              <w:szCs w:val="21"/>
            </w:rPr>
          </w:rPrChange>
        </w:rPr>
        <w:t>path</w:t>
      </w:r>
      <w:r w:rsidRPr="00FD6FF2">
        <w:rPr>
          <w:rStyle w:val="o"/>
          <w:color w:val="666666"/>
          <w:sz w:val="21"/>
          <w:szCs w:val="21"/>
          <w:lang w:val="en-US"/>
          <w:rPrChange w:id="9692" w:author="Edwin Villanueva Talavera" w:date="2019-06-02T11:17:00Z">
            <w:rPr>
              <w:rStyle w:val="o"/>
              <w:color w:val="666666"/>
              <w:sz w:val="21"/>
              <w:szCs w:val="21"/>
            </w:rPr>
          </w:rPrChange>
        </w:rPr>
        <w:t>.</w:t>
      </w:r>
      <w:r w:rsidRPr="00FD6FF2">
        <w:rPr>
          <w:rStyle w:val="n"/>
          <w:color w:val="333333"/>
          <w:sz w:val="21"/>
          <w:szCs w:val="21"/>
          <w:lang w:val="en-US"/>
          <w:rPrChange w:id="9693" w:author="Edwin Villanueva Talavera" w:date="2019-06-02T11:17:00Z">
            <w:rPr>
              <w:rStyle w:val="n"/>
              <w:color w:val="333333"/>
              <w:sz w:val="21"/>
              <w:szCs w:val="21"/>
            </w:rPr>
          </w:rPrChange>
        </w:rPr>
        <w:t>append</w:t>
      </w:r>
      <w:r w:rsidRPr="00FD6FF2">
        <w:rPr>
          <w:rStyle w:val="p"/>
          <w:color w:val="333333"/>
          <w:sz w:val="21"/>
          <w:szCs w:val="21"/>
          <w:lang w:val="en-US"/>
          <w:rPrChange w:id="9694" w:author="Edwin Villanueva Talavera" w:date="2019-06-02T11:17:00Z">
            <w:rPr>
              <w:rStyle w:val="p"/>
              <w:color w:val="333333"/>
              <w:sz w:val="21"/>
              <w:szCs w:val="21"/>
            </w:rPr>
          </w:rPrChange>
        </w:rPr>
        <w:t>(</w:t>
      </w:r>
      <w:r w:rsidRPr="00FD6FF2">
        <w:rPr>
          <w:rStyle w:val="s1"/>
          <w:color w:val="BA2121"/>
          <w:sz w:val="21"/>
          <w:szCs w:val="21"/>
          <w:lang w:val="en-US"/>
          <w:rPrChange w:id="9695" w:author="Edwin Villanueva Talavera" w:date="2019-06-02T11:17:00Z">
            <w:rPr>
              <w:rStyle w:val="s1"/>
              <w:color w:val="BA2121"/>
              <w:sz w:val="21"/>
              <w:szCs w:val="21"/>
            </w:rPr>
          </w:rPrChange>
        </w:rPr>
        <w:t>'./libs'</w:t>
      </w:r>
      <w:r w:rsidRPr="00FD6FF2">
        <w:rPr>
          <w:rStyle w:val="p"/>
          <w:color w:val="333333"/>
          <w:sz w:val="21"/>
          <w:szCs w:val="21"/>
          <w:lang w:val="en-US"/>
          <w:rPrChange w:id="9696" w:author="Edwin Villanueva Talavera" w:date="2019-06-02T11:17:00Z">
            <w:rPr>
              <w:rStyle w:val="p"/>
              <w:color w:val="333333"/>
              <w:sz w:val="21"/>
              <w:szCs w:val="21"/>
            </w:rPr>
          </w:rPrChange>
        </w:rPr>
        <w:t>)</w:t>
      </w:r>
    </w:p>
    <w:p w14:paraId="06C0D122" w14:textId="538B3BC9" w:rsidR="00041A70" w:rsidRPr="00FD6FF2" w:rsidRDefault="00041A70" w:rsidP="00041A70">
      <w:pPr>
        <w:pStyle w:val="HTMLconformatoprevio"/>
        <w:shd w:val="clear" w:color="auto" w:fill="F7F7F7"/>
        <w:wordWrap w:val="0"/>
        <w:rPr>
          <w:color w:val="333333"/>
          <w:sz w:val="21"/>
          <w:szCs w:val="21"/>
          <w:lang w:val="pt-BR"/>
          <w:rPrChange w:id="9697" w:author="Edwin Villanueva Talavera" w:date="2019-06-02T11:17:00Z">
            <w:rPr>
              <w:color w:val="333333"/>
              <w:sz w:val="21"/>
              <w:szCs w:val="21"/>
            </w:rPr>
          </w:rPrChange>
        </w:rPr>
      </w:pPr>
      <w:r w:rsidRPr="00FD6FF2">
        <w:rPr>
          <w:rStyle w:val="kn"/>
          <w:rFonts w:eastAsiaTheme="majorEastAsia"/>
          <w:b/>
          <w:bCs/>
          <w:color w:val="008000"/>
          <w:sz w:val="21"/>
          <w:szCs w:val="21"/>
          <w:lang w:val="pt-BR"/>
          <w:rPrChange w:id="9698" w:author="Edwin Villanueva Talavera" w:date="2019-06-02T11:17:00Z">
            <w:rPr>
              <w:rStyle w:val="kn"/>
              <w:rFonts w:eastAsiaTheme="majorEastAsia"/>
              <w:b/>
              <w:bCs/>
              <w:color w:val="008000"/>
              <w:sz w:val="21"/>
              <w:szCs w:val="21"/>
            </w:rPr>
          </w:rPrChange>
        </w:rPr>
        <w:t>import</w:t>
      </w:r>
      <w:r w:rsidRPr="00FD6FF2">
        <w:rPr>
          <w:color w:val="333333"/>
          <w:sz w:val="21"/>
          <w:szCs w:val="21"/>
          <w:lang w:val="pt-BR"/>
          <w:rPrChange w:id="9699" w:author="Edwin Villanueva Talavera" w:date="2019-06-02T11:17:00Z">
            <w:rPr>
              <w:color w:val="333333"/>
              <w:sz w:val="21"/>
              <w:szCs w:val="21"/>
            </w:rPr>
          </w:rPrChange>
        </w:rPr>
        <w:t xml:space="preserve"> </w:t>
      </w:r>
      <w:r w:rsidRPr="00FD6FF2">
        <w:rPr>
          <w:rStyle w:val="nn"/>
          <w:b/>
          <w:bCs/>
          <w:color w:val="0000FF"/>
          <w:sz w:val="21"/>
          <w:szCs w:val="21"/>
          <w:lang w:val="pt-BR"/>
          <w:rPrChange w:id="9700" w:author="Edwin Villanueva Talavera" w:date="2019-06-02T11:17:00Z">
            <w:rPr>
              <w:rStyle w:val="nn"/>
              <w:b/>
              <w:bCs/>
              <w:color w:val="0000FF"/>
              <w:sz w:val="21"/>
              <w:szCs w:val="21"/>
            </w:rPr>
          </w:rPrChange>
        </w:rPr>
        <w:t>util_bd</w:t>
      </w:r>
      <w:r w:rsidRPr="00FD6FF2">
        <w:rPr>
          <w:rStyle w:val="o"/>
          <w:color w:val="666666"/>
          <w:sz w:val="21"/>
          <w:szCs w:val="21"/>
          <w:lang w:val="pt-BR"/>
          <w:rPrChange w:id="9701" w:author="Edwin Villanueva Talavera" w:date="2019-06-02T11:17:00Z">
            <w:rPr>
              <w:rStyle w:val="o"/>
              <w:color w:val="666666"/>
              <w:sz w:val="21"/>
              <w:szCs w:val="21"/>
            </w:rPr>
          </w:rPrChange>
        </w:rPr>
        <w:t>,</w:t>
      </w:r>
      <w:r w:rsidRPr="00FD6FF2">
        <w:rPr>
          <w:color w:val="333333"/>
          <w:sz w:val="21"/>
          <w:szCs w:val="21"/>
          <w:lang w:val="pt-BR"/>
          <w:rPrChange w:id="9702" w:author="Edwin Villanueva Talavera" w:date="2019-06-02T11:17:00Z">
            <w:rPr>
              <w:color w:val="333333"/>
              <w:sz w:val="21"/>
              <w:szCs w:val="21"/>
            </w:rPr>
          </w:rPrChange>
        </w:rPr>
        <w:t xml:space="preserve"> </w:t>
      </w:r>
      <w:r w:rsidRPr="00FD6FF2">
        <w:rPr>
          <w:rStyle w:val="nn"/>
          <w:b/>
          <w:bCs/>
          <w:color w:val="0000FF"/>
          <w:sz w:val="21"/>
          <w:szCs w:val="21"/>
          <w:lang w:val="pt-BR"/>
          <w:rPrChange w:id="9703" w:author="Edwin Villanueva Talavera" w:date="2019-06-02T11:17:00Z">
            <w:rPr>
              <w:rStyle w:val="nn"/>
              <w:b/>
              <w:bCs/>
              <w:color w:val="0000FF"/>
              <w:sz w:val="21"/>
              <w:szCs w:val="21"/>
            </w:rPr>
          </w:rPrChange>
        </w:rPr>
        <w:t>util_fasta</w:t>
      </w:r>
      <w:r w:rsidR="0056101E" w:rsidRPr="00FD6FF2">
        <w:rPr>
          <w:rStyle w:val="nn"/>
          <w:b/>
          <w:bCs/>
          <w:color w:val="0000FF"/>
          <w:sz w:val="21"/>
          <w:szCs w:val="21"/>
          <w:lang w:val="pt-BR"/>
          <w:rPrChange w:id="9704" w:author="Edwin Villanueva Talavera" w:date="2019-06-02T11:17:00Z">
            <w:rPr>
              <w:rStyle w:val="nn"/>
              <w:b/>
              <w:bCs/>
              <w:color w:val="0000FF"/>
              <w:sz w:val="21"/>
              <w:szCs w:val="21"/>
            </w:rPr>
          </w:rPrChange>
        </w:rPr>
        <w:t xml:space="preserve">, </w:t>
      </w:r>
      <w:r w:rsidR="0056101E" w:rsidRPr="00FD6FF2">
        <w:rPr>
          <w:rStyle w:val="nn"/>
          <w:rFonts w:eastAsiaTheme="majorEastAsia"/>
          <w:b/>
          <w:bCs/>
          <w:color w:val="0000FF"/>
          <w:sz w:val="21"/>
          <w:szCs w:val="21"/>
          <w:lang w:val="pt-BR"/>
          <w:rPrChange w:id="9705" w:author="Edwin Villanueva Talavera" w:date="2019-06-02T11:17:00Z">
            <w:rPr>
              <w:rStyle w:val="nn"/>
              <w:rFonts w:eastAsiaTheme="majorEastAsia"/>
              <w:b/>
              <w:bCs/>
              <w:color w:val="0000FF"/>
              <w:sz w:val="21"/>
              <w:szCs w:val="21"/>
            </w:rPr>
          </w:rPrChange>
        </w:rPr>
        <w:t>util_modelo_final</w:t>
      </w:r>
    </w:p>
    <w:p w14:paraId="2E23C079" w14:textId="77777777" w:rsidR="00041A70" w:rsidRPr="00FD6FF2" w:rsidRDefault="00041A70" w:rsidP="00041A70">
      <w:pPr>
        <w:pStyle w:val="HTMLconformatoprevio"/>
        <w:shd w:val="clear" w:color="auto" w:fill="F7F7F7"/>
        <w:wordWrap w:val="0"/>
        <w:rPr>
          <w:color w:val="333333"/>
          <w:sz w:val="21"/>
          <w:szCs w:val="21"/>
          <w:lang w:val="pt-BR"/>
          <w:rPrChange w:id="9706" w:author="Edwin Villanueva Talavera" w:date="2019-06-02T11:17:00Z">
            <w:rPr>
              <w:color w:val="333333"/>
              <w:sz w:val="21"/>
              <w:szCs w:val="21"/>
            </w:rPr>
          </w:rPrChange>
        </w:rPr>
      </w:pPr>
      <w:r w:rsidRPr="00FD6FF2">
        <w:rPr>
          <w:rStyle w:val="kn"/>
          <w:rFonts w:eastAsiaTheme="majorEastAsia"/>
          <w:b/>
          <w:bCs/>
          <w:color w:val="008000"/>
          <w:sz w:val="21"/>
          <w:szCs w:val="21"/>
          <w:lang w:val="pt-BR"/>
          <w:rPrChange w:id="9707" w:author="Edwin Villanueva Talavera" w:date="2019-06-02T11:17:00Z">
            <w:rPr>
              <w:rStyle w:val="kn"/>
              <w:rFonts w:eastAsiaTheme="majorEastAsia"/>
              <w:b/>
              <w:bCs/>
              <w:color w:val="008000"/>
              <w:sz w:val="21"/>
              <w:szCs w:val="21"/>
            </w:rPr>
          </w:rPrChange>
        </w:rPr>
        <w:t>import</w:t>
      </w:r>
      <w:r w:rsidRPr="00FD6FF2">
        <w:rPr>
          <w:color w:val="333333"/>
          <w:sz w:val="21"/>
          <w:szCs w:val="21"/>
          <w:lang w:val="pt-BR"/>
          <w:rPrChange w:id="9708" w:author="Edwin Villanueva Talavera" w:date="2019-06-02T11:17:00Z">
            <w:rPr>
              <w:color w:val="333333"/>
              <w:sz w:val="21"/>
              <w:szCs w:val="21"/>
            </w:rPr>
          </w:rPrChange>
        </w:rPr>
        <w:t xml:space="preserve"> </w:t>
      </w:r>
      <w:r w:rsidRPr="00FD6FF2">
        <w:rPr>
          <w:rStyle w:val="nn"/>
          <w:b/>
          <w:bCs/>
          <w:color w:val="0000FF"/>
          <w:sz w:val="21"/>
          <w:szCs w:val="21"/>
          <w:lang w:val="pt-BR"/>
          <w:rPrChange w:id="9709" w:author="Edwin Villanueva Talavera" w:date="2019-06-02T11:17:00Z">
            <w:rPr>
              <w:rStyle w:val="nn"/>
              <w:b/>
              <w:bCs/>
              <w:color w:val="0000FF"/>
              <w:sz w:val="21"/>
              <w:szCs w:val="21"/>
            </w:rPr>
          </w:rPrChange>
        </w:rPr>
        <w:t>os</w:t>
      </w:r>
    </w:p>
    <w:p w14:paraId="2C9BA17F" w14:textId="77777777" w:rsidR="00041A70" w:rsidRPr="00FD6FF2" w:rsidRDefault="00041A70" w:rsidP="00041A70">
      <w:pPr>
        <w:pStyle w:val="HTMLconformatoprevio"/>
        <w:shd w:val="clear" w:color="auto" w:fill="F7F7F7"/>
        <w:wordWrap w:val="0"/>
        <w:rPr>
          <w:color w:val="333333"/>
          <w:sz w:val="21"/>
          <w:szCs w:val="21"/>
          <w:lang w:val="en-US"/>
          <w:rPrChange w:id="9710" w:author="Edwin Villanueva Talavera" w:date="2019-06-02T11:17:00Z">
            <w:rPr>
              <w:color w:val="333333"/>
              <w:sz w:val="21"/>
              <w:szCs w:val="21"/>
            </w:rPr>
          </w:rPrChange>
        </w:rPr>
      </w:pPr>
      <w:r w:rsidRPr="00FD6FF2">
        <w:rPr>
          <w:rStyle w:val="kn"/>
          <w:rFonts w:eastAsiaTheme="majorEastAsia"/>
          <w:b/>
          <w:bCs/>
          <w:color w:val="008000"/>
          <w:sz w:val="21"/>
          <w:szCs w:val="21"/>
          <w:lang w:val="en-US"/>
          <w:rPrChange w:id="9711" w:author="Edwin Villanueva Talavera" w:date="2019-06-02T11:17:00Z">
            <w:rPr>
              <w:rStyle w:val="kn"/>
              <w:rFonts w:eastAsiaTheme="majorEastAsia"/>
              <w:b/>
              <w:bCs/>
              <w:color w:val="008000"/>
              <w:sz w:val="21"/>
              <w:szCs w:val="21"/>
            </w:rPr>
          </w:rPrChange>
        </w:rPr>
        <w:t>import</w:t>
      </w:r>
      <w:r w:rsidRPr="00FD6FF2">
        <w:rPr>
          <w:color w:val="333333"/>
          <w:sz w:val="21"/>
          <w:szCs w:val="21"/>
          <w:lang w:val="en-US"/>
          <w:rPrChange w:id="9712" w:author="Edwin Villanueva Talavera" w:date="2019-06-02T11:17:00Z">
            <w:rPr>
              <w:color w:val="333333"/>
              <w:sz w:val="21"/>
              <w:szCs w:val="21"/>
            </w:rPr>
          </w:rPrChange>
        </w:rPr>
        <w:t xml:space="preserve"> </w:t>
      </w:r>
      <w:r w:rsidRPr="00FD6FF2">
        <w:rPr>
          <w:rStyle w:val="nn"/>
          <w:b/>
          <w:bCs/>
          <w:color w:val="0000FF"/>
          <w:sz w:val="21"/>
          <w:szCs w:val="21"/>
          <w:lang w:val="en-US"/>
          <w:rPrChange w:id="9713" w:author="Edwin Villanueva Talavera" w:date="2019-06-02T11:17:00Z">
            <w:rPr>
              <w:rStyle w:val="nn"/>
              <w:b/>
              <w:bCs/>
              <w:color w:val="0000FF"/>
              <w:sz w:val="21"/>
              <w:szCs w:val="21"/>
            </w:rPr>
          </w:rPrChange>
        </w:rPr>
        <w:t>shutil</w:t>
      </w:r>
    </w:p>
    <w:p w14:paraId="698F602C" w14:textId="03877316" w:rsidR="00041A70" w:rsidRPr="00FD6FF2" w:rsidRDefault="00041A70" w:rsidP="00041A70">
      <w:pPr>
        <w:pStyle w:val="HTMLconformatoprevio"/>
        <w:shd w:val="clear" w:color="auto" w:fill="F7F7F7"/>
        <w:wordWrap w:val="0"/>
        <w:rPr>
          <w:rStyle w:val="n"/>
          <w:color w:val="333333"/>
          <w:sz w:val="21"/>
          <w:szCs w:val="21"/>
          <w:lang w:val="en-US"/>
          <w:rPrChange w:id="9714" w:author="Edwin Villanueva Talavera" w:date="2019-06-02T11:17:00Z">
            <w:rPr>
              <w:rStyle w:val="n"/>
              <w:color w:val="333333"/>
              <w:sz w:val="21"/>
              <w:szCs w:val="21"/>
            </w:rPr>
          </w:rPrChange>
        </w:rPr>
      </w:pPr>
      <w:r w:rsidRPr="00FD6FF2">
        <w:rPr>
          <w:rStyle w:val="kn"/>
          <w:rFonts w:eastAsiaTheme="majorEastAsia"/>
          <w:b/>
          <w:bCs/>
          <w:color w:val="008000"/>
          <w:sz w:val="21"/>
          <w:szCs w:val="21"/>
          <w:lang w:val="en-US"/>
          <w:rPrChange w:id="9715" w:author="Edwin Villanueva Talavera" w:date="2019-06-02T11:17:00Z">
            <w:rPr>
              <w:rStyle w:val="kn"/>
              <w:rFonts w:eastAsiaTheme="majorEastAsia"/>
              <w:b/>
              <w:bCs/>
              <w:color w:val="008000"/>
              <w:sz w:val="21"/>
              <w:szCs w:val="21"/>
            </w:rPr>
          </w:rPrChange>
        </w:rPr>
        <w:t>from</w:t>
      </w:r>
      <w:r w:rsidRPr="00FD6FF2">
        <w:rPr>
          <w:color w:val="333333"/>
          <w:sz w:val="21"/>
          <w:szCs w:val="21"/>
          <w:lang w:val="en-US"/>
          <w:rPrChange w:id="9716" w:author="Edwin Villanueva Talavera" w:date="2019-06-02T11:17:00Z">
            <w:rPr>
              <w:color w:val="333333"/>
              <w:sz w:val="21"/>
              <w:szCs w:val="21"/>
            </w:rPr>
          </w:rPrChange>
        </w:rPr>
        <w:t xml:space="preserve"> </w:t>
      </w:r>
      <w:r w:rsidRPr="00FD6FF2">
        <w:rPr>
          <w:rStyle w:val="nn"/>
          <w:b/>
          <w:bCs/>
          <w:color w:val="0000FF"/>
          <w:sz w:val="21"/>
          <w:szCs w:val="21"/>
          <w:lang w:val="en-US"/>
          <w:rPrChange w:id="9717" w:author="Edwin Villanueva Talavera" w:date="2019-06-02T11:17:00Z">
            <w:rPr>
              <w:rStyle w:val="nn"/>
              <w:b/>
              <w:bCs/>
              <w:color w:val="0000FF"/>
              <w:sz w:val="21"/>
              <w:szCs w:val="21"/>
            </w:rPr>
          </w:rPrChange>
        </w:rPr>
        <w:t>sklearn.externals.joblib</w:t>
      </w:r>
      <w:r w:rsidRPr="00FD6FF2">
        <w:rPr>
          <w:color w:val="333333"/>
          <w:sz w:val="21"/>
          <w:szCs w:val="21"/>
          <w:lang w:val="en-US"/>
          <w:rPrChange w:id="9718" w:author="Edwin Villanueva Talavera" w:date="2019-06-02T11:17:00Z">
            <w:rPr>
              <w:color w:val="333333"/>
              <w:sz w:val="21"/>
              <w:szCs w:val="21"/>
            </w:rPr>
          </w:rPrChange>
        </w:rPr>
        <w:t xml:space="preserve"> </w:t>
      </w:r>
      <w:r w:rsidRPr="00FD6FF2">
        <w:rPr>
          <w:rStyle w:val="k"/>
          <w:b/>
          <w:bCs/>
          <w:color w:val="008000"/>
          <w:sz w:val="21"/>
          <w:szCs w:val="21"/>
          <w:lang w:val="en-US"/>
          <w:rPrChange w:id="9719" w:author="Edwin Villanueva Talavera" w:date="2019-06-02T11:17:00Z">
            <w:rPr>
              <w:rStyle w:val="k"/>
              <w:b/>
              <w:bCs/>
              <w:color w:val="008000"/>
              <w:sz w:val="21"/>
              <w:szCs w:val="21"/>
            </w:rPr>
          </w:rPrChange>
        </w:rPr>
        <w:t>import</w:t>
      </w:r>
      <w:r w:rsidRPr="00FD6FF2">
        <w:rPr>
          <w:color w:val="333333"/>
          <w:sz w:val="21"/>
          <w:szCs w:val="21"/>
          <w:lang w:val="en-US"/>
          <w:rPrChange w:id="9720" w:author="Edwin Villanueva Talavera" w:date="2019-06-02T11:17:00Z">
            <w:rPr>
              <w:color w:val="333333"/>
              <w:sz w:val="21"/>
              <w:szCs w:val="21"/>
            </w:rPr>
          </w:rPrChange>
        </w:rPr>
        <w:t xml:space="preserve"> </w:t>
      </w:r>
      <w:r w:rsidRPr="00FD6FF2">
        <w:rPr>
          <w:rStyle w:val="n"/>
          <w:color w:val="333333"/>
          <w:sz w:val="21"/>
          <w:szCs w:val="21"/>
          <w:lang w:val="en-US"/>
          <w:rPrChange w:id="9721" w:author="Edwin Villanueva Talavera" w:date="2019-06-02T11:17:00Z">
            <w:rPr>
              <w:rStyle w:val="n"/>
              <w:color w:val="333333"/>
              <w:sz w:val="21"/>
              <w:szCs w:val="21"/>
            </w:rPr>
          </w:rPrChange>
        </w:rPr>
        <w:t>Parallel</w:t>
      </w:r>
      <w:r w:rsidRPr="00FD6FF2">
        <w:rPr>
          <w:rStyle w:val="p"/>
          <w:color w:val="333333"/>
          <w:sz w:val="21"/>
          <w:szCs w:val="21"/>
          <w:lang w:val="en-US"/>
          <w:rPrChange w:id="9722" w:author="Edwin Villanueva Talavera" w:date="2019-06-02T11:17:00Z">
            <w:rPr>
              <w:rStyle w:val="p"/>
              <w:color w:val="333333"/>
              <w:sz w:val="21"/>
              <w:szCs w:val="21"/>
            </w:rPr>
          </w:rPrChange>
        </w:rPr>
        <w:t>,</w:t>
      </w:r>
      <w:r w:rsidRPr="00FD6FF2">
        <w:rPr>
          <w:color w:val="333333"/>
          <w:sz w:val="21"/>
          <w:szCs w:val="21"/>
          <w:lang w:val="en-US"/>
          <w:rPrChange w:id="9723" w:author="Edwin Villanueva Talavera" w:date="2019-06-02T11:17:00Z">
            <w:rPr>
              <w:color w:val="333333"/>
              <w:sz w:val="21"/>
              <w:szCs w:val="21"/>
            </w:rPr>
          </w:rPrChange>
        </w:rPr>
        <w:t xml:space="preserve"> </w:t>
      </w:r>
      <w:r w:rsidRPr="00FD6FF2">
        <w:rPr>
          <w:rStyle w:val="n"/>
          <w:color w:val="333333"/>
          <w:sz w:val="21"/>
          <w:szCs w:val="21"/>
          <w:lang w:val="en-US"/>
          <w:rPrChange w:id="9724" w:author="Edwin Villanueva Talavera" w:date="2019-06-02T11:17:00Z">
            <w:rPr>
              <w:rStyle w:val="n"/>
              <w:color w:val="333333"/>
              <w:sz w:val="21"/>
              <w:szCs w:val="21"/>
            </w:rPr>
          </w:rPrChange>
        </w:rPr>
        <w:t>delayed</w:t>
      </w:r>
      <w:r w:rsidRPr="00FD6FF2">
        <w:rPr>
          <w:rStyle w:val="p"/>
          <w:color w:val="333333"/>
          <w:sz w:val="21"/>
          <w:szCs w:val="21"/>
          <w:lang w:val="en-US"/>
          <w:rPrChange w:id="9725" w:author="Edwin Villanueva Talavera" w:date="2019-06-02T11:17:00Z">
            <w:rPr>
              <w:rStyle w:val="p"/>
              <w:color w:val="333333"/>
              <w:sz w:val="21"/>
              <w:szCs w:val="21"/>
            </w:rPr>
          </w:rPrChange>
        </w:rPr>
        <w:t>,</w:t>
      </w:r>
      <w:r w:rsidRPr="00FD6FF2">
        <w:rPr>
          <w:color w:val="333333"/>
          <w:sz w:val="21"/>
          <w:szCs w:val="21"/>
          <w:lang w:val="en-US"/>
          <w:rPrChange w:id="9726" w:author="Edwin Villanueva Talavera" w:date="2019-06-02T11:17:00Z">
            <w:rPr>
              <w:color w:val="333333"/>
              <w:sz w:val="21"/>
              <w:szCs w:val="21"/>
            </w:rPr>
          </w:rPrChange>
        </w:rPr>
        <w:t xml:space="preserve"> </w:t>
      </w:r>
      <w:r w:rsidRPr="00FD6FF2">
        <w:rPr>
          <w:rStyle w:val="n"/>
          <w:color w:val="333333"/>
          <w:sz w:val="21"/>
          <w:szCs w:val="21"/>
          <w:lang w:val="en-US"/>
          <w:rPrChange w:id="9727" w:author="Edwin Villanueva Talavera" w:date="2019-06-02T11:17:00Z">
            <w:rPr>
              <w:rStyle w:val="n"/>
              <w:color w:val="333333"/>
              <w:sz w:val="21"/>
              <w:szCs w:val="21"/>
            </w:rPr>
          </w:rPrChange>
        </w:rPr>
        <w:t>dump</w:t>
      </w:r>
    </w:p>
    <w:p w14:paraId="58560F16" w14:textId="122EDC6E" w:rsidR="0056101E" w:rsidRPr="00FD6FF2" w:rsidRDefault="0056101E" w:rsidP="0056101E">
      <w:pPr>
        <w:pStyle w:val="HTMLconformatoprevio"/>
        <w:shd w:val="clear" w:color="auto" w:fill="F7F7F7"/>
        <w:wordWrap w:val="0"/>
        <w:rPr>
          <w:color w:val="333333"/>
          <w:sz w:val="21"/>
          <w:szCs w:val="21"/>
          <w:lang w:val="en-US"/>
          <w:rPrChange w:id="9728" w:author="Edwin Villanueva Talavera" w:date="2019-06-02T11:17:00Z">
            <w:rPr>
              <w:color w:val="333333"/>
              <w:sz w:val="21"/>
              <w:szCs w:val="21"/>
            </w:rPr>
          </w:rPrChange>
        </w:rPr>
      </w:pPr>
    </w:p>
    <w:p w14:paraId="788DA3D8" w14:textId="3F5A0F5C" w:rsidR="0056101E" w:rsidRPr="00FD6FF2" w:rsidRDefault="0056101E" w:rsidP="0056101E">
      <w:pPr>
        <w:pStyle w:val="HTMLconformatoprevio"/>
        <w:shd w:val="clear" w:color="auto" w:fill="F7F7F7"/>
        <w:wordWrap w:val="0"/>
        <w:rPr>
          <w:rStyle w:val="c1"/>
          <w:rFonts w:eastAsiaTheme="majorEastAsia"/>
          <w:i/>
          <w:iCs/>
          <w:color w:val="408080"/>
          <w:lang w:val="en-US"/>
          <w:rPrChange w:id="9729" w:author="Edwin Villanueva Talavera" w:date="2019-06-02T11:17:00Z">
            <w:rPr>
              <w:rStyle w:val="c1"/>
              <w:rFonts w:eastAsiaTheme="majorEastAsia"/>
              <w:i/>
              <w:iCs/>
              <w:color w:val="408080"/>
            </w:rPr>
          </w:rPrChange>
        </w:rPr>
      </w:pPr>
      <w:r w:rsidRPr="00FD6FF2">
        <w:rPr>
          <w:rStyle w:val="c1"/>
          <w:rFonts w:eastAsiaTheme="majorEastAsia"/>
          <w:i/>
          <w:iCs/>
          <w:color w:val="408080"/>
          <w:sz w:val="21"/>
          <w:szCs w:val="21"/>
          <w:lang w:val="en-US"/>
          <w:rPrChange w:id="9730" w:author="Edwin Villanueva Talavera" w:date="2019-06-02T11:17:00Z">
            <w:rPr>
              <w:rStyle w:val="c1"/>
              <w:rFonts w:eastAsiaTheme="majorEastAsia"/>
              <w:i/>
              <w:iCs/>
              <w:color w:val="408080"/>
              <w:sz w:val="21"/>
              <w:szCs w:val="21"/>
            </w:rPr>
          </w:rPrChange>
        </w:rPr>
        <w:t>#</w:t>
      </w:r>
      <w:r w:rsidRPr="00FD6FF2">
        <w:rPr>
          <w:rStyle w:val="c1"/>
          <w:rFonts w:eastAsiaTheme="majorEastAsia"/>
          <w:i/>
          <w:iCs/>
          <w:color w:val="408080"/>
          <w:lang w:val="en-US"/>
          <w:rPrChange w:id="9731" w:author="Edwin Villanueva Talavera" w:date="2019-06-02T11:17:00Z">
            <w:rPr>
              <w:rStyle w:val="c1"/>
              <w:rFonts w:eastAsiaTheme="majorEastAsia"/>
              <w:i/>
              <w:iCs/>
              <w:color w:val="408080"/>
            </w:rPr>
          </w:rPrChange>
        </w:rPr>
        <w:t>tuned_parameters = [{'keras__batch_size': [2**10], 'keras__epochs': [2**7], 'keras__optimizer': ['Adam'], 'keras__learn_rate': [0.01], 'keras__momentum': [0], 'keras__init_mode': ['uniform'], 'keras__activation': ['relu'], 'keras__activation2': ['softmax'], 'keras__dropout_rate': [0.0], 'keras__weight_constraint': [1], 'keras__neurons': [10, 100]}]</w:t>
      </w:r>
    </w:p>
    <w:p w14:paraId="6CD3820A" w14:textId="401A573C" w:rsidR="0056101E" w:rsidRDefault="0056101E" w:rsidP="0056101E">
      <w:pPr>
        <w:pStyle w:val="HTMLconformatoprevio"/>
        <w:shd w:val="clear" w:color="auto" w:fill="F7F7F7"/>
        <w:wordWrap w:val="0"/>
        <w:rPr>
          <w:color w:val="333333"/>
          <w:sz w:val="21"/>
          <w:szCs w:val="21"/>
        </w:rPr>
      </w:pPr>
      <w:r>
        <w:rPr>
          <w:rStyle w:val="n"/>
          <w:color w:val="333333"/>
          <w:sz w:val="21"/>
          <w:szCs w:val="21"/>
        </w:rPr>
        <w:t>tesis2</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modelo_final</w:t>
      </w:r>
      <w:r>
        <w:rPr>
          <w:rStyle w:val="o"/>
          <w:color w:val="666666"/>
          <w:sz w:val="21"/>
          <w:szCs w:val="21"/>
        </w:rPr>
        <w:t>.</w:t>
      </w:r>
      <w:r>
        <w:rPr>
          <w:rStyle w:val="n"/>
          <w:color w:val="333333"/>
          <w:sz w:val="21"/>
          <w:szCs w:val="21"/>
        </w:rPr>
        <w:t>Tesis2</w:t>
      </w:r>
      <w:r>
        <w:rPr>
          <w:rStyle w:val="p"/>
          <w:color w:val="333333"/>
          <w:sz w:val="21"/>
          <w:szCs w:val="21"/>
        </w:rPr>
        <w:t>(</w:t>
      </w:r>
      <w:r>
        <w:rPr>
          <w:rStyle w:val="n"/>
          <w:color w:val="333333"/>
          <w:sz w:val="21"/>
          <w:szCs w:val="21"/>
        </w:rPr>
        <w:t>carpeta_base</w:t>
      </w:r>
      <w:r>
        <w:rPr>
          <w:rStyle w:val="o"/>
          <w:color w:val="666666"/>
          <w:sz w:val="21"/>
          <w:szCs w:val="21"/>
        </w:rPr>
        <w:t>=</w:t>
      </w:r>
      <w:r>
        <w:rPr>
          <w:rStyle w:val="s2"/>
          <w:color w:val="BA2121"/>
          <w:sz w:val="21"/>
          <w:szCs w:val="21"/>
        </w:rPr>
        <w:t>"real"</w:t>
      </w:r>
      <w:r>
        <w:rPr>
          <w:rStyle w:val="p"/>
          <w:color w:val="333333"/>
          <w:sz w:val="21"/>
          <w:szCs w:val="21"/>
        </w:rPr>
        <w:t>,</w:t>
      </w:r>
      <w:r>
        <w:rPr>
          <w:rStyle w:val="n"/>
          <w:color w:val="333333"/>
          <w:sz w:val="21"/>
          <w:szCs w:val="21"/>
        </w:rPr>
        <w:t>verbose</w:t>
      </w:r>
      <w:r>
        <w:rPr>
          <w:rStyle w:val="o"/>
          <w:color w:val="666666"/>
          <w:sz w:val="21"/>
          <w:szCs w:val="21"/>
        </w:rPr>
        <w:t>=</w:t>
      </w:r>
      <w:r>
        <w:rPr>
          <w:rStyle w:val="mi"/>
          <w:color w:val="666666"/>
          <w:sz w:val="21"/>
          <w:szCs w:val="21"/>
        </w:rPr>
        <w:t>100</w:t>
      </w:r>
      <w:r>
        <w:rPr>
          <w:rStyle w:val="p"/>
          <w:color w:val="333333"/>
          <w:sz w:val="21"/>
          <w:szCs w:val="21"/>
        </w:rPr>
        <w:t>,</w:t>
      </w:r>
      <w:r>
        <w:rPr>
          <w:rStyle w:val="n"/>
          <w:color w:val="333333"/>
          <w:sz w:val="21"/>
          <w:szCs w:val="21"/>
        </w:rPr>
        <w:t>tuned_parameters</w:t>
      </w:r>
      <w:r>
        <w:rPr>
          <w:rStyle w:val="o"/>
          <w:color w:val="666666"/>
          <w:sz w:val="21"/>
          <w:szCs w:val="21"/>
        </w:rPr>
        <w:t>=</w:t>
      </w:r>
      <w:r>
        <w:rPr>
          <w:rStyle w:val="n"/>
          <w:color w:val="333333"/>
          <w:sz w:val="21"/>
          <w:szCs w:val="21"/>
        </w:rPr>
        <w:t>tuned_parameters</w:t>
      </w:r>
      <w:r>
        <w:rPr>
          <w:rStyle w:val="p"/>
          <w:color w:val="333333"/>
          <w:sz w:val="21"/>
          <w:szCs w:val="21"/>
        </w:rPr>
        <w:t>)</w:t>
      </w:r>
    </w:p>
    <w:p w14:paraId="09309B1E" w14:textId="77777777" w:rsidR="0056101E" w:rsidRDefault="0056101E" w:rsidP="0056101E">
      <w:pPr>
        <w:pStyle w:val="HTMLconformatoprevio"/>
        <w:shd w:val="clear" w:color="auto" w:fill="F7F7F7"/>
        <w:wordWrap w:val="0"/>
        <w:rPr>
          <w:color w:val="333333"/>
          <w:sz w:val="21"/>
          <w:szCs w:val="21"/>
        </w:rPr>
      </w:pPr>
    </w:p>
    <w:p w14:paraId="28BB8D84" w14:textId="77777777" w:rsidR="0056101E" w:rsidRDefault="0056101E" w:rsidP="0056101E">
      <w:pPr>
        <w:pStyle w:val="HTMLconformatoprevio"/>
        <w:shd w:val="clear" w:color="auto" w:fill="F7F7F7"/>
        <w:wordWrap w:val="0"/>
        <w:rPr>
          <w:color w:val="333333"/>
          <w:sz w:val="21"/>
          <w:szCs w:val="21"/>
        </w:rPr>
      </w:pPr>
      <w:r>
        <w:rPr>
          <w:rStyle w:val="n"/>
          <w:color w:val="333333"/>
          <w:sz w:val="21"/>
          <w:szCs w:val="21"/>
        </w:rPr>
        <w:t>cantidad_especies</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30</w:t>
      </w:r>
    </w:p>
    <w:p w14:paraId="7E56D467" w14:textId="5D5EEA89" w:rsidR="0056101E" w:rsidRDefault="0056101E" w:rsidP="00041A70">
      <w:pPr>
        <w:pStyle w:val="HTMLconformatoprevio"/>
        <w:shd w:val="clear" w:color="auto" w:fill="F7F7F7"/>
        <w:wordWrap w:val="0"/>
        <w:rPr>
          <w:color w:val="333333"/>
          <w:sz w:val="21"/>
          <w:szCs w:val="21"/>
        </w:rPr>
      </w:pPr>
      <w:r>
        <w:rPr>
          <w:rStyle w:val="n"/>
          <w:color w:val="333333"/>
          <w:sz w:val="21"/>
          <w:szCs w:val="21"/>
        </w:rPr>
        <w:t>cantidad_transcritos</w:t>
      </w:r>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4208</w:t>
      </w:r>
    </w:p>
    <w:p w14:paraId="3C696C6C" w14:textId="77777777" w:rsidR="00041A70" w:rsidRDefault="00041A70" w:rsidP="00041A70">
      <w:pPr>
        <w:pStyle w:val="HTMLconformatoprevio"/>
        <w:shd w:val="clear" w:color="auto" w:fill="F7F7F7"/>
        <w:wordWrap w:val="0"/>
        <w:rPr>
          <w:color w:val="333333"/>
          <w:sz w:val="21"/>
          <w:szCs w:val="21"/>
        </w:rPr>
      </w:pPr>
    </w:p>
    <w:p w14:paraId="33714F6A" w14:textId="77777777" w:rsidR="00041A70" w:rsidRDefault="00041A70" w:rsidP="00041A70">
      <w:pPr>
        <w:pStyle w:val="HTMLconformatoprevio"/>
        <w:shd w:val="clear" w:color="auto" w:fill="F7F7F7"/>
        <w:wordWrap w:val="0"/>
        <w:rPr>
          <w:color w:val="333333"/>
          <w:sz w:val="21"/>
          <w:szCs w:val="21"/>
        </w:rPr>
      </w:pPr>
      <w:r>
        <w:rPr>
          <w:rStyle w:val="k"/>
          <w:b/>
          <w:bCs/>
          <w:color w:val="008000"/>
          <w:sz w:val="21"/>
          <w:szCs w:val="21"/>
        </w:rPr>
        <w:t>def</w:t>
      </w:r>
      <w:r>
        <w:rPr>
          <w:color w:val="333333"/>
          <w:sz w:val="21"/>
          <w:szCs w:val="21"/>
        </w:rPr>
        <w:t xml:space="preserve"> </w:t>
      </w:r>
      <w:r>
        <w:rPr>
          <w:rStyle w:val="nf"/>
          <w:color w:val="0000FF"/>
          <w:sz w:val="21"/>
          <w:szCs w:val="21"/>
        </w:rPr>
        <w:t>obtener_especies</w:t>
      </w:r>
      <w:r>
        <w:rPr>
          <w:rStyle w:val="p"/>
          <w:color w:val="333333"/>
          <w:sz w:val="21"/>
          <w:szCs w:val="21"/>
        </w:rPr>
        <w:t>():</w:t>
      </w:r>
    </w:p>
    <w:p w14:paraId="1D0069BB" w14:textId="77777777" w:rsidR="00041A70" w:rsidRPr="00FD6FF2" w:rsidRDefault="00041A70" w:rsidP="00041A70">
      <w:pPr>
        <w:pStyle w:val="HTMLconformatoprevio"/>
        <w:shd w:val="clear" w:color="auto" w:fill="F7F7F7"/>
        <w:wordWrap w:val="0"/>
        <w:rPr>
          <w:color w:val="333333"/>
          <w:sz w:val="21"/>
          <w:szCs w:val="21"/>
          <w:lang w:val="en-US"/>
          <w:rPrChange w:id="9732" w:author="Edwin Villanueva Talavera" w:date="2019-06-02T11:17:00Z">
            <w:rPr>
              <w:color w:val="333333"/>
              <w:sz w:val="21"/>
              <w:szCs w:val="21"/>
            </w:rPr>
          </w:rPrChange>
        </w:rPr>
      </w:pPr>
      <w:r>
        <w:rPr>
          <w:color w:val="333333"/>
          <w:sz w:val="21"/>
          <w:szCs w:val="21"/>
        </w:rPr>
        <w:t xml:space="preserve">    </w:t>
      </w:r>
      <w:r w:rsidRPr="00FD6FF2">
        <w:rPr>
          <w:rStyle w:val="n"/>
          <w:color w:val="333333"/>
          <w:sz w:val="21"/>
          <w:szCs w:val="21"/>
          <w:lang w:val="en-US"/>
          <w:rPrChange w:id="9733" w:author="Edwin Villanueva Talavera" w:date="2019-06-02T11:17:00Z">
            <w:rPr>
              <w:rStyle w:val="n"/>
              <w:color w:val="333333"/>
              <w:sz w:val="21"/>
              <w:szCs w:val="21"/>
            </w:rPr>
          </w:rPrChange>
        </w:rPr>
        <w:t>query</w:t>
      </w:r>
      <w:r w:rsidRPr="00FD6FF2">
        <w:rPr>
          <w:color w:val="333333"/>
          <w:sz w:val="21"/>
          <w:szCs w:val="21"/>
          <w:lang w:val="en-US"/>
          <w:rPrChange w:id="9734" w:author="Edwin Villanueva Talavera" w:date="2019-06-02T11:17:00Z">
            <w:rPr>
              <w:color w:val="333333"/>
              <w:sz w:val="21"/>
              <w:szCs w:val="21"/>
            </w:rPr>
          </w:rPrChange>
        </w:rPr>
        <w:t xml:space="preserve"> </w:t>
      </w:r>
      <w:r w:rsidRPr="00FD6FF2">
        <w:rPr>
          <w:rStyle w:val="o"/>
          <w:color w:val="666666"/>
          <w:sz w:val="21"/>
          <w:szCs w:val="21"/>
          <w:lang w:val="en-US"/>
          <w:rPrChange w:id="9735" w:author="Edwin Villanueva Talavera" w:date="2019-06-02T11:17:00Z">
            <w:rPr>
              <w:rStyle w:val="o"/>
              <w:color w:val="666666"/>
              <w:sz w:val="21"/>
              <w:szCs w:val="21"/>
            </w:rPr>
          </w:rPrChange>
        </w:rPr>
        <w:t>=</w:t>
      </w:r>
      <w:r w:rsidRPr="00FD6FF2">
        <w:rPr>
          <w:color w:val="333333"/>
          <w:sz w:val="21"/>
          <w:szCs w:val="21"/>
          <w:lang w:val="en-US"/>
          <w:rPrChange w:id="9736" w:author="Edwin Villanueva Talavera" w:date="2019-06-02T11:17:00Z">
            <w:rPr>
              <w:color w:val="333333"/>
              <w:sz w:val="21"/>
              <w:szCs w:val="21"/>
            </w:rPr>
          </w:rPrChange>
        </w:rPr>
        <w:t xml:space="preserve"> </w:t>
      </w:r>
      <w:r w:rsidRPr="00FD6FF2">
        <w:rPr>
          <w:rStyle w:val="s2"/>
          <w:color w:val="BA2121"/>
          <w:sz w:val="21"/>
          <w:szCs w:val="21"/>
          <w:lang w:val="en-US"/>
          <w:rPrChange w:id="9737" w:author="Edwin Villanueva Talavera" w:date="2019-06-02T11:17:00Z">
            <w:rPr>
              <w:rStyle w:val="s2"/>
              <w:color w:val="BA2121"/>
              <w:sz w:val="21"/>
              <w:szCs w:val="21"/>
            </w:rPr>
          </w:rPrChange>
        </w:rPr>
        <w:t>"SELECT * FROM (SELECT CONVERT(@row_number:=@row_number + 1, UNSIGNED) AS orden, m.id_especie, m.especie FROM especies_seleccionadas s JOIN maestra_especies m ON s.especie = m.especie, (SELECT @row_number:=0) AS rn ORDER BY m.id_especie) a ORDER BY 1 LIMIT "</w:t>
      </w:r>
      <w:r w:rsidRPr="00FD6FF2">
        <w:rPr>
          <w:color w:val="333333"/>
          <w:sz w:val="21"/>
          <w:szCs w:val="21"/>
          <w:lang w:val="en-US"/>
          <w:rPrChange w:id="9738" w:author="Edwin Villanueva Talavera" w:date="2019-06-02T11:17:00Z">
            <w:rPr>
              <w:color w:val="333333"/>
              <w:sz w:val="21"/>
              <w:szCs w:val="21"/>
            </w:rPr>
          </w:rPrChange>
        </w:rPr>
        <w:t xml:space="preserve"> </w:t>
      </w:r>
      <w:r w:rsidRPr="00FD6FF2">
        <w:rPr>
          <w:rStyle w:val="o"/>
          <w:color w:val="666666"/>
          <w:sz w:val="21"/>
          <w:szCs w:val="21"/>
          <w:lang w:val="en-US"/>
          <w:rPrChange w:id="9739" w:author="Edwin Villanueva Talavera" w:date="2019-06-02T11:17:00Z">
            <w:rPr>
              <w:rStyle w:val="o"/>
              <w:color w:val="666666"/>
              <w:sz w:val="21"/>
              <w:szCs w:val="21"/>
            </w:rPr>
          </w:rPrChange>
        </w:rPr>
        <w:t>+</w:t>
      </w:r>
      <w:r w:rsidRPr="00FD6FF2">
        <w:rPr>
          <w:color w:val="333333"/>
          <w:sz w:val="21"/>
          <w:szCs w:val="21"/>
          <w:lang w:val="en-US"/>
          <w:rPrChange w:id="9740" w:author="Edwin Villanueva Talavera" w:date="2019-06-02T11:17:00Z">
            <w:rPr>
              <w:color w:val="333333"/>
              <w:sz w:val="21"/>
              <w:szCs w:val="21"/>
            </w:rPr>
          </w:rPrChange>
        </w:rPr>
        <w:t xml:space="preserve"> </w:t>
      </w:r>
      <w:r w:rsidRPr="00FD6FF2">
        <w:rPr>
          <w:rStyle w:val="nb"/>
          <w:color w:val="008000"/>
          <w:sz w:val="21"/>
          <w:szCs w:val="21"/>
          <w:lang w:val="en-US"/>
          <w:rPrChange w:id="9741" w:author="Edwin Villanueva Talavera" w:date="2019-06-02T11:17:00Z">
            <w:rPr>
              <w:rStyle w:val="nb"/>
              <w:color w:val="008000"/>
              <w:sz w:val="21"/>
              <w:szCs w:val="21"/>
            </w:rPr>
          </w:rPrChange>
        </w:rPr>
        <w:t>str</w:t>
      </w:r>
      <w:r w:rsidRPr="00FD6FF2">
        <w:rPr>
          <w:rStyle w:val="p"/>
          <w:color w:val="333333"/>
          <w:sz w:val="21"/>
          <w:szCs w:val="21"/>
          <w:lang w:val="en-US"/>
          <w:rPrChange w:id="9742" w:author="Edwin Villanueva Talavera" w:date="2019-06-02T11:17:00Z">
            <w:rPr>
              <w:rStyle w:val="p"/>
              <w:color w:val="333333"/>
              <w:sz w:val="21"/>
              <w:szCs w:val="21"/>
            </w:rPr>
          </w:rPrChange>
        </w:rPr>
        <w:t>(</w:t>
      </w:r>
      <w:r w:rsidRPr="00FD6FF2">
        <w:rPr>
          <w:rStyle w:val="n"/>
          <w:color w:val="333333"/>
          <w:sz w:val="21"/>
          <w:szCs w:val="21"/>
          <w:lang w:val="en-US"/>
          <w:rPrChange w:id="9743" w:author="Edwin Villanueva Talavera" w:date="2019-06-02T11:17:00Z">
            <w:rPr>
              <w:rStyle w:val="n"/>
              <w:color w:val="333333"/>
              <w:sz w:val="21"/>
              <w:szCs w:val="21"/>
            </w:rPr>
          </w:rPrChange>
        </w:rPr>
        <w:t>cantidad_especies</w:t>
      </w:r>
      <w:r w:rsidRPr="00FD6FF2">
        <w:rPr>
          <w:rStyle w:val="p"/>
          <w:color w:val="333333"/>
          <w:sz w:val="21"/>
          <w:szCs w:val="21"/>
          <w:lang w:val="en-US"/>
          <w:rPrChange w:id="9744" w:author="Edwin Villanueva Talavera" w:date="2019-06-02T11:17:00Z">
            <w:rPr>
              <w:rStyle w:val="p"/>
              <w:color w:val="333333"/>
              <w:sz w:val="21"/>
              <w:szCs w:val="21"/>
            </w:rPr>
          </w:rPrChange>
        </w:rPr>
        <w:t>)</w:t>
      </w:r>
    </w:p>
    <w:p w14:paraId="33E4E4B4" w14:textId="77777777" w:rsidR="00041A70" w:rsidRPr="00FD6FF2" w:rsidRDefault="00041A70" w:rsidP="00041A70">
      <w:pPr>
        <w:pStyle w:val="HTMLconformatoprevio"/>
        <w:shd w:val="clear" w:color="auto" w:fill="F7F7F7"/>
        <w:wordWrap w:val="0"/>
        <w:rPr>
          <w:color w:val="333333"/>
          <w:sz w:val="21"/>
          <w:szCs w:val="21"/>
          <w:lang w:val="en-US"/>
          <w:rPrChange w:id="9745" w:author="Edwin Villanueva Talavera" w:date="2019-06-02T11:17:00Z">
            <w:rPr>
              <w:color w:val="333333"/>
              <w:sz w:val="21"/>
              <w:szCs w:val="21"/>
            </w:rPr>
          </w:rPrChange>
        </w:rPr>
      </w:pPr>
      <w:r w:rsidRPr="00FD6FF2">
        <w:rPr>
          <w:color w:val="333333"/>
          <w:sz w:val="21"/>
          <w:szCs w:val="21"/>
          <w:lang w:val="en-US"/>
          <w:rPrChange w:id="9746" w:author="Edwin Villanueva Talavera" w:date="2019-06-02T11:17:00Z">
            <w:rPr>
              <w:color w:val="333333"/>
              <w:sz w:val="21"/>
              <w:szCs w:val="21"/>
            </w:rPr>
          </w:rPrChange>
        </w:rPr>
        <w:t xml:space="preserve">    </w:t>
      </w:r>
      <w:r w:rsidRPr="00FD6FF2">
        <w:rPr>
          <w:rStyle w:val="k"/>
          <w:b/>
          <w:bCs/>
          <w:color w:val="008000"/>
          <w:sz w:val="21"/>
          <w:szCs w:val="21"/>
          <w:lang w:val="en-US"/>
          <w:rPrChange w:id="9747" w:author="Edwin Villanueva Talavera" w:date="2019-06-02T11:17:00Z">
            <w:rPr>
              <w:rStyle w:val="k"/>
              <w:b/>
              <w:bCs/>
              <w:color w:val="008000"/>
              <w:sz w:val="21"/>
              <w:szCs w:val="21"/>
            </w:rPr>
          </w:rPrChange>
        </w:rPr>
        <w:t>return</w:t>
      </w:r>
      <w:r w:rsidRPr="00FD6FF2">
        <w:rPr>
          <w:color w:val="333333"/>
          <w:sz w:val="21"/>
          <w:szCs w:val="21"/>
          <w:lang w:val="en-US"/>
          <w:rPrChange w:id="9748" w:author="Edwin Villanueva Talavera" w:date="2019-06-02T11:17:00Z">
            <w:rPr>
              <w:color w:val="333333"/>
              <w:sz w:val="21"/>
              <w:szCs w:val="21"/>
            </w:rPr>
          </w:rPrChange>
        </w:rPr>
        <w:t xml:space="preserve"> </w:t>
      </w:r>
      <w:r w:rsidRPr="00FD6FF2">
        <w:rPr>
          <w:rStyle w:val="n"/>
          <w:color w:val="333333"/>
          <w:sz w:val="21"/>
          <w:szCs w:val="21"/>
          <w:lang w:val="en-US"/>
          <w:rPrChange w:id="9749" w:author="Edwin Villanueva Talavera" w:date="2019-06-02T11:17:00Z">
            <w:rPr>
              <w:rStyle w:val="n"/>
              <w:color w:val="333333"/>
              <w:sz w:val="21"/>
              <w:szCs w:val="21"/>
            </w:rPr>
          </w:rPrChange>
        </w:rPr>
        <w:t>util_bd</w:t>
      </w:r>
      <w:r w:rsidRPr="00FD6FF2">
        <w:rPr>
          <w:rStyle w:val="o"/>
          <w:color w:val="666666"/>
          <w:sz w:val="21"/>
          <w:szCs w:val="21"/>
          <w:lang w:val="en-US"/>
          <w:rPrChange w:id="9750" w:author="Edwin Villanueva Talavera" w:date="2019-06-02T11:17:00Z">
            <w:rPr>
              <w:rStyle w:val="o"/>
              <w:color w:val="666666"/>
              <w:sz w:val="21"/>
              <w:szCs w:val="21"/>
            </w:rPr>
          </w:rPrChange>
        </w:rPr>
        <w:t>.</w:t>
      </w:r>
      <w:r w:rsidRPr="00FD6FF2">
        <w:rPr>
          <w:rStyle w:val="n"/>
          <w:color w:val="333333"/>
          <w:sz w:val="21"/>
          <w:szCs w:val="21"/>
          <w:lang w:val="en-US"/>
          <w:rPrChange w:id="9751" w:author="Edwin Villanueva Talavera" w:date="2019-06-02T11:17:00Z">
            <w:rPr>
              <w:rStyle w:val="n"/>
              <w:color w:val="333333"/>
              <w:sz w:val="21"/>
              <w:szCs w:val="21"/>
            </w:rPr>
          </w:rPrChange>
        </w:rPr>
        <w:t>resultados_query</w:t>
      </w:r>
      <w:r w:rsidRPr="00FD6FF2">
        <w:rPr>
          <w:rStyle w:val="p"/>
          <w:color w:val="333333"/>
          <w:sz w:val="21"/>
          <w:szCs w:val="21"/>
          <w:lang w:val="en-US"/>
          <w:rPrChange w:id="9752" w:author="Edwin Villanueva Talavera" w:date="2019-06-02T11:17:00Z">
            <w:rPr>
              <w:rStyle w:val="p"/>
              <w:color w:val="333333"/>
              <w:sz w:val="21"/>
              <w:szCs w:val="21"/>
            </w:rPr>
          </w:rPrChange>
        </w:rPr>
        <w:t>(</w:t>
      </w:r>
      <w:r w:rsidRPr="00FD6FF2">
        <w:rPr>
          <w:rStyle w:val="n"/>
          <w:color w:val="333333"/>
          <w:sz w:val="21"/>
          <w:szCs w:val="21"/>
          <w:lang w:val="en-US"/>
          <w:rPrChange w:id="9753" w:author="Edwin Villanueva Talavera" w:date="2019-06-02T11:17:00Z">
            <w:rPr>
              <w:rStyle w:val="n"/>
              <w:color w:val="333333"/>
              <w:sz w:val="21"/>
              <w:szCs w:val="21"/>
            </w:rPr>
          </w:rPrChange>
        </w:rPr>
        <w:t>query</w:t>
      </w:r>
      <w:r w:rsidRPr="00FD6FF2">
        <w:rPr>
          <w:rStyle w:val="p"/>
          <w:color w:val="333333"/>
          <w:sz w:val="21"/>
          <w:szCs w:val="21"/>
          <w:lang w:val="en-US"/>
          <w:rPrChange w:id="9754" w:author="Edwin Villanueva Talavera" w:date="2019-06-02T11:17:00Z">
            <w:rPr>
              <w:rStyle w:val="p"/>
              <w:color w:val="333333"/>
              <w:sz w:val="21"/>
              <w:szCs w:val="21"/>
            </w:rPr>
          </w:rPrChange>
        </w:rPr>
        <w:t>)</w:t>
      </w:r>
    </w:p>
    <w:p w14:paraId="6F26A8F3" w14:textId="77777777" w:rsidR="00041A70" w:rsidRPr="00FD6FF2" w:rsidRDefault="00041A70" w:rsidP="00041A70">
      <w:pPr>
        <w:pStyle w:val="HTMLconformatoprevio"/>
        <w:shd w:val="clear" w:color="auto" w:fill="F7F7F7"/>
        <w:wordWrap w:val="0"/>
        <w:rPr>
          <w:color w:val="333333"/>
          <w:sz w:val="21"/>
          <w:szCs w:val="21"/>
          <w:lang w:val="en-US"/>
          <w:rPrChange w:id="9755" w:author="Edwin Villanueva Talavera" w:date="2019-06-02T11:17:00Z">
            <w:rPr>
              <w:color w:val="333333"/>
              <w:sz w:val="21"/>
              <w:szCs w:val="21"/>
            </w:rPr>
          </w:rPrChange>
        </w:rPr>
      </w:pPr>
      <w:r w:rsidRPr="00FD6FF2">
        <w:rPr>
          <w:color w:val="333333"/>
          <w:sz w:val="21"/>
          <w:szCs w:val="21"/>
          <w:lang w:val="en-US"/>
          <w:rPrChange w:id="9756" w:author="Edwin Villanueva Talavera" w:date="2019-06-02T11:17:00Z">
            <w:rPr>
              <w:color w:val="333333"/>
              <w:sz w:val="21"/>
              <w:szCs w:val="21"/>
            </w:rPr>
          </w:rPrChange>
        </w:rPr>
        <w:t xml:space="preserve">        </w:t>
      </w:r>
    </w:p>
    <w:p w14:paraId="392C7122" w14:textId="77777777" w:rsidR="00041A70" w:rsidRPr="00FD6FF2" w:rsidRDefault="00041A70" w:rsidP="00041A70">
      <w:pPr>
        <w:pStyle w:val="HTMLconformatoprevio"/>
        <w:shd w:val="clear" w:color="auto" w:fill="F7F7F7"/>
        <w:wordWrap w:val="0"/>
        <w:rPr>
          <w:color w:val="333333"/>
          <w:sz w:val="21"/>
          <w:szCs w:val="21"/>
          <w:lang w:val="en-US"/>
          <w:rPrChange w:id="9757" w:author="Edwin Villanueva Talavera" w:date="2019-06-02T11:17:00Z">
            <w:rPr>
              <w:color w:val="333333"/>
              <w:sz w:val="21"/>
              <w:szCs w:val="21"/>
            </w:rPr>
          </w:rPrChange>
        </w:rPr>
      </w:pPr>
      <w:r w:rsidRPr="00FD6FF2">
        <w:rPr>
          <w:rStyle w:val="k"/>
          <w:b/>
          <w:bCs/>
          <w:color w:val="008000"/>
          <w:sz w:val="21"/>
          <w:szCs w:val="21"/>
          <w:lang w:val="en-US"/>
          <w:rPrChange w:id="9758" w:author="Edwin Villanueva Talavera" w:date="2019-06-02T11:17:00Z">
            <w:rPr>
              <w:rStyle w:val="k"/>
              <w:b/>
              <w:bCs/>
              <w:color w:val="008000"/>
              <w:sz w:val="21"/>
              <w:szCs w:val="21"/>
            </w:rPr>
          </w:rPrChange>
        </w:rPr>
        <w:t>def</w:t>
      </w:r>
      <w:r w:rsidRPr="00FD6FF2">
        <w:rPr>
          <w:color w:val="333333"/>
          <w:sz w:val="21"/>
          <w:szCs w:val="21"/>
          <w:lang w:val="en-US"/>
          <w:rPrChange w:id="9759" w:author="Edwin Villanueva Talavera" w:date="2019-06-02T11:17:00Z">
            <w:rPr>
              <w:color w:val="333333"/>
              <w:sz w:val="21"/>
              <w:szCs w:val="21"/>
            </w:rPr>
          </w:rPrChange>
        </w:rPr>
        <w:t xml:space="preserve"> </w:t>
      </w:r>
      <w:r w:rsidRPr="00FD6FF2">
        <w:rPr>
          <w:rStyle w:val="nf"/>
          <w:color w:val="0000FF"/>
          <w:sz w:val="21"/>
          <w:szCs w:val="21"/>
          <w:lang w:val="en-US"/>
          <w:rPrChange w:id="9760" w:author="Edwin Villanueva Talavera" w:date="2019-06-02T11:17:00Z">
            <w:rPr>
              <w:rStyle w:val="nf"/>
              <w:color w:val="0000FF"/>
              <w:sz w:val="21"/>
              <w:szCs w:val="21"/>
            </w:rPr>
          </w:rPrChange>
        </w:rPr>
        <w:t>generar_fasta_especie</w:t>
      </w:r>
      <w:r w:rsidRPr="00FD6FF2">
        <w:rPr>
          <w:rStyle w:val="p"/>
          <w:color w:val="333333"/>
          <w:sz w:val="21"/>
          <w:szCs w:val="21"/>
          <w:lang w:val="en-US"/>
          <w:rPrChange w:id="9761" w:author="Edwin Villanueva Talavera" w:date="2019-06-02T11:17:00Z">
            <w:rPr>
              <w:rStyle w:val="p"/>
              <w:color w:val="333333"/>
              <w:sz w:val="21"/>
              <w:szCs w:val="21"/>
            </w:rPr>
          </w:rPrChange>
        </w:rPr>
        <w:t>(</w:t>
      </w:r>
      <w:r w:rsidRPr="00FD6FF2">
        <w:rPr>
          <w:rStyle w:val="n"/>
          <w:color w:val="333333"/>
          <w:sz w:val="21"/>
          <w:szCs w:val="21"/>
          <w:lang w:val="en-US"/>
          <w:rPrChange w:id="9762" w:author="Edwin Villanueva Talavera" w:date="2019-06-02T11:17:00Z">
            <w:rPr>
              <w:rStyle w:val="n"/>
              <w:color w:val="333333"/>
              <w:sz w:val="21"/>
              <w:szCs w:val="21"/>
            </w:rPr>
          </w:rPrChange>
        </w:rPr>
        <w:t>tesis2</w:t>
      </w:r>
      <w:r w:rsidRPr="00FD6FF2">
        <w:rPr>
          <w:rStyle w:val="p"/>
          <w:color w:val="333333"/>
          <w:sz w:val="21"/>
          <w:szCs w:val="21"/>
          <w:lang w:val="en-US"/>
          <w:rPrChange w:id="9763" w:author="Edwin Villanueva Talavera" w:date="2019-06-02T11:17:00Z">
            <w:rPr>
              <w:rStyle w:val="p"/>
              <w:color w:val="333333"/>
              <w:sz w:val="21"/>
              <w:szCs w:val="21"/>
            </w:rPr>
          </w:rPrChange>
        </w:rPr>
        <w:t>,</w:t>
      </w:r>
      <w:r w:rsidRPr="00FD6FF2">
        <w:rPr>
          <w:color w:val="333333"/>
          <w:sz w:val="21"/>
          <w:szCs w:val="21"/>
          <w:lang w:val="en-US"/>
          <w:rPrChange w:id="9764" w:author="Edwin Villanueva Talavera" w:date="2019-06-02T11:17:00Z">
            <w:rPr>
              <w:color w:val="333333"/>
              <w:sz w:val="21"/>
              <w:szCs w:val="21"/>
            </w:rPr>
          </w:rPrChange>
        </w:rPr>
        <w:t xml:space="preserve"> </w:t>
      </w:r>
      <w:r w:rsidRPr="00FD6FF2">
        <w:rPr>
          <w:rStyle w:val="n"/>
          <w:color w:val="333333"/>
          <w:sz w:val="21"/>
          <w:szCs w:val="21"/>
          <w:lang w:val="en-US"/>
          <w:rPrChange w:id="9765" w:author="Edwin Villanueva Talavera" w:date="2019-06-02T11:17:00Z">
            <w:rPr>
              <w:rStyle w:val="n"/>
              <w:color w:val="333333"/>
              <w:sz w:val="21"/>
              <w:szCs w:val="21"/>
            </w:rPr>
          </w:rPrChange>
        </w:rPr>
        <w:t>row_especie</w:t>
      </w:r>
      <w:r w:rsidRPr="00FD6FF2">
        <w:rPr>
          <w:rStyle w:val="p"/>
          <w:color w:val="333333"/>
          <w:sz w:val="21"/>
          <w:szCs w:val="21"/>
          <w:lang w:val="en-US"/>
          <w:rPrChange w:id="9766" w:author="Edwin Villanueva Talavera" w:date="2019-06-02T11:17:00Z">
            <w:rPr>
              <w:rStyle w:val="p"/>
              <w:color w:val="333333"/>
              <w:sz w:val="21"/>
              <w:szCs w:val="21"/>
            </w:rPr>
          </w:rPrChange>
        </w:rPr>
        <w:t>):</w:t>
      </w:r>
    </w:p>
    <w:p w14:paraId="78FCECC1" w14:textId="77777777" w:rsidR="00041A70" w:rsidRPr="00FD6FF2" w:rsidRDefault="00041A70" w:rsidP="00041A70">
      <w:pPr>
        <w:pStyle w:val="HTMLconformatoprevio"/>
        <w:shd w:val="clear" w:color="auto" w:fill="F7F7F7"/>
        <w:wordWrap w:val="0"/>
        <w:rPr>
          <w:color w:val="333333"/>
          <w:sz w:val="21"/>
          <w:szCs w:val="21"/>
          <w:lang w:val="en-US"/>
          <w:rPrChange w:id="9767" w:author="Edwin Villanueva Talavera" w:date="2019-06-02T11:17:00Z">
            <w:rPr>
              <w:color w:val="333333"/>
              <w:sz w:val="21"/>
              <w:szCs w:val="21"/>
            </w:rPr>
          </w:rPrChange>
        </w:rPr>
      </w:pPr>
      <w:r w:rsidRPr="00FD6FF2">
        <w:rPr>
          <w:color w:val="333333"/>
          <w:sz w:val="21"/>
          <w:szCs w:val="21"/>
          <w:lang w:val="en-US"/>
          <w:rPrChange w:id="9768" w:author="Edwin Villanueva Talavera" w:date="2019-06-02T11:17:00Z">
            <w:rPr>
              <w:color w:val="333333"/>
              <w:sz w:val="21"/>
              <w:szCs w:val="21"/>
            </w:rPr>
          </w:rPrChange>
        </w:rPr>
        <w:t xml:space="preserve">    </w:t>
      </w:r>
      <w:r w:rsidRPr="00FD6FF2">
        <w:rPr>
          <w:rStyle w:val="n"/>
          <w:color w:val="333333"/>
          <w:sz w:val="21"/>
          <w:szCs w:val="21"/>
          <w:lang w:val="en-US"/>
          <w:rPrChange w:id="9769" w:author="Edwin Villanueva Talavera" w:date="2019-06-02T11:17:00Z">
            <w:rPr>
              <w:rStyle w:val="n"/>
              <w:color w:val="333333"/>
              <w:sz w:val="21"/>
              <w:szCs w:val="21"/>
            </w:rPr>
          </w:rPrChange>
        </w:rPr>
        <w:t>os</w:t>
      </w:r>
      <w:r w:rsidRPr="00FD6FF2">
        <w:rPr>
          <w:rStyle w:val="o"/>
          <w:color w:val="666666"/>
          <w:sz w:val="21"/>
          <w:szCs w:val="21"/>
          <w:lang w:val="en-US"/>
          <w:rPrChange w:id="9770" w:author="Edwin Villanueva Talavera" w:date="2019-06-02T11:17:00Z">
            <w:rPr>
              <w:rStyle w:val="o"/>
              <w:color w:val="666666"/>
              <w:sz w:val="21"/>
              <w:szCs w:val="21"/>
            </w:rPr>
          </w:rPrChange>
        </w:rPr>
        <w:t>.</w:t>
      </w:r>
      <w:r w:rsidRPr="00FD6FF2">
        <w:rPr>
          <w:rStyle w:val="n"/>
          <w:color w:val="333333"/>
          <w:sz w:val="21"/>
          <w:szCs w:val="21"/>
          <w:lang w:val="en-US"/>
          <w:rPrChange w:id="9771" w:author="Edwin Villanueva Talavera" w:date="2019-06-02T11:17:00Z">
            <w:rPr>
              <w:rStyle w:val="n"/>
              <w:color w:val="333333"/>
              <w:sz w:val="21"/>
              <w:szCs w:val="21"/>
            </w:rPr>
          </w:rPrChange>
        </w:rPr>
        <w:t>mkdir</w:t>
      </w:r>
      <w:r w:rsidRPr="00FD6FF2">
        <w:rPr>
          <w:rStyle w:val="p"/>
          <w:color w:val="333333"/>
          <w:sz w:val="21"/>
          <w:szCs w:val="21"/>
          <w:lang w:val="en-US"/>
          <w:rPrChange w:id="9772" w:author="Edwin Villanueva Talavera" w:date="2019-06-02T11:17:00Z">
            <w:rPr>
              <w:rStyle w:val="p"/>
              <w:color w:val="333333"/>
              <w:sz w:val="21"/>
              <w:szCs w:val="21"/>
            </w:rPr>
          </w:rPrChange>
        </w:rPr>
        <w:t>(</w:t>
      </w:r>
      <w:r w:rsidRPr="00FD6FF2">
        <w:rPr>
          <w:rStyle w:val="n"/>
          <w:color w:val="333333"/>
          <w:sz w:val="21"/>
          <w:szCs w:val="21"/>
          <w:lang w:val="en-US"/>
          <w:rPrChange w:id="9773" w:author="Edwin Villanueva Talavera" w:date="2019-06-02T11:17:00Z">
            <w:rPr>
              <w:rStyle w:val="n"/>
              <w:color w:val="333333"/>
              <w:sz w:val="21"/>
              <w:szCs w:val="21"/>
            </w:rPr>
          </w:rPrChange>
        </w:rPr>
        <w:t>tesis2</w:t>
      </w:r>
      <w:r w:rsidRPr="00FD6FF2">
        <w:rPr>
          <w:rStyle w:val="o"/>
          <w:color w:val="666666"/>
          <w:sz w:val="21"/>
          <w:szCs w:val="21"/>
          <w:lang w:val="en-US"/>
          <w:rPrChange w:id="9774" w:author="Edwin Villanueva Talavera" w:date="2019-06-02T11:17:00Z">
            <w:rPr>
              <w:rStyle w:val="o"/>
              <w:color w:val="666666"/>
              <w:sz w:val="21"/>
              <w:szCs w:val="21"/>
            </w:rPr>
          </w:rPrChange>
        </w:rPr>
        <w:t>.</w:t>
      </w:r>
      <w:r w:rsidRPr="00FD6FF2">
        <w:rPr>
          <w:rStyle w:val="n"/>
          <w:color w:val="333333"/>
          <w:sz w:val="21"/>
          <w:szCs w:val="21"/>
          <w:lang w:val="en-US"/>
          <w:rPrChange w:id="9775" w:author="Edwin Villanueva Talavera" w:date="2019-06-02T11:17:00Z">
            <w:rPr>
              <w:rStyle w:val="n"/>
              <w:color w:val="333333"/>
              <w:sz w:val="21"/>
              <w:szCs w:val="21"/>
            </w:rPr>
          </w:rPrChange>
        </w:rPr>
        <w:t>carpeta_data</w:t>
      </w:r>
      <w:r w:rsidRPr="00FD6FF2">
        <w:rPr>
          <w:rStyle w:val="p"/>
          <w:color w:val="333333"/>
          <w:sz w:val="21"/>
          <w:szCs w:val="21"/>
          <w:lang w:val="en-US"/>
          <w:rPrChange w:id="9776" w:author="Edwin Villanueva Talavera" w:date="2019-06-02T11:17:00Z">
            <w:rPr>
              <w:rStyle w:val="p"/>
              <w:color w:val="333333"/>
              <w:sz w:val="21"/>
              <w:szCs w:val="21"/>
            </w:rPr>
          </w:rPrChange>
        </w:rPr>
        <w:t>()</w:t>
      </w:r>
      <w:r w:rsidRPr="00FD6FF2">
        <w:rPr>
          <w:color w:val="333333"/>
          <w:sz w:val="21"/>
          <w:szCs w:val="21"/>
          <w:lang w:val="en-US"/>
          <w:rPrChange w:id="9777" w:author="Edwin Villanueva Talavera" w:date="2019-06-02T11:17:00Z">
            <w:rPr>
              <w:color w:val="333333"/>
              <w:sz w:val="21"/>
              <w:szCs w:val="21"/>
            </w:rPr>
          </w:rPrChange>
        </w:rPr>
        <w:t xml:space="preserve"> </w:t>
      </w:r>
      <w:r w:rsidRPr="00FD6FF2">
        <w:rPr>
          <w:rStyle w:val="o"/>
          <w:color w:val="666666"/>
          <w:sz w:val="21"/>
          <w:szCs w:val="21"/>
          <w:lang w:val="en-US"/>
          <w:rPrChange w:id="9778" w:author="Edwin Villanueva Talavera" w:date="2019-06-02T11:17:00Z">
            <w:rPr>
              <w:rStyle w:val="o"/>
              <w:color w:val="666666"/>
              <w:sz w:val="21"/>
              <w:szCs w:val="21"/>
            </w:rPr>
          </w:rPrChange>
        </w:rPr>
        <w:t>+</w:t>
      </w:r>
      <w:r w:rsidRPr="00FD6FF2">
        <w:rPr>
          <w:color w:val="333333"/>
          <w:sz w:val="21"/>
          <w:szCs w:val="21"/>
          <w:lang w:val="en-US"/>
          <w:rPrChange w:id="9779" w:author="Edwin Villanueva Talavera" w:date="2019-06-02T11:17:00Z">
            <w:rPr>
              <w:color w:val="333333"/>
              <w:sz w:val="21"/>
              <w:szCs w:val="21"/>
            </w:rPr>
          </w:rPrChange>
        </w:rPr>
        <w:t xml:space="preserve"> </w:t>
      </w:r>
      <w:r w:rsidRPr="00FD6FF2">
        <w:rPr>
          <w:rStyle w:val="s2"/>
          <w:color w:val="BA2121"/>
          <w:sz w:val="21"/>
          <w:szCs w:val="21"/>
          <w:lang w:val="en-US"/>
          <w:rPrChange w:id="9780" w:author="Edwin Villanueva Talavera" w:date="2019-06-02T11:17:00Z">
            <w:rPr>
              <w:rStyle w:val="s2"/>
              <w:color w:val="BA2121"/>
              <w:sz w:val="21"/>
              <w:szCs w:val="21"/>
            </w:rPr>
          </w:rPrChange>
        </w:rPr>
        <w:t>"/clase_"</w:t>
      </w:r>
      <w:r w:rsidRPr="00FD6FF2">
        <w:rPr>
          <w:color w:val="333333"/>
          <w:sz w:val="21"/>
          <w:szCs w:val="21"/>
          <w:lang w:val="en-US"/>
          <w:rPrChange w:id="9781" w:author="Edwin Villanueva Talavera" w:date="2019-06-02T11:17:00Z">
            <w:rPr>
              <w:color w:val="333333"/>
              <w:sz w:val="21"/>
              <w:szCs w:val="21"/>
            </w:rPr>
          </w:rPrChange>
        </w:rPr>
        <w:t xml:space="preserve"> </w:t>
      </w:r>
      <w:r w:rsidRPr="00FD6FF2">
        <w:rPr>
          <w:rStyle w:val="o"/>
          <w:color w:val="666666"/>
          <w:sz w:val="21"/>
          <w:szCs w:val="21"/>
          <w:lang w:val="en-US"/>
          <w:rPrChange w:id="9782" w:author="Edwin Villanueva Talavera" w:date="2019-06-02T11:17:00Z">
            <w:rPr>
              <w:rStyle w:val="o"/>
              <w:color w:val="666666"/>
              <w:sz w:val="21"/>
              <w:szCs w:val="21"/>
            </w:rPr>
          </w:rPrChange>
        </w:rPr>
        <w:t>+</w:t>
      </w:r>
      <w:r w:rsidRPr="00FD6FF2">
        <w:rPr>
          <w:color w:val="333333"/>
          <w:sz w:val="21"/>
          <w:szCs w:val="21"/>
          <w:lang w:val="en-US"/>
          <w:rPrChange w:id="9783" w:author="Edwin Villanueva Talavera" w:date="2019-06-02T11:17:00Z">
            <w:rPr>
              <w:color w:val="333333"/>
              <w:sz w:val="21"/>
              <w:szCs w:val="21"/>
            </w:rPr>
          </w:rPrChange>
        </w:rPr>
        <w:t xml:space="preserve"> </w:t>
      </w:r>
      <w:r w:rsidRPr="00FD6FF2">
        <w:rPr>
          <w:rStyle w:val="nb"/>
          <w:color w:val="008000"/>
          <w:sz w:val="21"/>
          <w:szCs w:val="21"/>
          <w:lang w:val="en-US"/>
          <w:rPrChange w:id="9784" w:author="Edwin Villanueva Talavera" w:date="2019-06-02T11:17:00Z">
            <w:rPr>
              <w:rStyle w:val="nb"/>
              <w:color w:val="008000"/>
              <w:sz w:val="21"/>
              <w:szCs w:val="21"/>
            </w:rPr>
          </w:rPrChange>
        </w:rPr>
        <w:t>str</w:t>
      </w:r>
      <w:r w:rsidRPr="00FD6FF2">
        <w:rPr>
          <w:rStyle w:val="p"/>
          <w:color w:val="333333"/>
          <w:sz w:val="21"/>
          <w:szCs w:val="21"/>
          <w:lang w:val="en-US"/>
          <w:rPrChange w:id="9785" w:author="Edwin Villanueva Talavera" w:date="2019-06-02T11:17:00Z">
            <w:rPr>
              <w:rStyle w:val="p"/>
              <w:color w:val="333333"/>
              <w:sz w:val="21"/>
              <w:szCs w:val="21"/>
            </w:rPr>
          </w:rPrChange>
        </w:rPr>
        <w:t>(</w:t>
      </w:r>
      <w:r w:rsidRPr="00FD6FF2">
        <w:rPr>
          <w:rStyle w:val="n"/>
          <w:color w:val="333333"/>
          <w:sz w:val="21"/>
          <w:szCs w:val="21"/>
          <w:lang w:val="en-US"/>
          <w:rPrChange w:id="9786" w:author="Edwin Villanueva Talavera" w:date="2019-06-02T11:17:00Z">
            <w:rPr>
              <w:rStyle w:val="n"/>
              <w:color w:val="333333"/>
              <w:sz w:val="21"/>
              <w:szCs w:val="21"/>
            </w:rPr>
          </w:rPrChange>
        </w:rPr>
        <w:t>row_especie</w:t>
      </w:r>
      <w:r w:rsidRPr="00FD6FF2">
        <w:rPr>
          <w:rStyle w:val="p"/>
          <w:color w:val="333333"/>
          <w:sz w:val="21"/>
          <w:szCs w:val="21"/>
          <w:lang w:val="en-US"/>
          <w:rPrChange w:id="9787" w:author="Edwin Villanueva Talavera" w:date="2019-06-02T11:17:00Z">
            <w:rPr>
              <w:rStyle w:val="p"/>
              <w:color w:val="333333"/>
              <w:sz w:val="21"/>
              <w:szCs w:val="21"/>
            </w:rPr>
          </w:rPrChange>
        </w:rPr>
        <w:t>[</w:t>
      </w:r>
      <w:r w:rsidRPr="00FD6FF2">
        <w:rPr>
          <w:rStyle w:val="mi"/>
          <w:color w:val="666666"/>
          <w:sz w:val="21"/>
          <w:szCs w:val="21"/>
          <w:lang w:val="en-US"/>
          <w:rPrChange w:id="9788" w:author="Edwin Villanueva Talavera" w:date="2019-06-02T11:17:00Z">
            <w:rPr>
              <w:rStyle w:val="mi"/>
              <w:color w:val="666666"/>
              <w:sz w:val="21"/>
              <w:szCs w:val="21"/>
            </w:rPr>
          </w:rPrChange>
        </w:rPr>
        <w:t>0</w:t>
      </w:r>
      <w:r w:rsidRPr="00FD6FF2">
        <w:rPr>
          <w:rStyle w:val="p"/>
          <w:color w:val="333333"/>
          <w:sz w:val="21"/>
          <w:szCs w:val="21"/>
          <w:lang w:val="en-US"/>
          <w:rPrChange w:id="9789" w:author="Edwin Villanueva Talavera" w:date="2019-06-02T11:17:00Z">
            <w:rPr>
              <w:rStyle w:val="p"/>
              <w:color w:val="333333"/>
              <w:sz w:val="21"/>
              <w:szCs w:val="21"/>
            </w:rPr>
          </w:rPrChange>
        </w:rPr>
        <w:t>]))</w:t>
      </w:r>
    </w:p>
    <w:p w14:paraId="1A13AC4A" w14:textId="77777777" w:rsidR="00041A70" w:rsidRPr="00FD6FF2" w:rsidRDefault="00041A70" w:rsidP="00041A70">
      <w:pPr>
        <w:pStyle w:val="HTMLconformatoprevio"/>
        <w:shd w:val="clear" w:color="auto" w:fill="F7F7F7"/>
        <w:wordWrap w:val="0"/>
        <w:rPr>
          <w:color w:val="333333"/>
          <w:sz w:val="21"/>
          <w:szCs w:val="21"/>
          <w:lang w:val="en-US"/>
          <w:rPrChange w:id="9790" w:author="Edwin Villanueva Talavera" w:date="2019-06-02T11:17:00Z">
            <w:rPr>
              <w:color w:val="333333"/>
              <w:sz w:val="21"/>
              <w:szCs w:val="21"/>
            </w:rPr>
          </w:rPrChange>
        </w:rPr>
      </w:pPr>
      <w:r w:rsidRPr="00FD6FF2">
        <w:rPr>
          <w:color w:val="333333"/>
          <w:sz w:val="21"/>
          <w:szCs w:val="21"/>
          <w:lang w:val="en-US"/>
          <w:rPrChange w:id="9791" w:author="Edwin Villanueva Talavera" w:date="2019-06-02T11:17:00Z">
            <w:rPr>
              <w:color w:val="333333"/>
              <w:sz w:val="21"/>
              <w:szCs w:val="21"/>
            </w:rPr>
          </w:rPrChange>
        </w:rPr>
        <w:t xml:space="preserve">    </w:t>
      </w:r>
      <w:r w:rsidRPr="00FD6FF2">
        <w:rPr>
          <w:rStyle w:val="c1"/>
          <w:rFonts w:eastAsiaTheme="majorEastAsia"/>
          <w:i/>
          <w:iCs/>
          <w:color w:val="408080"/>
          <w:sz w:val="21"/>
          <w:szCs w:val="21"/>
          <w:lang w:val="en-US"/>
          <w:rPrChange w:id="9792" w:author="Edwin Villanueva Talavera" w:date="2019-06-02T11:17:00Z">
            <w:rPr>
              <w:rStyle w:val="c1"/>
              <w:rFonts w:eastAsiaTheme="majorEastAsia"/>
              <w:i/>
              <w:iCs/>
              <w:color w:val="408080"/>
              <w:sz w:val="21"/>
              <w:szCs w:val="21"/>
            </w:rPr>
          </w:rPrChange>
        </w:rPr>
        <w:t># lncRNA</w:t>
      </w:r>
    </w:p>
    <w:p w14:paraId="7FC5563D" w14:textId="77777777" w:rsidR="00041A70" w:rsidRPr="00FD6FF2" w:rsidRDefault="00041A70" w:rsidP="00041A70">
      <w:pPr>
        <w:pStyle w:val="HTMLconformatoprevio"/>
        <w:shd w:val="clear" w:color="auto" w:fill="F7F7F7"/>
        <w:wordWrap w:val="0"/>
        <w:rPr>
          <w:color w:val="333333"/>
          <w:sz w:val="21"/>
          <w:szCs w:val="21"/>
          <w:lang w:val="en-US"/>
          <w:rPrChange w:id="9793" w:author="Edwin Villanueva Talavera" w:date="2019-06-02T11:17:00Z">
            <w:rPr>
              <w:color w:val="333333"/>
              <w:sz w:val="21"/>
              <w:szCs w:val="21"/>
            </w:rPr>
          </w:rPrChange>
        </w:rPr>
      </w:pPr>
      <w:r w:rsidRPr="00FD6FF2">
        <w:rPr>
          <w:color w:val="333333"/>
          <w:sz w:val="21"/>
          <w:szCs w:val="21"/>
          <w:lang w:val="en-US"/>
          <w:rPrChange w:id="9794" w:author="Edwin Villanueva Talavera" w:date="2019-06-02T11:17:00Z">
            <w:rPr>
              <w:color w:val="333333"/>
              <w:sz w:val="21"/>
              <w:szCs w:val="21"/>
            </w:rPr>
          </w:rPrChange>
        </w:rPr>
        <w:t xml:space="preserve">    </w:t>
      </w:r>
      <w:r w:rsidRPr="00FD6FF2">
        <w:rPr>
          <w:rStyle w:val="n"/>
          <w:color w:val="333333"/>
          <w:sz w:val="21"/>
          <w:szCs w:val="21"/>
          <w:lang w:val="en-US"/>
          <w:rPrChange w:id="9795" w:author="Edwin Villanueva Talavera" w:date="2019-06-02T11:17:00Z">
            <w:rPr>
              <w:rStyle w:val="n"/>
              <w:color w:val="333333"/>
              <w:sz w:val="21"/>
              <w:szCs w:val="21"/>
            </w:rPr>
          </w:rPrChange>
        </w:rPr>
        <w:t>query</w:t>
      </w:r>
      <w:r w:rsidRPr="00FD6FF2">
        <w:rPr>
          <w:color w:val="333333"/>
          <w:sz w:val="21"/>
          <w:szCs w:val="21"/>
          <w:lang w:val="en-US"/>
          <w:rPrChange w:id="9796" w:author="Edwin Villanueva Talavera" w:date="2019-06-02T11:17:00Z">
            <w:rPr>
              <w:color w:val="333333"/>
              <w:sz w:val="21"/>
              <w:szCs w:val="21"/>
            </w:rPr>
          </w:rPrChange>
        </w:rPr>
        <w:t xml:space="preserve"> </w:t>
      </w:r>
      <w:r w:rsidRPr="00FD6FF2">
        <w:rPr>
          <w:rStyle w:val="o"/>
          <w:color w:val="666666"/>
          <w:sz w:val="21"/>
          <w:szCs w:val="21"/>
          <w:lang w:val="en-US"/>
          <w:rPrChange w:id="9797" w:author="Edwin Villanueva Talavera" w:date="2019-06-02T11:17:00Z">
            <w:rPr>
              <w:rStyle w:val="o"/>
              <w:color w:val="666666"/>
              <w:sz w:val="21"/>
              <w:szCs w:val="21"/>
            </w:rPr>
          </w:rPrChange>
        </w:rPr>
        <w:t>=</w:t>
      </w:r>
      <w:r w:rsidRPr="00FD6FF2">
        <w:rPr>
          <w:color w:val="333333"/>
          <w:sz w:val="21"/>
          <w:szCs w:val="21"/>
          <w:lang w:val="en-US"/>
          <w:rPrChange w:id="9798" w:author="Edwin Villanueva Talavera" w:date="2019-06-02T11:17:00Z">
            <w:rPr>
              <w:color w:val="333333"/>
              <w:sz w:val="21"/>
              <w:szCs w:val="21"/>
            </w:rPr>
          </w:rPrChange>
        </w:rPr>
        <w:t xml:space="preserve"> </w:t>
      </w:r>
      <w:r w:rsidRPr="00FD6FF2">
        <w:rPr>
          <w:rStyle w:val="s2"/>
          <w:color w:val="BA2121"/>
          <w:sz w:val="21"/>
          <w:szCs w:val="21"/>
          <w:lang w:val="en-US"/>
          <w:rPrChange w:id="9799" w:author="Edwin Villanueva Talavera" w:date="2019-06-02T11:17:00Z">
            <w:rPr>
              <w:rStyle w:val="s2"/>
              <w:color w:val="BA2121"/>
              <w:sz w:val="21"/>
              <w:szCs w:val="21"/>
            </w:rPr>
          </w:rPrChange>
        </w:rPr>
        <w:t>"SELECT cod_secuencia, secuencia FROM secuencias WHERE flg_pct = 0 AND flg_seleccionado = 1 AND id_especie = "</w:t>
      </w:r>
      <w:r w:rsidRPr="00FD6FF2">
        <w:rPr>
          <w:color w:val="333333"/>
          <w:sz w:val="21"/>
          <w:szCs w:val="21"/>
          <w:lang w:val="en-US"/>
          <w:rPrChange w:id="9800" w:author="Edwin Villanueva Talavera" w:date="2019-06-02T11:17:00Z">
            <w:rPr>
              <w:color w:val="333333"/>
              <w:sz w:val="21"/>
              <w:szCs w:val="21"/>
            </w:rPr>
          </w:rPrChange>
        </w:rPr>
        <w:t xml:space="preserve"> </w:t>
      </w:r>
      <w:r w:rsidRPr="00FD6FF2">
        <w:rPr>
          <w:rStyle w:val="o"/>
          <w:color w:val="666666"/>
          <w:sz w:val="21"/>
          <w:szCs w:val="21"/>
          <w:lang w:val="en-US"/>
          <w:rPrChange w:id="9801" w:author="Edwin Villanueva Talavera" w:date="2019-06-02T11:17:00Z">
            <w:rPr>
              <w:rStyle w:val="o"/>
              <w:color w:val="666666"/>
              <w:sz w:val="21"/>
              <w:szCs w:val="21"/>
            </w:rPr>
          </w:rPrChange>
        </w:rPr>
        <w:t>+</w:t>
      </w:r>
      <w:r w:rsidRPr="00FD6FF2">
        <w:rPr>
          <w:color w:val="333333"/>
          <w:sz w:val="21"/>
          <w:szCs w:val="21"/>
          <w:lang w:val="en-US"/>
          <w:rPrChange w:id="9802" w:author="Edwin Villanueva Talavera" w:date="2019-06-02T11:17:00Z">
            <w:rPr>
              <w:color w:val="333333"/>
              <w:sz w:val="21"/>
              <w:szCs w:val="21"/>
            </w:rPr>
          </w:rPrChange>
        </w:rPr>
        <w:t xml:space="preserve"> </w:t>
      </w:r>
      <w:r w:rsidRPr="00FD6FF2">
        <w:rPr>
          <w:rStyle w:val="nb"/>
          <w:color w:val="008000"/>
          <w:sz w:val="21"/>
          <w:szCs w:val="21"/>
          <w:lang w:val="en-US"/>
          <w:rPrChange w:id="9803" w:author="Edwin Villanueva Talavera" w:date="2019-06-02T11:17:00Z">
            <w:rPr>
              <w:rStyle w:val="nb"/>
              <w:color w:val="008000"/>
              <w:sz w:val="21"/>
              <w:szCs w:val="21"/>
            </w:rPr>
          </w:rPrChange>
        </w:rPr>
        <w:t>str</w:t>
      </w:r>
      <w:r w:rsidRPr="00FD6FF2">
        <w:rPr>
          <w:rStyle w:val="p"/>
          <w:color w:val="333333"/>
          <w:sz w:val="21"/>
          <w:szCs w:val="21"/>
          <w:lang w:val="en-US"/>
          <w:rPrChange w:id="9804" w:author="Edwin Villanueva Talavera" w:date="2019-06-02T11:17:00Z">
            <w:rPr>
              <w:rStyle w:val="p"/>
              <w:color w:val="333333"/>
              <w:sz w:val="21"/>
              <w:szCs w:val="21"/>
            </w:rPr>
          </w:rPrChange>
        </w:rPr>
        <w:t>(</w:t>
      </w:r>
      <w:r w:rsidRPr="00FD6FF2">
        <w:rPr>
          <w:rStyle w:val="n"/>
          <w:color w:val="333333"/>
          <w:sz w:val="21"/>
          <w:szCs w:val="21"/>
          <w:lang w:val="en-US"/>
          <w:rPrChange w:id="9805" w:author="Edwin Villanueva Talavera" w:date="2019-06-02T11:17:00Z">
            <w:rPr>
              <w:rStyle w:val="n"/>
              <w:color w:val="333333"/>
              <w:sz w:val="21"/>
              <w:szCs w:val="21"/>
            </w:rPr>
          </w:rPrChange>
        </w:rPr>
        <w:t>row_especie</w:t>
      </w:r>
      <w:r w:rsidRPr="00FD6FF2">
        <w:rPr>
          <w:rStyle w:val="p"/>
          <w:color w:val="333333"/>
          <w:sz w:val="21"/>
          <w:szCs w:val="21"/>
          <w:lang w:val="en-US"/>
          <w:rPrChange w:id="9806" w:author="Edwin Villanueva Talavera" w:date="2019-06-02T11:17:00Z">
            <w:rPr>
              <w:rStyle w:val="p"/>
              <w:color w:val="333333"/>
              <w:sz w:val="21"/>
              <w:szCs w:val="21"/>
            </w:rPr>
          </w:rPrChange>
        </w:rPr>
        <w:t>[</w:t>
      </w:r>
      <w:r w:rsidRPr="00FD6FF2">
        <w:rPr>
          <w:rStyle w:val="mi"/>
          <w:color w:val="666666"/>
          <w:sz w:val="21"/>
          <w:szCs w:val="21"/>
          <w:lang w:val="en-US"/>
          <w:rPrChange w:id="9807" w:author="Edwin Villanueva Talavera" w:date="2019-06-02T11:17:00Z">
            <w:rPr>
              <w:rStyle w:val="mi"/>
              <w:color w:val="666666"/>
              <w:sz w:val="21"/>
              <w:szCs w:val="21"/>
            </w:rPr>
          </w:rPrChange>
        </w:rPr>
        <w:t>1</w:t>
      </w:r>
      <w:r w:rsidRPr="00FD6FF2">
        <w:rPr>
          <w:rStyle w:val="p"/>
          <w:color w:val="333333"/>
          <w:sz w:val="21"/>
          <w:szCs w:val="21"/>
          <w:lang w:val="en-US"/>
          <w:rPrChange w:id="9808" w:author="Edwin Villanueva Talavera" w:date="2019-06-02T11:17:00Z">
            <w:rPr>
              <w:rStyle w:val="p"/>
              <w:color w:val="333333"/>
              <w:sz w:val="21"/>
              <w:szCs w:val="21"/>
            </w:rPr>
          </w:rPrChange>
        </w:rPr>
        <w:t>])</w:t>
      </w:r>
      <w:r w:rsidRPr="00FD6FF2">
        <w:rPr>
          <w:color w:val="333333"/>
          <w:sz w:val="21"/>
          <w:szCs w:val="21"/>
          <w:lang w:val="en-US"/>
          <w:rPrChange w:id="9809" w:author="Edwin Villanueva Talavera" w:date="2019-06-02T11:17:00Z">
            <w:rPr>
              <w:color w:val="333333"/>
              <w:sz w:val="21"/>
              <w:szCs w:val="21"/>
            </w:rPr>
          </w:rPrChange>
        </w:rPr>
        <w:t xml:space="preserve"> </w:t>
      </w:r>
      <w:r w:rsidRPr="00FD6FF2">
        <w:rPr>
          <w:rStyle w:val="o"/>
          <w:color w:val="666666"/>
          <w:sz w:val="21"/>
          <w:szCs w:val="21"/>
          <w:lang w:val="en-US"/>
          <w:rPrChange w:id="9810" w:author="Edwin Villanueva Talavera" w:date="2019-06-02T11:17:00Z">
            <w:rPr>
              <w:rStyle w:val="o"/>
              <w:color w:val="666666"/>
              <w:sz w:val="21"/>
              <w:szCs w:val="21"/>
            </w:rPr>
          </w:rPrChange>
        </w:rPr>
        <w:t>+</w:t>
      </w:r>
      <w:r w:rsidRPr="00FD6FF2">
        <w:rPr>
          <w:color w:val="333333"/>
          <w:sz w:val="21"/>
          <w:szCs w:val="21"/>
          <w:lang w:val="en-US"/>
          <w:rPrChange w:id="9811" w:author="Edwin Villanueva Talavera" w:date="2019-06-02T11:17:00Z">
            <w:rPr>
              <w:color w:val="333333"/>
              <w:sz w:val="21"/>
              <w:szCs w:val="21"/>
            </w:rPr>
          </w:rPrChange>
        </w:rPr>
        <w:t xml:space="preserve"> </w:t>
      </w:r>
      <w:r w:rsidRPr="00FD6FF2">
        <w:rPr>
          <w:rStyle w:val="s2"/>
          <w:color w:val="BA2121"/>
          <w:sz w:val="21"/>
          <w:szCs w:val="21"/>
          <w:lang w:val="en-US"/>
          <w:rPrChange w:id="9812" w:author="Edwin Villanueva Talavera" w:date="2019-06-02T11:17:00Z">
            <w:rPr>
              <w:rStyle w:val="s2"/>
              <w:color w:val="BA2121"/>
              <w:sz w:val="21"/>
              <w:szCs w:val="21"/>
            </w:rPr>
          </w:rPrChange>
        </w:rPr>
        <w:t>" ORDER BY cod_secuencia LIMIT "</w:t>
      </w:r>
      <w:r w:rsidRPr="00FD6FF2">
        <w:rPr>
          <w:color w:val="333333"/>
          <w:sz w:val="21"/>
          <w:szCs w:val="21"/>
          <w:lang w:val="en-US"/>
          <w:rPrChange w:id="9813" w:author="Edwin Villanueva Talavera" w:date="2019-06-02T11:17:00Z">
            <w:rPr>
              <w:color w:val="333333"/>
              <w:sz w:val="21"/>
              <w:szCs w:val="21"/>
            </w:rPr>
          </w:rPrChange>
        </w:rPr>
        <w:t xml:space="preserve"> </w:t>
      </w:r>
      <w:r w:rsidRPr="00FD6FF2">
        <w:rPr>
          <w:rStyle w:val="o"/>
          <w:color w:val="666666"/>
          <w:sz w:val="21"/>
          <w:szCs w:val="21"/>
          <w:lang w:val="en-US"/>
          <w:rPrChange w:id="9814" w:author="Edwin Villanueva Talavera" w:date="2019-06-02T11:17:00Z">
            <w:rPr>
              <w:rStyle w:val="o"/>
              <w:color w:val="666666"/>
              <w:sz w:val="21"/>
              <w:szCs w:val="21"/>
            </w:rPr>
          </w:rPrChange>
        </w:rPr>
        <w:t>+</w:t>
      </w:r>
      <w:r w:rsidRPr="00FD6FF2">
        <w:rPr>
          <w:color w:val="333333"/>
          <w:sz w:val="21"/>
          <w:szCs w:val="21"/>
          <w:lang w:val="en-US"/>
          <w:rPrChange w:id="9815" w:author="Edwin Villanueva Talavera" w:date="2019-06-02T11:17:00Z">
            <w:rPr>
              <w:color w:val="333333"/>
              <w:sz w:val="21"/>
              <w:szCs w:val="21"/>
            </w:rPr>
          </w:rPrChange>
        </w:rPr>
        <w:t xml:space="preserve"> </w:t>
      </w:r>
      <w:r w:rsidRPr="00FD6FF2">
        <w:rPr>
          <w:rStyle w:val="nb"/>
          <w:color w:val="008000"/>
          <w:sz w:val="21"/>
          <w:szCs w:val="21"/>
          <w:lang w:val="en-US"/>
          <w:rPrChange w:id="9816" w:author="Edwin Villanueva Talavera" w:date="2019-06-02T11:17:00Z">
            <w:rPr>
              <w:rStyle w:val="nb"/>
              <w:color w:val="008000"/>
              <w:sz w:val="21"/>
              <w:szCs w:val="21"/>
            </w:rPr>
          </w:rPrChange>
        </w:rPr>
        <w:t>str</w:t>
      </w:r>
      <w:r w:rsidRPr="00FD6FF2">
        <w:rPr>
          <w:rStyle w:val="p"/>
          <w:color w:val="333333"/>
          <w:sz w:val="21"/>
          <w:szCs w:val="21"/>
          <w:lang w:val="en-US"/>
          <w:rPrChange w:id="9817" w:author="Edwin Villanueva Talavera" w:date="2019-06-02T11:17:00Z">
            <w:rPr>
              <w:rStyle w:val="p"/>
              <w:color w:val="333333"/>
              <w:sz w:val="21"/>
              <w:szCs w:val="21"/>
            </w:rPr>
          </w:rPrChange>
        </w:rPr>
        <w:t>(</w:t>
      </w:r>
      <w:r w:rsidRPr="00FD6FF2">
        <w:rPr>
          <w:rStyle w:val="n"/>
          <w:color w:val="333333"/>
          <w:sz w:val="21"/>
          <w:szCs w:val="21"/>
          <w:lang w:val="en-US"/>
          <w:rPrChange w:id="9818" w:author="Edwin Villanueva Talavera" w:date="2019-06-02T11:17:00Z">
            <w:rPr>
              <w:rStyle w:val="n"/>
              <w:color w:val="333333"/>
              <w:sz w:val="21"/>
              <w:szCs w:val="21"/>
            </w:rPr>
          </w:rPrChange>
        </w:rPr>
        <w:t>cantidad_transcritos</w:t>
      </w:r>
      <w:r w:rsidRPr="00FD6FF2">
        <w:rPr>
          <w:rStyle w:val="p"/>
          <w:color w:val="333333"/>
          <w:sz w:val="21"/>
          <w:szCs w:val="21"/>
          <w:lang w:val="en-US"/>
          <w:rPrChange w:id="9819" w:author="Edwin Villanueva Talavera" w:date="2019-06-02T11:17:00Z">
            <w:rPr>
              <w:rStyle w:val="p"/>
              <w:color w:val="333333"/>
              <w:sz w:val="21"/>
              <w:szCs w:val="21"/>
            </w:rPr>
          </w:rPrChange>
        </w:rPr>
        <w:t>)</w:t>
      </w:r>
    </w:p>
    <w:p w14:paraId="508A6DAD" w14:textId="77777777" w:rsidR="00041A70" w:rsidRDefault="00041A70" w:rsidP="00041A70">
      <w:pPr>
        <w:pStyle w:val="HTMLconformatoprevio"/>
        <w:shd w:val="clear" w:color="auto" w:fill="F7F7F7"/>
        <w:wordWrap w:val="0"/>
        <w:rPr>
          <w:color w:val="333333"/>
          <w:sz w:val="21"/>
          <w:szCs w:val="21"/>
        </w:rPr>
      </w:pPr>
      <w:r w:rsidRPr="00FD6FF2">
        <w:rPr>
          <w:color w:val="333333"/>
          <w:sz w:val="21"/>
          <w:szCs w:val="21"/>
          <w:lang w:val="en-US"/>
          <w:rPrChange w:id="9820" w:author="Edwin Villanueva Talavera" w:date="2019-06-02T11:17:00Z">
            <w:rPr>
              <w:color w:val="333333"/>
              <w:sz w:val="21"/>
              <w:szCs w:val="21"/>
            </w:rPr>
          </w:rPrChange>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699E681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lncRNA.fa"</w:t>
      </w:r>
      <w:r>
        <w:rPr>
          <w:rStyle w:val="p"/>
          <w:color w:val="333333"/>
          <w:sz w:val="21"/>
          <w:szCs w:val="21"/>
        </w:rPr>
        <w:t>)</w:t>
      </w:r>
    </w:p>
    <w:p w14:paraId="7D0BA61F"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PCT</w:t>
      </w:r>
    </w:p>
    <w:p w14:paraId="42F0F1D1"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cod_secuencia, secuencia FROM secuencias WHERE flg_pct = 1 AND flg_seleccionado = 1 AND id_especie =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ORDER BY cod_secuencia LIMIT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antidad_transcritos</w:t>
      </w:r>
      <w:r>
        <w:rPr>
          <w:rStyle w:val="p"/>
          <w:color w:val="333333"/>
          <w:sz w:val="21"/>
          <w:szCs w:val="21"/>
        </w:rPr>
        <w:t>)</w:t>
      </w:r>
    </w:p>
    <w:p w14:paraId="3079B0D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47815695"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PCT.fa"</w:t>
      </w:r>
      <w:r>
        <w:rPr>
          <w:rStyle w:val="p"/>
          <w:color w:val="333333"/>
          <w:sz w:val="21"/>
          <w:szCs w:val="21"/>
        </w:rPr>
        <w:t>)</w:t>
      </w:r>
    </w:p>
    <w:p w14:paraId="47E37A5B"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CDS</w:t>
      </w:r>
    </w:p>
    <w:p w14:paraId="7CD9C1EE"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query</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f.cod_secuencia, cds.coding FROM secuencias_CDS cds JOIN secuencias_features f ON cds.id_especie = f.id_especie AND cds.cod_secuencia = f.cod_secuencia WHERE f.flg_pct = 1 AND f.flg_seleccionado = 1 AND f.id_especie =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ORDER BY f.cod_secuencia LIMIT "</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cantidad_transcritos</w:t>
      </w:r>
      <w:r>
        <w:rPr>
          <w:rStyle w:val="p"/>
          <w:color w:val="333333"/>
          <w:sz w:val="21"/>
          <w:szCs w:val="21"/>
        </w:rPr>
        <w:t>)</w:t>
      </w:r>
    </w:p>
    <w:p w14:paraId="48F1D59A"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bd</w:t>
      </w:r>
      <w:r>
        <w:rPr>
          <w:rStyle w:val="o"/>
          <w:color w:val="666666"/>
          <w:sz w:val="21"/>
          <w:szCs w:val="21"/>
        </w:rPr>
        <w:t>.</w:t>
      </w:r>
      <w:r>
        <w:rPr>
          <w:rStyle w:val="n"/>
          <w:color w:val="333333"/>
          <w:sz w:val="21"/>
          <w:szCs w:val="21"/>
        </w:rPr>
        <w:t>resultados_query</w:t>
      </w:r>
      <w:r>
        <w:rPr>
          <w:rStyle w:val="p"/>
          <w:color w:val="333333"/>
          <w:sz w:val="21"/>
          <w:szCs w:val="21"/>
        </w:rPr>
        <w:t>(</w:t>
      </w:r>
      <w:r>
        <w:rPr>
          <w:rStyle w:val="n"/>
          <w:color w:val="333333"/>
          <w:sz w:val="21"/>
          <w:szCs w:val="21"/>
        </w:rPr>
        <w:t>query</w:t>
      </w:r>
      <w:r>
        <w:rPr>
          <w:rStyle w:val="p"/>
          <w:color w:val="333333"/>
          <w:sz w:val="21"/>
          <w:szCs w:val="21"/>
        </w:rPr>
        <w:t>)</w:t>
      </w:r>
    </w:p>
    <w:p w14:paraId="009C3E7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util_fasta</w:t>
      </w:r>
      <w:r>
        <w:rPr>
          <w:rStyle w:val="o"/>
          <w:color w:val="666666"/>
          <w:sz w:val="21"/>
          <w:szCs w:val="21"/>
        </w:rPr>
        <w:t>.</w:t>
      </w:r>
      <w:r>
        <w:rPr>
          <w:rStyle w:val="n"/>
          <w:color w:val="333333"/>
          <w:sz w:val="21"/>
          <w:szCs w:val="21"/>
        </w:rPr>
        <w:t>generar_fasta</w:t>
      </w:r>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r>
        <w:rPr>
          <w:rStyle w:val="nb"/>
          <w:color w:val="008000"/>
          <w:sz w:val="21"/>
          <w:szCs w:val="21"/>
        </w:rPr>
        <w:t>str</w:t>
      </w:r>
      <w:r>
        <w:rPr>
          <w:rStyle w:val="p"/>
          <w:color w:val="333333"/>
          <w:sz w:val="21"/>
          <w:szCs w:val="21"/>
        </w:rPr>
        <w:t>(</w:t>
      </w:r>
      <w:r>
        <w:rPr>
          <w:rStyle w:val="n"/>
          <w:color w:val="333333"/>
          <w:sz w:val="21"/>
          <w:szCs w:val="21"/>
        </w:rPr>
        <w:t>row_especie</w:t>
      </w:r>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DS.fa"</w:t>
      </w:r>
      <w:r>
        <w:rPr>
          <w:rStyle w:val="p"/>
          <w:color w:val="333333"/>
          <w:sz w:val="21"/>
          <w:szCs w:val="21"/>
        </w:rPr>
        <w:t>)</w:t>
      </w:r>
    </w:p>
    <w:p w14:paraId="0514A2E3" w14:textId="77777777" w:rsidR="00041A70" w:rsidRDefault="00041A70" w:rsidP="00041A70">
      <w:pPr>
        <w:pStyle w:val="HTMLconformatoprevio"/>
        <w:shd w:val="clear" w:color="auto" w:fill="F7F7F7"/>
        <w:wordWrap w:val="0"/>
        <w:rPr>
          <w:color w:val="333333"/>
          <w:sz w:val="21"/>
          <w:szCs w:val="21"/>
        </w:rPr>
      </w:pPr>
    </w:p>
    <w:p w14:paraId="03B9A188" w14:textId="77777777" w:rsidR="00041A70" w:rsidRPr="00FD6FF2" w:rsidRDefault="00041A70" w:rsidP="00041A70">
      <w:pPr>
        <w:pStyle w:val="HTMLconformatoprevio"/>
        <w:shd w:val="clear" w:color="auto" w:fill="F7F7F7"/>
        <w:wordWrap w:val="0"/>
        <w:rPr>
          <w:color w:val="333333"/>
          <w:sz w:val="21"/>
          <w:szCs w:val="21"/>
          <w:lang w:val="en-US"/>
          <w:rPrChange w:id="9821" w:author="Edwin Villanueva Talavera" w:date="2019-06-02T11:17:00Z">
            <w:rPr>
              <w:color w:val="333333"/>
              <w:sz w:val="21"/>
              <w:szCs w:val="21"/>
            </w:rPr>
          </w:rPrChange>
        </w:rPr>
      </w:pPr>
      <w:r w:rsidRPr="00FD6FF2">
        <w:rPr>
          <w:rStyle w:val="k"/>
          <w:b/>
          <w:bCs/>
          <w:color w:val="008000"/>
          <w:sz w:val="21"/>
          <w:szCs w:val="21"/>
          <w:lang w:val="en-US"/>
          <w:rPrChange w:id="9822" w:author="Edwin Villanueva Talavera" w:date="2019-06-02T11:17:00Z">
            <w:rPr>
              <w:rStyle w:val="k"/>
              <w:b/>
              <w:bCs/>
              <w:color w:val="008000"/>
              <w:sz w:val="21"/>
              <w:szCs w:val="21"/>
            </w:rPr>
          </w:rPrChange>
        </w:rPr>
        <w:t>if</w:t>
      </w:r>
      <w:r w:rsidRPr="00FD6FF2">
        <w:rPr>
          <w:color w:val="333333"/>
          <w:sz w:val="21"/>
          <w:szCs w:val="21"/>
          <w:lang w:val="en-US"/>
          <w:rPrChange w:id="9823" w:author="Edwin Villanueva Talavera" w:date="2019-06-02T11:17:00Z">
            <w:rPr>
              <w:color w:val="333333"/>
              <w:sz w:val="21"/>
              <w:szCs w:val="21"/>
            </w:rPr>
          </w:rPrChange>
        </w:rPr>
        <w:t xml:space="preserve"> </w:t>
      </w:r>
      <w:r w:rsidRPr="00FD6FF2">
        <w:rPr>
          <w:rStyle w:val="n"/>
          <w:color w:val="333333"/>
          <w:sz w:val="21"/>
          <w:szCs w:val="21"/>
          <w:lang w:val="en-US"/>
          <w:rPrChange w:id="9824" w:author="Edwin Villanueva Talavera" w:date="2019-06-02T11:17:00Z">
            <w:rPr>
              <w:rStyle w:val="n"/>
              <w:color w:val="333333"/>
              <w:sz w:val="21"/>
              <w:szCs w:val="21"/>
            </w:rPr>
          </w:rPrChange>
        </w:rPr>
        <w:t>os</w:t>
      </w:r>
      <w:r w:rsidRPr="00FD6FF2">
        <w:rPr>
          <w:rStyle w:val="o"/>
          <w:color w:val="666666"/>
          <w:sz w:val="21"/>
          <w:szCs w:val="21"/>
          <w:lang w:val="en-US"/>
          <w:rPrChange w:id="9825" w:author="Edwin Villanueva Talavera" w:date="2019-06-02T11:17:00Z">
            <w:rPr>
              <w:rStyle w:val="o"/>
              <w:color w:val="666666"/>
              <w:sz w:val="21"/>
              <w:szCs w:val="21"/>
            </w:rPr>
          </w:rPrChange>
        </w:rPr>
        <w:t>.</w:t>
      </w:r>
      <w:r w:rsidRPr="00FD6FF2">
        <w:rPr>
          <w:rStyle w:val="n"/>
          <w:color w:val="333333"/>
          <w:sz w:val="21"/>
          <w:szCs w:val="21"/>
          <w:lang w:val="en-US"/>
          <w:rPrChange w:id="9826" w:author="Edwin Villanueva Talavera" w:date="2019-06-02T11:17:00Z">
            <w:rPr>
              <w:rStyle w:val="n"/>
              <w:color w:val="333333"/>
              <w:sz w:val="21"/>
              <w:szCs w:val="21"/>
            </w:rPr>
          </w:rPrChange>
        </w:rPr>
        <w:t>path</w:t>
      </w:r>
      <w:r w:rsidRPr="00FD6FF2">
        <w:rPr>
          <w:rStyle w:val="o"/>
          <w:color w:val="666666"/>
          <w:sz w:val="21"/>
          <w:szCs w:val="21"/>
          <w:lang w:val="en-US"/>
          <w:rPrChange w:id="9827" w:author="Edwin Villanueva Talavera" w:date="2019-06-02T11:17:00Z">
            <w:rPr>
              <w:rStyle w:val="o"/>
              <w:color w:val="666666"/>
              <w:sz w:val="21"/>
              <w:szCs w:val="21"/>
            </w:rPr>
          </w:rPrChange>
        </w:rPr>
        <w:t>.</w:t>
      </w:r>
      <w:r w:rsidRPr="00FD6FF2">
        <w:rPr>
          <w:rStyle w:val="n"/>
          <w:color w:val="333333"/>
          <w:sz w:val="21"/>
          <w:szCs w:val="21"/>
          <w:lang w:val="en-US"/>
          <w:rPrChange w:id="9828" w:author="Edwin Villanueva Talavera" w:date="2019-06-02T11:17:00Z">
            <w:rPr>
              <w:rStyle w:val="n"/>
              <w:color w:val="333333"/>
              <w:sz w:val="21"/>
              <w:szCs w:val="21"/>
            </w:rPr>
          </w:rPrChange>
        </w:rPr>
        <w:t>isdir</w:t>
      </w:r>
      <w:r w:rsidRPr="00FD6FF2">
        <w:rPr>
          <w:rStyle w:val="p"/>
          <w:color w:val="333333"/>
          <w:sz w:val="21"/>
          <w:szCs w:val="21"/>
          <w:lang w:val="en-US"/>
          <w:rPrChange w:id="9829" w:author="Edwin Villanueva Talavera" w:date="2019-06-02T11:17:00Z">
            <w:rPr>
              <w:rStyle w:val="p"/>
              <w:color w:val="333333"/>
              <w:sz w:val="21"/>
              <w:szCs w:val="21"/>
            </w:rPr>
          </w:rPrChange>
        </w:rPr>
        <w:t>(</w:t>
      </w:r>
      <w:r w:rsidRPr="00FD6FF2">
        <w:rPr>
          <w:rStyle w:val="n"/>
          <w:color w:val="333333"/>
          <w:sz w:val="21"/>
          <w:szCs w:val="21"/>
          <w:lang w:val="en-US"/>
          <w:rPrChange w:id="9830" w:author="Edwin Villanueva Talavera" w:date="2019-06-02T11:17:00Z">
            <w:rPr>
              <w:rStyle w:val="n"/>
              <w:color w:val="333333"/>
              <w:sz w:val="21"/>
              <w:szCs w:val="21"/>
            </w:rPr>
          </w:rPrChange>
        </w:rPr>
        <w:t>tesis2</w:t>
      </w:r>
      <w:r w:rsidRPr="00FD6FF2">
        <w:rPr>
          <w:rStyle w:val="o"/>
          <w:color w:val="666666"/>
          <w:sz w:val="21"/>
          <w:szCs w:val="21"/>
          <w:lang w:val="en-US"/>
          <w:rPrChange w:id="9831" w:author="Edwin Villanueva Talavera" w:date="2019-06-02T11:17:00Z">
            <w:rPr>
              <w:rStyle w:val="o"/>
              <w:color w:val="666666"/>
              <w:sz w:val="21"/>
              <w:szCs w:val="21"/>
            </w:rPr>
          </w:rPrChange>
        </w:rPr>
        <w:t>.</w:t>
      </w:r>
      <w:r w:rsidRPr="00FD6FF2">
        <w:rPr>
          <w:rStyle w:val="n"/>
          <w:color w:val="333333"/>
          <w:sz w:val="21"/>
          <w:szCs w:val="21"/>
          <w:lang w:val="en-US"/>
          <w:rPrChange w:id="9832" w:author="Edwin Villanueva Talavera" w:date="2019-06-02T11:17:00Z">
            <w:rPr>
              <w:rStyle w:val="n"/>
              <w:color w:val="333333"/>
              <w:sz w:val="21"/>
              <w:szCs w:val="21"/>
            </w:rPr>
          </w:rPrChange>
        </w:rPr>
        <w:t>carpeta_data</w:t>
      </w:r>
      <w:r w:rsidRPr="00FD6FF2">
        <w:rPr>
          <w:rStyle w:val="p"/>
          <w:color w:val="333333"/>
          <w:sz w:val="21"/>
          <w:szCs w:val="21"/>
          <w:lang w:val="en-US"/>
          <w:rPrChange w:id="9833" w:author="Edwin Villanueva Talavera" w:date="2019-06-02T11:17:00Z">
            <w:rPr>
              <w:rStyle w:val="p"/>
              <w:color w:val="333333"/>
              <w:sz w:val="21"/>
              <w:szCs w:val="21"/>
            </w:rPr>
          </w:rPrChange>
        </w:rPr>
        <w:t>()):</w:t>
      </w:r>
    </w:p>
    <w:p w14:paraId="03768CD3" w14:textId="77777777" w:rsidR="00041A70" w:rsidRPr="00FD6FF2" w:rsidRDefault="00041A70" w:rsidP="00041A70">
      <w:pPr>
        <w:pStyle w:val="HTMLconformatoprevio"/>
        <w:shd w:val="clear" w:color="auto" w:fill="F7F7F7"/>
        <w:wordWrap w:val="0"/>
        <w:rPr>
          <w:color w:val="333333"/>
          <w:sz w:val="21"/>
          <w:szCs w:val="21"/>
          <w:lang w:val="en-US"/>
          <w:rPrChange w:id="9834" w:author="Edwin Villanueva Talavera" w:date="2019-06-02T11:17:00Z">
            <w:rPr>
              <w:color w:val="333333"/>
              <w:sz w:val="21"/>
              <w:szCs w:val="21"/>
            </w:rPr>
          </w:rPrChange>
        </w:rPr>
      </w:pPr>
      <w:r w:rsidRPr="00FD6FF2">
        <w:rPr>
          <w:color w:val="333333"/>
          <w:sz w:val="21"/>
          <w:szCs w:val="21"/>
          <w:lang w:val="en-US"/>
          <w:rPrChange w:id="9835" w:author="Edwin Villanueva Talavera" w:date="2019-06-02T11:17:00Z">
            <w:rPr>
              <w:color w:val="333333"/>
              <w:sz w:val="21"/>
              <w:szCs w:val="21"/>
            </w:rPr>
          </w:rPrChange>
        </w:rPr>
        <w:t xml:space="preserve">    </w:t>
      </w:r>
      <w:r w:rsidRPr="00FD6FF2">
        <w:rPr>
          <w:rStyle w:val="n"/>
          <w:color w:val="333333"/>
          <w:sz w:val="21"/>
          <w:szCs w:val="21"/>
          <w:lang w:val="en-US"/>
          <w:rPrChange w:id="9836" w:author="Edwin Villanueva Talavera" w:date="2019-06-02T11:17:00Z">
            <w:rPr>
              <w:rStyle w:val="n"/>
              <w:color w:val="333333"/>
              <w:sz w:val="21"/>
              <w:szCs w:val="21"/>
            </w:rPr>
          </w:rPrChange>
        </w:rPr>
        <w:t>shutil</w:t>
      </w:r>
      <w:r w:rsidRPr="00FD6FF2">
        <w:rPr>
          <w:rStyle w:val="o"/>
          <w:color w:val="666666"/>
          <w:sz w:val="21"/>
          <w:szCs w:val="21"/>
          <w:lang w:val="en-US"/>
          <w:rPrChange w:id="9837" w:author="Edwin Villanueva Talavera" w:date="2019-06-02T11:17:00Z">
            <w:rPr>
              <w:rStyle w:val="o"/>
              <w:color w:val="666666"/>
              <w:sz w:val="21"/>
              <w:szCs w:val="21"/>
            </w:rPr>
          </w:rPrChange>
        </w:rPr>
        <w:t>.</w:t>
      </w:r>
      <w:r w:rsidRPr="00FD6FF2">
        <w:rPr>
          <w:rStyle w:val="n"/>
          <w:color w:val="333333"/>
          <w:sz w:val="21"/>
          <w:szCs w:val="21"/>
          <w:lang w:val="en-US"/>
          <w:rPrChange w:id="9838" w:author="Edwin Villanueva Talavera" w:date="2019-06-02T11:17:00Z">
            <w:rPr>
              <w:rStyle w:val="n"/>
              <w:color w:val="333333"/>
              <w:sz w:val="21"/>
              <w:szCs w:val="21"/>
            </w:rPr>
          </w:rPrChange>
        </w:rPr>
        <w:t>rmtree</w:t>
      </w:r>
      <w:r w:rsidRPr="00FD6FF2">
        <w:rPr>
          <w:rStyle w:val="p"/>
          <w:color w:val="333333"/>
          <w:sz w:val="21"/>
          <w:szCs w:val="21"/>
          <w:lang w:val="en-US"/>
          <w:rPrChange w:id="9839" w:author="Edwin Villanueva Talavera" w:date="2019-06-02T11:17:00Z">
            <w:rPr>
              <w:rStyle w:val="p"/>
              <w:color w:val="333333"/>
              <w:sz w:val="21"/>
              <w:szCs w:val="21"/>
            </w:rPr>
          </w:rPrChange>
        </w:rPr>
        <w:t>(</w:t>
      </w:r>
      <w:r w:rsidRPr="00FD6FF2">
        <w:rPr>
          <w:rStyle w:val="n"/>
          <w:color w:val="333333"/>
          <w:sz w:val="21"/>
          <w:szCs w:val="21"/>
          <w:lang w:val="en-US"/>
          <w:rPrChange w:id="9840" w:author="Edwin Villanueva Talavera" w:date="2019-06-02T11:17:00Z">
            <w:rPr>
              <w:rStyle w:val="n"/>
              <w:color w:val="333333"/>
              <w:sz w:val="21"/>
              <w:szCs w:val="21"/>
            </w:rPr>
          </w:rPrChange>
        </w:rPr>
        <w:t>tesis2</w:t>
      </w:r>
      <w:r w:rsidRPr="00FD6FF2">
        <w:rPr>
          <w:rStyle w:val="o"/>
          <w:color w:val="666666"/>
          <w:sz w:val="21"/>
          <w:szCs w:val="21"/>
          <w:lang w:val="en-US"/>
          <w:rPrChange w:id="9841" w:author="Edwin Villanueva Talavera" w:date="2019-06-02T11:17:00Z">
            <w:rPr>
              <w:rStyle w:val="o"/>
              <w:color w:val="666666"/>
              <w:sz w:val="21"/>
              <w:szCs w:val="21"/>
            </w:rPr>
          </w:rPrChange>
        </w:rPr>
        <w:t>.</w:t>
      </w:r>
      <w:r w:rsidRPr="00FD6FF2">
        <w:rPr>
          <w:rStyle w:val="n"/>
          <w:color w:val="333333"/>
          <w:sz w:val="21"/>
          <w:szCs w:val="21"/>
          <w:lang w:val="en-US"/>
          <w:rPrChange w:id="9842" w:author="Edwin Villanueva Talavera" w:date="2019-06-02T11:17:00Z">
            <w:rPr>
              <w:rStyle w:val="n"/>
              <w:color w:val="333333"/>
              <w:sz w:val="21"/>
              <w:szCs w:val="21"/>
            </w:rPr>
          </w:rPrChange>
        </w:rPr>
        <w:t>carpeta_data</w:t>
      </w:r>
      <w:r w:rsidRPr="00FD6FF2">
        <w:rPr>
          <w:rStyle w:val="p"/>
          <w:color w:val="333333"/>
          <w:sz w:val="21"/>
          <w:szCs w:val="21"/>
          <w:lang w:val="en-US"/>
          <w:rPrChange w:id="9843" w:author="Edwin Villanueva Talavera" w:date="2019-06-02T11:17:00Z">
            <w:rPr>
              <w:rStyle w:val="p"/>
              <w:color w:val="333333"/>
              <w:sz w:val="21"/>
              <w:szCs w:val="21"/>
            </w:rPr>
          </w:rPrChange>
        </w:rPr>
        <w:t>())</w:t>
      </w:r>
    </w:p>
    <w:p w14:paraId="76052782" w14:textId="77777777" w:rsidR="00041A70" w:rsidRPr="00FD6FF2" w:rsidRDefault="00041A70" w:rsidP="00041A70">
      <w:pPr>
        <w:pStyle w:val="HTMLconformatoprevio"/>
        <w:shd w:val="clear" w:color="auto" w:fill="F7F7F7"/>
        <w:wordWrap w:val="0"/>
        <w:rPr>
          <w:color w:val="333333"/>
          <w:sz w:val="21"/>
          <w:szCs w:val="21"/>
          <w:lang w:val="en-US"/>
          <w:rPrChange w:id="9844" w:author="Edwin Villanueva Talavera" w:date="2019-06-02T11:17:00Z">
            <w:rPr>
              <w:color w:val="333333"/>
              <w:sz w:val="21"/>
              <w:szCs w:val="21"/>
            </w:rPr>
          </w:rPrChange>
        </w:rPr>
      </w:pPr>
      <w:r w:rsidRPr="00FD6FF2">
        <w:rPr>
          <w:rStyle w:val="n"/>
          <w:color w:val="333333"/>
          <w:sz w:val="21"/>
          <w:szCs w:val="21"/>
          <w:lang w:val="en-US"/>
          <w:rPrChange w:id="9845" w:author="Edwin Villanueva Talavera" w:date="2019-06-02T11:17:00Z">
            <w:rPr>
              <w:rStyle w:val="n"/>
              <w:color w:val="333333"/>
              <w:sz w:val="21"/>
              <w:szCs w:val="21"/>
            </w:rPr>
          </w:rPrChange>
        </w:rPr>
        <w:t>os</w:t>
      </w:r>
      <w:r w:rsidRPr="00FD6FF2">
        <w:rPr>
          <w:rStyle w:val="o"/>
          <w:color w:val="666666"/>
          <w:sz w:val="21"/>
          <w:szCs w:val="21"/>
          <w:lang w:val="en-US"/>
          <w:rPrChange w:id="9846" w:author="Edwin Villanueva Talavera" w:date="2019-06-02T11:17:00Z">
            <w:rPr>
              <w:rStyle w:val="o"/>
              <w:color w:val="666666"/>
              <w:sz w:val="21"/>
              <w:szCs w:val="21"/>
            </w:rPr>
          </w:rPrChange>
        </w:rPr>
        <w:t>.</w:t>
      </w:r>
      <w:r w:rsidRPr="00FD6FF2">
        <w:rPr>
          <w:rStyle w:val="n"/>
          <w:color w:val="333333"/>
          <w:sz w:val="21"/>
          <w:szCs w:val="21"/>
          <w:lang w:val="en-US"/>
          <w:rPrChange w:id="9847" w:author="Edwin Villanueva Talavera" w:date="2019-06-02T11:17:00Z">
            <w:rPr>
              <w:rStyle w:val="n"/>
              <w:color w:val="333333"/>
              <w:sz w:val="21"/>
              <w:szCs w:val="21"/>
            </w:rPr>
          </w:rPrChange>
        </w:rPr>
        <w:t>mkdir</w:t>
      </w:r>
      <w:r w:rsidRPr="00FD6FF2">
        <w:rPr>
          <w:rStyle w:val="p"/>
          <w:color w:val="333333"/>
          <w:sz w:val="21"/>
          <w:szCs w:val="21"/>
          <w:lang w:val="en-US"/>
          <w:rPrChange w:id="9848" w:author="Edwin Villanueva Talavera" w:date="2019-06-02T11:17:00Z">
            <w:rPr>
              <w:rStyle w:val="p"/>
              <w:color w:val="333333"/>
              <w:sz w:val="21"/>
              <w:szCs w:val="21"/>
            </w:rPr>
          </w:rPrChange>
        </w:rPr>
        <w:t>(</w:t>
      </w:r>
      <w:r w:rsidRPr="00FD6FF2">
        <w:rPr>
          <w:rStyle w:val="n"/>
          <w:color w:val="333333"/>
          <w:sz w:val="21"/>
          <w:szCs w:val="21"/>
          <w:lang w:val="en-US"/>
          <w:rPrChange w:id="9849" w:author="Edwin Villanueva Talavera" w:date="2019-06-02T11:17:00Z">
            <w:rPr>
              <w:rStyle w:val="n"/>
              <w:color w:val="333333"/>
              <w:sz w:val="21"/>
              <w:szCs w:val="21"/>
            </w:rPr>
          </w:rPrChange>
        </w:rPr>
        <w:t>tesis2</w:t>
      </w:r>
      <w:r w:rsidRPr="00FD6FF2">
        <w:rPr>
          <w:rStyle w:val="o"/>
          <w:color w:val="666666"/>
          <w:sz w:val="21"/>
          <w:szCs w:val="21"/>
          <w:lang w:val="en-US"/>
          <w:rPrChange w:id="9850" w:author="Edwin Villanueva Talavera" w:date="2019-06-02T11:17:00Z">
            <w:rPr>
              <w:rStyle w:val="o"/>
              <w:color w:val="666666"/>
              <w:sz w:val="21"/>
              <w:szCs w:val="21"/>
            </w:rPr>
          </w:rPrChange>
        </w:rPr>
        <w:t>.</w:t>
      </w:r>
      <w:r w:rsidRPr="00FD6FF2">
        <w:rPr>
          <w:rStyle w:val="n"/>
          <w:color w:val="333333"/>
          <w:sz w:val="21"/>
          <w:szCs w:val="21"/>
          <w:lang w:val="en-US"/>
          <w:rPrChange w:id="9851" w:author="Edwin Villanueva Talavera" w:date="2019-06-02T11:17:00Z">
            <w:rPr>
              <w:rStyle w:val="n"/>
              <w:color w:val="333333"/>
              <w:sz w:val="21"/>
              <w:szCs w:val="21"/>
            </w:rPr>
          </w:rPrChange>
        </w:rPr>
        <w:t>carpeta_data</w:t>
      </w:r>
      <w:r w:rsidRPr="00FD6FF2">
        <w:rPr>
          <w:rStyle w:val="p"/>
          <w:color w:val="333333"/>
          <w:sz w:val="21"/>
          <w:szCs w:val="21"/>
          <w:lang w:val="en-US"/>
          <w:rPrChange w:id="9852" w:author="Edwin Villanueva Talavera" w:date="2019-06-02T11:17:00Z">
            <w:rPr>
              <w:rStyle w:val="p"/>
              <w:color w:val="333333"/>
              <w:sz w:val="21"/>
              <w:szCs w:val="21"/>
            </w:rPr>
          </w:rPrChange>
        </w:rPr>
        <w:t>())</w:t>
      </w:r>
    </w:p>
    <w:p w14:paraId="3EC99F15" w14:textId="77777777" w:rsidR="00041A70" w:rsidRPr="00FD6FF2" w:rsidRDefault="00041A70" w:rsidP="00041A70">
      <w:pPr>
        <w:pStyle w:val="HTMLconformatoprevio"/>
        <w:shd w:val="clear" w:color="auto" w:fill="F7F7F7"/>
        <w:wordWrap w:val="0"/>
        <w:rPr>
          <w:color w:val="333333"/>
          <w:sz w:val="21"/>
          <w:szCs w:val="21"/>
          <w:lang w:val="en-US"/>
          <w:rPrChange w:id="9853" w:author="Edwin Villanueva Talavera" w:date="2019-06-02T11:17:00Z">
            <w:rPr>
              <w:color w:val="333333"/>
              <w:sz w:val="21"/>
              <w:szCs w:val="21"/>
            </w:rPr>
          </w:rPrChange>
        </w:rPr>
      </w:pPr>
    </w:p>
    <w:p w14:paraId="57E8BA60" w14:textId="77777777" w:rsidR="00041A70" w:rsidRPr="00FD6FF2" w:rsidRDefault="00041A70" w:rsidP="00041A70">
      <w:pPr>
        <w:pStyle w:val="HTMLconformatoprevio"/>
        <w:shd w:val="clear" w:color="auto" w:fill="F7F7F7"/>
        <w:wordWrap w:val="0"/>
        <w:rPr>
          <w:color w:val="333333"/>
          <w:sz w:val="21"/>
          <w:szCs w:val="21"/>
          <w:lang w:val="en-US"/>
          <w:rPrChange w:id="9854" w:author="Edwin Villanueva Talavera" w:date="2019-06-02T11:17:00Z">
            <w:rPr>
              <w:color w:val="333333"/>
              <w:sz w:val="21"/>
              <w:szCs w:val="21"/>
            </w:rPr>
          </w:rPrChange>
        </w:rPr>
      </w:pPr>
      <w:r w:rsidRPr="00FD6FF2">
        <w:rPr>
          <w:rStyle w:val="o"/>
          <w:color w:val="666666"/>
          <w:sz w:val="21"/>
          <w:szCs w:val="21"/>
          <w:lang w:val="en-US"/>
          <w:rPrChange w:id="9855" w:author="Edwin Villanueva Talavera" w:date="2019-06-02T11:17:00Z">
            <w:rPr>
              <w:rStyle w:val="o"/>
              <w:color w:val="666666"/>
              <w:sz w:val="21"/>
              <w:szCs w:val="21"/>
            </w:rPr>
          </w:rPrChange>
        </w:rPr>
        <w:t>%</w:t>
      </w:r>
      <w:r w:rsidRPr="00FD6FF2">
        <w:rPr>
          <w:rStyle w:val="n"/>
          <w:color w:val="333333"/>
          <w:sz w:val="21"/>
          <w:szCs w:val="21"/>
          <w:lang w:val="en-US"/>
          <w:rPrChange w:id="9856" w:author="Edwin Villanueva Talavera" w:date="2019-06-02T11:17:00Z">
            <w:rPr>
              <w:rStyle w:val="n"/>
              <w:color w:val="333333"/>
              <w:sz w:val="21"/>
              <w:szCs w:val="21"/>
            </w:rPr>
          </w:rPrChange>
        </w:rPr>
        <w:t>time</w:t>
      </w:r>
      <w:r w:rsidRPr="00FD6FF2">
        <w:rPr>
          <w:color w:val="333333"/>
          <w:sz w:val="21"/>
          <w:szCs w:val="21"/>
          <w:lang w:val="en-US"/>
          <w:rPrChange w:id="9857" w:author="Edwin Villanueva Talavera" w:date="2019-06-02T11:17:00Z">
            <w:rPr>
              <w:color w:val="333333"/>
              <w:sz w:val="21"/>
              <w:szCs w:val="21"/>
            </w:rPr>
          </w:rPrChange>
        </w:rPr>
        <w:t xml:space="preserve"> </w:t>
      </w:r>
      <w:r w:rsidRPr="00FD6FF2">
        <w:rPr>
          <w:rStyle w:val="n"/>
          <w:color w:val="333333"/>
          <w:sz w:val="21"/>
          <w:szCs w:val="21"/>
          <w:lang w:val="en-US"/>
          <w:rPrChange w:id="9858" w:author="Edwin Villanueva Talavera" w:date="2019-06-02T11:17:00Z">
            <w:rPr>
              <w:rStyle w:val="n"/>
              <w:color w:val="333333"/>
              <w:sz w:val="21"/>
              <w:szCs w:val="21"/>
            </w:rPr>
          </w:rPrChange>
        </w:rPr>
        <w:t>dump</w:t>
      </w:r>
      <w:r w:rsidRPr="00FD6FF2">
        <w:rPr>
          <w:rStyle w:val="p"/>
          <w:color w:val="333333"/>
          <w:sz w:val="21"/>
          <w:szCs w:val="21"/>
          <w:lang w:val="en-US"/>
          <w:rPrChange w:id="9859" w:author="Edwin Villanueva Talavera" w:date="2019-06-02T11:17:00Z">
            <w:rPr>
              <w:rStyle w:val="p"/>
              <w:color w:val="333333"/>
              <w:sz w:val="21"/>
              <w:szCs w:val="21"/>
            </w:rPr>
          </w:rPrChange>
        </w:rPr>
        <w:t>(</w:t>
      </w:r>
      <w:r w:rsidRPr="00FD6FF2">
        <w:rPr>
          <w:rStyle w:val="n"/>
          <w:color w:val="333333"/>
          <w:sz w:val="21"/>
          <w:szCs w:val="21"/>
          <w:lang w:val="en-US"/>
          <w:rPrChange w:id="9860" w:author="Edwin Villanueva Talavera" w:date="2019-06-02T11:17:00Z">
            <w:rPr>
              <w:rStyle w:val="n"/>
              <w:color w:val="333333"/>
              <w:sz w:val="21"/>
              <w:szCs w:val="21"/>
            </w:rPr>
          </w:rPrChange>
        </w:rPr>
        <w:t>obtener_especies</w:t>
      </w:r>
      <w:r w:rsidRPr="00FD6FF2">
        <w:rPr>
          <w:rStyle w:val="p"/>
          <w:color w:val="333333"/>
          <w:sz w:val="21"/>
          <w:szCs w:val="21"/>
          <w:lang w:val="en-US"/>
          <w:rPrChange w:id="9861" w:author="Edwin Villanueva Talavera" w:date="2019-06-02T11:17:00Z">
            <w:rPr>
              <w:rStyle w:val="p"/>
              <w:color w:val="333333"/>
              <w:sz w:val="21"/>
              <w:szCs w:val="21"/>
            </w:rPr>
          </w:rPrChange>
        </w:rPr>
        <w:t>(),</w:t>
      </w:r>
      <w:r w:rsidRPr="00FD6FF2">
        <w:rPr>
          <w:color w:val="333333"/>
          <w:sz w:val="21"/>
          <w:szCs w:val="21"/>
          <w:lang w:val="en-US"/>
          <w:rPrChange w:id="9862" w:author="Edwin Villanueva Talavera" w:date="2019-06-02T11:17:00Z">
            <w:rPr>
              <w:color w:val="333333"/>
              <w:sz w:val="21"/>
              <w:szCs w:val="21"/>
            </w:rPr>
          </w:rPrChange>
        </w:rPr>
        <w:t xml:space="preserve"> </w:t>
      </w:r>
      <w:r w:rsidRPr="00FD6FF2">
        <w:rPr>
          <w:rStyle w:val="n"/>
          <w:color w:val="333333"/>
          <w:sz w:val="21"/>
          <w:szCs w:val="21"/>
          <w:lang w:val="en-US"/>
          <w:rPrChange w:id="9863" w:author="Edwin Villanueva Talavera" w:date="2019-06-02T11:17:00Z">
            <w:rPr>
              <w:rStyle w:val="n"/>
              <w:color w:val="333333"/>
              <w:sz w:val="21"/>
              <w:szCs w:val="21"/>
            </w:rPr>
          </w:rPrChange>
        </w:rPr>
        <w:t>tesis2</w:t>
      </w:r>
      <w:r w:rsidRPr="00FD6FF2">
        <w:rPr>
          <w:rStyle w:val="o"/>
          <w:color w:val="666666"/>
          <w:sz w:val="21"/>
          <w:szCs w:val="21"/>
          <w:lang w:val="en-US"/>
          <w:rPrChange w:id="9864" w:author="Edwin Villanueva Talavera" w:date="2019-06-02T11:17:00Z">
            <w:rPr>
              <w:rStyle w:val="o"/>
              <w:color w:val="666666"/>
              <w:sz w:val="21"/>
              <w:szCs w:val="21"/>
            </w:rPr>
          </w:rPrChange>
        </w:rPr>
        <w:t>.</w:t>
      </w:r>
      <w:r w:rsidRPr="00FD6FF2">
        <w:rPr>
          <w:rStyle w:val="n"/>
          <w:color w:val="333333"/>
          <w:sz w:val="21"/>
          <w:szCs w:val="21"/>
          <w:lang w:val="en-US"/>
          <w:rPrChange w:id="9865" w:author="Edwin Villanueva Talavera" w:date="2019-06-02T11:17:00Z">
            <w:rPr>
              <w:rStyle w:val="n"/>
              <w:color w:val="333333"/>
              <w:sz w:val="21"/>
              <w:szCs w:val="21"/>
            </w:rPr>
          </w:rPrChange>
        </w:rPr>
        <w:t>carpeta_data</w:t>
      </w:r>
      <w:r w:rsidRPr="00FD6FF2">
        <w:rPr>
          <w:rStyle w:val="p"/>
          <w:color w:val="333333"/>
          <w:sz w:val="21"/>
          <w:szCs w:val="21"/>
          <w:lang w:val="en-US"/>
          <w:rPrChange w:id="9866" w:author="Edwin Villanueva Talavera" w:date="2019-06-02T11:17:00Z">
            <w:rPr>
              <w:rStyle w:val="p"/>
              <w:color w:val="333333"/>
              <w:sz w:val="21"/>
              <w:szCs w:val="21"/>
            </w:rPr>
          </w:rPrChange>
        </w:rPr>
        <w:t>()</w:t>
      </w:r>
      <w:r w:rsidRPr="00FD6FF2">
        <w:rPr>
          <w:color w:val="333333"/>
          <w:sz w:val="21"/>
          <w:szCs w:val="21"/>
          <w:lang w:val="en-US"/>
          <w:rPrChange w:id="9867" w:author="Edwin Villanueva Talavera" w:date="2019-06-02T11:17:00Z">
            <w:rPr>
              <w:color w:val="333333"/>
              <w:sz w:val="21"/>
              <w:szCs w:val="21"/>
            </w:rPr>
          </w:rPrChange>
        </w:rPr>
        <w:t xml:space="preserve"> </w:t>
      </w:r>
      <w:r w:rsidRPr="00FD6FF2">
        <w:rPr>
          <w:rStyle w:val="o"/>
          <w:color w:val="666666"/>
          <w:sz w:val="21"/>
          <w:szCs w:val="21"/>
          <w:lang w:val="en-US"/>
          <w:rPrChange w:id="9868" w:author="Edwin Villanueva Talavera" w:date="2019-06-02T11:17:00Z">
            <w:rPr>
              <w:rStyle w:val="o"/>
              <w:color w:val="666666"/>
              <w:sz w:val="21"/>
              <w:szCs w:val="21"/>
            </w:rPr>
          </w:rPrChange>
        </w:rPr>
        <w:t>+</w:t>
      </w:r>
      <w:r w:rsidRPr="00FD6FF2">
        <w:rPr>
          <w:color w:val="333333"/>
          <w:sz w:val="21"/>
          <w:szCs w:val="21"/>
          <w:lang w:val="en-US"/>
          <w:rPrChange w:id="9869" w:author="Edwin Villanueva Talavera" w:date="2019-06-02T11:17:00Z">
            <w:rPr>
              <w:color w:val="333333"/>
              <w:sz w:val="21"/>
              <w:szCs w:val="21"/>
            </w:rPr>
          </w:rPrChange>
        </w:rPr>
        <w:t xml:space="preserve"> </w:t>
      </w:r>
      <w:r w:rsidRPr="00FD6FF2">
        <w:rPr>
          <w:rStyle w:val="s2"/>
          <w:color w:val="BA2121"/>
          <w:sz w:val="21"/>
          <w:szCs w:val="21"/>
          <w:lang w:val="en-US"/>
          <w:rPrChange w:id="9870" w:author="Edwin Villanueva Talavera" w:date="2019-06-02T11:17:00Z">
            <w:rPr>
              <w:rStyle w:val="s2"/>
              <w:color w:val="BA2121"/>
              <w:sz w:val="21"/>
              <w:szCs w:val="21"/>
            </w:rPr>
          </w:rPrChange>
        </w:rPr>
        <w:t>"/info_clases.bin"</w:t>
      </w:r>
      <w:r w:rsidRPr="00FD6FF2">
        <w:rPr>
          <w:rStyle w:val="p"/>
          <w:color w:val="333333"/>
          <w:sz w:val="21"/>
          <w:szCs w:val="21"/>
          <w:lang w:val="en-US"/>
          <w:rPrChange w:id="9871" w:author="Edwin Villanueva Talavera" w:date="2019-06-02T11:17:00Z">
            <w:rPr>
              <w:rStyle w:val="p"/>
              <w:color w:val="333333"/>
              <w:sz w:val="21"/>
              <w:szCs w:val="21"/>
            </w:rPr>
          </w:rPrChange>
        </w:rPr>
        <w:t>)</w:t>
      </w:r>
    </w:p>
    <w:p w14:paraId="1642D53C" w14:textId="7FF3CD31" w:rsidR="00041A70" w:rsidRPr="00FD6FF2" w:rsidRDefault="00041A70" w:rsidP="00041A70">
      <w:pPr>
        <w:pStyle w:val="HTMLconformatoprevio"/>
        <w:shd w:val="clear" w:color="auto" w:fill="F7F7F7"/>
        <w:wordWrap w:val="0"/>
        <w:rPr>
          <w:rStyle w:val="p"/>
          <w:color w:val="333333"/>
          <w:sz w:val="21"/>
          <w:szCs w:val="21"/>
          <w:lang w:val="en-US"/>
          <w:rPrChange w:id="9872" w:author="Edwin Villanueva Talavera" w:date="2019-06-02T11:17:00Z">
            <w:rPr>
              <w:rStyle w:val="p"/>
              <w:color w:val="333333"/>
              <w:sz w:val="21"/>
              <w:szCs w:val="21"/>
            </w:rPr>
          </w:rPrChange>
        </w:rPr>
      </w:pPr>
      <w:r w:rsidRPr="00FD6FF2">
        <w:rPr>
          <w:rStyle w:val="o"/>
          <w:color w:val="666666"/>
          <w:sz w:val="21"/>
          <w:szCs w:val="21"/>
          <w:lang w:val="en-US"/>
          <w:rPrChange w:id="9873" w:author="Edwin Villanueva Talavera" w:date="2019-06-02T11:17:00Z">
            <w:rPr>
              <w:rStyle w:val="o"/>
              <w:color w:val="666666"/>
              <w:sz w:val="21"/>
              <w:szCs w:val="21"/>
            </w:rPr>
          </w:rPrChange>
        </w:rPr>
        <w:t>%</w:t>
      </w:r>
      <w:r w:rsidRPr="00FD6FF2">
        <w:rPr>
          <w:rStyle w:val="n"/>
          <w:color w:val="333333"/>
          <w:sz w:val="21"/>
          <w:szCs w:val="21"/>
          <w:lang w:val="en-US"/>
          <w:rPrChange w:id="9874" w:author="Edwin Villanueva Talavera" w:date="2019-06-02T11:17:00Z">
            <w:rPr>
              <w:rStyle w:val="n"/>
              <w:color w:val="333333"/>
              <w:sz w:val="21"/>
              <w:szCs w:val="21"/>
            </w:rPr>
          </w:rPrChange>
        </w:rPr>
        <w:t>time</w:t>
      </w:r>
      <w:r w:rsidRPr="00FD6FF2">
        <w:rPr>
          <w:color w:val="333333"/>
          <w:sz w:val="21"/>
          <w:szCs w:val="21"/>
          <w:lang w:val="en-US"/>
          <w:rPrChange w:id="9875" w:author="Edwin Villanueva Talavera" w:date="2019-06-02T11:17:00Z">
            <w:rPr>
              <w:color w:val="333333"/>
              <w:sz w:val="21"/>
              <w:szCs w:val="21"/>
            </w:rPr>
          </w:rPrChange>
        </w:rPr>
        <w:t xml:space="preserve"> </w:t>
      </w:r>
      <w:r w:rsidRPr="00FD6FF2">
        <w:rPr>
          <w:rStyle w:val="n"/>
          <w:color w:val="333333"/>
          <w:sz w:val="21"/>
          <w:szCs w:val="21"/>
          <w:lang w:val="en-US"/>
          <w:rPrChange w:id="9876" w:author="Edwin Villanueva Talavera" w:date="2019-06-02T11:17:00Z">
            <w:rPr>
              <w:rStyle w:val="n"/>
              <w:color w:val="333333"/>
              <w:sz w:val="21"/>
              <w:szCs w:val="21"/>
            </w:rPr>
          </w:rPrChange>
        </w:rPr>
        <w:t>Parallel</w:t>
      </w:r>
      <w:r w:rsidRPr="00FD6FF2">
        <w:rPr>
          <w:rStyle w:val="p"/>
          <w:color w:val="333333"/>
          <w:sz w:val="21"/>
          <w:szCs w:val="21"/>
          <w:lang w:val="en-US"/>
          <w:rPrChange w:id="9877" w:author="Edwin Villanueva Talavera" w:date="2019-06-02T11:17:00Z">
            <w:rPr>
              <w:rStyle w:val="p"/>
              <w:color w:val="333333"/>
              <w:sz w:val="21"/>
              <w:szCs w:val="21"/>
            </w:rPr>
          </w:rPrChange>
        </w:rPr>
        <w:t>(</w:t>
      </w:r>
      <w:r w:rsidRPr="00FD6FF2">
        <w:rPr>
          <w:rStyle w:val="n"/>
          <w:color w:val="333333"/>
          <w:sz w:val="21"/>
          <w:szCs w:val="21"/>
          <w:lang w:val="en-US"/>
          <w:rPrChange w:id="9878" w:author="Edwin Villanueva Talavera" w:date="2019-06-02T11:17:00Z">
            <w:rPr>
              <w:rStyle w:val="n"/>
              <w:color w:val="333333"/>
              <w:sz w:val="21"/>
              <w:szCs w:val="21"/>
            </w:rPr>
          </w:rPrChange>
        </w:rPr>
        <w:t>n_jobs</w:t>
      </w:r>
      <w:r w:rsidRPr="00FD6FF2">
        <w:rPr>
          <w:rStyle w:val="o"/>
          <w:color w:val="666666"/>
          <w:sz w:val="21"/>
          <w:szCs w:val="21"/>
          <w:lang w:val="en-US"/>
          <w:rPrChange w:id="9879" w:author="Edwin Villanueva Talavera" w:date="2019-06-02T11:17:00Z">
            <w:rPr>
              <w:rStyle w:val="o"/>
              <w:color w:val="666666"/>
              <w:sz w:val="21"/>
              <w:szCs w:val="21"/>
            </w:rPr>
          </w:rPrChange>
        </w:rPr>
        <w:t>=</w:t>
      </w:r>
      <w:r w:rsidRPr="00FD6FF2">
        <w:rPr>
          <w:rStyle w:val="n"/>
          <w:color w:val="333333"/>
          <w:sz w:val="21"/>
          <w:szCs w:val="21"/>
          <w:lang w:val="en-US"/>
          <w:rPrChange w:id="9880" w:author="Edwin Villanueva Talavera" w:date="2019-06-02T11:17:00Z">
            <w:rPr>
              <w:rStyle w:val="n"/>
              <w:color w:val="333333"/>
              <w:sz w:val="21"/>
              <w:szCs w:val="21"/>
            </w:rPr>
          </w:rPrChange>
        </w:rPr>
        <w:t>tesis2</w:t>
      </w:r>
      <w:r w:rsidRPr="00FD6FF2">
        <w:rPr>
          <w:rStyle w:val="o"/>
          <w:color w:val="666666"/>
          <w:sz w:val="21"/>
          <w:szCs w:val="21"/>
          <w:lang w:val="en-US"/>
          <w:rPrChange w:id="9881" w:author="Edwin Villanueva Talavera" w:date="2019-06-02T11:17:00Z">
            <w:rPr>
              <w:rStyle w:val="o"/>
              <w:color w:val="666666"/>
              <w:sz w:val="21"/>
              <w:szCs w:val="21"/>
            </w:rPr>
          </w:rPrChange>
        </w:rPr>
        <w:t>.</w:t>
      </w:r>
      <w:r w:rsidRPr="00FD6FF2">
        <w:rPr>
          <w:rStyle w:val="n"/>
          <w:color w:val="333333"/>
          <w:sz w:val="21"/>
          <w:szCs w:val="21"/>
          <w:lang w:val="en-US"/>
          <w:rPrChange w:id="9882" w:author="Edwin Villanueva Talavera" w:date="2019-06-02T11:17:00Z">
            <w:rPr>
              <w:rStyle w:val="n"/>
              <w:color w:val="333333"/>
              <w:sz w:val="21"/>
              <w:szCs w:val="21"/>
            </w:rPr>
          </w:rPrChange>
        </w:rPr>
        <w:t>n_jobs</w:t>
      </w:r>
      <w:r w:rsidRPr="00FD6FF2">
        <w:rPr>
          <w:rStyle w:val="p"/>
          <w:color w:val="333333"/>
          <w:sz w:val="21"/>
          <w:szCs w:val="21"/>
          <w:lang w:val="en-US"/>
          <w:rPrChange w:id="9883" w:author="Edwin Villanueva Talavera" w:date="2019-06-02T11:17:00Z">
            <w:rPr>
              <w:rStyle w:val="p"/>
              <w:color w:val="333333"/>
              <w:sz w:val="21"/>
              <w:szCs w:val="21"/>
            </w:rPr>
          </w:rPrChange>
        </w:rPr>
        <w:t>,</w:t>
      </w:r>
      <w:r w:rsidRPr="00FD6FF2">
        <w:rPr>
          <w:color w:val="333333"/>
          <w:sz w:val="21"/>
          <w:szCs w:val="21"/>
          <w:lang w:val="en-US"/>
          <w:rPrChange w:id="9884" w:author="Edwin Villanueva Talavera" w:date="2019-06-02T11:17:00Z">
            <w:rPr>
              <w:color w:val="333333"/>
              <w:sz w:val="21"/>
              <w:szCs w:val="21"/>
            </w:rPr>
          </w:rPrChange>
        </w:rPr>
        <w:t xml:space="preserve"> </w:t>
      </w:r>
      <w:r w:rsidRPr="00FD6FF2">
        <w:rPr>
          <w:rStyle w:val="n"/>
          <w:color w:val="333333"/>
          <w:sz w:val="21"/>
          <w:szCs w:val="21"/>
          <w:lang w:val="en-US"/>
          <w:rPrChange w:id="9885" w:author="Edwin Villanueva Talavera" w:date="2019-06-02T11:17:00Z">
            <w:rPr>
              <w:rStyle w:val="n"/>
              <w:color w:val="333333"/>
              <w:sz w:val="21"/>
              <w:szCs w:val="21"/>
            </w:rPr>
          </w:rPrChange>
        </w:rPr>
        <w:t>verbose</w:t>
      </w:r>
      <w:r w:rsidRPr="00FD6FF2">
        <w:rPr>
          <w:rStyle w:val="o"/>
          <w:color w:val="666666"/>
          <w:sz w:val="21"/>
          <w:szCs w:val="21"/>
          <w:lang w:val="en-US"/>
          <w:rPrChange w:id="9886" w:author="Edwin Villanueva Talavera" w:date="2019-06-02T11:17:00Z">
            <w:rPr>
              <w:rStyle w:val="o"/>
              <w:color w:val="666666"/>
              <w:sz w:val="21"/>
              <w:szCs w:val="21"/>
            </w:rPr>
          </w:rPrChange>
        </w:rPr>
        <w:t>=</w:t>
      </w:r>
      <w:r w:rsidRPr="00FD6FF2">
        <w:rPr>
          <w:rStyle w:val="n"/>
          <w:color w:val="333333"/>
          <w:sz w:val="21"/>
          <w:szCs w:val="21"/>
          <w:lang w:val="en-US"/>
          <w:rPrChange w:id="9887" w:author="Edwin Villanueva Talavera" w:date="2019-06-02T11:17:00Z">
            <w:rPr>
              <w:rStyle w:val="n"/>
              <w:color w:val="333333"/>
              <w:sz w:val="21"/>
              <w:szCs w:val="21"/>
            </w:rPr>
          </w:rPrChange>
        </w:rPr>
        <w:t>tesis2</w:t>
      </w:r>
      <w:r w:rsidRPr="00FD6FF2">
        <w:rPr>
          <w:rStyle w:val="o"/>
          <w:color w:val="666666"/>
          <w:sz w:val="21"/>
          <w:szCs w:val="21"/>
          <w:lang w:val="en-US"/>
          <w:rPrChange w:id="9888" w:author="Edwin Villanueva Talavera" w:date="2019-06-02T11:17:00Z">
            <w:rPr>
              <w:rStyle w:val="o"/>
              <w:color w:val="666666"/>
              <w:sz w:val="21"/>
              <w:szCs w:val="21"/>
            </w:rPr>
          </w:rPrChange>
        </w:rPr>
        <w:t>.</w:t>
      </w:r>
      <w:r w:rsidRPr="00FD6FF2">
        <w:rPr>
          <w:rStyle w:val="n"/>
          <w:color w:val="333333"/>
          <w:sz w:val="21"/>
          <w:szCs w:val="21"/>
          <w:lang w:val="en-US"/>
          <w:rPrChange w:id="9889" w:author="Edwin Villanueva Talavera" w:date="2019-06-02T11:17:00Z">
            <w:rPr>
              <w:rStyle w:val="n"/>
              <w:color w:val="333333"/>
              <w:sz w:val="21"/>
              <w:szCs w:val="21"/>
            </w:rPr>
          </w:rPrChange>
        </w:rPr>
        <w:t>verbose</w:t>
      </w:r>
      <w:r w:rsidRPr="00FD6FF2">
        <w:rPr>
          <w:rStyle w:val="p"/>
          <w:color w:val="333333"/>
          <w:sz w:val="21"/>
          <w:szCs w:val="21"/>
          <w:lang w:val="en-US"/>
          <w:rPrChange w:id="9890" w:author="Edwin Villanueva Talavera" w:date="2019-06-02T11:17:00Z">
            <w:rPr>
              <w:rStyle w:val="p"/>
              <w:color w:val="333333"/>
              <w:sz w:val="21"/>
              <w:szCs w:val="21"/>
            </w:rPr>
          </w:rPrChange>
        </w:rPr>
        <w:t>)(</w:t>
      </w:r>
      <w:r w:rsidRPr="00FD6FF2">
        <w:rPr>
          <w:rStyle w:val="n"/>
          <w:color w:val="333333"/>
          <w:sz w:val="21"/>
          <w:szCs w:val="21"/>
          <w:lang w:val="en-US"/>
          <w:rPrChange w:id="9891" w:author="Edwin Villanueva Talavera" w:date="2019-06-02T11:17:00Z">
            <w:rPr>
              <w:rStyle w:val="n"/>
              <w:color w:val="333333"/>
              <w:sz w:val="21"/>
              <w:szCs w:val="21"/>
            </w:rPr>
          </w:rPrChange>
        </w:rPr>
        <w:t>delayed</w:t>
      </w:r>
      <w:r w:rsidRPr="00FD6FF2">
        <w:rPr>
          <w:rStyle w:val="p"/>
          <w:color w:val="333333"/>
          <w:sz w:val="21"/>
          <w:szCs w:val="21"/>
          <w:lang w:val="en-US"/>
          <w:rPrChange w:id="9892" w:author="Edwin Villanueva Talavera" w:date="2019-06-02T11:17:00Z">
            <w:rPr>
              <w:rStyle w:val="p"/>
              <w:color w:val="333333"/>
              <w:sz w:val="21"/>
              <w:szCs w:val="21"/>
            </w:rPr>
          </w:rPrChange>
        </w:rPr>
        <w:t>(</w:t>
      </w:r>
      <w:r w:rsidRPr="00FD6FF2">
        <w:rPr>
          <w:rStyle w:val="n"/>
          <w:color w:val="333333"/>
          <w:sz w:val="21"/>
          <w:szCs w:val="21"/>
          <w:lang w:val="en-US"/>
          <w:rPrChange w:id="9893" w:author="Edwin Villanueva Talavera" w:date="2019-06-02T11:17:00Z">
            <w:rPr>
              <w:rStyle w:val="n"/>
              <w:color w:val="333333"/>
              <w:sz w:val="21"/>
              <w:szCs w:val="21"/>
            </w:rPr>
          </w:rPrChange>
        </w:rPr>
        <w:t>generar_fasta_especie</w:t>
      </w:r>
      <w:r w:rsidRPr="00FD6FF2">
        <w:rPr>
          <w:rStyle w:val="p"/>
          <w:color w:val="333333"/>
          <w:sz w:val="21"/>
          <w:szCs w:val="21"/>
          <w:lang w:val="en-US"/>
          <w:rPrChange w:id="9894" w:author="Edwin Villanueva Talavera" w:date="2019-06-02T11:17:00Z">
            <w:rPr>
              <w:rStyle w:val="p"/>
              <w:color w:val="333333"/>
              <w:sz w:val="21"/>
              <w:szCs w:val="21"/>
            </w:rPr>
          </w:rPrChange>
        </w:rPr>
        <w:t>)(</w:t>
      </w:r>
      <w:r w:rsidRPr="00FD6FF2">
        <w:rPr>
          <w:rStyle w:val="n"/>
          <w:color w:val="333333"/>
          <w:sz w:val="21"/>
          <w:szCs w:val="21"/>
          <w:lang w:val="en-US"/>
          <w:rPrChange w:id="9895" w:author="Edwin Villanueva Talavera" w:date="2019-06-02T11:17:00Z">
            <w:rPr>
              <w:rStyle w:val="n"/>
              <w:color w:val="333333"/>
              <w:sz w:val="21"/>
              <w:szCs w:val="21"/>
            </w:rPr>
          </w:rPrChange>
        </w:rPr>
        <w:t>tesis2</w:t>
      </w:r>
      <w:r w:rsidRPr="00FD6FF2">
        <w:rPr>
          <w:rStyle w:val="p"/>
          <w:color w:val="333333"/>
          <w:sz w:val="21"/>
          <w:szCs w:val="21"/>
          <w:lang w:val="en-US"/>
          <w:rPrChange w:id="9896" w:author="Edwin Villanueva Talavera" w:date="2019-06-02T11:17:00Z">
            <w:rPr>
              <w:rStyle w:val="p"/>
              <w:color w:val="333333"/>
              <w:sz w:val="21"/>
              <w:szCs w:val="21"/>
            </w:rPr>
          </w:rPrChange>
        </w:rPr>
        <w:t>,</w:t>
      </w:r>
      <w:r w:rsidRPr="00FD6FF2">
        <w:rPr>
          <w:color w:val="333333"/>
          <w:sz w:val="21"/>
          <w:szCs w:val="21"/>
          <w:lang w:val="en-US"/>
          <w:rPrChange w:id="9897" w:author="Edwin Villanueva Talavera" w:date="2019-06-02T11:17:00Z">
            <w:rPr>
              <w:color w:val="333333"/>
              <w:sz w:val="21"/>
              <w:szCs w:val="21"/>
            </w:rPr>
          </w:rPrChange>
        </w:rPr>
        <w:t xml:space="preserve"> </w:t>
      </w:r>
      <w:r w:rsidRPr="00FD6FF2">
        <w:rPr>
          <w:rStyle w:val="n"/>
          <w:color w:val="333333"/>
          <w:sz w:val="21"/>
          <w:szCs w:val="21"/>
          <w:lang w:val="en-US"/>
          <w:rPrChange w:id="9898" w:author="Edwin Villanueva Talavera" w:date="2019-06-02T11:17:00Z">
            <w:rPr>
              <w:rStyle w:val="n"/>
              <w:color w:val="333333"/>
              <w:sz w:val="21"/>
              <w:szCs w:val="21"/>
            </w:rPr>
          </w:rPrChange>
        </w:rPr>
        <w:t>row_especie</w:t>
      </w:r>
      <w:r w:rsidRPr="00FD6FF2">
        <w:rPr>
          <w:rStyle w:val="p"/>
          <w:color w:val="333333"/>
          <w:sz w:val="21"/>
          <w:szCs w:val="21"/>
          <w:lang w:val="en-US"/>
          <w:rPrChange w:id="9899" w:author="Edwin Villanueva Talavera" w:date="2019-06-02T11:17:00Z">
            <w:rPr>
              <w:rStyle w:val="p"/>
              <w:color w:val="333333"/>
              <w:sz w:val="21"/>
              <w:szCs w:val="21"/>
            </w:rPr>
          </w:rPrChange>
        </w:rPr>
        <w:t>)</w:t>
      </w:r>
      <w:r w:rsidRPr="00FD6FF2">
        <w:rPr>
          <w:color w:val="333333"/>
          <w:sz w:val="21"/>
          <w:szCs w:val="21"/>
          <w:lang w:val="en-US"/>
          <w:rPrChange w:id="9900" w:author="Edwin Villanueva Talavera" w:date="2019-06-02T11:17:00Z">
            <w:rPr>
              <w:color w:val="333333"/>
              <w:sz w:val="21"/>
              <w:szCs w:val="21"/>
            </w:rPr>
          </w:rPrChange>
        </w:rPr>
        <w:t xml:space="preserve"> </w:t>
      </w:r>
      <w:r w:rsidRPr="00FD6FF2">
        <w:rPr>
          <w:rStyle w:val="k"/>
          <w:b/>
          <w:bCs/>
          <w:color w:val="008000"/>
          <w:sz w:val="21"/>
          <w:szCs w:val="21"/>
          <w:lang w:val="en-US"/>
          <w:rPrChange w:id="9901" w:author="Edwin Villanueva Talavera" w:date="2019-06-02T11:17:00Z">
            <w:rPr>
              <w:rStyle w:val="k"/>
              <w:b/>
              <w:bCs/>
              <w:color w:val="008000"/>
              <w:sz w:val="21"/>
              <w:szCs w:val="21"/>
            </w:rPr>
          </w:rPrChange>
        </w:rPr>
        <w:t>for</w:t>
      </w:r>
      <w:r w:rsidRPr="00FD6FF2">
        <w:rPr>
          <w:color w:val="333333"/>
          <w:sz w:val="21"/>
          <w:szCs w:val="21"/>
          <w:lang w:val="en-US"/>
          <w:rPrChange w:id="9902" w:author="Edwin Villanueva Talavera" w:date="2019-06-02T11:17:00Z">
            <w:rPr>
              <w:color w:val="333333"/>
              <w:sz w:val="21"/>
              <w:szCs w:val="21"/>
            </w:rPr>
          </w:rPrChange>
        </w:rPr>
        <w:t xml:space="preserve"> </w:t>
      </w:r>
      <w:r w:rsidRPr="00FD6FF2">
        <w:rPr>
          <w:rStyle w:val="n"/>
          <w:color w:val="333333"/>
          <w:sz w:val="21"/>
          <w:szCs w:val="21"/>
          <w:lang w:val="en-US"/>
          <w:rPrChange w:id="9903" w:author="Edwin Villanueva Talavera" w:date="2019-06-02T11:17:00Z">
            <w:rPr>
              <w:rStyle w:val="n"/>
              <w:color w:val="333333"/>
              <w:sz w:val="21"/>
              <w:szCs w:val="21"/>
            </w:rPr>
          </w:rPrChange>
        </w:rPr>
        <w:t>row_especie</w:t>
      </w:r>
      <w:r w:rsidRPr="00FD6FF2">
        <w:rPr>
          <w:color w:val="333333"/>
          <w:sz w:val="21"/>
          <w:szCs w:val="21"/>
          <w:lang w:val="en-US"/>
          <w:rPrChange w:id="9904" w:author="Edwin Villanueva Talavera" w:date="2019-06-02T11:17:00Z">
            <w:rPr>
              <w:color w:val="333333"/>
              <w:sz w:val="21"/>
              <w:szCs w:val="21"/>
            </w:rPr>
          </w:rPrChange>
        </w:rPr>
        <w:t xml:space="preserve"> </w:t>
      </w:r>
      <w:r w:rsidRPr="00FD6FF2">
        <w:rPr>
          <w:rStyle w:val="ow"/>
          <w:b/>
          <w:bCs/>
          <w:color w:val="AA22FF"/>
          <w:sz w:val="21"/>
          <w:szCs w:val="21"/>
          <w:lang w:val="en-US"/>
          <w:rPrChange w:id="9905" w:author="Edwin Villanueva Talavera" w:date="2019-06-02T11:17:00Z">
            <w:rPr>
              <w:rStyle w:val="ow"/>
              <w:b/>
              <w:bCs/>
              <w:color w:val="AA22FF"/>
              <w:sz w:val="21"/>
              <w:szCs w:val="21"/>
            </w:rPr>
          </w:rPrChange>
        </w:rPr>
        <w:t>in</w:t>
      </w:r>
      <w:r w:rsidRPr="00FD6FF2">
        <w:rPr>
          <w:color w:val="333333"/>
          <w:sz w:val="21"/>
          <w:szCs w:val="21"/>
          <w:lang w:val="en-US"/>
          <w:rPrChange w:id="9906" w:author="Edwin Villanueva Talavera" w:date="2019-06-02T11:17:00Z">
            <w:rPr>
              <w:color w:val="333333"/>
              <w:sz w:val="21"/>
              <w:szCs w:val="21"/>
            </w:rPr>
          </w:rPrChange>
        </w:rPr>
        <w:t xml:space="preserve"> </w:t>
      </w:r>
      <w:r w:rsidRPr="00FD6FF2">
        <w:rPr>
          <w:rStyle w:val="n"/>
          <w:color w:val="333333"/>
          <w:sz w:val="21"/>
          <w:szCs w:val="21"/>
          <w:lang w:val="en-US"/>
          <w:rPrChange w:id="9907" w:author="Edwin Villanueva Talavera" w:date="2019-06-02T11:17:00Z">
            <w:rPr>
              <w:rStyle w:val="n"/>
              <w:color w:val="333333"/>
              <w:sz w:val="21"/>
              <w:szCs w:val="21"/>
            </w:rPr>
          </w:rPrChange>
        </w:rPr>
        <w:t>obtener_especies</w:t>
      </w:r>
      <w:r w:rsidRPr="00FD6FF2">
        <w:rPr>
          <w:rStyle w:val="p"/>
          <w:color w:val="333333"/>
          <w:sz w:val="21"/>
          <w:szCs w:val="21"/>
          <w:lang w:val="en-US"/>
          <w:rPrChange w:id="9908" w:author="Edwin Villanueva Talavera" w:date="2019-06-02T11:17:00Z">
            <w:rPr>
              <w:rStyle w:val="p"/>
              <w:color w:val="333333"/>
              <w:sz w:val="21"/>
              <w:szCs w:val="21"/>
            </w:rPr>
          </w:rPrChange>
        </w:rPr>
        <w:t>())</w:t>
      </w:r>
    </w:p>
    <w:p w14:paraId="4713CC82" w14:textId="1CC25578" w:rsidR="0056101E" w:rsidRPr="00FD6FF2" w:rsidRDefault="0056101E" w:rsidP="00041A70">
      <w:pPr>
        <w:pStyle w:val="HTMLconformatoprevio"/>
        <w:shd w:val="clear" w:color="auto" w:fill="F7F7F7"/>
        <w:wordWrap w:val="0"/>
        <w:rPr>
          <w:rStyle w:val="p"/>
          <w:color w:val="333333"/>
          <w:sz w:val="21"/>
          <w:szCs w:val="21"/>
          <w:lang w:val="en-US"/>
          <w:rPrChange w:id="9909" w:author="Edwin Villanueva Talavera" w:date="2019-06-02T11:17:00Z">
            <w:rPr>
              <w:rStyle w:val="p"/>
              <w:color w:val="333333"/>
              <w:sz w:val="21"/>
              <w:szCs w:val="21"/>
            </w:rPr>
          </w:rPrChange>
        </w:rPr>
      </w:pPr>
    </w:p>
    <w:p w14:paraId="6655940A" w14:textId="3B8B7576" w:rsidR="0056101E" w:rsidRDefault="0056101E" w:rsidP="00041A70">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ENERACION DEL MODELO FINAL </w:t>
      </w:r>
    </w:p>
    <w:p w14:paraId="377CDF1C" w14:textId="77777777" w:rsidR="0056101E" w:rsidRDefault="0056101E" w:rsidP="0056101E">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_final_keras</w:t>
      </w:r>
      <w:r>
        <w:rPr>
          <w:rStyle w:val="p"/>
          <w:color w:val="333333"/>
          <w:sz w:val="21"/>
          <w:szCs w:val="21"/>
        </w:rPr>
        <w:t>()</w:t>
      </w:r>
    </w:p>
    <w:p w14:paraId="61F27217" w14:textId="1BE3A7F0" w:rsidR="0056101E" w:rsidRDefault="0056101E" w:rsidP="00041A70">
      <w:pPr>
        <w:pStyle w:val="HTMLconformatoprevio"/>
        <w:shd w:val="clear" w:color="auto" w:fill="F7F7F7"/>
        <w:wordWrap w:val="0"/>
        <w:rPr>
          <w:color w:val="333333"/>
          <w:sz w:val="21"/>
          <w:szCs w:val="21"/>
        </w:rPr>
      </w:pPr>
    </w:p>
    <w:p w14:paraId="7CA678C2" w14:textId="77777777"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GENERACION DE LOS MODELOS REFERENCIALES</w:t>
      </w:r>
    </w:p>
    <w:p w14:paraId="73EBC25A" w14:textId="2038E073"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s_referenciales</w:t>
      </w:r>
      <w:r>
        <w:rPr>
          <w:rStyle w:val="p"/>
          <w:color w:val="333333"/>
          <w:sz w:val="21"/>
          <w:szCs w:val="21"/>
        </w:rPr>
        <w:t>()</w:t>
      </w:r>
    </w:p>
    <w:p w14:paraId="5E51566B" w14:textId="02C22316" w:rsidR="0056101E" w:rsidRDefault="0056101E" w:rsidP="00041A70">
      <w:pPr>
        <w:pStyle w:val="HTMLconformatoprevio"/>
        <w:shd w:val="clear" w:color="auto" w:fill="F7F7F7"/>
        <w:wordWrap w:val="0"/>
        <w:rPr>
          <w:color w:val="333333"/>
          <w:sz w:val="21"/>
          <w:szCs w:val="21"/>
        </w:rPr>
      </w:pPr>
    </w:p>
    <w:p w14:paraId="049D35AB" w14:textId="39177C9A"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UARDAR EL MODELO FINAL EN UN ARCHIVO </w:t>
      </w:r>
      <w:r w:rsidRPr="0056101E">
        <w:rPr>
          <w:rStyle w:val="c1"/>
          <w:rFonts w:eastAsiaTheme="majorEastAsia"/>
          <w:i/>
          <w:iCs/>
          <w:color w:val="408080"/>
          <w:sz w:val="21"/>
          <w:szCs w:val="21"/>
        </w:rPr>
        <w:t>modelo_final.plk</w:t>
      </w:r>
    </w:p>
    <w:p w14:paraId="050B9219" w14:textId="3AB923B8"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sidRPr="0056101E">
        <w:rPr>
          <w:color w:val="333333"/>
          <w:sz w:val="21"/>
          <w:szCs w:val="21"/>
        </w:rPr>
        <w:t>tesis2.generar_predictor_final()</w:t>
      </w:r>
    </w:p>
    <w:p w14:paraId="1CFB28E7" w14:textId="77777777" w:rsidR="00041A70" w:rsidRDefault="00041A70" w:rsidP="00041A70">
      <w:pPr>
        <w:pStyle w:val="HTMLconformatoprevio"/>
        <w:shd w:val="clear" w:color="auto" w:fill="F7F7F7"/>
        <w:wordWrap w:val="0"/>
        <w:rPr>
          <w:color w:val="333333"/>
          <w:sz w:val="21"/>
          <w:szCs w:val="21"/>
        </w:rPr>
      </w:pPr>
    </w:p>
    <w:p w14:paraId="6A5CF20B" w14:textId="77777777" w:rsidR="00041A70" w:rsidRDefault="00041A70" w:rsidP="00041A70">
      <w:pPr>
        <w:pStyle w:val="HTMLconformatoprevio"/>
        <w:shd w:val="clear" w:color="auto" w:fill="F7F7F7"/>
        <w:wordWrap w:val="0"/>
        <w:rPr>
          <w:color w:val="333333"/>
          <w:sz w:val="21"/>
          <w:szCs w:val="21"/>
        </w:rPr>
      </w:pPr>
      <w:r>
        <w:rPr>
          <w:rStyle w:val="nb"/>
          <w:color w:val="008000"/>
          <w:sz w:val="21"/>
          <w:szCs w:val="21"/>
        </w:rPr>
        <w:t>print</w:t>
      </w:r>
      <w:r>
        <w:rPr>
          <w:rStyle w:val="p"/>
          <w:color w:val="333333"/>
          <w:sz w:val="21"/>
          <w:szCs w:val="21"/>
        </w:rPr>
        <w:t>(</w:t>
      </w:r>
      <w:r>
        <w:rPr>
          <w:rStyle w:val="s2"/>
          <w:color w:val="BA2121"/>
          <w:sz w:val="21"/>
          <w:szCs w:val="21"/>
        </w:rPr>
        <w:t>"Proceso finalizado"</w:t>
      </w:r>
      <w:r>
        <w:rPr>
          <w:rStyle w:val="p"/>
          <w:color w:val="333333"/>
          <w:sz w:val="21"/>
          <w:szCs w:val="21"/>
        </w:rPr>
        <w:t>)</w:t>
      </w:r>
    </w:p>
    <w:p w14:paraId="76D9B60B" w14:textId="77777777" w:rsidR="00041A70" w:rsidRPr="00A2359B" w:rsidRDefault="00041A70" w:rsidP="00A2359B"/>
    <w:p w14:paraId="5A3FD49E" w14:textId="2894F6F4" w:rsidR="00537A7E" w:rsidRDefault="00537A7E">
      <w:pPr>
        <w:spacing w:before="0" w:after="160" w:line="259" w:lineRule="auto"/>
      </w:pPr>
      <w:r>
        <w:br w:type="page"/>
      </w:r>
    </w:p>
    <w:p w14:paraId="75D2A6C2" w14:textId="62DF1A29" w:rsidR="00A2359B" w:rsidRDefault="00537A7E" w:rsidP="00A2359B">
      <w:pPr>
        <w:pStyle w:val="Ttulo2"/>
        <w:numPr>
          <w:ilvl w:val="0"/>
          <w:numId w:val="21"/>
        </w:numPr>
        <w:rPr>
          <w:noProof/>
        </w:rPr>
      </w:pPr>
      <w:bookmarkStart w:id="9910" w:name="_Ref10296984"/>
      <w:bookmarkStart w:id="9911" w:name="_Toc10327594"/>
      <w:r>
        <w:rPr>
          <w:noProof/>
        </w:rPr>
        <w:t>: Predicciones con el predictor para plantas</w:t>
      </w:r>
      <w:bookmarkEnd w:id="9910"/>
      <w:bookmarkEnd w:id="9911"/>
    </w:p>
    <w:p w14:paraId="03794B2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Generación de archivos fasta para las 30 especies</w:t>
      </w:r>
    </w:p>
    <w:p w14:paraId="5F45EF8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1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13"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1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15" w:author="Edwin Villanueva Talavera" w:date="2019-06-02T11:17:00Z">
            <w:rPr>
              <w:rFonts w:ascii="Courier New" w:eastAsia="Times New Roman" w:hAnsi="Courier New" w:cs="Courier New"/>
              <w:b/>
              <w:bCs/>
              <w:color w:val="0000FF"/>
              <w:sz w:val="21"/>
              <w:szCs w:val="21"/>
              <w:lang w:eastAsia="es-PE"/>
            </w:rPr>
          </w:rPrChange>
        </w:rPr>
        <w:t>sys</w:t>
      </w:r>
    </w:p>
    <w:p w14:paraId="1903541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17" w:author="Edwin Villanueva Talavera" w:date="2019-06-02T11:17:00Z">
            <w:rPr>
              <w:rFonts w:ascii="Courier New" w:eastAsia="Times New Roman" w:hAnsi="Courier New" w:cs="Courier New"/>
              <w:color w:val="333333"/>
              <w:sz w:val="21"/>
              <w:szCs w:val="21"/>
              <w:lang w:eastAsia="es-PE"/>
            </w:rPr>
          </w:rPrChange>
        </w:rPr>
        <w:t>sys</w:t>
      </w:r>
      <w:r w:rsidRPr="00FD6FF2">
        <w:rPr>
          <w:rFonts w:ascii="Courier New" w:eastAsia="Times New Roman" w:hAnsi="Courier New" w:cs="Courier New"/>
          <w:color w:val="666666"/>
          <w:sz w:val="21"/>
          <w:szCs w:val="21"/>
          <w:lang w:val="en-US" w:eastAsia="es-PE"/>
          <w:rPrChange w:id="99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19" w:author="Edwin Villanueva Talavera" w:date="2019-06-02T11:17:00Z">
            <w:rPr>
              <w:rFonts w:ascii="Courier New" w:eastAsia="Times New Roman" w:hAnsi="Courier New" w:cs="Courier New"/>
              <w:color w:val="333333"/>
              <w:sz w:val="21"/>
              <w:szCs w:val="21"/>
              <w:lang w:eastAsia="es-PE"/>
            </w:rPr>
          </w:rPrChange>
        </w:rPr>
        <w:t>path</w:t>
      </w:r>
      <w:r w:rsidRPr="00FD6FF2">
        <w:rPr>
          <w:rFonts w:ascii="Courier New" w:eastAsia="Times New Roman" w:hAnsi="Courier New" w:cs="Courier New"/>
          <w:color w:val="666666"/>
          <w:sz w:val="21"/>
          <w:szCs w:val="21"/>
          <w:lang w:val="en-US" w:eastAsia="es-PE"/>
          <w:rPrChange w:id="9920"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21"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BA2121"/>
          <w:sz w:val="21"/>
          <w:szCs w:val="21"/>
          <w:lang w:val="en-US" w:eastAsia="es-PE"/>
          <w:rPrChange w:id="9922" w:author="Edwin Villanueva Talavera" w:date="2019-06-02T11:17:00Z">
            <w:rPr>
              <w:rFonts w:ascii="Courier New" w:eastAsia="Times New Roman" w:hAnsi="Courier New" w:cs="Courier New"/>
              <w:color w:val="BA2121"/>
              <w:sz w:val="21"/>
              <w:szCs w:val="21"/>
              <w:lang w:eastAsia="es-PE"/>
            </w:rPr>
          </w:rPrChange>
        </w:rPr>
        <w:t>'./libs'</w:t>
      </w:r>
      <w:r w:rsidRPr="00FD6FF2">
        <w:rPr>
          <w:rFonts w:ascii="Courier New" w:eastAsia="Times New Roman" w:hAnsi="Courier New" w:cs="Courier New"/>
          <w:color w:val="333333"/>
          <w:sz w:val="21"/>
          <w:szCs w:val="21"/>
          <w:lang w:val="en-US" w:eastAsia="es-PE"/>
          <w:rPrChange w:id="9923" w:author="Edwin Villanueva Talavera" w:date="2019-06-02T11:17:00Z">
            <w:rPr>
              <w:rFonts w:ascii="Courier New" w:eastAsia="Times New Roman" w:hAnsi="Courier New" w:cs="Courier New"/>
              <w:color w:val="333333"/>
              <w:sz w:val="21"/>
              <w:szCs w:val="21"/>
              <w:lang w:eastAsia="es-PE"/>
            </w:rPr>
          </w:rPrChange>
        </w:rPr>
        <w:t>)</w:t>
      </w:r>
    </w:p>
    <w:p w14:paraId="2FBD600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92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pt-BR" w:eastAsia="es-PE"/>
          <w:rPrChange w:id="992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pt-BR" w:eastAsia="es-PE"/>
          <w:rPrChange w:id="992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27" w:author="Edwin Villanueva Talavera" w:date="2019-06-02T11:17:00Z">
            <w:rPr>
              <w:rFonts w:ascii="Courier New" w:eastAsia="Times New Roman" w:hAnsi="Courier New" w:cs="Courier New"/>
              <w:b/>
              <w:bCs/>
              <w:color w:val="0000FF"/>
              <w:sz w:val="21"/>
              <w:szCs w:val="21"/>
              <w:lang w:eastAsia="es-PE"/>
            </w:rPr>
          </w:rPrChange>
        </w:rPr>
        <w:t>util_bd</w:t>
      </w:r>
      <w:r w:rsidRPr="00FD6FF2">
        <w:rPr>
          <w:rFonts w:ascii="Courier New" w:eastAsia="Times New Roman" w:hAnsi="Courier New" w:cs="Courier New"/>
          <w:color w:val="666666"/>
          <w:sz w:val="21"/>
          <w:szCs w:val="21"/>
          <w:lang w:val="pt-BR" w:eastAsia="es-PE"/>
          <w:rPrChange w:id="992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92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30" w:author="Edwin Villanueva Talavera" w:date="2019-06-02T11:17:00Z">
            <w:rPr>
              <w:rFonts w:ascii="Courier New" w:eastAsia="Times New Roman" w:hAnsi="Courier New" w:cs="Courier New"/>
              <w:b/>
              <w:bCs/>
              <w:color w:val="0000FF"/>
              <w:sz w:val="21"/>
              <w:szCs w:val="21"/>
              <w:lang w:eastAsia="es-PE"/>
            </w:rPr>
          </w:rPrChange>
        </w:rPr>
        <w:t>util_fasta</w:t>
      </w:r>
      <w:r w:rsidRPr="00FD6FF2">
        <w:rPr>
          <w:rFonts w:ascii="Courier New" w:eastAsia="Times New Roman" w:hAnsi="Courier New" w:cs="Courier New"/>
          <w:color w:val="666666"/>
          <w:sz w:val="21"/>
          <w:szCs w:val="21"/>
          <w:lang w:val="pt-BR" w:eastAsia="es-PE"/>
          <w:rPrChange w:id="993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pt-BR" w:eastAsia="es-PE"/>
          <w:rPrChange w:id="993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33" w:author="Edwin Villanueva Talavera" w:date="2019-06-02T11:17:00Z">
            <w:rPr>
              <w:rFonts w:ascii="Courier New" w:eastAsia="Times New Roman" w:hAnsi="Courier New" w:cs="Courier New"/>
              <w:b/>
              <w:bCs/>
              <w:color w:val="0000FF"/>
              <w:sz w:val="21"/>
              <w:szCs w:val="21"/>
              <w:lang w:eastAsia="es-PE"/>
            </w:rPr>
          </w:rPrChange>
        </w:rPr>
        <w:t>util_caracteristicas</w:t>
      </w:r>
    </w:p>
    <w:p w14:paraId="0F19C17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pt-BR" w:eastAsia="es-PE"/>
          <w:rPrChange w:id="993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pt-BR" w:eastAsia="es-PE"/>
          <w:rPrChange w:id="9935"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pt-BR" w:eastAsia="es-PE"/>
          <w:rPrChange w:id="993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pt-BR" w:eastAsia="es-PE"/>
          <w:rPrChange w:id="9937" w:author="Edwin Villanueva Talavera" w:date="2019-06-02T11:17:00Z">
            <w:rPr>
              <w:rFonts w:ascii="Courier New" w:eastAsia="Times New Roman" w:hAnsi="Courier New" w:cs="Courier New"/>
              <w:b/>
              <w:bCs/>
              <w:color w:val="0000FF"/>
              <w:sz w:val="21"/>
              <w:szCs w:val="21"/>
              <w:lang w:eastAsia="es-PE"/>
            </w:rPr>
          </w:rPrChange>
        </w:rPr>
        <w:t>os</w:t>
      </w:r>
    </w:p>
    <w:p w14:paraId="6A1EB7C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3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39"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4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41" w:author="Edwin Villanueva Talavera" w:date="2019-06-02T11:17:00Z">
            <w:rPr>
              <w:rFonts w:ascii="Courier New" w:eastAsia="Times New Roman" w:hAnsi="Courier New" w:cs="Courier New"/>
              <w:b/>
              <w:bCs/>
              <w:color w:val="0000FF"/>
              <w:sz w:val="21"/>
              <w:szCs w:val="21"/>
              <w:lang w:eastAsia="es-PE"/>
            </w:rPr>
          </w:rPrChange>
        </w:rPr>
        <w:t>shutil</w:t>
      </w:r>
    </w:p>
    <w:p w14:paraId="377E5D0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4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43"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99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45" w:author="Edwin Villanueva Talavera" w:date="2019-06-02T11:17:00Z">
            <w:rPr>
              <w:rFonts w:ascii="Courier New" w:eastAsia="Times New Roman" w:hAnsi="Courier New" w:cs="Courier New"/>
              <w:b/>
              <w:bCs/>
              <w:color w:val="0000FF"/>
              <w:sz w:val="21"/>
              <w:szCs w:val="21"/>
              <w:lang w:eastAsia="es-PE"/>
            </w:rPr>
          </w:rPrChange>
        </w:rPr>
        <w:t>sklearn.externals.joblib</w:t>
      </w:r>
      <w:r w:rsidRPr="00FD6FF2">
        <w:rPr>
          <w:rFonts w:ascii="Courier New" w:eastAsia="Times New Roman" w:hAnsi="Courier New" w:cs="Courier New"/>
          <w:color w:val="333333"/>
          <w:sz w:val="21"/>
          <w:szCs w:val="21"/>
          <w:lang w:val="en-US" w:eastAsia="es-PE"/>
          <w:rPrChange w:id="994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947"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48" w:author="Edwin Villanueva Talavera" w:date="2019-06-02T11:17:00Z">
            <w:rPr>
              <w:rFonts w:ascii="Courier New" w:eastAsia="Times New Roman" w:hAnsi="Courier New" w:cs="Courier New"/>
              <w:color w:val="333333"/>
              <w:sz w:val="21"/>
              <w:szCs w:val="21"/>
              <w:lang w:eastAsia="es-PE"/>
            </w:rPr>
          </w:rPrChange>
        </w:rPr>
        <w:t xml:space="preserve"> Parallel, delayed, dump</w:t>
      </w:r>
    </w:p>
    <w:p w14:paraId="05C3FE23"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4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50" w:author="Edwin Villanueva Talavera" w:date="2019-06-02T11:17:00Z">
            <w:rPr>
              <w:rFonts w:ascii="Courier New" w:eastAsia="Times New Roman" w:hAnsi="Courier New" w:cs="Courier New"/>
              <w:b/>
              <w:bCs/>
              <w:color w:val="008000"/>
              <w:sz w:val="21"/>
              <w:szCs w:val="21"/>
              <w:lang w:eastAsia="es-PE"/>
            </w:rPr>
          </w:rPrChange>
        </w:rPr>
        <w:t>from</w:t>
      </w:r>
      <w:r w:rsidRPr="00FD6FF2">
        <w:rPr>
          <w:rFonts w:ascii="Courier New" w:eastAsia="Times New Roman" w:hAnsi="Courier New" w:cs="Courier New"/>
          <w:color w:val="333333"/>
          <w:sz w:val="21"/>
          <w:szCs w:val="21"/>
          <w:lang w:val="en-US" w:eastAsia="es-PE"/>
          <w:rPrChange w:id="995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00FF"/>
          <w:sz w:val="21"/>
          <w:szCs w:val="21"/>
          <w:lang w:val="en-US" w:eastAsia="es-PE"/>
          <w:rPrChange w:id="9952" w:author="Edwin Villanueva Talavera" w:date="2019-06-02T11:17:00Z">
            <w:rPr>
              <w:rFonts w:ascii="Courier New" w:eastAsia="Times New Roman" w:hAnsi="Courier New" w:cs="Courier New"/>
              <w:b/>
              <w:bCs/>
              <w:color w:val="0000FF"/>
              <w:sz w:val="21"/>
              <w:szCs w:val="21"/>
              <w:lang w:eastAsia="es-PE"/>
            </w:rPr>
          </w:rPrChange>
        </w:rPr>
        <w:t>sklearn.metrics</w:t>
      </w:r>
      <w:r w:rsidRPr="00FD6FF2">
        <w:rPr>
          <w:rFonts w:ascii="Courier New" w:eastAsia="Times New Roman" w:hAnsi="Courier New" w:cs="Courier New"/>
          <w:color w:val="333333"/>
          <w:sz w:val="21"/>
          <w:szCs w:val="21"/>
          <w:lang w:val="en-US" w:eastAsia="es-PE"/>
          <w:rPrChange w:id="995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954" w:author="Edwin Villanueva Talavera" w:date="2019-06-02T11:17:00Z">
            <w:rPr>
              <w:rFonts w:ascii="Courier New" w:eastAsia="Times New Roman" w:hAnsi="Courier New" w:cs="Courier New"/>
              <w:b/>
              <w:bCs/>
              <w:color w:val="008000"/>
              <w:sz w:val="21"/>
              <w:szCs w:val="21"/>
              <w:lang w:eastAsia="es-PE"/>
            </w:rPr>
          </w:rPrChange>
        </w:rPr>
        <w:t>import</w:t>
      </w:r>
      <w:r w:rsidRPr="00FD6FF2">
        <w:rPr>
          <w:rFonts w:ascii="Courier New" w:eastAsia="Times New Roman" w:hAnsi="Courier New" w:cs="Courier New"/>
          <w:color w:val="333333"/>
          <w:sz w:val="21"/>
          <w:szCs w:val="21"/>
          <w:lang w:val="en-US" w:eastAsia="es-PE"/>
          <w:rPrChange w:id="9955" w:author="Edwin Villanueva Talavera" w:date="2019-06-02T11:17:00Z">
            <w:rPr>
              <w:rFonts w:ascii="Courier New" w:eastAsia="Times New Roman" w:hAnsi="Courier New" w:cs="Courier New"/>
              <w:color w:val="333333"/>
              <w:sz w:val="21"/>
              <w:szCs w:val="21"/>
              <w:lang w:eastAsia="es-PE"/>
            </w:rPr>
          </w:rPrChange>
        </w:rPr>
        <w:t xml:space="preserve"> accuracy_score, classification_report, confusion_matrix</w:t>
      </w:r>
    </w:p>
    <w:p w14:paraId="4AF92C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impor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0000FF"/>
          <w:sz w:val="21"/>
          <w:szCs w:val="21"/>
          <w:lang w:eastAsia="es-PE"/>
        </w:rPr>
        <w:t>csv</w:t>
      </w:r>
    </w:p>
    <w:p w14:paraId="542755E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4177DA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generación de bd diamond</w:t>
      </w:r>
    </w:p>
    <w:p w14:paraId="143B1C86"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5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i/>
          <w:iCs/>
          <w:color w:val="408080"/>
          <w:sz w:val="21"/>
          <w:szCs w:val="21"/>
          <w:lang w:val="en-US" w:eastAsia="es-PE"/>
          <w:rPrChange w:id="9957" w:author="Edwin Villanueva Talavera" w:date="2019-06-02T11:17:00Z">
            <w:rPr>
              <w:rFonts w:ascii="Courier New" w:eastAsia="Times New Roman" w:hAnsi="Courier New" w:cs="Courier New"/>
              <w:i/>
              <w:iCs/>
              <w:color w:val="408080"/>
              <w:sz w:val="21"/>
              <w:szCs w:val="21"/>
              <w:lang w:eastAsia="es-PE"/>
            </w:rPr>
          </w:rPrChange>
        </w:rPr>
        <w:t>#script = "~/anaconda3/bin/diamond makedb --in ./lncRNApred/data/uniprot_sprot.fasta -d ./lncRNApred/data/swissprot.dmnd"</w:t>
      </w:r>
    </w:p>
    <w:p w14:paraId="3AC1F96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58"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i/>
          <w:iCs/>
          <w:color w:val="408080"/>
          <w:sz w:val="21"/>
          <w:szCs w:val="21"/>
          <w:lang w:val="en-US" w:eastAsia="es-PE"/>
          <w:rPrChange w:id="9959" w:author="Edwin Villanueva Talavera" w:date="2019-06-02T11:17:00Z">
            <w:rPr>
              <w:rFonts w:ascii="Courier New" w:eastAsia="Times New Roman" w:hAnsi="Courier New" w:cs="Courier New"/>
              <w:i/>
              <w:iCs/>
              <w:color w:val="408080"/>
              <w:sz w:val="21"/>
              <w:szCs w:val="21"/>
              <w:lang w:eastAsia="es-PE"/>
            </w:rPr>
          </w:rPrChange>
        </w:rPr>
        <w:t>#os.system(script)</w:t>
      </w:r>
    </w:p>
    <w:p w14:paraId="3E89AB27"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0" w:author="Edwin Villanueva Talavera" w:date="2019-06-02T11:17:00Z">
            <w:rPr>
              <w:rFonts w:ascii="Courier New" w:eastAsia="Times New Roman" w:hAnsi="Courier New" w:cs="Courier New"/>
              <w:color w:val="333333"/>
              <w:sz w:val="21"/>
              <w:szCs w:val="21"/>
              <w:lang w:eastAsia="es-PE"/>
            </w:rPr>
          </w:rPrChange>
        </w:rPr>
      </w:pPr>
    </w:p>
    <w:p w14:paraId="4277BCA0"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62"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963"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964" w:author="Edwin Villanueva Talavera" w:date="2019-06-02T11:17:00Z">
            <w:rPr>
              <w:rFonts w:ascii="Courier New" w:eastAsia="Times New Roman" w:hAnsi="Courier New" w:cs="Courier New"/>
              <w:color w:val="0000FF"/>
              <w:sz w:val="21"/>
              <w:szCs w:val="21"/>
              <w:lang w:eastAsia="es-PE"/>
            </w:rPr>
          </w:rPrChange>
        </w:rPr>
        <w:t>obtener_especies</w:t>
      </w:r>
      <w:r w:rsidRPr="00FD6FF2">
        <w:rPr>
          <w:rFonts w:ascii="Courier New" w:eastAsia="Times New Roman" w:hAnsi="Courier New" w:cs="Courier New"/>
          <w:color w:val="333333"/>
          <w:sz w:val="21"/>
          <w:szCs w:val="21"/>
          <w:lang w:val="en-US" w:eastAsia="es-PE"/>
          <w:rPrChange w:id="9965" w:author="Edwin Villanueva Talavera" w:date="2019-06-02T11:17:00Z">
            <w:rPr>
              <w:rFonts w:ascii="Courier New" w:eastAsia="Times New Roman" w:hAnsi="Courier New" w:cs="Courier New"/>
              <w:color w:val="333333"/>
              <w:sz w:val="21"/>
              <w:szCs w:val="21"/>
              <w:lang w:eastAsia="es-PE"/>
            </w:rPr>
          </w:rPrChange>
        </w:rPr>
        <w:t>():</w:t>
      </w:r>
    </w:p>
    <w:p w14:paraId="068C2E9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6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67" w:author="Edwin Villanueva Talavera" w:date="2019-06-02T11:17:00Z">
            <w:rPr>
              <w:rFonts w:ascii="Courier New" w:eastAsia="Times New Roman" w:hAnsi="Courier New" w:cs="Courier New"/>
              <w:color w:val="333333"/>
              <w:sz w:val="21"/>
              <w:szCs w:val="21"/>
              <w:lang w:eastAsia="es-PE"/>
            </w:rPr>
          </w:rPrChange>
        </w:rPr>
        <w:t xml:space="preserve">    query </w:t>
      </w:r>
      <w:r w:rsidRPr="00FD6FF2">
        <w:rPr>
          <w:rFonts w:ascii="Courier New" w:eastAsia="Times New Roman" w:hAnsi="Courier New" w:cs="Courier New"/>
          <w:color w:val="666666"/>
          <w:sz w:val="21"/>
          <w:szCs w:val="21"/>
          <w:lang w:val="en-US" w:eastAsia="es-PE"/>
          <w:rPrChange w:id="996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6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970" w:author="Edwin Villanueva Talavera" w:date="2019-06-02T11:17:00Z">
            <w:rPr>
              <w:rFonts w:ascii="Courier New" w:eastAsia="Times New Roman" w:hAnsi="Courier New" w:cs="Courier New"/>
              <w:color w:val="BA2121"/>
              <w:sz w:val="21"/>
              <w:szCs w:val="21"/>
              <w:lang w:eastAsia="es-PE"/>
            </w:rPr>
          </w:rPrChange>
        </w:rPr>
        <w:t>"SELECT * FROM (SELECT CONVERT(@row_number:=@row_number + 1, UNSIGNED) AS orden, m.id_especie, m.especie FROM especies_seleccionadas s JOIN maestra_especies m ON s.especie = m.especie, (SELECT @row_number:=0) AS rn ORDER BY m.id_especie) a ORDER BY 1"</w:t>
      </w:r>
    </w:p>
    <w:p w14:paraId="4AE39F2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Change w:id="9971"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7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9973" w:author="Edwin Villanueva Talavera" w:date="2019-06-02T11:17:00Z">
            <w:rPr>
              <w:rFonts w:ascii="Courier New" w:eastAsia="Times New Roman" w:hAnsi="Courier New" w:cs="Courier New"/>
              <w:b/>
              <w:bCs/>
              <w:color w:val="008000"/>
              <w:sz w:val="21"/>
              <w:szCs w:val="21"/>
              <w:lang w:eastAsia="es-PE"/>
            </w:rPr>
          </w:rPrChange>
        </w:rPr>
        <w:t>return</w:t>
      </w:r>
      <w:r w:rsidRPr="00FD6FF2">
        <w:rPr>
          <w:rFonts w:ascii="Courier New" w:eastAsia="Times New Roman" w:hAnsi="Courier New" w:cs="Courier New"/>
          <w:color w:val="333333"/>
          <w:sz w:val="21"/>
          <w:szCs w:val="21"/>
          <w:lang w:val="en-US" w:eastAsia="es-PE"/>
          <w:rPrChange w:id="9974" w:author="Edwin Villanueva Talavera" w:date="2019-06-02T11:17:00Z">
            <w:rPr>
              <w:rFonts w:ascii="Courier New" w:eastAsia="Times New Roman" w:hAnsi="Courier New" w:cs="Courier New"/>
              <w:color w:val="333333"/>
              <w:sz w:val="21"/>
              <w:szCs w:val="21"/>
              <w:lang w:eastAsia="es-PE"/>
            </w:rPr>
          </w:rPrChange>
        </w:rPr>
        <w:t xml:space="preserve"> util_bd</w:t>
      </w:r>
      <w:r w:rsidRPr="00FD6FF2">
        <w:rPr>
          <w:rFonts w:ascii="Courier New" w:eastAsia="Times New Roman" w:hAnsi="Courier New" w:cs="Courier New"/>
          <w:color w:val="666666"/>
          <w:sz w:val="21"/>
          <w:szCs w:val="21"/>
          <w:lang w:val="en-US" w:eastAsia="es-PE"/>
          <w:rPrChange w:id="99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76" w:author="Edwin Villanueva Talavera" w:date="2019-06-02T11:17:00Z">
            <w:rPr>
              <w:rFonts w:ascii="Courier New" w:eastAsia="Times New Roman" w:hAnsi="Courier New" w:cs="Courier New"/>
              <w:color w:val="333333"/>
              <w:sz w:val="21"/>
              <w:szCs w:val="21"/>
              <w:lang w:eastAsia="es-PE"/>
            </w:rPr>
          </w:rPrChange>
        </w:rPr>
        <w:t>resultados_query(query)</w:t>
      </w:r>
    </w:p>
    <w:p w14:paraId="195EA97D"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7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78" w:author="Edwin Villanueva Talavera" w:date="2019-06-02T11:17:00Z">
            <w:rPr>
              <w:rFonts w:ascii="Courier New" w:eastAsia="Times New Roman" w:hAnsi="Courier New" w:cs="Courier New"/>
              <w:color w:val="333333"/>
              <w:sz w:val="21"/>
              <w:szCs w:val="21"/>
              <w:lang w:eastAsia="es-PE"/>
            </w:rPr>
          </w:rPrChange>
        </w:rPr>
        <w:t xml:space="preserve">        </w:t>
      </w:r>
    </w:p>
    <w:p w14:paraId="5F98EAF6"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9980"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99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9982" w:author="Edwin Villanueva Talavera" w:date="2019-06-02T11:17:00Z">
            <w:rPr>
              <w:rFonts w:ascii="Courier New" w:eastAsia="Times New Roman" w:hAnsi="Courier New" w:cs="Courier New"/>
              <w:color w:val="0000FF"/>
              <w:sz w:val="21"/>
              <w:szCs w:val="21"/>
              <w:lang w:eastAsia="es-PE"/>
            </w:rPr>
          </w:rPrChange>
        </w:rPr>
        <w:t>generar_fasta_especie</w:t>
      </w:r>
      <w:r w:rsidRPr="00FD6FF2">
        <w:rPr>
          <w:rFonts w:ascii="Courier New" w:eastAsia="Times New Roman" w:hAnsi="Courier New" w:cs="Courier New"/>
          <w:color w:val="333333"/>
          <w:sz w:val="21"/>
          <w:szCs w:val="21"/>
          <w:lang w:val="en-US" w:eastAsia="es-PE"/>
          <w:rPrChange w:id="9983" w:author="Edwin Villanueva Talavera" w:date="2019-06-02T11:17:00Z">
            <w:rPr>
              <w:rFonts w:ascii="Courier New" w:eastAsia="Times New Roman" w:hAnsi="Courier New" w:cs="Courier New"/>
              <w:color w:val="333333"/>
              <w:sz w:val="21"/>
              <w:szCs w:val="21"/>
              <w:lang w:eastAsia="es-PE"/>
            </w:rPr>
          </w:rPrChange>
        </w:rPr>
        <w:t>(row_especie):</w:t>
      </w:r>
    </w:p>
    <w:p w14:paraId="087AD54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8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8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9986" w:author="Edwin Villanueva Talavera" w:date="2019-06-02T11:17:00Z">
            <w:rPr>
              <w:rFonts w:ascii="Courier New" w:eastAsia="Times New Roman" w:hAnsi="Courier New" w:cs="Courier New"/>
              <w:i/>
              <w:iCs/>
              <w:color w:val="408080"/>
              <w:sz w:val="21"/>
              <w:szCs w:val="21"/>
              <w:lang w:eastAsia="es-PE"/>
            </w:rPr>
          </w:rPrChange>
        </w:rPr>
        <w:t># lncRNA</w:t>
      </w:r>
    </w:p>
    <w:p w14:paraId="6B55E76D"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998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9988" w:author="Edwin Villanueva Talavera" w:date="2019-06-02T11:17:00Z">
            <w:rPr>
              <w:rFonts w:ascii="Courier New" w:eastAsia="Times New Roman" w:hAnsi="Courier New" w:cs="Courier New"/>
              <w:color w:val="333333"/>
              <w:sz w:val="21"/>
              <w:szCs w:val="21"/>
              <w:lang w:eastAsia="es-PE"/>
            </w:rPr>
          </w:rPrChange>
        </w:rPr>
        <w:t xml:space="preserve">    query </w:t>
      </w:r>
      <w:r w:rsidRPr="00FD6FF2">
        <w:rPr>
          <w:rFonts w:ascii="Courier New" w:eastAsia="Times New Roman" w:hAnsi="Courier New" w:cs="Courier New"/>
          <w:color w:val="666666"/>
          <w:sz w:val="21"/>
          <w:szCs w:val="21"/>
          <w:lang w:val="en-US" w:eastAsia="es-PE"/>
          <w:rPrChange w:id="998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9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9991" w:author="Edwin Villanueva Talavera" w:date="2019-06-02T11:17:00Z">
            <w:rPr>
              <w:rFonts w:ascii="Courier New" w:eastAsia="Times New Roman" w:hAnsi="Courier New" w:cs="Courier New"/>
              <w:color w:val="BA2121"/>
              <w:sz w:val="21"/>
              <w:szCs w:val="21"/>
              <w:lang w:eastAsia="es-PE"/>
            </w:rPr>
          </w:rPrChange>
        </w:rPr>
        <w:t>"SELECT cod_secuencia, secuencia FROM secuencias WHERE flg_pct = 0 AND flg_seleccionado = 1 AND id_especie = "</w:t>
      </w:r>
      <w:r w:rsidRPr="00FD6FF2">
        <w:rPr>
          <w:rFonts w:ascii="Courier New" w:eastAsia="Times New Roman" w:hAnsi="Courier New" w:cs="Courier New"/>
          <w:color w:val="333333"/>
          <w:sz w:val="21"/>
          <w:szCs w:val="21"/>
          <w:lang w:val="en-US" w:eastAsia="es-PE"/>
          <w:rPrChange w:id="99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9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99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9995" w:author="Edwin Villanueva Talavera" w:date="2019-06-02T11:17:00Z">
            <w:rPr>
              <w:rFonts w:ascii="Courier New" w:eastAsia="Times New Roman" w:hAnsi="Courier New" w:cs="Courier New"/>
              <w:color w:val="008000"/>
              <w:sz w:val="21"/>
              <w:szCs w:val="21"/>
              <w:lang w:eastAsia="es-PE"/>
            </w:rPr>
          </w:rPrChange>
        </w:rPr>
        <w:t>str</w:t>
      </w:r>
      <w:r w:rsidRPr="00FD6FF2">
        <w:rPr>
          <w:rFonts w:ascii="Courier New" w:eastAsia="Times New Roman" w:hAnsi="Courier New" w:cs="Courier New"/>
          <w:color w:val="333333"/>
          <w:sz w:val="21"/>
          <w:szCs w:val="21"/>
          <w:lang w:val="en-US" w:eastAsia="es-PE"/>
          <w:rPrChange w:id="9996" w:author="Edwin Villanueva Talavera" w:date="2019-06-02T11:17:00Z">
            <w:rPr>
              <w:rFonts w:ascii="Courier New" w:eastAsia="Times New Roman" w:hAnsi="Courier New" w:cs="Courier New"/>
              <w:color w:val="333333"/>
              <w:sz w:val="21"/>
              <w:szCs w:val="21"/>
              <w:lang w:eastAsia="es-PE"/>
            </w:rPr>
          </w:rPrChange>
        </w:rPr>
        <w:t>(row_especie[</w:t>
      </w:r>
      <w:r w:rsidRPr="00FD6FF2">
        <w:rPr>
          <w:rFonts w:ascii="Courier New" w:eastAsia="Times New Roman" w:hAnsi="Courier New" w:cs="Courier New"/>
          <w:color w:val="666666"/>
          <w:sz w:val="21"/>
          <w:szCs w:val="21"/>
          <w:lang w:val="en-US" w:eastAsia="es-PE"/>
          <w:rPrChange w:id="9997"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999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666666"/>
          <w:sz w:val="21"/>
          <w:szCs w:val="21"/>
          <w:lang w:val="en-US" w:eastAsia="es-PE"/>
          <w:rPrChange w:id="99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00"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01" w:author="Edwin Villanueva Talavera" w:date="2019-06-02T11:17:00Z">
            <w:rPr>
              <w:rFonts w:ascii="Courier New" w:eastAsia="Times New Roman" w:hAnsi="Courier New" w:cs="Courier New"/>
              <w:color w:val="BA2121"/>
              <w:sz w:val="21"/>
              <w:szCs w:val="21"/>
              <w:lang w:eastAsia="es-PE"/>
            </w:rPr>
          </w:rPrChange>
        </w:rPr>
        <w:t>" ORDER BY cod_secuencia"</w:t>
      </w:r>
    </w:p>
    <w:p w14:paraId="599C357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10002" w:author="Edwin Villanueva Talavera" w:date="2019-06-02T11:17:00Z">
            <w:rPr>
              <w:rFonts w:ascii="Courier New" w:eastAsia="Times New Roman" w:hAnsi="Courier New" w:cs="Courier New"/>
              <w:color w:val="333333"/>
              <w:sz w:val="21"/>
              <w:szCs w:val="21"/>
              <w:lang w:eastAsia="es-PE"/>
            </w:rPr>
          </w:rPrChange>
        </w:rPr>
        <w:t xml:space="preserve">    </w:t>
      </w:r>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58BCBD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generar_fasta(secuencias, </w:t>
      </w:r>
      <w:r w:rsidRPr="00FD5224">
        <w:rPr>
          <w:rFonts w:ascii="Courier New" w:eastAsia="Times New Roman" w:hAnsi="Courier New" w:cs="Courier New"/>
          <w:color w:val="BA2121"/>
          <w:sz w:val="21"/>
          <w:szCs w:val="21"/>
          <w:lang w:eastAsia="es-PE"/>
        </w:rPr>
        <w:t>"./lncRNApred/data/lncRNA.fa"</w:t>
      </w:r>
      <w:r w:rsidRPr="00FD5224">
        <w:rPr>
          <w:rFonts w:ascii="Courier New" w:eastAsia="Times New Roman" w:hAnsi="Courier New" w:cs="Courier New"/>
          <w:color w:val="333333"/>
          <w:sz w:val="21"/>
          <w:szCs w:val="21"/>
          <w:lang w:eastAsia="es-PE"/>
        </w:rPr>
        <w:t>)</w:t>
      </w:r>
    </w:p>
    <w:p w14:paraId="5BC551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PCT</w:t>
      </w:r>
    </w:p>
    <w:p w14:paraId="3BCE58FD"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query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SELECT cod_secuencia, secuencia FROM secuencias WHERE flg_pct = 1 AND flg_seleccionado = 1 AND id_especi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row_especie[</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ORDER BY cod_secuencia"</w:t>
      </w:r>
    </w:p>
    <w:p w14:paraId="7638A8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769F07E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generar_fasta(secuencias,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4DFF950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lncRNA+PCT</w:t>
      </w:r>
    </w:p>
    <w:p w14:paraId="6104A1C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query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SELECT cod_secuencia, secuencia FROM secuencias WHERE flg_seleccionado = 1 AND id_especi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row_especie[</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ORDER BY flg_pct ASC, cod_secuencia"</w:t>
      </w:r>
    </w:p>
    <w:p w14:paraId="09BF3BA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query)</w:t>
      </w:r>
    </w:p>
    <w:p w14:paraId="085FCF1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generar_fasta(secuencias, </w:t>
      </w:r>
      <w:r w:rsidRPr="00FD5224">
        <w:rPr>
          <w:rFonts w:ascii="Courier New" w:eastAsia="Times New Roman" w:hAnsi="Courier New" w:cs="Courier New"/>
          <w:color w:val="BA2121"/>
          <w:sz w:val="21"/>
          <w:szCs w:val="21"/>
          <w:lang w:eastAsia="es-PE"/>
        </w:rPr>
        <w:t>"./lncRNApred/data/transcritos.fa"</w:t>
      </w:r>
      <w:r w:rsidRPr="00FD5224">
        <w:rPr>
          <w:rFonts w:ascii="Courier New" w:eastAsia="Times New Roman" w:hAnsi="Courier New" w:cs="Courier New"/>
          <w:color w:val="333333"/>
          <w:sz w:val="21"/>
          <w:szCs w:val="21"/>
          <w:lang w:eastAsia="es-PE"/>
        </w:rPr>
        <w:t>)</w:t>
      </w:r>
    </w:p>
    <w:p w14:paraId="5E981D9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CB2FB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def</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ejecutar_scripts</w:t>
      </w:r>
      <w:r w:rsidRPr="00FD5224">
        <w:rPr>
          <w:rFonts w:ascii="Courier New" w:eastAsia="Times New Roman" w:hAnsi="Courier New" w:cs="Courier New"/>
          <w:color w:val="333333"/>
          <w:sz w:val="21"/>
          <w:szCs w:val="21"/>
          <w:lang w:eastAsia="es-PE"/>
        </w:rPr>
        <w:t>():</w:t>
      </w:r>
    </w:p>
    <w:p w14:paraId="49615D9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diamond</w:t>
      </w:r>
    </w:p>
    <w:p w14:paraId="37508F5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cript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bin/diamond blastx -d ./lncRNApred/data/swissprot.dmnd -q ./lncRNApred/data/transcritos.fa -o ./lncRNApred/data/transcritos.dmnd -e 0.001 -k 5 --matrix BLOSUM62 --gapopen 11 --gapextend 1 --more-sensitive -f 6 qseqid pident length qframe qstart qend sstart send evalue bitscore"</w:t>
      </w:r>
    </w:p>
    <w:p w14:paraId="289912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system(script)</w:t>
      </w:r>
    </w:p>
    <w:p w14:paraId="136FE33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cpat</w:t>
      </w:r>
    </w:p>
    <w:p w14:paraId="466C0AD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cript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bin/cpat.py -g ./lncRNApred/data/transcritos.fa -o ./lncRNApred/data/transcritos.cpat -x ./lncRNApred/crema/cpat_models/ath_hexamer.txt -d ./lncRNApred/crema/cpat_models/ath_logit.RData"</w:t>
      </w:r>
    </w:p>
    <w:p w14:paraId="39E9E3B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03" w:author="Edwin Villanueva Talavera" w:date="2019-06-02T11:17:00Z">
            <w:rPr>
              <w:rFonts w:ascii="Courier New" w:eastAsia="Times New Roman" w:hAnsi="Courier New" w:cs="Courier New"/>
              <w:color w:val="333333"/>
              <w:sz w:val="21"/>
              <w:szCs w:val="21"/>
              <w:lang w:eastAsia="es-PE"/>
            </w:rPr>
          </w:rPrChange>
        </w:rPr>
      </w:pPr>
      <w:r w:rsidRPr="00FD5224">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333333"/>
          <w:sz w:val="21"/>
          <w:szCs w:val="21"/>
          <w:lang w:val="en-US" w:eastAsia="es-PE"/>
          <w:rPrChange w:id="10004" w:author="Edwin Villanueva Talavera" w:date="2019-06-02T11:17:00Z">
            <w:rPr>
              <w:rFonts w:ascii="Courier New" w:eastAsia="Times New Roman" w:hAnsi="Courier New" w:cs="Courier New"/>
              <w:color w:val="333333"/>
              <w:sz w:val="21"/>
              <w:szCs w:val="21"/>
              <w:lang w:eastAsia="es-PE"/>
            </w:rPr>
          </w:rPrChange>
        </w:rPr>
        <w:t>os</w:t>
      </w:r>
      <w:r w:rsidRPr="00FD6FF2">
        <w:rPr>
          <w:rFonts w:ascii="Courier New" w:eastAsia="Times New Roman" w:hAnsi="Courier New" w:cs="Courier New"/>
          <w:color w:val="666666"/>
          <w:sz w:val="21"/>
          <w:szCs w:val="21"/>
          <w:lang w:val="en-US" w:eastAsia="es-PE"/>
          <w:rPrChange w:id="1000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06" w:author="Edwin Villanueva Talavera" w:date="2019-06-02T11:17:00Z">
            <w:rPr>
              <w:rFonts w:ascii="Courier New" w:eastAsia="Times New Roman" w:hAnsi="Courier New" w:cs="Courier New"/>
              <w:color w:val="333333"/>
              <w:sz w:val="21"/>
              <w:szCs w:val="21"/>
              <w:lang w:eastAsia="es-PE"/>
            </w:rPr>
          </w:rPrChange>
        </w:rPr>
        <w:t>system(script)</w:t>
      </w:r>
    </w:p>
    <w:p w14:paraId="5CD1504C"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10009" w:author="Edwin Villanueva Talavera" w:date="2019-06-02T11:17:00Z">
            <w:rPr>
              <w:rFonts w:ascii="Courier New" w:eastAsia="Times New Roman" w:hAnsi="Courier New" w:cs="Courier New"/>
              <w:i/>
              <w:iCs/>
              <w:color w:val="408080"/>
              <w:sz w:val="21"/>
              <w:szCs w:val="21"/>
              <w:lang w:eastAsia="es-PE"/>
            </w:rPr>
          </w:rPrChange>
        </w:rPr>
        <w:t>#lncRNApred</w:t>
      </w:r>
    </w:p>
    <w:p w14:paraId="650260A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1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11"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1001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13" w:author="Edwin Villanueva Talavera" w:date="2019-06-02T11:17:00Z">
            <w:rPr>
              <w:rFonts w:ascii="Courier New" w:eastAsia="Times New Roman" w:hAnsi="Courier New" w:cs="Courier New"/>
              <w:color w:val="333333"/>
              <w:sz w:val="21"/>
              <w:szCs w:val="21"/>
              <w:lang w:eastAsia="es-PE"/>
            </w:rPr>
          </w:rPrChange>
        </w:rPr>
        <w:t>chdir(</w:t>
      </w:r>
      <w:r w:rsidRPr="00FD6FF2">
        <w:rPr>
          <w:rFonts w:ascii="Courier New" w:eastAsia="Times New Roman" w:hAnsi="Courier New" w:cs="Courier New"/>
          <w:color w:val="BA2121"/>
          <w:sz w:val="21"/>
          <w:szCs w:val="21"/>
          <w:lang w:val="en-US" w:eastAsia="es-PE"/>
          <w:rPrChange w:id="10014" w:author="Edwin Villanueva Talavera" w:date="2019-06-02T11:17:00Z">
            <w:rPr>
              <w:rFonts w:ascii="Courier New" w:eastAsia="Times New Roman" w:hAnsi="Courier New" w:cs="Courier New"/>
              <w:color w:val="BA2121"/>
              <w:sz w:val="21"/>
              <w:szCs w:val="21"/>
              <w:lang w:eastAsia="es-PE"/>
            </w:rPr>
          </w:rPrChange>
        </w:rPr>
        <w:t>'./lncRNApred/results/'</w:t>
      </w:r>
      <w:r w:rsidRPr="00FD6FF2">
        <w:rPr>
          <w:rFonts w:ascii="Courier New" w:eastAsia="Times New Roman" w:hAnsi="Courier New" w:cs="Courier New"/>
          <w:color w:val="333333"/>
          <w:sz w:val="21"/>
          <w:szCs w:val="21"/>
          <w:lang w:val="en-US" w:eastAsia="es-PE"/>
          <w:rPrChange w:id="10015" w:author="Edwin Villanueva Talavera" w:date="2019-06-02T11:17:00Z">
            <w:rPr>
              <w:rFonts w:ascii="Courier New" w:eastAsia="Times New Roman" w:hAnsi="Courier New" w:cs="Courier New"/>
              <w:color w:val="333333"/>
              <w:sz w:val="21"/>
              <w:szCs w:val="21"/>
              <w:lang w:eastAsia="es-PE"/>
            </w:rPr>
          </w:rPrChange>
        </w:rPr>
        <w:t>)</w:t>
      </w:r>
    </w:p>
    <w:p w14:paraId="2741E55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1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17" w:author="Edwin Villanueva Talavera" w:date="2019-06-02T11:17:00Z">
            <w:rPr>
              <w:rFonts w:ascii="Courier New" w:eastAsia="Times New Roman" w:hAnsi="Courier New" w:cs="Courier New"/>
              <w:color w:val="333333"/>
              <w:sz w:val="21"/>
              <w:szCs w:val="21"/>
              <w:lang w:eastAsia="es-PE"/>
            </w:rPr>
          </w:rPrChange>
        </w:rPr>
        <w:t xml:space="preserve">    script </w:t>
      </w:r>
      <w:r w:rsidRPr="00FD6FF2">
        <w:rPr>
          <w:rFonts w:ascii="Courier New" w:eastAsia="Times New Roman" w:hAnsi="Courier New" w:cs="Courier New"/>
          <w:color w:val="666666"/>
          <w:sz w:val="21"/>
          <w:szCs w:val="21"/>
          <w:lang w:val="en-US" w:eastAsia="es-PE"/>
          <w:rPrChange w:id="1001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19"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20" w:author="Edwin Villanueva Talavera" w:date="2019-06-02T11:17:00Z">
            <w:rPr>
              <w:rFonts w:ascii="Courier New" w:eastAsia="Times New Roman" w:hAnsi="Courier New" w:cs="Courier New"/>
              <w:color w:val="BA2121"/>
              <w:sz w:val="21"/>
              <w:szCs w:val="21"/>
              <w:lang w:eastAsia="es-PE"/>
            </w:rPr>
          </w:rPrChange>
        </w:rPr>
        <w:t>"python3 ../crema/bin/predict.py -f ../data/transcritos.fa -c ../data/transcritos.cpat -d ../data/transcritos.dmnd"</w:t>
      </w:r>
    </w:p>
    <w:p w14:paraId="2608272E"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21"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22"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1002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24" w:author="Edwin Villanueva Talavera" w:date="2019-06-02T11:17:00Z">
            <w:rPr>
              <w:rFonts w:ascii="Courier New" w:eastAsia="Times New Roman" w:hAnsi="Courier New" w:cs="Courier New"/>
              <w:color w:val="333333"/>
              <w:sz w:val="21"/>
              <w:szCs w:val="21"/>
              <w:lang w:eastAsia="es-PE"/>
            </w:rPr>
          </w:rPrChange>
        </w:rPr>
        <w:t>system(script)</w:t>
      </w:r>
    </w:p>
    <w:p w14:paraId="21D3CAC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2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26" w:author="Edwin Villanueva Talavera" w:date="2019-06-02T11:17:00Z">
            <w:rPr>
              <w:rFonts w:ascii="Courier New" w:eastAsia="Times New Roman" w:hAnsi="Courier New" w:cs="Courier New"/>
              <w:color w:val="333333"/>
              <w:sz w:val="21"/>
              <w:szCs w:val="21"/>
              <w:lang w:eastAsia="es-PE"/>
            </w:rPr>
          </w:rPrChange>
        </w:rPr>
        <w:t xml:space="preserve">    os</w:t>
      </w:r>
      <w:r w:rsidRPr="00FD6FF2">
        <w:rPr>
          <w:rFonts w:ascii="Courier New" w:eastAsia="Times New Roman" w:hAnsi="Courier New" w:cs="Courier New"/>
          <w:color w:val="666666"/>
          <w:sz w:val="21"/>
          <w:szCs w:val="21"/>
          <w:lang w:val="en-US" w:eastAsia="es-PE"/>
          <w:rPrChange w:id="1002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28" w:author="Edwin Villanueva Talavera" w:date="2019-06-02T11:17:00Z">
            <w:rPr>
              <w:rFonts w:ascii="Courier New" w:eastAsia="Times New Roman" w:hAnsi="Courier New" w:cs="Courier New"/>
              <w:color w:val="333333"/>
              <w:sz w:val="21"/>
              <w:szCs w:val="21"/>
              <w:lang w:eastAsia="es-PE"/>
            </w:rPr>
          </w:rPrChange>
        </w:rPr>
        <w:t>chdir(</w:t>
      </w:r>
      <w:r w:rsidRPr="00FD6FF2">
        <w:rPr>
          <w:rFonts w:ascii="Courier New" w:eastAsia="Times New Roman" w:hAnsi="Courier New" w:cs="Courier New"/>
          <w:color w:val="BA2121"/>
          <w:sz w:val="21"/>
          <w:szCs w:val="21"/>
          <w:lang w:val="en-US" w:eastAsia="es-PE"/>
          <w:rPrChange w:id="10029"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030" w:author="Edwin Villanueva Talavera" w:date="2019-06-02T11:17:00Z">
            <w:rPr>
              <w:rFonts w:ascii="Courier New" w:eastAsia="Times New Roman" w:hAnsi="Courier New" w:cs="Courier New"/>
              <w:color w:val="333333"/>
              <w:sz w:val="21"/>
              <w:szCs w:val="21"/>
              <w:lang w:eastAsia="es-PE"/>
            </w:rPr>
          </w:rPrChange>
        </w:rPr>
        <w:t>)</w:t>
      </w:r>
    </w:p>
    <w:p w14:paraId="55162D0C"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31" w:author="Edwin Villanueva Talavera" w:date="2019-06-02T11:17:00Z">
            <w:rPr>
              <w:rFonts w:ascii="Courier New" w:eastAsia="Times New Roman" w:hAnsi="Courier New" w:cs="Courier New"/>
              <w:color w:val="333333"/>
              <w:sz w:val="21"/>
              <w:szCs w:val="21"/>
              <w:lang w:eastAsia="es-PE"/>
            </w:rPr>
          </w:rPrChange>
        </w:rPr>
      </w:pPr>
    </w:p>
    <w:p w14:paraId="4ECB048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3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b/>
          <w:bCs/>
          <w:color w:val="008000"/>
          <w:sz w:val="21"/>
          <w:szCs w:val="21"/>
          <w:lang w:val="en-US" w:eastAsia="es-PE"/>
          <w:rPrChange w:id="10033" w:author="Edwin Villanueva Talavera" w:date="2019-06-02T11:17:00Z">
            <w:rPr>
              <w:rFonts w:ascii="Courier New" w:eastAsia="Times New Roman" w:hAnsi="Courier New" w:cs="Courier New"/>
              <w:b/>
              <w:bCs/>
              <w:color w:val="008000"/>
              <w:sz w:val="21"/>
              <w:szCs w:val="21"/>
              <w:lang w:eastAsia="es-PE"/>
            </w:rPr>
          </w:rPrChange>
        </w:rPr>
        <w:t>def</w:t>
      </w:r>
      <w:r w:rsidRPr="00FD6FF2">
        <w:rPr>
          <w:rFonts w:ascii="Courier New" w:eastAsia="Times New Roman" w:hAnsi="Courier New" w:cs="Courier New"/>
          <w:color w:val="333333"/>
          <w:sz w:val="21"/>
          <w:szCs w:val="21"/>
          <w:lang w:val="en-US" w:eastAsia="es-PE"/>
          <w:rPrChange w:id="1003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00FF"/>
          <w:sz w:val="21"/>
          <w:szCs w:val="21"/>
          <w:lang w:val="en-US" w:eastAsia="es-PE"/>
          <w:rPrChange w:id="10035" w:author="Edwin Villanueva Talavera" w:date="2019-06-02T11:17:00Z">
            <w:rPr>
              <w:rFonts w:ascii="Courier New" w:eastAsia="Times New Roman" w:hAnsi="Courier New" w:cs="Courier New"/>
              <w:color w:val="0000FF"/>
              <w:sz w:val="21"/>
              <w:szCs w:val="21"/>
              <w:lang w:eastAsia="es-PE"/>
            </w:rPr>
          </w:rPrChange>
        </w:rPr>
        <w:t>obtener_resultados</w:t>
      </w:r>
      <w:r w:rsidRPr="00FD6FF2">
        <w:rPr>
          <w:rFonts w:ascii="Courier New" w:eastAsia="Times New Roman" w:hAnsi="Courier New" w:cs="Courier New"/>
          <w:color w:val="333333"/>
          <w:sz w:val="21"/>
          <w:szCs w:val="21"/>
          <w:lang w:val="en-US" w:eastAsia="es-PE"/>
          <w:rPrChange w:id="10036" w:author="Edwin Villanueva Talavera" w:date="2019-06-02T11:17:00Z">
            <w:rPr>
              <w:rFonts w:ascii="Courier New" w:eastAsia="Times New Roman" w:hAnsi="Courier New" w:cs="Courier New"/>
              <w:color w:val="333333"/>
              <w:sz w:val="21"/>
              <w:szCs w:val="21"/>
              <w:lang w:eastAsia="es-PE"/>
            </w:rPr>
          </w:rPrChange>
        </w:rPr>
        <w:t>(num_especie):</w:t>
      </w:r>
    </w:p>
    <w:p w14:paraId="5D79300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3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38" w:author="Edwin Villanueva Talavera" w:date="2019-06-02T11:17:00Z">
            <w:rPr>
              <w:rFonts w:ascii="Courier New" w:eastAsia="Times New Roman" w:hAnsi="Courier New" w:cs="Courier New"/>
              <w:color w:val="333333"/>
              <w:sz w:val="21"/>
              <w:szCs w:val="21"/>
              <w:lang w:eastAsia="es-PE"/>
            </w:rPr>
          </w:rPrChange>
        </w:rPr>
        <w:t xml:space="preserve">    transcritos_lncRNA </w:t>
      </w:r>
      <w:r w:rsidRPr="00FD6FF2">
        <w:rPr>
          <w:rFonts w:ascii="Courier New" w:eastAsia="Times New Roman" w:hAnsi="Courier New" w:cs="Courier New"/>
          <w:color w:val="666666"/>
          <w:sz w:val="21"/>
          <w:szCs w:val="21"/>
          <w:lang w:val="en-US" w:eastAsia="es-PE"/>
          <w:rPrChange w:id="1003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40" w:author="Edwin Villanueva Talavera" w:date="2019-06-02T11:17:00Z">
            <w:rPr>
              <w:rFonts w:ascii="Courier New" w:eastAsia="Times New Roman" w:hAnsi="Courier New" w:cs="Courier New"/>
              <w:color w:val="333333"/>
              <w:sz w:val="21"/>
              <w:szCs w:val="21"/>
              <w:lang w:eastAsia="es-PE"/>
            </w:rPr>
          </w:rPrChange>
        </w:rPr>
        <w:t xml:space="preserve"> {k</w:t>
      </w:r>
      <w:r w:rsidRPr="00FD6FF2">
        <w:rPr>
          <w:rFonts w:ascii="Courier New" w:eastAsia="Times New Roman" w:hAnsi="Courier New" w:cs="Courier New"/>
          <w:color w:val="666666"/>
          <w:sz w:val="21"/>
          <w:szCs w:val="21"/>
          <w:lang w:val="en-US" w:eastAsia="es-PE"/>
          <w:rPrChange w:id="1004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42"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10043"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04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045"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046" w:author="Edwin Villanueva Talavera" w:date="2019-06-02T11:17:00Z">
            <w:rPr>
              <w:rFonts w:ascii="Courier New" w:eastAsia="Times New Roman" w:hAnsi="Courier New" w:cs="Courier New"/>
              <w:color w:val="333333"/>
              <w:sz w:val="21"/>
              <w:szCs w:val="21"/>
              <w:lang w:eastAsia="es-PE"/>
            </w:rPr>
          </w:rPrChange>
        </w:rPr>
        <w:t xml:space="preserve"> k,_ </w:t>
      </w:r>
      <w:r w:rsidRPr="00FD6FF2">
        <w:rPr>
          <w:rFonts w:ascii="Courier New" w:eastAsia="Times New Roman" w:hAnsi="Courier New" w:cs="Courier New"/>
          <w:b/>
          <w:bCs/>
          <w:color w:val="AA22FF"/>
          <w:sz w:val="21"/>
          <w:szCs w:val="21"/>
          <w:lang w:val="en-US" w:eastAsia="es-PE"/>
          <w:rPrChange w:id="10047"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048"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1004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0"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BA2121"/>
          <w:sz w:val="21"/>
          <w:szCs w:val="21"/>
          <w:lang w:val="en-US" w:eastAsia="es-PE"/>
          <w:rPrChange w:id="10051" w:author="Edwin Villanueva Talavera" w:date="2019-06-02T11:17:00Z">
            <w:rPr>
              <w:rFonts w:ascii="Courier New" w:eastAsia="Times New Roman" w:hAnsi="Courier New" w:cs="Courier New"/>
              <w:color w:val="BA2121"/>
              <w:sz w:val="21"/>
              <w:szCs w:val="21"/>
              <w:lang w:eastAsia="es-PE"/>
            </w:rPr>
          </w:rPrChange>
        </w:rPr>
        <w:t>"./lncRNApred/data/lncRNA.fa"</w:t>
      </w:r>
      <w:r w:rsidRPr="00FD6FF2">
        <w:rPr>
          <w:rFonts w:ascii="Courier New" w:eastAsia="Times New Roman" w:hAnsi="Courier New" w:cs="Courier New"/>
          <w:color w:val="333333"/>
          <w:sz w:val="21"/>
          <w:szCs w:val="21"/>
          <w:lang w:val="en-US" w:eastAsia="es-PE"/>
          <w:rPrChange w:id="10052"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05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4" w:author="Edwin Villanueva Talavera" w:date="2019-06-02T11:17:00Z">
            <w:rPr>
              <w:rFonts w:ascii="Courier New" w:eastAsia="Times New Roman" w:hAnsi="Courier New" w:cs="Courier New"/>
              <w:color w:val="333333"/>
              <w:sz w:val="21"/>
              <w:szCs w:val="21"/>
              <w:lang w:eastAsia="es-PE"/>
            </w:rPr>
          </w:rPrChange>
        </w:rPr>
        <w:t>items()}</w:t>
      </w:r>
    </w:p>
    <w:p w14:paraId="0D33F12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5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56" w:author="Edwin Villanueva Talavera" w:date="2019-06-02T11:17:00Z">
            <w:rPr>
              <w:rFonts w:ascii="Courier New" w:eastAsia="Times New Roman" w:hAnsi="Courier New" w:cs="Courier New"/>
              <w:color w:val="333333"/>
              <w:sz w:val="21"/>
              <w:szCs w:val="21"/>
              <w:lang w:eastAsia="es-PE"/>
            </w:rPr>
          </w:rPrChange>
        </w:rPr>
        <w:t xml:space="preserve">    transcritos_PCT </w:t>
      </w:r>
      <w:r w:rsidRPr="00FD6FF2">
        <w:rPr>
          <w:rFonts w:ascii="Courier New" w:eastAsia="Times New Roman" w:hAnsi="Courier New" w:cs="Courier New"/>
          <w:color w:val="666666"/>
          <w:sz w:val="21"/>
          <w:szCs w:val="21"/>
          <w:lang w:val="en-US" w:eastAsia="es-PE"/>
          <w:rPrChange w:id="1005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58" w:author="Edwin Villanueva Talavera" w:date="2019-06-02T11:17:00Z">
            <w:rPr>
              <w:rFonts w:ascii="Courier New" w:eastAsia="Times New Roman" w:hAnsi="Courier New" w:cs="Courier New"/>
              <w:color w:val="333333"/>
              <w:sz w:val="21"/>
              <w:szCs w:val="21"/>
              <w:lang w:eastAsia="es-PE"/>
            </w:rPr>
          </w:rPrChange>
        </w:rPr>
        <w:t xml:space="preserve"> {k</w:t>
      </w:r>
      <w:r w:rsidRPr="00FD6FF2">
        <w:rPr>
          <w:rFonts w:ascii="Courier New" w:eastAsia="Times New Roman" w:hAnsi="Courier New" w:cs="Courier New"/>
          <w:color w:val="666666"/>
          <w:sz w:val="21"/>
          <w:szCs w:val="21"/>
          <w:lang w:val="en-US" w:eastAsia="es-PE"/>
          <w:rPrChange w:id="1005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60" w:author="Edwin Villanueva Talavera" w:date="2019-06-02T11:17:00Z">
            <w:rPr>
              <w:rFonts w:ascii="Courier New" w:eastAsia="Times New Roman" w:hAnsi="Courier New" w:cs="Courier New"/>
              <w:color w:val="333333"/>
              <w:sz w:val="21"/>
              <w:szCs w:val="21"/>
              <w:lang w:eastAsia="es-PE"/>
            </w:rPr>
          </w:rPrChange>
        </w:rPr>
        <w:t>upper():</w:t>
      </w:r>
      <w:r w:rsidRPr="00FD6FF2">
        <w:rPr>
          <w:rFonts w:ascii="Courier New" w:eastAsia="Times New Roman" w:hAnsi="Courier New" w:cs="Courier New"/>
          <w:color w:val="BA2121"/>
          <w:sz w:val="21"/>
          <w:szCs w:val="21"/>
          <w:lang w:val="en-US" w:eastAsia="es-PE"/>
          <w:rPrChange w:id="10061"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06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063"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064" w:author="Edwin Villanueva Talavera" w:date="2019-06-02T11:17:00Z">
            <w:rPr>
              <w:rFonts w:ascii="Courier New" w:eastAsia="Times New Roman" w:hAnsi="Courier New" w:cs="Courier New"/>
              <w:color w:val="333333"/>
              <w:sz w:val="21"/>
              <w:szCs w:val="21"/>
              <w:lang w:eastAsia="es-PE"/>
            </w:rPr>
          </w:rPrChange>
        </w:rPr>
        <w:t xml:space="preserve"> k,_ </w:t>
      </w:r>
      <w:r w:rsidRPr="00FD6FF2">
        <w:rPr>
          <w:rFonts w:ascii="Courier New" w:eastAsia="Times New Roman" w:hAnsi="Courier New" w:cs="Courier New"/>
          <w:b/>
          <w:bCs/>
          <w:color w:val="AA22FF"/>
          <w:sz w:val="21"/>
          <w:szCs w:val="21"/>
          <w:lang w:val="en-US" w:eastAsia="es-PE"/>
          <w:rPrChange w:id="10065"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066" w:author="Edwin Villanueva Talavera" w:date="2019-06-02T11:17:00Z">
            <w:rPr>
              <w:rFonts w:ascii="Courier New" w:eastAsia="Times New Roman" w:hAnsi="Courier New" w:cs="Courier New"/>
              <w:color w:val="333333"/>
              <w:sz w:val="21"/>
              <w:szCs w:val="21"/>
              <w:lang w:eastAsia="es-PE"/>
            </w:rPr>
          </w:rPrChange>
        </w:rPr>
        <w:t xml:space="preserve"> util_fasta</w:t>
      </w:r>
      <w:r w:rsidRPr="00FD6FF2">
        <w:rPr>
          <w:rFonts w:ascii="Courier New" w:eastAsia="Times New Roman" w:hAnsi="Courier New" w:cs="Courier New"/>
          <w:color w:val="666666"/>
          <w:sz w:val="21"/>
          <w:szCs w:val="21"/>
          <w:lang w:val="en-US" w:eastAsia="es-PE"/>
          <w:rPrChange w:id="10067"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68" w:author="Edwin Villanueva Talavera" w:date="2019-06-02T11:17:00Z">
            <w:rPr>
              <w:rFonts w:ascii="Courier New" w:eastAsia="Times New Roman" w:hAnsi="Courier New" w:cs="Courier New"/>
              <w:color w:val="333333"/>
              <w:sz w:val="21"/>
              <w:szCs w:val="21"/>
              <w:lang w:eastAsia="es-PE"/>
            </w:rPr>
          </w:rPrChange>
        </w:rPr>
        <w:t>leer_fasta(</w:t>
      </w:r>
      <w:r w:rsidRPr="00FD6FF2">
        <w:rPr>
          <w:rFonts w:ascii="Courier New" w:eastAsia="Times New Roman" w:hAnsi="Courier New" w:cs="Courier New"/>
          <w:color w:val="BA2121"/>
          <w:sz w:val="21"/>
          <w:szCs w:val="21"/>
          <w:lang w:val="en-US" w:eastAsia="es-PE"/>
          <w:rPrChange w:id="10069" w:author="Edwin Villanueva Talavera" w:date="2019-06-02T11:17:00Z">
            <w:rPr>
              <w:rFonts w:ascii="Courier New" w:eastAsia="Times New Roman" w:hAnsi="Courier New" w:cs="Courier New"/>
              <w:color w:val="BA2121"/>
              <w:sz w:val="21"/>
              <w:szCs w:val="21"/>
              <w:lang w:eastAsia="es-PE"/>
            </w:rPr>
          </w:rPrChange>
        </w:rPr>
        <w:t>"./lncRNApred/data/PCT.fa"</w:t>
      </w:r>
      <w:r w:rsidRPr="00FD6FF2">
        <w:rPr>
          <w:rFonts w:ascii="Courier New" w:eastAsia="Times New Roman" w:hAnsi="Courier New" w:cs="Courier New"/>
          <w:color w:val="333333"/>
          <w:sz w:val="21"/>
          <w:szCs w:val="21"/>
          <w:lang w:val="en-US" w:eastAsia="es-PE"/>
          <w:rPrChange w:id="1007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07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72" w:author="Edwin Villanueva Talavera" w:date="2019-06-02T11:17:00Z">
            <w:rPr>
              <w:rFonts w:ascii="Courier New" w:eastAsia="Times New Roman" w:hAnsi="Courier New" w:cs="Courier New"/>
              <w:color w:val="333333"/>
              <w:sz w:val="21"/>
              <w:szCs w:val="21"/>
              <w:lang w:eastAsia="es-PE"/>
            </w:rPr>
          </w:rPrChange>
        </w:rPr>
        <w:t>items()}</w:t>
      </w:r>
    </w:p>
    <w:p w14:paraId="1CB74DF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73"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74" w:author="Edwin Villanueva Talavera" w:date="2019-06-02T11:17:00Z">
            <w:rPr>
              <w:rFonts w:ascii="Courier New" w:eastAsia="Times New Roman" w:hAnsi="Courier New" w:cs="Courier New"/>
              <w:color w:val="333333"/>
              <w:sz w:val="21"/>
              <w:szCs w:val="21"/>
              <w:lang w:eastAsia="es-PE"/>
            </w:rPr>
          </w:rPrChange>
        </w:rPr>
        <w:t xml:space="preserve">    y_true </w:t>
      </w:r>
      <w:r w:rsidRPr="00FD6FF2">
        <w:rPr>
          <w:rFonts w:ascii="Courier New" w:eastAsia="Times New Roman" w:hAnsi="Courier New" w:cs="Courier New"/>
          <w:color w:val="666666"/>
          <w:sz w:val="21"/>
          <w:szCs w:val="21"/>
          <w:lang w:val="en-US" w:eastAsia="es-PE"/>
          <w:rPrChange w:id="10075"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7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77"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078" w:author="Edwin Villanueva Talavera" w:date="2019-06-02T11:17:00Z">
            <w:rPr>
              <w:rFonts w:ascii="Courier New" w:eastAsia="Times New Roman" w:hAnsi="Courier New" w:cs="Courier New"/>
              <w:color w:val="333333"/>
              <w:sz w:val="21"/>
              <w:szCs w:val="21"/>
              <w:lang w:eastAsia="es-PE"/>
            </w:rPr>
          </w:rPrChange>
        </w:rPr>
        <w:t>()</w:t>
      </w:r>
    </w:p>
    <w:p w14:paraId="3F37E789"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79"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80" w:author="Edwin Villanueva Talavera" w:date="2019-06-02T11:17:00Z">
            <w:rPr>
              <w:rFonts w:ascii="Courier New" w:eastAsia="Times New Roman" w:hAnsi="Courier New" w:cs="Courier New"/>
              <w:color w:val="333333"/>
              <w:sz w:val="21"/>
              <w:szCs w:val="21"/>
              <w:lang w:eastAsia="es-PE"/>
            </w:rPr>
          </w:rPrChange>
        </w:rPr>
        <w:t xml:space="preserve">    y_pred </w:t>
      </w:r>
      <w:r w:rsidRPr="00FD6FF2">
        <w:rPr>
          <w:rFonts w:ascii="Courier New" w:eastAsia="Times New Roman" w:hAnsi="Courier New" w:cs="Courier New"/>
          <w:color w:val="666666"/>
          <w:sz w:val="21"/>
          <w:szCs w:val="21"/>
          <w:lang w:val="en-US" w:eastAsia="es-PE"/>
          <w:rPrChange w:id="1008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08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83" w:author="Edwin Villanueva Talavera" w:date="2019-06-02T11:17:00Z">
            <w:rPr>
              <w:rFonts w:ascii="Courier New" w:eastAsia="Times New Roman" w:hAnsi="Courier New" w:cs="Courier New"/>
              <w:color w:val="008000"/>
              <w:sz w:val="21"/>
              <w:szCs w:val="21"/>
              <w:lang w:eastAsia="es-PE"/>
            </w:rPr>
          </w:rPrChange>
        </w:rPr>
        <w:t>list</w:t>
      </w:r>
      <w:r w:rsidRPr="00FD6FF2">
        <w:rPr>
          <w:rFonts w:ascii="Courier New" w:eastAsia="Times New Roman" w:hAnsi="Courier New" w:cs="Courier New"/>
          <w:color w:val="333333"/>
          <w:sz w:val="21"/>
          <w:szCs w:val="21"/>
          <w:lang w:val="en-US" w:eastAsia="es-PE"/>
          <w:rPrChange w:id="10084" w:author="Edwin Villanueva Talavera" w:date="2019-06-02T11:17:00Z">
            <w:rPr>
              <w:rFonts w:ascii="Courier New" w:eastAsia="Times New Roman" w:hAnsi="Courier New" w:cs="Courier New"/>
              <w:color w:val="333333"/>
              <w:sz w:val="21"/>
              <w:szCs w:val="21"/>
              <w:lang w:eastAsia="es-PE"/>
            </w:rPr>
          </w:rPrChange>
        </w:rPr>
        <w:t>()</w:t>
      </w:r>
    </w:p>
    <w:p w14:paraId="5EBA3993"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8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86"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087" w:author="Edwin Villanueva Talavera" w:date="2019-06-02T11:17:00Z">
            <w:rPr>
              <w:rFonts w:ascii="Courier New" w:eastAsia="Times New Roman" w:hAnsi="Courier New" w:cs="Courier New"/>
              <w:b/>
              <w:bCs/>
              <w:color w:val="008000"/>
              <w:sz w:val="21"/>
              <w:szCs w:val="21"/>
              <w:lang w:eastAsia="es-PE"/>
            </w:rPr>
          </w:rPrChange>
        </w:rPr>
        <w:t>with</w:t>
      </w:r>
      <w:r w:rsidRPr="00FD6FF2">
        <w:rPr>
          <w:rFonts w:ascii="Courier New" w:eastAsia="Times New Roman" w:hAnsi="Courier New" w:cs="Courier New"/>
          <w:color w:val="333333"/>
          <w:sz w:val="21"/>
          <w:szCs w:val="21"/>
          <w:lang w:val="en-US" w:eastAsia="es-PE"/>
          <w:rPrChange w:id="1008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089" w:author="Edwin Villanueva Talavera" w:date="2019-06-02T11:17:00Z">
            <w:rPr>
              <w:rFonts w:ascii="Courier New" w:eastAsia="Times New Roman" w:hAnsi="Courier New" w:cs="Courier New"/>
              <w:color w:val="008000"/>
              <w:sz w:val="21"/>
              <w:szCs w:val="21"/>
              <w:lang w:eastAsia="es-PE"/>
            </w:rPr>
          </w:rPrChange>
        </w:rPr>
        <w:t>open</w:t>
      </w:r>
      <w:r w:rsidRPr="00FD6FF2">
        <w:rPr>
          <w:rFonts w:ascii="Courier New" w:eastAsia="Times New Roman" w:hAnsi="Courier New" w:cs="Courier New"/>
          <w:color w:val="333333"/>
          <w:sz w:val="21"/>
          <w:szCs w:val="21"/>
          <w:lang w:val="en-US" w:eastAsia="es-PE"/>
          <w:rPrChange w:id="10090"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091" w:author="Edwin Villanueva Talavera" w:date="2019-06-02T11:17:00Z">
            <w:rPr>
              <w:rFonts w:ascii="Courier New" w:eastAsia="Times New Roman" w:hAnsi="Courier New" w:cs="Courier New"/>
              <w:color w:val="BA2121"/>
              <w:sz w:val="21"/>
              <w:szCs w:val="21"/>
              <w:lang w:eastAsia="es-PE"/>
            </w:rPr>
          </w:rPrChange>
        </w:rPr>
        <w:t>"./lncRNApred/results/final_ensemble_predictions.csv"</w:t>
      </w:r>
      <w:r w:rsidRPr="00FD6FF2">
        <w:rPr>
          <w:rFonts w:ascii="Courier New" w:eastAsia="Times New Roman" w:hAnsi="Courier New" w:cs="Courier New"/>
          <w:color w:val="333333"/>
          <w:sz w:val="21"/>
          <w:szCs w:val="21"/>
          <w:lang w:val="en-US" w:eastAsia="es-PE"/>
          <w:rPrChange w:id="1009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093" w:author="Edwin Villanueva Talavera" w:date="2019-06-02T11:17:00Z">
            <w:rPr>
              <w:rFonts w:ascii="Courier New" w:eastAsia="Times New Roman" w:hAnsi="Courier New" w:cs="Courier New"/>
              <w:color w:val="BA2121"/>
              <w:sz w:val="21"/>
              <w:szCs w:val="21"/>
              <w:lang w:eastAsia="es-PE"/>
            </w:rPr>
          </w:rPrChange>
        </w:rPr>
        <w:t>"r"</w:t>
      </w:r>
      <w:r w:rsidRPr="00FD6FF2">
        <w:rPr>
          <w:rFonts w:ascii="Courier New" w:eastAsia="Times New Roman" w:hAnsi="Courier New" w:cs="Courier New"/>
          <w:color w:val="333333"/>
          <w:sz w:val="21"/>
          <w:szCs w:val="21"/>
          <w:lang w:val="en-US" w:eastAsia="es-PE"/>
          <w:rPrChange w:id="10094"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095" w:author="Edwin Villanueva Talavera" w:date="2019-06-02T11:17:00Z">
            <w:rPr>
              <w:rFonts w:ascii="Courier New" w:eastAsia="Times New Roman" w:hAnsi="Courier New" w:cs="Courier New"/>
              <w:b/>
              <w:bCs/>
              <w:color w:val="008000"/>
              <w:sz w:val="21"/>
              <w:szCs w:val="21"/>
              <w:lang w:eastAsia="es-PE"/>
            </w:rPr>
          </w:rPrChange>
        </w:rPr>
        <w:t>as</w:t>
      </w:r>
      <w:r w:rsidRPr="00FD6FF2">
        <w:rPr>
          <w:rFonts w:ascii="Courier New" w:eastAsia="Times New Roman" w:hAnsi="Courier New" w:cs="Courier New"/>
          <w:color w:val="333333"/>
          <w:sz w:val="21"/>
          <w:szCs w:val="21"/>
          <w:lang w:val="en-US" w:eastAsia="es-PE"/>
          <w:rPrChange w:id="10096" w:author="Edwin Villanueva Talavera" w:date="2019-06-02T11:17:00Z">
            <w:rPr>
              <w:rFonts w:ascii="Courier New" w:eastAsia="Times New Roman" w:hAnsi="Courier New" w:cs="Courier New"/>
              <w:color w:val="333333"/>
              <w:sz w:val="21"/>
              <w:szCs w:val="21"/>
              <w:lang w:eastAsia="es-PE"/>
            </w:rPr>
          </w:rPrChange>
        </w:rPr>
        <w:t xml:space="preserve"> outfile:</w:t>
      </w:r>
    </w:p>
    <w:p w14:paraId="293FAF3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09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098" w:author="Edwin Villanueva Talavera" w:date="2019-06-02T11:17:00Z">
            <w:rPr>
              <w:rFonts w:ascii="Courier New" w:eastAsia="Times New Roman" w:hAnsi="Courier New" w:cs="Courier New"/>
              <w:color w:val="333333"/>
              <w:sz w:val="21"/>
              <w:szCs w:val="21"/>
              <w:lang w:eastAsia="es-PE"/>
            </w:rPr>
          </w:rPrChange>
        </w:rPr>
        <w:t xml:space="preserve">        csv_reader </w:t>
      </w:r>
      <w:r w:rsidRPr="00FD6FF2">
        <w:rPr>
          <w:rFonts w:ascii="Courier New" w:eastAsia="Times New Roman" w:hAnsi="Courier New" w:cs="Courier New"/>
          <w:color w:val="666666"/>
          <w:sz w:val="21"/>
          <w:szCs w:val="21"/>
          <w:lang w:val="en-US" w:eastAsia="es-PE"/>
          <w:rPrChange w:id="10099"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00" w:author="Edwin Villanueva Talavera" w:date="2019-06-02T11:17:00Z">
            <w:rPr>
              <w:rFonts w:ascii="Courier New" w:eastAsia="Times New Roman" w:hAnsi="Courier New" w:cs="Courier New"/>
              <w:color w:val="333333"/>
              <w:sz w:val="21"/>
              <w:szCs w:val="21"/>
              <w:lang w:eastAsia="es-PE"/>
            </w:rPr>
          </w:rPrChange>
        </w:rPr>
        <w:t xml:space="preserve"> csv</w:t>
      </w:r>
      <w:r w:rsidRPr="00FD6FF2">
        <w:rPr>
          <w:rFonts w:ascii="Courier New" w:eastAsia="Times New Roman" w:hAnsi="Courier New" w:cs="Courier New"/>
          <w:color w:val="666666"/>
          <w:sz w:val="21"/>
          <w:szCs w:val="21"/>
          <w:lang w:val="en-US" w:eastAsia="es-PE"/>
          <w:rPrChange w:id="10101"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02" w:author="Edwin Villanueva Talavera" w:date="2019-06-02T11:17:00Z">
            <w:rPr>
              <w:rFonts w:ascii="Courier New" w:eastAsia="Times New Roman" w:hAnsi="Courier New" w:cs="Courier New"/>
              <w:color w:val="333333"/>
              <w:sz w:val="21"/>
              <w:szCs w:val="21"/>
              <w:lang w:eastAsia="es-PE"/>
            </w:rPr>
          </w:rPrChange>
        </w:rPr>
        <w:t>reader(outfile, delimiter</w:t>
      </w:r>
      <w:r w:rsidRPr="00FD6FF2">
        <w:rPr>
          <w:rFonts w:ascii="Courier New" w:eastAsia="Times New Roman" w:hAnsi="Courier New" w:cs="Courier New"/>
          <w:color w:val="666666"/>
          <w:sz w:val="21"/>
          <w:szCs w:val="21"/>
          <w:lang w:val="en-US" w:eastAsia="es-PE"/>
          <w:rPrChange w:id="1010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04"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105"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333333"/>
          <w:sz w:val="21"/>
          <w:szCs w:val="21"/>
          <w:lang w:val="en-US" w:eastAsia="es-PE"/>
          <w:rPrChange w:id="10106" w:author="Edwin Villanueva Talavera" w:date="2019-06-02T11:17:00Z">
            <w:rPr>
              <w:rFonts w:ascii="Courier New" w:eastAsia="Times New Roman" w:hAnsi="Courier New" w:cs="Courier New"/>
              <w:color w:val="333333"/>
              <w:sz w:val="21"/>
              <w:szCs w:val="21"/>
              <w:lang w:eastAsia="es-PE"/>
            </w:rPr>
          </w:rPrChange>
        </w:rPr>
        <w:t>))</w:t>
      </w:r>
    </w:p>
    <w:p w14:paraId="0B30CF22"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07"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08"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09" w:author="Edwin Villanueva Talavera" w:date="2019-06-02T11:17:00Z">
            <w:rPr>
              <w:rFonts w:ascii="Courier New" w:eastAsia="Times New Roman" w:hAnsi="Courier New" w:cs="Courier New"/>
              <w:color w:val="008000"/>
              <w:sz w:val="21"/>
              <w:szCs w:val="21"/>
              <w:lang w:eastAsia="es-PE"/>
            </w:rPr>
          </w:rPrChange>
        </w:rPr>
        <w:t>next</w:t>
      </w:r>
      <w:r w:rsidRPr="00FD6FF2">
        <w:rPr>
          <w:rFonts w:ascii="Courier New" w:eastAsia="Times New Roman" w:hAnsi="Courier New" w:cs="Courier New"/>
          <w:color w:val="333333"/>
          <w:sz w:val="21"/>
          <w:szCs w:val="21"/>
          <w:lang w:val="en-US" w:eastAsia="es-PE"/>
          <w:rPrChange w:id="10110" w:author="Edwin Villanueva Talavera" w:date="2019-06-02T11:17:00Z">
            <w:rPr>
              <w:rFonts w:ascii="Courier New" w:eastAsia="Times New Roman" w:hAnsi="Courier New" w:cs="Courier New"/>
              <w:color w:val="333333"/>
              <w:sz w:val="21"/>
              <w:szCs w:val="21"/>
              <w:lang w:eastAsia="es-PE"/>
            </w:rPr>
          </w:rPrChange>
        </w:rPr>
        <w:t xml:space="preserve">(csv_reader, </w:t>
      </w:r>
      <w:r w:rsidRPr="00FD6FF2">
        <w:rPr>
          <w:rFonts w:ascii="Courier New" w:eastAsia="Times New Roman" w:hAnsi="Courier New" w:cs="Courier New"/>
          <w:b/>
          <w:bCs/>
          <w:color w:val="008000"/>
          <w:sz w:val="21"/>
          <w:szCs w:val="21"/>
          <w:lang w:val="en-US" w:eastAsia="es-PE"/>
          <w:rPrChange w:id="10111" w:author="Edwin Villanueva Talavera" w:date="2019-06-02T11:17:00Z">
            <w:rPr>
              <w:rFonts w:ascii="Courier New" w:eastAsia="Times New Roman" w:hAnsi="Courier New" w:cs="Courier New"/>
              <w:b/>
              <w:bCs/>
              <w:color w:val="008000"/>
              <w:sz w:val="21"/>
              <w:szCs w:val="21"/>
              <w:lang w:eastAsia="es-PE"/>
            </w:rPr>
          </w:rPrChange>
        </w:rPr>
        <w:t>None</w:t>
      </w:r>
      <w:r w:rsidRPr="00FD6FF2">
        <w:rPr>
          <w:rFonts w:ascii="Courier New" w:eastAsia="Times New Roman" w:hAnsi="Courier New" w:cs="Courier New"/>
          <w:color w:val="333333"/>
          <w:sz w:val="21"/>
          <w:szCs w:val="21"/>
          <w:lang w:val="en-US" w:eastAsia="es-PE"/>
          <w:rPrChange w:id="10112"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i/>
          <w:iCs/>
          <w:color w:val="408080"/>
          <w:sz w:val="21"/>
          <w:szCs w:val="21"/>
          <w:lang w:val="en-US" w:eastAsia="es-PE"/>
          <w:rPrChange w:id="10113" w:author="Edwin Villanueva Talavera" w:date="2019-06-02T11:17:00Z">
            <w:rPr>
              <w:rFonts w:ascii="Courier New" w:eastAsia="Times New Roman" w:hAnsi="Courier New" w:cs="Courier New"/>
              <w:i/>
              <w:iCs/>
              <w:color w:val="408080"/>
              <w:sz w:val="21"/>
              <w:szCs w:val="21"/>
              <w:lang w:eastAsia="es-PE"/>
            </w:rPr>
          </w:rPrChange>
        </w:rPr>
        <w:t># skip header</w:t>
      </w:r>
    </w:p>
    <w:p w14:paraId="6A87072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14"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15"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116" w:author="Edwin Villanueva Talavera" w:date="2019-06-02T11:17:00Z">
            <w:rPr>
              <w:rFonts w:ascii="Courier New" w:eastAsia="Times New Roman" w:hAnsi="Courier New" w:cs="Courier New"/>
              <w:b/>
              <w:bCs/>
              <w:color w:val="008000"/>
              <w:sz w:val="21"/>
              <w:szCs w:val="21"/>
              <w:lang w:eastAsia="es-PE"/>
            </w:rPr>
          </w:rPrChange>
        </w:rPr>
        <w:t>for</w:t>
      </w:r>
      <w:r w:rsidRPr="00FD6FF2">
        <w:rPr>
          <w:rFonts w:ascii="Courier New" w:eastAsia="Times New Roman" w:hAnsi="Courier New" w:cs="Courier New"/>
          <w:color w:val="333333"/>
          <w:sz w:val="21"/>
          <w:szCs w:val="21"/>
          <w:lang w:val="en-US" w:eastAsia="es-PE"/>
          <w:rPrChange w:id="10117" w:author="Edwin Villanueva Talavera" w:date="2019-06-02T11:17:00Z">
            <w:rPr>
              <w:rFonts w:ascii="Courier New" w:eastAsia="Times New Roman" w:hAnsi="Courier New" w:cs="Courier New"/>
              <w:color w:val="333333"/>
              <w:sz w:val="21"/>
              <w:szCs w:val="21"/>
              <w:lang w:eastAsia="es-PE"/>
            </w:rPr>
          </w:rPrChange>
        </w:rPr>
        <w:t xml:space="preserve"> row </w:t>
      </w:r>
      <w:r w:rsidRPr="00FD6FF2">
        <w:rPr>
          <w:rFonts w:ascii="Courier New" w:eastAsia="Times New Roman" w:hAnsi="Courier New" w:cs="Courier New"/>
          <w:b/>
          <w:bCs/>
          <w:color w:val="AA22FF"/>
          <w:sz w:val="21"/>
          <w:szCs w:val="21"/>
          <w:lang w:val="en-US" w:eastAsia="es-PE"/>
          <w:rPrChange w:id="1011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119" w:author="Edwin Villanueva Talavera" w:date="2019-06-02T11:17:00Z">
            <w:rPr>
              <w:rFonts w:ascii="Courier New" w:eastAsia="Times New Roman" w:hAnsi="Courier New" w:cs="Courier New"/>
              <w:color w:val="333333"/>
              <w:sz w:val="21"/>
              <w:szCs w:val="21"/>
              <w:lang w:eastAsia="es-PE"/>
            </w:rPr>
          </w:rPrChange>
        </w:rPr>
        <w:t xml:space="preserve"> csv_reader:</w:t>
      </w:r>
    </w:p>
    <w:p w14:paraId="5929EE55"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2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2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122"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10123"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10124"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12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126"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27"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b/>
          <w:bCs/>
          <w:color w:val="AA22FF"/>
          <w:sz w:val="21"/>
          <w:szCs w:val="21"/>
          <w:lang w:val="en-US" w:eastAsia="es-PE"/>
          <w:rPrChange w:id="10128"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129" w:author="Edwin Villanueva Talavera" w:date="2019-06-02T11:17:00Z">
            <w:rPr>
              <w:rFonts w:ascii="Courier New" w:eastAsia="Times New Roman" w:hAnsi="Courier New" w:cs="Courier New"/>
              <w:color w:val="333333"/>
              <w:sz w:val="21"/>
              <w:szCs w:val="21"/>
              <w:lang w:eastAsia="es-PE"/>
            </w:rPr>
          </w:rPrChange>
        </w:rPr>
        <w:t xml:space="preserve"> transcritos_lncRNA:</w:t>
      </w:r>
    </w:p>
    <w:p w14:paraId="38A90F31"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3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31" w:author="Edwin Villanueva Talavera" w:date="2019-06-02T11:17:00Z">
            <w:rPr>
              <w:rFonts w:ascii="Courier New" w:eastAsia="Times New Roman" w:hAnsi="Courier New" w:cs="Courier New"/>
              <w:color w:val="333333"/>
              <w:sz w:val="21"/>
              <w:szCs w:val="21"/>
              <w:lang w:eastAsia="es-PE"/>
            </w:rPr>
          </w:rPrChange>
        </w:rPr>
        <w:t xml:space="preserve">                y_true</w:t>
      </w:r>
      <w:r w:rsidRPr="00FD6FF2">
        <w:rPr>
          <w:rFonts w:ascii="Courier New" w:eastAsia="Times New Roman" w:hAnsi="Courier New" w:cs="Courier New"/>
          <w:color w:val="666666"/>
          <w:sz w:val="21"/>
          <w:szCs w:val="21"/>
          <w:lang w:val="en-US" w:eastAsia="es-PE"/>
          <w:rPrChange w:id="1013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33"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666666"/>
          <w:sz w:val="21"/>
          <w:szCs w:val="21"/>
          <w:lang w:val="en-US" w:eastAsia="es-PE"/>
          <w:rPrChange w:id="10134" w:author="Edwin Villanueva Talavera" w:date="2019-06-02T11:17:00Z">
            <w:rPr>
              <w:rFonts w:ascii="Courier New" w:eastAsia="Times New Roman" w:hAnsi="Courier New" w:cs="Courier New"/>
              <w:color w:val="666666"/>
              <w:sz w:val="21"/>
              <w:szCs w:val="21"/>
              <w:lang w:eastAsia="es-PE"/>
            </w:rPr>
          </w:rPrChange>
        </w:rPr>
        <w:t>1</w:t>
      </w:r>
      <w:r w:rsidRPr="00FD6FF2">
        <w:rPr>
          <w:rFonts w:ascii="Courier New" w:eastAsia="Times New Roman" w:hAnsi="Courier New" w:cs="Courier New"/>
          <w:color w:val="333333"/>
          <w:sz w:val="21"/>
          <w:szCs w:val="21"/>
          <w:lang w:val="en-US" w:eastAsia="es-PE"/>
          <w:rPrChange w:id="10135" w:author="Edwin Villanueva Talavera" w:date="2019-06-02T11:17:00Z">
            <w:rPr>
              <w:rFonts w:ascii="Courier New" w:eastAsia="Times New Roman" w:hAnsi="Courier New" w:cs="Courier New"/>
              <w:color w:val="333333"/>
              <w:sz w:val="21"/>
              <w:szCs w:val="21"/>
              <w:lang w:eastAsia="es-PE"/>
            </w:rPr>
          </w:rPrChange>
        </w:rPr>
        <w:t>)</w:t>
      </w:r>
    </w:p>
    <w:p w14:paraId="48B89C3F"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3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3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b/>
          <w:bCs/>
          <w:color w:val="008000"/>
          <w:sz w:val="21"/>
          <w:szCs w:val="21"/>
          <w:lang w:val="en-US" w:eastAsia="es-PE"/>
          <w:rPrChange w:id="10138" w:author="Edwin Villanueva Talavera" w:date="2019-06-02T11:17:00Z">
            <w:rPr>
              <w:rFonts w:ascii="Courier New" w:eastAsia="Times New Roman" w:hAnsi="Courier New" w:cs="Courier New"/>
              <w:b/>
              <w:bCs/>
              <w:color w:val="008000"/>
              <w:sz w:val="21"/>
              <w:szCs w:val="21"/>
              <w:lang w:eastAsia="es-PE"/>
            </w:rPr>
          </w:rPrChange>
        </w:rPr>
        <w:t>if</w:t>
      </w:r>
      <w:r w:rsidRPr="00FD6FF2">
        <w:rPr>
          <w:rFonts w:ascii="Courier New" w:eastAsia="Times New Roman" w:hAnsi="Courier New" w:cs="Courier New"/>
          <w:color w:val="333333"/>
          <w:sz w:val="21"/>
          <w:szCs w:val="21"/>
          <w:lang w:val="en-US" w:eastAsia="es-PE"/>
          <w:rPrChange w:id="10139" w:author="Edwin Villanueva Talavera" w:date="2019-06-02T11:17:00Z">
            <w:rPr>
              <w:rFonts w:ascii="Courier New" w:eastAsia="Times New Roman" w:hAnsi="Courier New" w:cs="Courier New"/>
              <w:color w:val="333333"/>
              <w:sz w:val="21"/>
              <w:szCs w:val="21"/>
              <w:lang w:eastAsia="es-PE"/>
            </w:rPr>
          </w:rPrChange>
        </w:rPr>
        <w:t xml:space="preserve"> row[</w:t>
      </w:r>
      <w:r w:rsidRPr="00FD6FF2">
        <w:rPr>
          <w:rFonts w:ascii="Courier New" w:eastAsia="Times New Roman" w:hAnsi="Courier New" w:cs="Courier New"/>
          <w:color w:val="666666"/>
          <w:sz w:val="21"/>
          <w:szCs w:val="21"/>
          <w:lang w:val="en-US" w:eastAsia="es-PE"/>
          <w:rPrChange w:id="1014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141"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666666"/>
          <w:sz w:val="21"/>
          <w:szCs w:val="21"/>
          <w:lang w:val="en-US" w:eastAsia="es-PE"/>
          <w:rPrChange w:id="1014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43" w:author="Edwin Villanueva Talavera" w:date="2019-06-02T11:17:00Z">
            <w:rPr>
              <w:rFonts w:ascii="Courier New" w:eastAsia="Times New Roman" w:hAnsi="Courier New" w:cs="Courier New"/>
              <w:color w:val="333333"/>
              <w:sz w:val="21"/>
              <w:szCs w:val="21"/>
              <w:lang w:eastAsia="es-PE"/>
            </w:rPr>
          </w:rPrChange>
        </w:rPr>
        <w:t xml:space="preserve">upper() </w:t>
      </w:r>
      <w:r w:rsidRPr="00FD6FF2">
        <w:rPr>
          <w:rFonts w:ascii="Courier New" w:eastAsia="Times New Roman" w:hAnsi="Courier New" w:cs="Courier New"/>
          <w:b/>
          <w:bCs/>
          <w:color w:val="AA22FF"/>
          <w:sz w:val="21"/>
          <w:szCs w:val="21"/>
          <w:lang w:val="en-US" w:eastAsia="es-PE"/>
          <w:rPrChange w:id="10144" w:author="Edwin Villanueva Talavera" w:date="2019-06-02T11:17:00Z">
            <w:rPr>
              <w:rFonts w:ascii="Courier New" w:eastAsia="Times New Roman" w:hAnsi="Courier New" w:cs="Courier New"/>
              <w:b/>
              <w:bCs/>
              <w:color w:val="AA22FF"/>
              <w:sz w:val="21"/>
              <w:szCs w:val="21"/>
              <w:lang w:eastAsia="es-PE"/>
            </w:rPr>
          </w:rPrChange>
        </w:rPr>
        <w:t>in</w:t>
      </w:r>
      <w:r w:rsidRPr="00FD6FF2">
        <w:rPr>
          <w:rFonts w:ascii="Courier New" w:eastAsia="Times New Roman" w:hAnsi="Courier New" w:cs="Courier New"/>
          <w:color w:val="333333"/>
          <w:sz w:val="21"/>
          <w:szCs w:val="21"/>
          <w:lang w:val="en-US" w:eastAsia="es-PE"/>
          <w:rPrChange w:id="10145" w:author="Edwin Villanueva Talavera" w:date="2019-06-02T11:17:00Z">
            <w:rPr>
              <w:rFonts w:ascii="Courier New" w:eastAsia="Times New Roman" w:hAnsi="Courier New" w:cs="Courier New"/>
              <w:color w:val="333333"/>
              <w:sz w:val="21"/>
              <w:szCs w:val="21"/>
              <w:lang w:eastAsia="es-PE"/>
            </w:rPr>
          </w:rPrChange>
        </w:rPr>
        <w:t xml:space="preserve"> transcritos_PCT:</w:t>
      </w:r>
    </w:p>
    <w:p w14:paraId="6D4F07B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4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47" w:author="Edwin Villanueva Talavera" w:date="2019-06-02T11:17:00Z">
            <w:rPr>
              <w:rFonts w:ascii="Courier New" w:eastAsia="Times New Roman" w:hAnsi="Courier New" w:cs="Courier New"/>
              <w:color w:val="333333"/>
              <w:sz w:val="21"/>
              <w:szCs w:val="21"/>
              <w:lang w:eastAsia="es-PE"/>
            </w:rPr>
          </w:rPrChange>
        </w:rPr>
        <w:t xml:space="preserve">                y_true</w:t>
      </w:r>
      <w:r w:rsidRPr="00FD6FF2">
        <w:rPr>
          <w:rFonts w:ascii="Courier New" w:eastAsia="Times New Roman" w:hAnsi="Courier New" w:cs="Courier New"/>
          <w:color w:val="666666"/>
          <w:sz w:val="21"/>
          <w:szCs w:val="21"/>
          <w:lang w:val="en-US" w:eastAsia="es-PE"/>
          <w:rPrChange w:id="10148"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49"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666666"/>
          <w:sz w:val="21"/>
          <w:szCs w:val="21"/>
          <w:lang w:val="en-US" w:eastAsia="es-PE"/>
          <w:rPrChange w:id="10150" w:author="Edwin Villanueva Talavera" w:date="2019-06-02T11:17:00Z">
            <w:rPr>
              <w:rFonts w:ascii="Courier New" w:eastAsia="Times New Roman" w:hAnsi="Courier New" w:cs="Courier New"/>
              <w:color w:val="666666"/>
              <w:sz w:val="21"/>
              <w:szCs w:val="21"/>
              <w:lang w:eastAsia="es-PE"/>
            </w:rPr>
          </w:rPrChange>
        </w:rPr>
        <w:t>0</w:t>
      </w:r>
      <w:r w:rsidRPr="00FD6FF2">
        <w:rPr>
          <w:rFonts w:ascii="Courier New" w:eastAsia="Times New Roman" w:hAnsi="Courier New" w:cs="Courier New"/>
          <w:color w:val="333333"/>
          <w:sz w:val="21"/>
          <w:szCs w:val="21"/>
          <w:lang w:val="en-US" w:eastAsia="es-PE"/>
          <w:rPrChange w:id="10151" w:author="Edwin Villanueva Talavera" w:date="2019-06-02T11:17:00Z">
            <w:rPr>
              <w:rFonts w:ascii="Courier New" w:eastAsia="Times New Roman" w:hAnsi="Courier New" w:cs="Courier New"/>
              <w:color w:val="333333"/>
              <w:sz w:val="21"/>
              <w:szCs w:val="21"/>
              <w:lang w:eastAsia="es-PE"/>
            </w:rPr>
          </w:rPrChange>
        </w:rPr>
        <w:t>)</w:t>
      </w:r>
    </w:p>
    <w:p w14:paraId="0BE891E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52"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53" w:author="Edwin Villanueva Talavera" w:date="2019-06-02T11:17:00Z">
            <w:rPr>
              <w:rFonts w:ascii="Courier New" w:eastAsia="Times New Roman" w:hAnsi="Courier New" w:cs="Courier New"/>
              <w:color w:val="333333"/>
              <w:sz w:val="21"/>
              <w:szCs w:val="21"/>
              <w:lang w:eastAsia="es-PE"/>
            </w:rPr>
          </w:rPrChange>
        </w:rPr>
        <w:t xml:space="preserve">            y_pred</w:t>
      </w:r>
      <w:r w:rsidRPr="00FD6FF2">
        <w:rPr>
          <w:rFonts w:ascii="Courier New" w:eastAsia="Times New Roman" w:hAnsi="Courier New" w:cs="Courier New"/>
          <w:color w:val="666666"/>
          <w:sz w:val="21"/>
          <w:szCs w:val="21"/>
          <w:lang w:val="en-US" w:eastAsia="es-PE"/>
          <w:rPrChange w:id="1015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55" w:author="Edwin Villanueva Talavera" w:date="2019-06-02T11:17:00Z">
            <w:rPr>
              <w:rFonts w:ascii="Courier New" w:eastAsia="Times New Roman" w:hAnsi="Courier New" w:cs="Courier New"/>
              <w:color w:val="333333"/>
              <w:sz w:val="21"/>
              <w:szCs w:val="21"/>
              <w:lang w:eastAsia="es-PE"/>
            </w:rPr>
          </w:rPrChange>
        </w:rPr>
        <w:t>append(</w:t>
      </w:r>
      <w:r w:rsidRPr="00FD6FF2">
        <w:rPr>
          <w:rFonts w:ascii="Courier New" w:eastAsia="Times New Roman" w:hAnsi="Courier New" w:cs="Courier New"/>
          <w:color w:val="008000"/>
          <w:sz w:val="21"/>
          <w:szCs w:val="21"/>
          <w:lang w:val="en-US" w:eastAsia="es-PE"/>
          <w:rPrChange w:id="10156" w:author="Edwin Villanueva Talavera" w:date="2019-06-02T11:17:00Z">
            <w:rPr>
              <w:rFonts w:ascii="Courier New" w:eastAsia="Times New Roman" w:hAnsi="Courier New" w:cs="Courier New"/>
              <w:color w:val="008000"/>
              <w:sz w:val="21"/>
              <w:szCs w:val="21"/>
              <w:lang w:eastAsia="es-PE"/>
            </w:rPr>
          </w:rPrChange>
        </w:rPr>
        <w:t>int</w:t>
      </w:r>
      <w:r w:rsidRPr="00FD6FF2">
        <w:rPr>
          <w:rFonts w:ascii="Courier New" w:eastAsia="Times New Roman" w:hAnsi="Courier New" w:cs="Courier New"/>
          <w:color w:val="333333"/>
          <w:sz w:val="21"/>
          <w:szCs w:val="21"/>
          <w:lang w:val="en-US" w:eastAsia="es-PE"/>
          <w:rPrChange w:id="10157" w:author="Edwin Villanueva Talavera" w:date="2019-06-02T11:17:00Z">
            <w:rPr>
              <w:rFonts w:ascii="Courier New" w:eastAsia="Times New Roman" w:hAnsi="Courier New" w:cs="Courier New"/>
              <w:color w:val="333333"/>
              <w:sz w:val="21"/>
              <w:szCs w:val="21"/>
              <w:lang w:eastAsia="es-PE"/>
            </w:rPr>
          </w:rPrChange>
        </w:rPr>
        <w:t>(row[</w:t>
      </w:r>
      <w:r w:rsidRPr="00FD6FF2">
        <w:rPr>
          <w:rFonts w:ascii="Courier New" w:eastAsia="Times New Roman" w:hAnsi="Courier New" w:cs="Courier New"/>
          <w:color w:val="666666"/>
          <w:sz w:val="21"/>
          <w:szCs w:val="21"/>
          <w:lang w:val="en-US" w:eastAsia="es-PE"/>
          <w:rPrChange w:id="10158" w:author="Edwin Villanueva Talavera" w:date="2019-06-02T11:17:00Z">
            <w:rPr>
              <w:rFonts w:ascii="Courier New" w:eastAsia="Times New Roman" w:hAnsi="Courier New" w:cs="Courier New"/>
              <w:color w:val="666666"/>
              <w:sz w:val="21"/>
              <w:szCs w:val="21"/>
              <w:lang w:eastAsia="es-PE"/>
            </w:rPr>
          </w:rPrChange>
        </w:rPr>
        <w:t>11</w:t>
      </w:r>
      <w:r w:rsidRPr="00FD6FF2">
        <w:rPr>
          <w:rFonts w:ascii="Courier New" w:eastAsia="Times New Roman" w:hAnsi="Courier New" w:cs="Courier New"/>
          <w:color w:val="333333"/>
          <w:sz w:val="21"/>
          <w:szCs w:val="21"/>
          <w:lang w:val="en-US" w:eastAsia="es-PE"/>
          <w:rPrChange w:id="10159" w:author="Edwin Villanueva Talavera" w:date="2019-06-02T11:17:00Z">
            <w:rPr>
              <w:rFonts w:ascii="Courier New" w:eastAsia="Times New Roman" w:hAnsi="Courier New" w:cs="Courier New"/>
              <w:color w:val="333333"/>
              <w:sz w:val="21"/>
              <w:szCs w:val="21"/>
              <w:lang w:eastAsia="es-PE"/>
            </w:rPr>
          </w:rPrChange>
        </w:rPr>
        <w:t>]))</w:t>
      </w:r>
    </w:p>
    <w:p w14:paraId="74317C2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6FF2">
        <w:rPr>
          <w:rFonts w:ascii="Courier New" w:eastAsia="Times New Roman" w:hAnsi="Courier New" w:cs="Courier New"/>
          <w:color w:val="333333"/>
          <w:sz w:val="21"/>
          <w:szCs w:val="21"/>
          <w:lang w:val="en-US" w:eastAsia="es-PE"/>
          <w:rPrChange w:id="10160" w:author="Edwin Villanueva Talavera" w:date="2019-06-02T11:17:00Z">
            <w:rPr>
              <w:rFonts w:ascii="Courier New" w:eastAsia="Times New Roman" w:hAnsi="Courier New" w:cs="Courier New"/>
              <w:color w:val="333333"/>
              <w:sz w:val="21"/>
              <w:szCs w:val="21"/>
              <w:lang w:eastAsia="es-PE"/>
            </w:rPr>
          </w:rPrChange>
        </w:rPr>
        <w:t xml:space="preserve">    </w:t>
      </w:r>
      <w:r w:rsidRPr="00FD5224">
        <w:rPr>
          <w:rFonts w:ascii="Courier New" w:eastAsia="Times New Roman" w:hAnsi="Courier New" w:cs="Courier New"/>
          <w:color w:val="008000"/>
          <w:sz w:val="21"/>
          <w:szCs w:val="21"/>
          <w:lang w:eastAsia="es-PE"/>
        </w:rPr>
        <w:t>print</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ESPECIE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 xml:space="preserve">(num_especi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str</w:t>
      </w:r>
      <w:r w:rsidRPr="00FD5224">
        <w:rPr>
          <w:rFonts w:ascii="Courier New" w:eastAsia="Times New Roman" w:hAnsi="Courier New" w:cs="Courier New"/>
          <w:color w:val="333333"/>
          <w:sz w:val="21"/>
          <w:szCs w:val="21"/>
          <w:lang w:eastAsia="es-PE"/>
        </w:rPr>
        <w:t>(accuracy_score(y_true, y_pred)))</w:t>
      </w:r>
    </w:p>
    <w:p w14:paraId="29755B2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matriz_confusion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confusion_matrix(y_true, y_pred)</w:t>
      </w:r>
    </w:p>
    <w:p w14:paraId="1635F534"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61" w:author="Edwin Villanueva Talavera" w:date="2019-06-02T11:17:00Z">
            <w:rPr>
              <w:rFonts w:ascii="Courier New" w:eastAsia="Times New Roman" w:hAnsi="Courier New" w:cs="Courier New"/>
              <w:color w:val="333333"/>
              <w:sz w:val="21"/>
              <w:szCs w:val="21"/>
              <w:lang w:eastAsia="es-PE"/>
            </w:rPr>
          </w:rPrChange>
        </w:rPr>
      </w:pPr>
      <w:r w:rsidRPr="00FD5224">
        <w:rPr>
          <w:rFonts w:ascii="Courier New" w:eastAsia="Times New Roman" w:hAnsi="Courier New" w:cs="Courier New"/>
          <w:color w:val="333333"/>
          <w:sz w:val="21"/>
          <w:szCs w:val="21"/>
          <w:lang w:eastAsia="es-PE"/>
        </w:rPr>
        <w:t xml:space="preserve">    </w:t>
      </w:r>
      <w:r w:rsidRPr="00FD6FF2">
        <w:rPr>
          <w:rFonts w:ascii="Courier New" w:eastAsia="Times New Roman" w:hAnsi="Courier New" w:cs="Courier New"/>
          <w:color w:val="008000"/>
          <w:sz w:val="21"/>
          <w:szCs w:val="21"/>
          <w:lang w:val="en-US" w:eastAsia="es-PE"/>
          <w:rPrChange w:id="1016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163" w:author="Edwin Villanueva Talavera" w:date="2019-06-02T11:17:00Z">
            <w:rPr>
              <w:rFonts w:ascii="Courier New" w:eastAsia="Times New Roman" w:hAnsi="Courier New" w:cs="Courier New"/>
              <w:color w:val="333333"/>
              <w:sz w:val="21"/>
              <w:szCs w:val="21"/>
              <w:lang w:eastAsia="es-PE"/>
            </w:rPr>
          </w:rPrChange>
        </w:rPr>
        <w:t>(classification_report(y_true, y_pred, target_names</w:t>
      </w:r>
      <w:r w:rsidRPr="00FD6FF2">
        <w:rPr>
          <w:rFonts w:ascii="Courier New" w:eastAsia="Times New Roman" w:hAnsi="Courier New" w:cs="Courier New"/>
          <w:color w:val="666666"/>
          <w:sz w:val="21"/>
          <w:szCs w:val="21"/>
          <w:lang w:val="en-US" w:eastAsia="es-PE"/>
          <w:rPrChange w:id="1016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65"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166" w:author="Edwin Villanueva Talavera" w:date="2019-06-02T11:17:00Z">
            <w:rPr>
              <w:rFonts w:ascii="Courier New" w:eastAsia="Times New Roman" w:hAnsi="Courier New" w:cs="Courier New"/>
              <w:color w:val="BA2121"/>
              <w:sz w:val="21"/>
              <w:szCs w:val="21"/>
              <w:lang w:eastAsia="es-PE"/>
            </w:rPr>
          </w:rPrChange>
        </w:rPr>
        <w:t>"lncRNA"</w:t>
      </w:r>
      <w:r w:rsidRPr="00FD6FF2">
        <w:rPr>
          <w:rFonts w:ascii="Courier New" w:eastAsia="Times New Roman" w:hAnsi="Courier New" w:cs="Courier New"/>
          <w:color w:val="333333"/>
          <w:sz w:val="21"/>
          <w:szCs w:val="21"/>
          <w:lang w:val="en-US" w:eastAsia="es-PE"/>
          <w:rPrChange w:id="1016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BA2121"/>
          <w:sz w:val="21"/>
          <w:szCs w:val="21"/>
          <w:lang w:val="en-US" w:eastAsia="es-PE"/>
          <w:rPrChange w:id="10168" w:author="Edwin Villanueva Talavera" w:date="2019-06-02T11:17:00Z">
            <w:rPr>
              <w:rFonts w:ascii="Courier New" w:eastAsia="Times New Roman" w:hAnsi="Courier New" w:cs="Courier New"/>
              <w:color w:val="BA2121"/>
              <w:sz w:val="21"/>
              <w:szCs w:val="21"/>
              <w:lang w:eastAsia="es-PE"/>
            </w:rPr>
          </w:rPrChange>
        </w:rPr>
        <w:t>"PCT"</w:t>
      </w:r>
      <w:r w:rsidRPr="00FD6FF2">
        <w:rPr>
          <w:rFonts w:ascii="Courier New" w:eastAsia="Times New Roman" w:hAnsi="Courier New" w:cs="Courier New"/>
          <w:color w:val="333333"/>
          <w:sz w:val="21"/>
          <w:szCs w:val="21"/>
          <w:lang w:val="en-US" w:eastAsia="es-PE"/>
          <w:rPrChange w:id="10169" w:author="Edwin Villanueva Talavera" w:date="2019-06-02T11:17:00Z">
            <w:rPr>
              <w:rFonts w:ascii="Courier New" w:eastAsia="Times New Roman" w:hAnsi="Courier New" w:cs="Courier New"/>
              <w:color w:val="333333"/>
              <w:sz w:val="21"/>
              <w:szCs w:val="21"/>
              <w:lang w:eastAsia="es-PE"/>
            </w:rPr>
          </w:rPrChange>
        </w:rPr>
        <w:t>]))</w:t>
      </w:r>
    </w:p>
    <w:p w14:paraId="2F0C9B2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7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71" w:author="Edwin Villanueva Talavera" w:date="2019-06-02T11:17:00Z">
            <w:rPr>
              <w:rFonts w:ascii="Courier New" w:eastAsia="Times New Roman" w:hAnsi="Courier New" w:cs="Courier New"/>
              <w:color w:val="333333"/>
              <w:sz w:val="21"/>
              <w:szCs w:val="21"/>
              <w:lang w:eastAsia="es-PE"/>
            </w:rPr>
          </w:rPrChange>
        </w:rPr>
        <w:t xml:space="preserve">    tn, fp, fn, tp </w:t>
      </w:r>
      <w:r w:rsidRPr="00FD6FF2">
        <w:rPr>
          <w:rFonts w:ascii="Courier New" w:eastAsia="Times New Roman" w:hAnsi="Courier New" w:cs="Courier New"/>
          <w:color w:val="666666"/>
          <w:sz w:val="21"/>
          <w:szCs w:val="21"/>
          <w:lang w:val="en-US" w:eastAsia="es-PE"/>
          <w:rPrChange w:id="10172"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73" w:author="Edwin Villanueva Talavera" w:date="2019-06-02T11:17:00Z">
            <w:rPr>
              <w:rFonts w:ascii="Courier New" w:eastAsia="Times New Roman" w:hAnsi="Courier New" w:cs="Courier New"/>
              <w:color w:val="333333"/>
              <w:sz w:val="21"/>
              <w:szCs w:val="21"/>
              <w:lang w:eastAsia="es-PE"/>
            </w:rPr>
          </w:rPrChange>
        </w:rPr>
        <w:t xml:space="preserve"> matriz_confusion</w:t>
      </w:r>
      <w:r w:rsidRPr="00FD6FF2">
        <w:rPr>
          <w:rFonts w:ascii="Courier New" w:eastAsia="Times New Roman" w:hAnsi="Courier New" w:cs="Courier New"/>
          <w:color w:val="666666"/>
          <w:sz w:val="21"/>
          <w:szCs w:val="21"/>
          <w:lang w:val="en-US" w:eastAsia="es-PE"/>
          <w:rPrChange w:id="10174"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75" w:author="Edwin Villanueva Talavera" w:date="2019-06-02T11:17:00Z">
            <w:rPr>
              <w:rFonts w:ascii="Courier New" w:eastAsia="Times New Roman" w:hAnsi="Courier New" w:cs="Courier New"/>
              <w:color w:val="333333"/>
              <w:sz w:val="21"/>
              <w:szCs w:val="21"/>
              <w:lang w:eastAsia="es-PE"/>
            </w:rPr>
          </w:rPrChange>
        </w:rPr>
        <w:t>ravel()</w:t>
      </w:r>
    </w:p>
    <w:p w14:paraId="11A97AD8"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76"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77"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78"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179" w:author="Edwin Villanueva Talavera" w:date="2019-06-02T11:17:00Z">
            <w:rPr>
              <w:rFonts w:ascii="Courier New" w:eastAsia="Times New Roman" w:hAnsi="Courier New" w:cs="Courier New"/>
              <w:color w:val="333333"/>
              <w:sz w:val="21"/>
              <w:szCs w:val="21"/>
              <w:lang w:eastAsia="es-PE"/>
            </w:rPr>
          </w:rPrChange>
        </w:rPr>
        <w:t>(matriz_confusion)</w:t>
      </w:r>
    </w:p>
    <w:p w14:paraId="2DDA691E"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80"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81" w:author="Edwin Villanueva Talavera" w:date="2019-06-02T11:17:00Z">
            <w:rPr>
              <w:rFonts w:ascii="Courier New" w:eastAsia="Times New Roman" w:hAnsi="Courier New" w:cs="Courier New"/>
              <w:color w:val="333333"/>
              <w:sz w:val="21"/>
              <w:szCs w:val="21"/>
              <w:lang w:eastAsia="es-PE"/>
            </w:rPr>
          </w:rPrChange>
        </w:rPr>
        <w:t xml:space="preserve">    </w:t>
      </w:r>
      <w:r w:rsidRPr="00FD6FF2">
        <w:rPr>
          <w:rFonts w:ascii="Courier New" w:eastAsia="Times New Roman" w:hAnsi="Courier New" w:cs="Courier New"/>
          <w:color w:val="008000"/>
          <w:sz w:val="21"/>
          <w:szCs w:val="21"/>
          <w:lang w:val="en-US" w:eastAsia="es-PE"/>
          <w:rPrChange w:id="10182" w:author="Edwin Villanueva Talavera" w:date="2019-06-02T11:17:00Z">
            <w:rPr>
              <w:rFonts w:ascii="Courier New" w:eastAsia="Times New Roman" w:hAnsi="Courier New" w:cs="Courier New"/>
              <w:color w:val="008000"/>
              <w:sz w:val="21"/>
              <w:szCs w:val="21"/>
              <w:lang w:eastAsia="es-PE"/>
            </w:rPr>
          </w:rPrChange>
        </w:rPr>
        <w:t>print</w:t>
      </w:r>
      <w:r w:rsidRPr="00FD6FF2">
        <w:rPr>
          <w:rFonts w:ascii="Courier New" w:eastAsia="Times New Roman" w:hAnsi="Courier New" w:cs="Courier New"/>
          <w:color w:val="333333"/>
          <w:sz w:val="21"/>
          <w:szCs w:val="21"/>
          <w:lang w:val="en-US" w:eastAsia="es-PE"/>
          <w:rPrChange w:id="10183" w:author="Edwin Villanueva Talavera" w:date="2019-06-02T11:17:00Z">
            <w:rPr>
              <w:rFonts w:ascii="Courier New" w:eastAsia="Times New Roman" w:hAnsi="Courier New" w:cs="Courier New"/>
              <w:color w:val="333333"/>
              <w:sz w:val="21"/>
              <w:szCs w:val="21"/>
              <w:lang w:eastAsia="es-PE"/>
            </w:rPr>
          </w:rPrChange>
        </w:rPr>
        <w:t>(</w:t>
      </w:r>
      <w:r w:rsidRPr="00FD6FF2">
        <w:rPr>
          <w:rFonts w:ascii="Courier New" w:eastAsia="Times New Roman" w:hAnsi="Courier New" w:cs="Courier New"/>
          <w:color w:val="BA2121"/>
          <w:sz w:val="21"/>
          <w:szCs w:val="21"/>
          <w:lang w:val="en-US" w:eastAsia="es-PE"/>
          <w:rPrChange w:id="10184" w:author="Edwin Villanueva Talavera" w:date="2019-06-02T11:17:00Z">
            <w:rPr>
              <w:rFonts w:ascii="Courier New" w:eastAsia="Times New Roman" w:hAnsi="Courier New" w:cs="Courier New"/>
              <w:color w:val="BA2121"/>
              <w:sz w:val="21"/>
              <w:szCs w:val="21"/>
              <w:lang w:eastAsia="es-PE"/>
            </w:rPr>
          </w:rPrChange>
        </w:rPr>
        <w:t>"tn:</w:t>
      </w:r>
      <w:r w:rsidRPr="00FD6FF2">
        <w:rPr>
          <w:rFonts w:ascii="Courier New" w:eastAsia="Times New Roman" w:hAnsi="Courier New" w:cs="Courier New"/>
          <w:b/>
          <w:bCs/>
          <w:color w:val="BB6688"/>
          <w:sz w:val="21"/>
          <w:szCs w:val="21"/>
          <w:lang w:val="en-US" w:eastAsia="es-PE"/>
          <w:rPrChange w:id="10185"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186" w:author="Edwin Villanueva Talavera" w:date="2019-06-02T11:17:00Z">
            <w:rPr>
              <w:rFonts w:ascii="Courier New" w:eastAsia="Times New Roman" w:hAnsi="Courier New" w:cs="Courier New"/>
              <w:color w:val="BA2121"/>
              <w:sz w:val="21"/>
              <w:szCs w:val="21"/>
              <w:lang w:eastAsia="es-PE"/>
            </w:rPr>
          </w:rPrChange>
        </w:rPr>
        <w:t>, fp:</w:t>
      </w:r>
      <w:r w:rsidRPr="00FD6FF2">
        <w:rPr>
          <w:rFonts w:ascii="Courier New" w:eastAsia="Times New Roman" w:hAnsi="Courier New" w:cs="Courier New"/>
          <w:b/>
          <w:bCs/>
          <w:color w:val="BB6688"/>
          <w:sz w:val="21"/>
          <w:szCs w:val="21"/>
          <w:lang w:val="en-US" w:eastAsia="es-PE"/>
          <w:rPrChange w:id="10187"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188" w:author="Edwin Villanueva Talavera" w:date="2019-06-02T11:17:00Z">
            <w:rPr>
              <w:rFonts w:ascii="Courier New" w:eastAsia="Times New Roman" w:hAnsi="Courier New" w:cs="Courier New"/>
              <w:color w:val="BA2121"/>
              <w:sz w:val="21"/>
              <w:szCs w:val="21"/>
              <w:lang w:eastAsia="es-PE"/>
            </w:rPr>
          </w:rPrChange>
        </w:rPr>
        <w:t>, fn:</w:t>
      </w:r>
      <w:r w:rsidRPr="00FD6FF2">
        <w:rPr>
          <w:rFonts w:ascii="Courier New" w:eastAsia="Times New Roman" w:hAnsi="Courier New" w:cs="Courier New"/>
          <w:b/>
          <w:bCs/>
          <w:color w:val="BB6688"/>
          <w:sz w:val="21"/>
          <w:szCs w:val="21"/>
          <w:lang w:val="en-US" w:eastAsia="es-PE"/>
          <w:rPrChange w:id="10189"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190" w:author="Edwin Villanueva Talavera" w:date="2019-06-02T11:17:00Z">
            <w:rPr>
              <w:rFonts w:ascii="Courier New" w:eastAsia="Times New Roman" w:hAnsi="Courier New" w:cs="Courier New"/>
              <w:color w:val="BA2121"/>
              <w:sz w:val="21"/>
              <w:szCs w:val="21"/>
              <w:lang w:eastAsia="es-PE"/>
            </w:rPr>
          </w:rPrChange>
        </w:rPr>
        <w:t>, tp:</w:t>
      </w:r>
      <w:r w:rsidRPr="00FD6FF2">
        <w:rPr>
          <w:rFonts w:ascii="Courier New" w:eastAsia="Times New Roman" w:hAnsi="Courier New" w:cs="Courier New"/>
          <w:b/>
          <w:bCs/>
          <w:color w:val="BB6688"/>
          <w:sz w:val="21"/>
          <w:szCs w:val="21"/>
          <w:lang w:val="en-US" w:eastAsia="es-PE"/>
          <w:rPrChange w:id="10191" w:author="Edwin Villanueva Talavera" w:date="2019-06-02T11:17:00Z">
            <w:rPr>
              <w:rFonts w:ascii="Courier New" w:eastAsia="Times New Roman" w:hAnsi="Courier New" w:cs="Courier New"/>
              <w:b/>
              <w:bCs/>
              <w:color w:val="BB6688"/>
              <w:sz w:val="21"/>
              <w:szCs w:val="21"/>
              <w:lang w:eastAsia="es-PE"/>
            </w:rPr>
          </w:rPrChange>
        </w:rPr>
        <w:t>{}</w:t>
      </w:r>
      <w:r w:rsidRPr="00FD6FF2">
        <w:rPr>
          <w:rFonts w:ascii="Courier New" w:eastAsia="Times New Roman" w:hAnsi="Courier New" w:cs="Courier New"/>
          <w:color w:val="BA2121"/>
          <w:sz w:val="21"/>
          <w:szCs w:val="21"/>
          <w:lang w:val="en-US" w:eastAsia="es-PE"/>
          <w:rPrChange w:id="10192" w:author="Edwin Villanueva Talavera" w:date="2019-06-02T11:17:00Z">
            <w:rPr>
              <w:rFonts w:ascii="Courier New" w:eastAsia="Times New Roman" w:hAnsi="Courier New" w:cs="Courier New"/>
              <w:color w:val="BA2121"/>
              <w:sz w:val="21"/>
              <w:szCs w:val="21"/>
              <w:lang w:eastAsia="es-PE"/>
            </w:rPr>
          </w:rPrChange>
        </w:rPr>
        <w:t>"</w:t>
      </w:r>
      <w:r w:rsidRPr="00FD6FF2">
        <w:rPr>
          <w:rFonts w:ascii="Courier New" w:eastAsia="Times New Roman" w:hAnsi="Courier New" w:cs="Courier New"/>
          <w:color w:val="666666"/>
          <w:sz w:val="21"/>
          <w:szCs w:val="21"/>
          <w:lang w:val="en-US" w:eastAsia="es-PE"/>
          <w:rPrChange w:id="10193" w:author="Edwin Villanueva Talavera" w:date="2019-06-02T11:17:00Z">
            <w:rPr>
              <w:rFonts w:ascii="Courier New" w:eastAsia="Times New Roman" w:hAnsi="Courier New" w:cs="Courier New"/>
              <w:color w:val="666666"/>
              <w:sz w:val="21"/>
              <w:szCs w:val="21"/>
              <w:lang w:eastAsia="es-PE"/>
            </w:rPr>
          </w:rPrChange>
        </w:rPr>
        <w:t>.</w:t>
      </w:r>
      <w:r w:rsidRPr="00FD6FF2">
        <w:rPr>
          <w:rFonts w:ascii="Courier New" w:eastAsia="Times New Roman" w:hAnsi="Courier New" w:cs="Courier New"/>
          <w:color w:val="333333"/>
          <w:sz w:val="21"/>
          <w:szCs w:val="21"/>
          <w:lang w:val="en-US" w:eastAsia="es-PE"/>
          <w:rPrChange w:id="10194" w:author="Edwin Villanueva Talavera" w:date="2019-06-02T11:17:00Z">
            <w:rPr>
              <w:rFonts w:ascii="Courier New" w:eastAsia="Times New Roman" w:hAnsi="Courier New" w:cs="Courier New"/>
              <w:color w:val="333333"/>
              <w:sz w:val="21"/>
              <w:szCs w:val="21"/>
              <w:lang w:eastAsia="es-PE"/>
            </w:rPr>
          </w:rPrChange>
        </w:rPr>
        <w:t>format(tn, fp, fn, tp))</w:t>
      </w:r>
    </w:p>
    <w:p w14:paraId="2EFF63AA"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val="en-US" w:eastAsia="es-PE"/>
          <w:rPrChange w:id="10195" w:author="Edwin Villanueva Talavera" w:date="2019-06-02T11:17:00Z">
            <w:rPr>
              <w:rFonts w:ascii="Courier New" w:eastAsia="Times New Roman" w:hAnsi="Courier New" w:cs="Courier New"/>
              <w:color w:val="333333"/>
              <w:sz w:val="21"/>
              <w:szCs w:val="21"/>
              <w:lang w:eastAsia="es-PE"/>
            </w:rPr>
          </w:rPrChange>
        </w:rPr>
      </w:pPr>
      <w:r w:rsidRPr="00FD6FF2">
        <w:rPr>
          <w:rFonts w:ascii="Courier New" w:eastAsia="Times New Roman" w:hAnsi="Courier New" w:cs="Courier New"/>
          <w:color w:val="333333"/>
          <w:sz w:val="21"/>
          <w:szCs w:val="21"/>
          <w:lang w:val="en-US" w:eastAsia="es-PE"/>
          <w:rPrChange w:id="10196" w:author="Edwin Villanueva Talavera" w:date="2019-06-02T11:17:00Z">
            <w:rPr>
              <w:rFonts w:ascii="Courier New" w:eastAsia="Times New Roman" w:hAnsi="Courier New" w:cs="Courier New"/>
              <w:color w:val="333333"/>
              <w:sz w:val="21"/>
              <w:szCs w:val="21"/>
              <w:lang w:eastAsia="es-PE"/>
            </w:rPr>
          </w:rPrChange>
        </w:rPr>
        <w:t xml:space="preserve">    </w:t>
      </w:r>
    </w:p>
    <w:p w14:paraId="169F3A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def</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resultados_especie</w:t>
      </w:r>
      <w:r w:rsidRPr="00FD5224">
        <w:rPr>
          <w:rFonts w:ascii="Courier New" w:eastAsia="Times New Roman" w:hAnsi="Courier New" w:cs="Courier New"/>
          <w:color w:val="333333"/>
          <w:sz w:val="21"/>
          <w:szCs w:val="21"/>
          <w:lang w:eastAsia="es-PE"/>
        </w:rPr>
        <w:t>(row_especie):</w:t>
      </w:r>
    </w:p>
    <w:p w14:paraId="758DDD5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generar_fasta_especie(row_especie)</w:t>
      </w:r>
    </w:p>
    <w:p w14:paraId="5E7051B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ejecutar_scripts()</w:t>
      </w:r>
    </w:p>
    <w:p w14:paraId="15FC3C9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obtener_resultados(row_especie[</w:t>
      </w:r>
      <w:r w:rsidRPr="00FD5224">
        <w:rPr>
          <w:rFonts w:ascii="Courier New" w:eastAsia="Times New Roman" w:hAnsi="Courier New" w:cs="Courier New"/>
          <w:color w:val="666666"/>
          <w:sz w:val="21"/>
          <w:szCs w:val="21"/>
          <w:lang w:eastAsia="es-PE"/>
        </w:rPr>
        <w:t>0</w:t>
      </w:r>
      <w:r w:rsidRPr="00FD5224">
        <w:rPr>
          <w:rFonts w:ascii="Courier New" w:eastAsia="Times New Roman" w:hAnsi="Courier New" w:cs="Courier New"/>
          <w:color w:val="333333"/>
          <w:sz w:val="21"/>
          <w:szCs w:val="21"/>
          <w:lang w:eastAsia="es-PE"/>
        </w:rPr>
        <w:t>])</w:t>
      </w:r>
    </w:p>
    <w:p w14:paraId="08AD358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
    <w:p w14:paraId="77EBA9F3" w14:textId="2D595D8D"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def</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00FF"/>
          <w:sz w:val="21"/>
          <w:szCs w:val="21"/>
          <w:lang w:eastAsia="es-PE"/>
        </w:rPr>
        <w:t>preparar_data_mai</w:t>
      </w:r>
      <w:r>
        <w:rPr>
          <w:rFonts w:ascii="Courier New" w:eastAsia="Times New Roman" w:hAnsi="Courier New" w:cs="Courier New"/>
          <w:color w:val="0000FF"/>
          <w:sz w:val="21"/>
          <w:szCs w:val="21"/>
          <w:lang w:eastAsia="es-PE"/>
        </w:rPr>
        <w:t>z</w:t>
      </w:r>
      <w:r w:rsidRPr="00FD5224">
        <w:rPr>
          <w:rFonts w:ascii="Courier New" w:eastAsia="Times New Roman" w:hAnsi="Courier New" w:cs="Courier New"/>
          <w:color w:val="333333"/>
          <w:sz w:val="21"/>
          <w:szCs w:val="21"/>
          <w:lang w:eastAsia="es-PE"/>
        </w:rPr>
        <w:t>():</w:t>
      </w:r>
    </w:p>
    <w:p w14:paraId="26E3BF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r w:rsidRPr="00FD5224">
        <w:rPr>
          <w:rFonts w:ascii="Courier New" w:eastAsia="Times New Roman" w:hAnsi="Courier New" w:cs="Courier New"/>
          <w:color w:val="BA2121"/>
          <w:sz w:val="21"/>
          <w:szCs w:val="21"/>
          <w:lang w:eastAsia="es-PE"/>
        </w:rPr>
        <w:t>"./lncRNApred/data/zea_mays_lncRNA.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lncRNA.fa"</w:t>
      </w:r>
      <w:r w:rsidRPr="00FD5224">
        <w:rPr>
          <w:rFonts w:ascii="Courier New" w:eastAsia="Times New Roman" w:hAnsi="Courier New" w:cs="Courier New"/>
          <w:color w:val="333333"/>
          <w:sz w:val="21"/>
          <w:szCs w:val="21"/>
          <w:lang w:eastAsia="es-PE"/>
        </w:rPr>
        <w:t>)</w:t>
      </w:r>
    </w:p>
    <w:p w14:paraId="0A3CEEA6"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r w:rsidRPr="00FD5224">
        <w:rPr>
          <w:rFonts w:ascii="Courier New" w:eastAsia="Times New Roman" w:hAnsi="Courier New" w:cs="Courier New"/>
          <w:color w:val="BA2121"/>
          <w:sz w:val="21"/>
          <w:szCs w:val="21"/>
          <w:lang w:eastAsia="es-PE"/>
        </w:rPr>
        <w:t>"./lncRNApred/data/zea_mays_PCT.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5E9BFC8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r w:rsidRPr="00FD5224">
        <w:rPr>
          <w:rFonts w:ascii="Courier New" w:eastAsia="Times New Roman" w:hAnsi="Courier New" w:cs="Courier New"/>
          <w:color w:val="BA2121"/>
          <w:sz w:val="21"/>
          <w:szCs w:val="21"/>
          <w:lang w:eastAsia="es-PE"/>
        </w:rPr>
        <w:t>"./lncRNApred/data/zea_mays.f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lncRNApred/data/PCT.fa"</w:t>
      </w:r>
      <w:r w:rsidRPr="00FD5224">
        <w:rPr>
          <w:rFonts w:ascii="Courier New" w:eastAsia="Times New Roman" w:hAnsi="Courier New" w:cs="Courier New"/>
          <w:color w:val="333333"/>
          <w:sz w:val="21"/>
          <w:szCs w:val="21"/>
          <w:lang w:eastAsia="es-PE"/>
        </w:rPr>
        <w:t>)</w:t>
      </w:r>
    </w:p>
    <w:p w14:paraId="2133463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719AC4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30 ESPECIES</w:t>
      </w:r>
    </w:p>
    <w:p w14:paraId="3EF2389E"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b/>
          <w:bCs/>
          <w:color w:val="008000"/>
          <w:sz w:val="21"/>
          <w:szCs w:val="21"/>
          <w:lang w:eastAsia="es-PE"/>
        </w:rPr>
        <w:t>for</w:t>
      </w:r>
      <w:r w:rsidRPr="00FD5224">
        <w:rPr>
          <w:rFonts w:ascii="Courier New" w:eastAsia="Times New Roman" w:hAnsi="Courier New" w:cs="Courier New"/>
          <w:color w:val="333333"/>
          <w:sz w:val="21"/>
          <w:szCs w:val="21"/>
          <w:lang w:eastAsia="es-PE"/>
        </w:rPr>
        <w:t xml:space="preserve"> row_especie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obtener_especies():</w:t>
      </w:r>
    </w:p>
    <w:p w14:paraId="6D72DAA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resultados_especie(row_especie)</w:t>
      </w:r>
    </w:p>
    <w:p w14:paraId="6A3BA0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656D71" w14:textId="57B4B82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MAI</w:t>
      </w:r>
      <w:r>
        <w:rPr>
          <w:rFonts w:ascii="Courier New" w:eastAsia="Times New Roman" w:hAnsi="Courier New" w:cs="Courier New"/>
          <w:i/>
          <w:iCs/>
          <w:color w:val="408080"/>
          <w:sz w:val="21"/>
          <w:szCs w:val="21"/>
          <w:lang w:eastAsia="es-PE"/>
        </w:rPr>
        <w:t>Z</w:t>
      </w:r>
      <w:r w:rsidRPr="00FD5224">
        <w:rPr>
          <w:rFonts w:ascii="Courier New" w:eastAsia="Times New Roman" w:hAnsi="Courier New" w:cs="Courier New"/>
          <w:color w:val="333333"/>
          <w:sz w:val="21"/>
          <w:szCs w:val="21"/>
          <w:lang w:eastAsia="es-PE"/>
        </w:rPr>
        <w:t xml:space="preserve"> </w:t>
      </w:r>
    </w:p>
    <w:p w14:paraId="0C91A184" w14:textId="6261419B"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0197"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0198" w:author="Edwin Villanueva Talavera" w:date="2019-06-02T11:17:00Z">
            <w:rPr>
              <w:rFonts w:ascii="Courier New" w:eastAsia="Times New Roman" w:hAnsi="Courier New" w:cs="Courier New"/>
              <w:noProof/>
              <w:color w:val="333333"/>
              <w:sz w:val="21"/>
              <w:szCs w:val="21"/>
              <w:lang w:eastAsia="es-PE"/>
            </w:rPr>
          </w:rPrChange>
        </w:rPr>
        <w:t>Preparar_data_maiz()</w:t>
      </w:r>
    </w:p>
    <w:p w14:paraId="49EE034B" w14:textId="77777777" w:rsidR="00FD5224" w:rsidRPr="00FD6FF2"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pt-BR" w:eastAsia="es-PE"/>
          <w:rPrChange w:id="10199" w:author="Edwin Villanueva Talavera" w:date="2019-06-02T11:17:00Z">
            <w:rPr>
              <w:rFonts w:ascii="Courier New" w:eastAsia="Times New Roman" w:hAnsi="Courier New" w:cs="Courier New"/>
              <w:noProof/>
              <w:color w:val="333333"/>
              <w:sz w:val="21"/>
              <w:szCs w:val="21"/>
              <w:lang w:eastAsia="es-PE"/>
            </w:rPr>
          </w:rPrChange>
        </w:rPr>
      </w:pPr>
      <w:r w:rsidRPr="00FD6FF2">
        <w:rPr>
          <w:rFonts w:ascii="Courier New" w:eastAsia="Times New Roman" w:hAnsi="Courier New" w:cs="Courier New"/>
          <w:noProof/>
          <w:color w:val="333333"/>
          <w:sz w:val="21"/>
          <w:szCs w:val="21"/>
          <w:lang w:val="pt-BR" w:eastAsia="es-PE"/>
          <w:rPrChange w:id="10200" w:author="Edwin Villanueva Talavera" w:date="2019-06-02T11:17:00Z">
            <w:rPr>
              <w:rFonts w:ascii="Courier New" w:eastAsia="Times New Roman" w:hAnsi="Courier New" w:cs="Courier New"/>
              <w:noProof/>
              <w:color w:val="333333"/>
              <w:sz w:val="21"/>
              <w:szCs w:val="21"/>
              <w:lang w:eastAsia="es-PE"/>
            </w:rPr>
          </w:rPrChange>
        </w:rPr>
        <w:t>ejecutar_scripts()</w:t>
      </w:r>
    </w:p>
    <w:p w14:paraId="4B0132E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333333"/>
          <w:sz w:val="21"/>
          <w:szCs w:val="21"/>
          <w:lang w:eastAsia="es-PE"/>
        </w:rPr>
        <w:t>obtener_resultados(</w:t>
      </w:r>
      <w:r w:rsidRPr="00FD5224">
        <w:rPr>
          <w:rFonts w:ascii="Courier New" w:eastAsia="Times New Roman" w:hAnsi="Courier New" w:cs="Courier New"/>
          <w:noProof/>
          <w:color w:val="BA2121"/>
          <w:sz w:val="21"/>
          <w:szCs w:val="21"/>
          <w:lang w:eastAsia="es-PE"/>
        </w:rPr>
        <w:t>"ZEA MAYS"</w:t>
      </w:r>
      <w:r w:rsidRPr="00FD5224">
        <w:rPr>
          <w:rFonts w:ascii="Courier New" w:eastAsia="Times New Roman" w:hAnsi="Courier New" w:cs="Courier New"/>
          <w:noProof/>
          <w:color w:val="333333"/>
          <w:sz w:val="21"/>
          <w:szCs w:val="21"/>
          <w:lang w:eastAsia="es-PE"/>
        </w:rPr>
        <w:t>)</w:t>
      </w:r>
    </w:p>
    <w:p w14:paraId="0809CB6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ACC732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008000"/>
          <w:sz w:val="21"/>
          <w:szCs w:val="21"/>
          <w:lang w:eastAsia="es-PE"/>
        </w:rPr>
        <w:t>print</w:t>
      </w:r>
      <w:r w:rsidRPr="00FD5224">
        <w:rPr>
          <w:rFonts w:ascii="Courier New" w:eastAsia="Times New Roman" w:hAnsi="Courier New" w:cs="Courier New"/>
          <w:noProof/>
          <w:color w:val="333333"/>
          <w:sz w:val="21"/>
          <w:szCs w:val="21"/>
          <w:lang w:eastAsia="es-PE"/>
        </w:rPr>
        <w:t>(</w:t>
      </w:r>
      <w:r w:rsidRPr="00FD5224">
        <w:rPr>
          <w:rFonts w:ascii="Courier New" w:eastAsia="Times New Roman" w:hAnsi="Courier New" w:cs="Courier New"/>
          <w:noProof/>
          <w:color w:val="BA2121"/>
          <w:sz w:val="21"/>
          <w:szCs w:val="21"/>
          <w:lang w:eastAsia="es-PE"/>
        </w:rPr>
        <w:t>"Proceso finalizado"</w:t>
      </w:r>
      <w:r w:rsidRPr="00FD5224">
        <w:rPr>
          <w:rFonts w:ascii="Courier New" w:eastAsia="Times New Roman" w:hAnsi="Courier New" w:cs="Courier New"/>
          <w:noProof/>
          <w:color w:val="333333"/>
          <w:sz w:val="21"/>
          <w:szCs w:val="21"/>
          <w:lang w:eastAsia="es-PE"/>
        </w:rPr>
        <w:t>)</w:t>
      </w:r>
    </w:p>
    <w:p w14:paraId="0F0A9D2D" w14:textId="77777777" w:rsidR="00537A7E" w:rsidRPr="00A2359B" w:rsidRDefault="00537A7E" w:rsidP="00A2359B"/>
    <w:p w14:paraId="29DA290E" w14:textId="77777777" w:rsidR="00A2359B" w:rsidRPr="00A2359B" w:rsidRDefault="00A2359B" w:rsidP="00A2359B"/>
    <w:p w14:paraId="4525150B" w14:textId="77777777" w:rsidR="00A2359B" w:rsidRPr="00A2359B" w:rsidRDefault="00A2359B" w:rsidP="00A2359B"/>
    <w:p w14:paraId="29BC84B2" w14:textId="77777777" w:rsidR="00A2359B" w:rsidRPr="00A2359B" w:rsidRDefault="00A2359B" w:rsidP="00A2359B"/>
    <w:p w14:paraId="17A4AE85" w14:textId="77777777" w:rsidR="00396BCA" w:rsidRPr="00E16EF8" w:rsidRDefault="00396BCA" w:rsidP="003B0E11">
      <w:pPr>
        <w:rPr>
          <w:noProof/>
        </w:rPr>
      </w:pPr>
    </w:p>
    <w:sectPr w:rsidR="00396BCA" w:rsidRPr="00E16EF8" w:rsidSect="00067E49">
      <w:footerReference w:type="default" r:id="rId48"/>
      <w:pgSz w:w="11906" w:h="16838" w:code="9"/>
      <w:pgMar w:top="2268" w:right="1418" w:bottom="1418" w:left="1985" w:header="709" w:footer="709" w:gutter="0"/>
      <w:pgNumType w:fmt="lowerLetter"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6" w:author="Layla  Hirsh" w:date="2019-06-28T02:18:00Z" w:initials="LH">
    <w:p w14:paraId="6C999E6A" w14:textId="4CC33351" w:rsidR="00890EAD" w:rsidRDefault="00890EAD">
      <w:pPr>
        <w:pStyle w:val="Textocomentario"/>
      </w:pPr>
      <w:r>
        <w:rPr>
          <w:rStyle w:val="Refdecomentario"/>
        </w:rPr>
        <w:annotationRef/>
      </w:r>
      <w:r>
        <w:t>No se puede identificar el resultado en el objetivo, ordene los resultados</w:t>
      </w:r>
      <w:bookmarkStart w:id="77" w:name="_GoBack"/>
      <w:bookmarkEnd w:id="77"/>
    </w:p>
  </w:comment>
  <w:comment w:id="143" w:author="Layla  Hirsh" w:date="2019-06-28T02:15:00Z" w:initials="LH">
    <w:p w14:paraId="1FEFF82A" w14:textId="1E2A7E44" w:rsidR="00E30EA8" w:rsidRDefault="00E30EA8">
      <w:pPr>
        <w:pStyle w:val="Textocomentario"/>
      </w:pPr>
      <w:r>
        <w:rPr>
          <w:rStyle w:val="Refdecomentario"/>
        </w:rPr>
        <w:annotationRef/>
      </w:r>
      <w:r>
        <w:t>Donde!?</w:t>
      </w:r>
      <w:r w:rsidR="00E84FB3">
        <w:t xml:space="preserve"> Deberia usar datos del paper para hacer la verificac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6BD3D" w14:textId="77777777" w:rsidR="00E30EA8" w:rsidRDefault="00E30EA8" w:rsidP="00D467F3">
      <w:pPr>
        <w:spacing w:after="0" w:line="240" w:lineRule="auto"/>
      </w:pPr>
      <w:r>
        <w:separator/>
      </w:r>
    </w:p>
  </w:endnote>
  <w:endnote w:type="continuationSeparator" w:id="0">
    <w:p w14:paraId="62689CBE" w14:textId="77777777" w:rsidR="00E30EA8" w:rsidRDefault="00E30EA8"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alibri Light">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6ADFD" w14:textId="77777777" w:rsidR="00E30EA8" w:rsidRDefault="00E30EA8">
    <w:pPr>
      <w:pStyle w:val="Piedepgina"/>
      <w:jc w:val="right"/>
    </w:pPr>
  </w:p>
  <w:p w14:paraId="649D9EC5" w14:textId="77777777" w:rsidR="00E30EA8" w:rsidRDefault="00E30EA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363933"/>
      <w:docPartObj>
        <w:docPartGallery w:val="Page Numbers (Bottom of Page)"/>
        <w:docPartUnique/>
      </w:docPartObj>
    </w:sdtPr>
    <w:sdtEndPr>
      <w:rPr>
        <w:noProof/>
      </w:rPr>
    </w:sdtEndPr>
    <w:sdtContent>
      <w:p w14:paraId="06FB8AAD" w14:textId="77777777" w:rsidR="00E30EA8" w:rsidRDefault="00E30EA8">
        <w:pPr>
          <w:pStyle w:val="Piedepgina"/>
          <w:jc w:val="right"/>
        </w:pPr>
        <w:r>
          <w:fldChar w:fldCharType="begin"/>
        </w:r>
        <w:r w:rsidRPr="00353FE0">
          <w:instrText xml:space="preserve"> PAGE   \* MERGEFORMAT </w:instrText>
        </w:r>
        <w:r>
          <w:fldChar w:fldCharType="separate"/>
        </w:r>
        <w:r w:rsidR="00890EAD">
          <w:rPr>
            <w:noProof/>
          </w:rPr>
          <w:t>36</w:t>
        </w:r>
        <w:r>
          <w:rPr>
            <w:noProof/>
          </w:rPr>
          <w:fldChar w:fldCharType="end"/>
        </w:r>
      </w:p>
    </w:sdtContent>
  </w:sdt>
  <w:p w14:paraId="7B03C0D2" w14:textId="77777777" w:rsidR="00E30EA8" w:rsidRDefault="00E30EA8">
    <w:pPr>
      <w:pStyle w:val="Piedepgina"/>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088042"/>
      <w:docPartObj>
        <w:docPartGallery w:val="Page Numbers (Bottom of Page)"/>
        <w:docPartUnique/>
      </w:docPartObj>
    </w:sdtPr>
    <w:sdtEndPr/>
    <w:sdtContent>
      <w:p w14:paraId="2FAC2161" w14:textId="77777777" w:rsidR="00E30EA8" w:rsidRDefault="00E30EA8">
        <w:pPr>
          <w:pStyle w:val="Piedepgina"/>
          <w:jc w:val="right"/>
        </w:pPr>
        <w:r>
          <w:fldChar w:fldCharType="begin"/>
        </w:r>
        <w:r>
          <w:instrText>PAGE   \* MERGEFORMAT</w:instrText>
        </w:r>
        <w:r>
          <w:fldChar w:fldCharType="separate"/>
        </w:r>
        <w:r w:rsidRPr="00E30EA8">
          <w:rPr>
            <w:noProof/>
            <w:lang w:val="es-ES"/>
          </w:rPr>
          <w:t>kkk</w:t>
        </w:r>
        <w:r>
          <w:fldChar w:fldCharType="end"/>
        </w:r>
      </w:p>
    </w:sdtContent>
  </w:sdt>
  <w:p w14:paraId="79895AE7" w14:textId="77777777" w:rsidR="00E30EA8" w:rsidRDefault="00E30EA8">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BEE9EC" w14:textId="77777777" w:rsidR="00E30EA8" w:rsidRDefault="00E30EA8" w:rsidP="00D467F3">
      <w:pPr>
        <w:spacing w:after="0" w:line="240" w:lineRule="auto"/>
      </w:pPr>
      <w:r>
        <w:separator/>
      </w:r>
    </w:p>
  </w:footnote>
  <w:footnote w:type="continuationSeparator" w:id="0">
    <w:p w14:paraId="6A363400" w14:textId="77777777" w:rsidR="00E30EA8" w:rsidRDefault="00E30EA8" w:rsidP="00D467F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2A287477"/>
    <w:multiLevelType w:val="hybridMultilevel"/>
    <w:tmpl w:val="8F9E3C7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nsid w:val="4E387791"/>
    <w:multiLevelType w:val="hybridMultilevel"/>
    <w:tmpl w:val="A5E8272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DB48E2"/>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nsid w:val="60375A3E"/>
    <w:multiLevelType w:val="hybridMultilevel"/>
    <w:tmpl w:val="8CB81364"/>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nsid w:val="6AB61E45"/>
    <w:multiLevelType w:val="hybridMultilevel"/>
    <w:tmpl w:val="4A783F0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4">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5">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6">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7">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8">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4"/>
  </w:num>
  <w:num w:numId="4">
    <w:abstractNumId w:val="29"/>
  </w:num>
  <w:num w:numId="5">
    <w:abstractNumId w:val="25"/>
  </w:num>
  <w:num w:numId="6">
    <w:abstractNumId w:val="15"/>
  </w:num>
  <w:num w:numId="7">
    <w:abstractNumId w:val="30"/>
  </w:num>
  <w:num w:numId="8">
    <w:abstractNumId w:val="6"/>
  </w:num>
  <w:num w:numId="9">
    <w:abstractNumId w:val="17"/>
  </w:num>
  <w:num w:numId="10">
    <w:abstractNumId w:val="37"/>
  </w:num>
  <w:num w:numId="11">
    <w:abstractNumId w:val="23"/>
  </w:num>
  <w:num w:numId="12">
    <w:abstractNumId w:val="38"/>
  </w:num>
  <w:num w:numId="13">
    <w:abstractNumId w:val="10"/>
  </w:num>
  <w:num w:numId="14">
    <w:abstractNumId w:val="16"/>
  </w:num>
  <w:num w:numId="15">
    <w:abstractNumId w:val="11"/>
  </w:num>
  <w:num w:numId="16">
    <w:abstractNumId w:val="13"/>
  </w:num>
  <w:num w:numId="17">
    <w:abstractNumId w:val="33"/>
  </w:num>
  <w:num w:numId="18">
    <w:abstractNumId w:val="27"/>
  </w:num>
  <w:num w:numId="19">
    <w:abstractNumId w:val="19"/>
  </w:num>
  <w:num w:numId="20">
    <w:abstractNumId w:val="32"/>
  </w:num>
  <w:num w:numId="21">
    <w:abstractNumId w:val="31"/>
  </w:num>
  <w:num w:numId="22">
    <w:abstractNumId w:val="14"/>
  </w:num>
  <w:num w:numId="23">
    <w:abstractNumId w:val="18"/>
  </w:num>
  <w:num w:numId="24">
    <w:abstractNumId w:val="1"/>
  </w:num>
  <w:num w:numId="25">
    <w:abstractNumId w:val="36"/>
  </w:num>
  <w:num w:numId="26">
    <w:abstractNumId w:val="14"/>
  </w:num>
  <w:num w:numId="27">
    <w:abstractNumId w:val="5"/>
  </w:num>
  <w:num w:numId="28">
    <w:abstractNumId w:val="7"/>
  </w:num>
  <w:num w:numId="29">
    <w:abstractNumId w:val="9"/>
  </w:num>
  <w:num w:numId="30">
    <w:abstractNumId w:val="0"/>
  </w:num>
  <w:num w:numId="31">
    <w:abstractNumId w:val="34"/>
  </w:num>
  <w:num w:numId="32">
    <w:abstractNumId w:val="2"/>
  </w:num>
  <w:num w:numId="33">
    <w:abstractNumId w:val="8"/>
  </w:num>
  <w:num w:numId="34">
    <w:abstractNumId w:val="35"/>
  </w:num>
  <w:num w:numId="35">
    <w:abstractNumId w:val="20"/>
  </w:num>
  <w:num w:numId="36">
    <w:abstractNumId w:val="22"/>
  </w:num>
  <w:num w:numId="37">
    <w:abstractNumId w:val="21"/>
  </w:num>
  <w:num w:numId="38">
    <w:abstractNumId w:val="26"/>
  </w:num>
  <w:num w:numId="39">
    <w:abstractNumId w:val="28"/>
  </w:num>
  <w:num w:numId="40">
    <w:abstractNumId w:val="24"/>
  </w:num>
  <w:num w:numId="41">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7787"/>
    <w:rsid w:val="0000491D"/>
    <w:rsid w:val="00005557"/>
    <w:rsid w:val="00005C81"/>
    <w:rsid w:val="000068FE"/>
    <w:rsid w:val="00006974"/>
    <w:rsid w:val="00007AF8"/>
    <w:rsid w:val="00010152"/>
    <w:rsid w:val="00012F9D"/>
    <w:rsid w:val="00013462"/>
    <w:rsid w:val="00015163"/>
    <w:rsid w:val="00016A5B"/>
    <w:rsid w:val="00016F2E"/>
    <w:rsid w:val="00020761"/>
    <w:rsid w:val="00023009"/>
    <w:rsid w:val="00026866"/>
    <w:rsid w:val="00026BDB"/>
    <w:rsid w:val="00027446"/>
    <w:rsid w:val="00027BD5"/>
    <w:rsid w:val="00030A85"/>
    <w:rsid w:val="00030F79"/>
    <w:rsid w:val="00031BCC"/>
    <w:rsid w:val="00031BD5"/>
    <w:rsid w:val="0003227A"/>
    <w:rsid w:val="000329BD"/>
    <w:rsid w:val="00034988"/>
    <w:rsid w:val="00034BD6"/>
    <w:rsid w:val="0003518C"/>
    <w:rsid w:val="00035217"/>
    <w:rsid w:val="0003542C"/>
    <w:rsid w:val="0003662A"/>
    <w:rsid w:val="000403A8"/>
    <w:rsid w:val="00041A70"/>
    <w:rsid w:val="00042678"/>
    <w:rsid w:val="0004394D"/>
    <w:rsid w:val="00043E2D"/>
    <w:rsid w:val="00045A99"/>
    <w:rsid w:val="00045DFF"/>
    <w:rsid w:val="000465AA"/>
    <w:rsid w:val="0004781A"/>
    <w:rsid w:val="0005071F"/>
    <w:rsid w:val="000519C1"/>
    <w:rsid w:val="00051F29"/>
    <w:rsid w:val="00052AB5"/>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0F65"/>
    <w:rsid w:val="00071767"/>
    <w:rsid w:val="000717E2"/>
    <w:rsid w:val="00072889"/>
    <w:rsid w:val="000730F4"/>
    <w:rsid w:val="00073F11"/>
    <w:rsid w:val="00073FC0"/>
    <w:rsid w:val="000775E9"/>
    <w:rsid w:val="00080783"/>
    <w:rsid w:val="000814CA"/>
    <w:rsid w:val="00082640"/>
    <w:rsid w:val="00082E76"/>
    <w:rsid w:val="000831D9"/>
    <w:rsid w:val="00084A53"/>
    <w:rsid w:val="00084A6B"/>
    <w:rsid w:val="00090A90"/>
    <w:rsid w:val="000934B0"/>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4712"/>
    <w:rsid w:val="000B52A2"/>
    <w:rsid w:val="000B52AB"/>
    <w:rsid w:val="000B54B6"/>
    <w:rsid w:val="000B622D"/>
    <w:rsid w:val="000B62DB"/>
    <w:rsid w:val="000B643C"/>
    <w:rsid w:val="000B65ED"/>
    <w:rsid w:val="000B6868"/>
    <w:rsid w:val="000B73A7"/>
    <w:rsid w:val="000C3633"/>
    <w:rsid w:val="000C441C"/>
    <w:rsid w:val="000C5591"/>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97B"/>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0E7E"/>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3866"/>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5AB0"/>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09"/>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199"/>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52A0"/>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6C43"/>
    <w:rsid w:val="001E755B"/>
    <w:rsid w:val="001E7A28"/>
    <w:rsid w:val="001E7DE2"/>
    <w:rsid w:val="001F1404"/>
    <w:rsid w:val="001F32FF"/>
    <w:rsid w:val="001F419B"/>
    <w:rsid w:val="001F41D6"/>
    <w:rsid w:val="001F4565"/>
    <w:rsid w:val="001F59CB"/>
    <w:rsid w:val="001F5B59"/>
    <w:rsid w:val="001F5C38"/>
    <w:rsid w:val="001F7310"/>
    <w:rsid w:val="002011EB"/>
    <w:rsid w:val="00201F0A"/>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3F9"/>
    <w:rsid w:val="002276FB"/>
    <w:rsid w:val="00227943"/>
    <w:rsid w:val="00230F44"/>
    <w:rsid w:val="002317C2"/>
    <w:rsid w:val="0023591A"/>
    <w:rsid w:val="00235E6D"/>
    <w:rsid w:val="00236A80"/>
    <w:rsid w:val="00237267"/>
    <w:rsid w:val="00237A1B"/>
    <w:rsid w:val="00242225"/>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1DCE"/>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197"/>
    <w:rsid w:val="002B65BA"/>
    <w:rsid w:val="002C025B"/>
    <w:rsid w:val="002C239C"/>
    <w:rsid w:val="002C27ED"/>
    <w:rsid w:val="002C2EF6"/>
    <w:rsid w:val="002C3511"/>
    <w:rsid w:val="002C3927"/>
    <w:rsid w:val="002C3B6C"/>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E6849"/>
    <w:rsid w:val="002E6A14"/>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17B21"/>
    <w:rsid w:val="00320A93"/>
    <w:rsid w:val="00320C1E"/>
    <w:rsid w:val="003221C9"/>
    <w:rsid w:val="00323218"/>
    <w:rsid w:val="00323CC5"/>
    <w:rsid w:val="0032416A"/>
    <w:rsid w:val="0032434D"/>
    <w:rsid w:val="00325AC4"/>
    <w:rsid w:val="00326B2B"/>
    <w:rsid w:val="00333DFD"/>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77710"/>
    <w:rsid w:val="00380B10"/>
    <w:rsid w:val="003817BA"/>
    <w:rsid w:val="0038194C"/>
    <w:rsid w:val="00381D14"/>
    <w:rsid w:val="0038312F"/>
    <w:rsid w:val="003838A5"/>
    <w:rsid w:val="00383C1B"/>
    <w:rsid w:val="00385C80"/>
    <w:rsid w:val="00385DED"/>
    <w:rsid w:val="00385E67"/>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798"/>
    <w:rsid w:val="003A48D1"/>
    <w:rsid w:val="003A4930"/>
    <w:rsid w:val="003A5DCC"/>
    <w:rsid w:val="003A6892"/>
    <w:rsid w:val="003A7061"/>
    <w:rsid w:val="003A70CD"/>
    <w:rsid w:val="003A7F28"/>
    <w:rsid w:val="003B0E11"/>
    <w:rsid w:val="003B0F48"/>
    <w:rsid w:val="003B25F7"/>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1506"/>
    <w:rsid w:val="00422676"/>
    <w:rsid w:val="004233CF"/>
    <w:rsid w:val="00423680"/>
    <w:rsid w:val="00424904"/>
    <w:rsid w:val="00425C0E"/>
    <w:rsid w:val="00425D21"/>
    <w:rsid w:val="00426400"/>
    <w:rsid w:val="00427462"/>
    <w:rsid w:val="00427980"/>
    <w:rsid w:val="00427FD2"/>
    <w:rsid w:val="00430DDE"/>
    <w:rsid w:val="00431B5A"/>
    <w:rsid w:val="004325A9"/>
    <w:rsid w:val="0043279A"/>
    <w:rsid w:val="004339C2"/>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570A4"/>
    <w:rsid w:val="00460688"/>
    <w:rsid w:val="00460A37"/>
    <w:rsid w:val="00461378"/>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5294"/>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A7EF8"/>
    <w:rsid w:val="004B07D5"/>
    <w:rsid w:val="004B20D2"/>
    <w:rsid w:val="004B4534"/>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6C3F"/>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4D0"/>
    <w:rsid w:val="00507A62"/>
    <w:rsid w:val="00507E52"/>
    <w:rsid w:val="005105BC"/>
    <w:rsid w:val="005113A1"/>
    <w:rsid w:val="00511477"/>
    <w:rsid w:val="0051238C"/>
    <w:rsid w:val="005126AF"/>
    <w:rsid w:val="00512E89"/>
    <w:rsid w:val="00514175"/>
    <w:rsid w:val="005172CF"/>
    <w:rsid w:val="005207EF"/>
    <w:rsid w:val="0052124C"/>
    <w:rsid w:val="00522E1F"/>
    <w:rsid w:val="00523A13"/>
    <w:rsid w:val="00523D84"/>
    <w:rsid w:val="0052453F"/>
    <w:rsid w:val="00524C1E"/>
    <w:rsid w:val="00526DA4"/>
    <w:rsid w:val="005271B9"/>
    <w:rsid w:val="005303F8"/>
    <w:rsid w:val="0053070D"/>
    <w:rsid w:val="00530C6E"/>
    <w:rsid w:val="00530DDA"/>
    <w:rsid w:val="005323C1"/>
    <w:rsid w:val="00533AC1"/>
    <w:rsid w:val="00534FFA"/>
    <w:rsid w:val="00535DEB"/>
    <w:rsid w:val="005372A3"/>
    <w:rsid w:val="0053747D"/>
    <w:rsid w:val="0053760B"/>
    <w:rsid w:val="00537A7E"/>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0834"/>
    <w:rsid w:val="0056101E"/>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1A31"/>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3DF0"/>
    <w:rsid w:val="005A4CC0"/>
    <w:rsid w:val="005A54B0"/>
    <w:rsid w:val="005A6AEC"/>
    <w:rsid w:val="005B18A6"/>
    <w:rsid w:val="005B26B3"/>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936"/>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ADD"/>
    <w:rsid w:val="005F7BF1"/>
    <w:rsid w:val="00600A36"/>
    <w:rsid w:val="006017BF"/>
    <w:rsid w:val="00602D74"/>
    <w:rsid w:val="00604EF8"/>
    <w:rsid w:val="006068BB"/>
    <w:rsid w:val="006069BB"/>
    <w:rsid w:val="006072D2"/>
    <w:rsid w:val="006105E8"/>
    <w:rsid w:val="006109F0"/>
    <w:rsid w:val="0061109A"/>
    <w:rsid w:val="0061191B"/>
    <w:rsid w:val="00611BEA"/>
    <w:rsid w:val="00613296"/>
    <w:rsid w:val="006134CC"/>
    <w:rsid w:val="00613C25"/>
    <w:rsid w:val="00614DA0"/>
    <w:rsid w:val="00620F72"/>
    <w:rsid w:val="00621D24"/>
    <w:rsid w:val="00622036"/>
    <w:rsid w:val="00623E89"/>
    <w:rsid w:val="00624302"/>
    <w:rsid w:val="0062507C"/>
    <w:rsid w:val="006254D7"/>
    <w:rsid w:val="0062591E"/>
    <w:rsid w:val="00626B9C"/>
    <w:rsid w:val="0062790A"/>
    <w:rsid w:val="0063107B"/>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5E72"/>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BCB"/>
    <w:rsid w:val="00694E0E"/>
    <w:rsid w:val="00695317"/>
    <w:rsid w:val="00697335"/>
    <w:rsid w:val="00697A7C"/>
    <w:rsid w:val="006A06E7"/>
    <w:rsid w:val="006A0745"/>
    <w:rsid w:val="006A207B"/>
    <w:rsid w:val="006A5720"/>
    <w:rsid w:val="006A5C94"/>
    <w:rsid w:val="006A6F6E"/>
    <w:rsid w:val="006A7366"/>
    <w:rsid w:val="006A75AF"/>
    <w:rsid w:val="006A7868"/>
    <w:rsid w:val="006A7E85"/>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078"/>
    <w:rsid w:val="006F089E"/>
    <w:rsid w:val="006F125C"/>
    <w:rsid w:val="006F299B"/>
    <w:rsid w:val="006F2A11"/>
    <w:rsid w:val="006F2F92"/>
    <w:rsid w:val="006F4773"/>
    <w:rsid w:val="006F49BF"/>
    <w:rsid w:val="006F7C2B"/>
    <w:rsid w:val="00701719"/>
    <w:rsid w:val="00701FAC"/>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27540"/>
    <w:rsid w:val="007300A3"/>
    <w:rsid w:val="00730727"/>
    <w:rsid w:val="00730872"/>
    <w:rsid w:val="00730AEF"/>
    <w:rsid w:val="007316C4"/>
    <w:rsid w:val="00733519"/>
    <w:rsid w:val="00734880"/>
    <w:rsid w:val="007350F2"/>
    <w:rsid w:val="007357DB"/>
    <w:rsid w:val="00737787"/>
    <w:rsid w:val="007377F4"/>
    <w:rsid w:val="00737A78"/>
    <w:rsid w:val="00737EED"/>
    <w:rsid w:val="007410D3"/>
    <w:rsid w:val="007421C9"/>
    <w:rsid w:val="00742981"/>
    <w:rsid w:val="007429FE"/>
    <w:rsid w:val="00744733"/>
    <w:rsid w:val="00745038"/>
    <w:rsid w:val="00745D6B"/>
    <w:rsid w:val="00746701"/>
    <w:rsid w:val="00747DCB"/>
    <w:rsid w:val="00751617"/>
    <w:rsid w:val="0075209D"/>
    <w:rsid w:val="007526D3"/>
    <w:rsid w:val="00753A9A"/>
    <w:rsid w:val="00753BF1"/>
    <w:rsid w:val="00753C84"/>
    <w:rsid w:val="00754217"/>
    <w:rsid w:val="00756638"/>
    <w:rsid w:val="0075697E"/>
    <w:rsid w:val="00757372"/>
    <w:rsid w:val="00757818"/>
    <w:rsid w:val="00760DA3"/>
    <w:rsid w:val="00762D9C"/>
    <w:rsid w:val="00764B26"/>
    <w:rsid w:val="007651BA"/>
    <w:rsid w:val="0076531F"/>
    <w:rsid w:val="00765B98"/>
    <w:rsid w:val="00765C79"/>
    <w:rsid w:val="00767032"/>
    <w:rsid w:val="00767C84"/>
    <w:rsid w:val="00773AE7"/>
    <w:rsid w:val="0077425D"/>
    <w:rsid w:val="007743F5"/>
    <w:rsid w:val="00776003"/>
    <w:rsid w:val="007805D3"/>
    <w:rsid w:val="00782BB4"/>
    <w:rsid w:val="00783746"/>
    <w:rsid w:val="007837DE"/>
    <w:rsid w:val="00783B0D"/>
    <w:rsid w:val="00786A71"/>
    <w:rsid w:val="007913AD"/>
    <w:rsid w:val="00792DCD"/>
    <w:rsid w:val="00793416"/>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879"/>
    <w:rsid w:val="007A5968"/>
    <w:rsid w:val="007A6300"/>
    <w:rsid w:val="007B0951"/>
    <w:rsid w:val="007B0AB8"/>
    <w:rsid w:val="007B0B8F"/>
    <w:rsid w:val="007B34C1"/>
    <w:rsid w:val="007B3792"/>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E7E0C"/>
    <w:rsid w:val="007F09FB"/>
    <w:rsid w:val="007F0F94"/>
    <w:rsid w:val="007F1014"/>
    <w:rsid w:val="007F117B"/>
    <w:rsid w:val="007F153D"/>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3A6A"/>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38C6"/>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776D7"/>
    <w:rsid w:val="008812A3"/>
    <w:rsid w:val="008820ED"/>
    <w:rsid w:val="00882311"/>
    <w:rsid w:val="00883AA3"/>
    <w:rsid w:val="00884A56"/>
    <w:rsid w:val="0088661C"/>
    <w:rsid w:val="00890EAD"/>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524"/>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6840"/>
    <w:rsid w:val="00917A39"/>
    <w:rsid w:val="00920B16"/>
    <w:rsid w:val="00921C8A"/>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7EC"/>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6790A"/>
    <w:rsid w:val="00970437"/>
    <w:rsid w:val="00970439"/>
    <w:rsid w:val="00971795"/>
    <w:rsid w:val="00971E80"/>
    <w:rsid w:val="00973F93"/>
    <w:rsid w:val="0097498B"/>
    <w:rsid w:val="00975033"/>
    <w:rsid w:val="009753B3"/>
    <w:rsid w:val="00975830"/>
    <w:rsid w:val="00976CF9"/>
    <w:rsid w:val="00980FD9"/>
    <w:rsid w:val="00982172"/>
    <w:rsid w:val="0098262D"/>
    <w:rsid w:val="00982DAD"/>
    <w:rsid w:val="0098353F"/>
    <w:rsid w:val="00984443"/>
    <w:rsid w:val="009858B6"/>
    <w:rsid w:val="00986FA6"/>
    <w:rsid w:val="009871FE"/>
    <w:rsid w:val="00987BF3"/>
    <w:rsid w:val="00987EE7"/>
    <w:rsid w:val="009901EF"/>
    <w:rsid w:val="00990982"/>
    <w:rsid w:val="00990A9D"/>
    <w:rsid w:val="00990B3C"/>
    <w:rsid w:val="009911B7"/>
    <w:rsid w:val="00991257"/>
    <w:rsid w:val="009930E5"/>
    <w:rsid w:val="00993F9F"/>
    <w:rsid w:val="009943F6"/>
    <w:rsid w:val="0099580C"/>
    <w:rsid w:val="00995E0F"/>
    <w:rsid w:val="00996D76"/>
    <w:rsid w:val="00997486"/>
    <w:rsid w:val="00997759"/>
    <w:rsid w:val="009979ED"/>
    <w:rsid w:val="00997C90"/>
    <w:rsid w:val="009A0DDD"/>
    <w:rsid w:val="009A142D"/>
    <w:rsid w:val="009A1DB7"/>
    <w:rsid w:val="009A344C"/>
    <w:rsid w:val="009A4761"/>
    <w:rsid w:val="009A4D21"/>
    <w:rsid w:val="009A5078"/>
    <w:rsid w:val="009A530C"/>
    <w:rsid w:val="009A6090"/>
    <w:rsid w:val="009A60C2"/>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4631"/>
    <w:rsid w:val="009D5353"/>
    <w:rsid w:val="009D6692"/>
    <w:rsid w:val="009D7257"/>
    <w:rsid w:val="009D7609"/>
    <w:rsid w:val="009E0670"/>
    <w:rsid w:val="009E0D2E"/>
    <w:rsid w:val="009E35BB"/>
    <w:rsid w:val="009E5280"/>
    <w:rsid w:val="009E591F"/>
    <w:rsid w:val="009E676E"/>
    <w:rsid w:val="009F006A"/>
    <w:rsid w:val="009F03E9"/>
    <w:rsid w:val="009F04B2"/>
    <w:rsid w:val="009F0AD0"/>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359B"/>
    <w:rsid w:val="00A242BC"/>
    <w:rsid w:val="00A24E73"/>
    <w:rsid w:val="00A266D0"/>
    <w:rsid w:val="00A26BA0"/>
    <w:rsid w:val="00A3004B"/>
    <w:rsid w:val="00A3059F"/>
    <w:rsid w:val="00A32C50"/>
    <w:rsid w:val="00A3415A"/>
    <w:rsid w:val="00A34840"/>
    <w:rsid w:val="00A34E6B"/>
    <w:rsid w:val="00A377A9"/>
    <w:rsid w:val="00A40EB2"/>
    <w:rsid w:val="00A4105F"/>
    <w:rsid w:val="00A41065"/>
    <w:rsid w:val="00A413CD"/>
    <w:rsid w:val="00A4264E"/>
    <w:rsid w:val="00A4466E"/>
    <w:rsid w:val="00A466DC"/>
    <w:rsid w:val="00A46A4E"/>
    <w:rsid w:val="00A47E24"/>
    <w:rsid w:val="00A511BD"/>
    <w:rsid w:val="00A517B0"/>
    <w:rsid w:val="00A51CB9"/>
    <w:rsid w:val="00A528F1"/>
    <w:rsid w:val="00A52D36"/>
    <w:rsid w:val="00A53419"/>
    <w:rsid w:val="00A535E0"/>
    <w:rsid w:val="00A54A00"/>
    <w:rsid w:val="00A54B01"/>
    <w:rsid w:val="00A5593C"/>
    <w:rsid w:val="00A560EF"/>
    <w:rsid w:val="00A57F15"/>
    <w:rsid w:val="00A602F7"/>
    <w:rsid w:val="00A62AC4"/>
    <w:rsid w:val="00A63CA1"/>
    <w:rsid w:val="00A63FC5"/>
    <w:rsid w:val="00A64023"/>
    <w:rsid w:val="00A64A81"/>
    <w:rsid w:val="00A65F0E"/>
    <w:rsid w:val="00A66124"/>
    <w:rsid w:val="00A66333"/>
    <w:rsid w:val="00A665B3"/>
    <w:rsid w:val="00A67430"/>
    <w:rsid w:val="00A67776"/>
    <w:rsid w:val="00A67BA3"/>
    <w:rsid w:val="00A707C5"/>
    <w:rsid w:val="00A70D87"/>
    <w:rsid w:val="00A72A16"/>
    <w:rsid w:val="00A72AC0"/>
    <w:rsid w:val="00A740CB"/>
    <w:rsid w:val="00A74BD3"/>
    <w:rsid w:val="00A7500B"/>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396B"/>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2BA0"/>
    <w:rsid w:val="00B357E0"/>
    <w:rsid w:val="00B37D08"/>
    <w:rsid w:val="00B37E2A"/>
    <w:rsid w:val="00B4046B"/>
    <w:rsid w:val="00B41550"/>
    <w:rsid w:val="00B42634"/>
    <w:rsid w:val="00B42A3A"/>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17E"/>
    <w:rsid w:val="00B75964"/>
    <w:rsid w:val="00B76337"/>
    <w:rsid w:val="00B76913"/>
    <w:rsid w:val="00B805D0"/>
    <w:rsid w:val="00B80755"/>
    <w:rsid w:val="00B80922"/>
    <w:rsid w:val="00B80FFF"/>
    <w:rsid w:val="00B8142D"/>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C7C7F"/>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177"/>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57D19"/>
    <w:rsid w:val="00C600E9"/>
    <w:rsid w:val="00C61467"/>
    <w:rsid w:val="00C62347"/>
    <w:rsid w:val="00C64ED4"/>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8C8"/>
    <w:rsid w:val="00C94DDD"/>
    <w:rsid w:val="00C9532A"/>
    <w:rsid w:val="00C96987"/>
    <w:rsid w:val="00CA0DC2"/>
    <w:rsid w:val="00CA16FB"/>
    <w:rsid w:val="00CA1764"/>
    <w:rsid w:val="00CA1816"/>
    <w:rsid w:val="00CA21AA"/>
    <w:rsid w:val="00CA3A9E"/>
    <w:rsid w:val="00CA4F17"/>
    <w:rsid w:val="00CA59CC"/>
    <w:rsid w:val="00CA797F"/>
    <w:rsid w:val="00CB0382"/>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0D17"/>
    <w:rsid w:val="00CE1664"/>
    <w:rsid w:val="00CE1B78"/>
    <w:rsid w:val="00CE334F"/>
    <w:rsid w:val="00CE4631"/>
    <w:rsid w:val="00CE4A39"/>
    <w:rsid w:val="00CE4B38"/>
    <w:rsid w:val="00CE4E43"/>
    <w:rsid w:val="00CE51F2"/>
    <w:rsid w:val="00CE5412"/>
    <w:rsid w:val="00CE57A7"/>
    <w:rsid w:val="00CE5EF9"/>
    <w:rsid w:val="00CE754D"/>
    <w:rsid w:val="00CF2417"/>
    <w:rsid w:val="00CF2D30"/>
    <w:rsid w:val="00CF352B"/>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3A4"/>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738"/>
    <w:rsid w:val="00D30C02"/>
    <w:rsid w:val="00D310BF"/>
    <w:rsid w:val="00D3118C"/>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54B"/>
    <w:rsid w:val="00D53914"/>
    <w:rsid w:val="00D53EC9"/>
    <w:rsid w:val="00D54E92"/>
    <w:rsid w:val="00D559E1"/>
    <w:rsid w:val="00D56986"/>
    <w:rsid w:val="00D56CBF"/>
    <w:rsid w:val="00D56FB2"/>
    <w:rsid w:val="00D600F0"/>
    <w:rsid w:val="00D61E2E"/>
    <w:rsid w:val="00D62F52"/>
    <w:rsid w:val="00D6440B"/>
    <w:rsid w:val="00D65650"/>
    <w:rsid w:val="00D65D29"/>
    <w:rsid w:val="00D66F9F"/>
    <w:rsid w:val="00D6786B"/>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226C"/>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13D"/>
    <w:rsid w:val="00DC0851"/>
    <w:rsid w:val="00DC0B4A"/>
    <w:rsid w:val="00DC0F64"/>
    <w:rsid w:val="00DC1D20"/>
    <w:rsid w:val="00DC20B8"/>
    <w:rsid w:val="00DC21B6"/>
    <w:rsid w:val="00DC2750"/>
    <w:rsid w:val="00DC2ACF"/>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098A"/>
    <w:rsid w:val="00DF20DC"/>
    <w:rsid w:val="00DF20DF"/>
    <w:rsid w:val="00DF2B5F"/>
    <w:rsid w:val="00DF30C6"/>
    <w:rsid w:val="00DF3C58"/>
    <w:rsid w:val="00DF3E58"/>
    <w:rsid w:val="00DF3FD6"/>
    <w:rsid w:val="00DF441A"/>
    <w:rsid w:val="00DF4A95"/>
    <w:rsid w:val="00DF5CD3"/>
    <w:rsid w:val="00DF61AD"/>
    <w:rsid w:val="00DF61D1"/>
    <w:rsid w:val="00DF686A"/>
    <w:rsid w:val="00DF6B33"/>
    <w:rsid w:val="00DF74A8"/>
    <w:rsid w:val="00DF7FB3"/>
    <w:rsid w:val="00E01541"/>
    <w:rsid w:val="00E01B0F"/>
    <w:rsid w:val="00E0382F"/>
    <w:rsid w:val="00E04DD0"/>
    <w:rsid w:val="00E11103"/>
    <w:rsid w:val="00E1155D"/>
    <w:rsid w:val="00E11C56"/>
    <w:rsid w:val="00E14034"/>
    <w:rsid w:val="00E141D6"/>
    <w:rsid w:val="00E14637"/>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62E0"/>
    <w:rsid w:val="00E2788A"/>
    <w:rsid w:val="00E30EA8"/>
    <w:rsid w:val="00E32E89"/>
    <w:rsid w:val="00E33079"/>
    <w:rsid w:val="00E3349C"/>
    <w:rsid w:val="00E33FB3"/>
    <w:rsid w:val="00E4043A"/>
    <w:rsid w:val="00E40CE5"/>
    <w:rsid w:val="00E41445"/>
    <w:rsid w:val="00E4236A"/>
    <w:rsid w:val="00E433CB"/>
    <w:rsid w:val="00E43E14"/>
    <w:rsid w:val="00E44855"/>
    <w:rsid w:val="00E46667"/>
    <w:rsid w:val="00E46E3A"/>
    <w:rsid w:val="00E4722B"/>
    <w:rsid w:val="00E50939"/>
    <w:rsid w:val="00E50ACF"/>
    <w:rsid w:val="00E50D42"/>
    <w:rsid w:val="00E51757"/>
    <w:rsid w:val="00E5545D"/>
    <w:rsid w:val="00E601F7"/>
    <w:rsid w:val="00E60E2E"/>
    <w:rsid w:val="00E62AA9"/>
    <w:rsid w:val="00E6395B"/>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4FB3"/>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E6398"/>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131C"/>
    <w:rsid w:val="00F22C16"/>
    <w:rsid w:val="00F22C4D"/>
    <w:rsid w:val="00F233EF"/>
    <w:rsid w:val="00F239E1"/>
    <w:rsid w:val="00F243A8"/>
    <w:rsid w:val="00F2475E"/>
    <w:rsid w:val="00F250E2"/>
    <w:rsid w:val="00F25ADB"/>
    <w:rsid w:val="00F25E44"/>
    <w:rsid w:val="00F25F9B"/>
    <w:rsid w:val="00F26020"/>
    <w:rsid w:val="00F26CA5"/>
    <w:rsid w:val="00F27091"/>
    <w:rsid w:val="00F30A8C"/>
    <w:rsid w:val="00F30D8B"/>
    <w:rsid w:val="00F318C5"/>
    <w:rsid w:val="00F32DBC"/>
    <w:rsid w:val="00F333C2"/>
    <w:rsid w:val="00F35DE6"/>
    <w:rsid w:val="00F40A6E"/>
    <w:rsid w:val="00F4204A"/>
    <w:rsid w:val="00F42265"/>
    <w:rsid w:val="00F42FB7"/>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58A"/>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1FCE"/>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0CF"/>
    <w:rsid w:val="00FC7807"/>
    <w:rsid w:val="00FD0BBA"/>
    <w:rsid w:val="00FD12C2"/>
    <w:rsid w:val="00FD3191"/>
    <w:rsid w:val="00FD3805"/>
    <w:rsid w:val="00FD4D0E"/>
    <w:rsid w:val="00FD4E2D"/>
    <w:rsid w:val="00FD4E74"/>
    <w:rsid w:val="00FD5224"/>
    <w:rsid w:val="00FD54F3"/>
    <w:rsid w:val="00FD5671"/>
    <w:rsid w:val="00FD5E29"/>
    <w:rsid w:val="00FD6157"/>
    <w:rsid w:val="00FD6DDD"/>
    <w:rsid w:val="00FD6FF2"/>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335"/>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0902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detabladecontenido">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customStyle="1" w:styleId="GridTable1Light">
    <w:name w:val="Grid Table 1 Light"/>
    <w:basedOn w:val="Tablanormal"/>
    <w:uiPriority w:val="46"/>
    <w:rsid w:val="008A283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anormal"/>
    <w:uiPriority w:val="52"/>
    <w:rsid w:val="008A283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
    <w:name w:val="Grid Table 4"/>
    <w:basedOn w:val="Tablanormal"/>
    <w:uiPriority w:val="49"/>
    <w:rsid w:val="008A283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anormal"/>
    <w:uiPriority w:val="48"/>
    <w:rsid w:val="00A92EEA"/>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detabladecontenido">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customStyle="1" w:styleId="GridTable1Light">
    <w:name w:val="Grid Table 1 Light"/>
    <w:basedOn w:val="Tablanormal"/>
    <w:uiPriority w:val="46"/>
    <w:rsid w:val="008A283C"/>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7Colorful">
    <w:name w:val="Grid Table 7 Colorful"/>
    <w:basedOn w:val="Tablanormal"/>
    <w:uiPriority w:val="52"/>
    <w:rsid w:val="008A283C"/>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4">
    <w:name w:val="Grid Table 4"/>
    <w:basedOn w:val="Tablanormal"/>
    <w:uiPriority w:val="49"/>
    <w:rsid w:val="008A283C"/>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
    <w:name w:val="List Table 3"/>
    <w:basedOn w:val="Tablanormal"/>
    <w:uiPriority w:val="48"/>
    <w:rsid w:val="00A92EEA"/>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287930090">
      <w:bodyDiv w:val="1"/>
      <w:marLeft w:val="0"/>
      <w:marRight w:val="0"/>
      <w:marTop w:val="0"/>
      <w:marBottom w:val="0"/>
      <w:divBdr>
        <w:top w:val="none" w:sz="0" w:space="0" w:color="auto"/>
        <w:left w:val="none" w:sz="0" w:space="0" w:color="auto"/>
        <w:bottom w:val="none" w:sz="0" w:space="0" w:color="auto"/>
        <w:right w:val="none" w:sz="0" w:space="0" w:color="auto"/>
      </w:divBdr>
    </w:div>
    <w:div w:id="378013602">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19062001">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6521370">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0244707">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4023141">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28659450">
      <w:bodyDiv w:val="1"/>
      <w:marLeft w:val="0"/>
      <w:marRight w:val="0"/>
      <w:marTop w:val="0"/>
      <w:marBottom w:val="0"/>
      <w:divBdr>
        <w:top w:val="none" w:sz="0" w:space="0" w:color="auto"/>
        <w:left w:val="none" w:sz="0" w:space="0" w:color="auto"/>
        <w:bottom w:val="none" w:sz="0" w:space="0" w:color="auto"/>
        <w:right w:val="none" w:sz="0" w:space="0" w:color="auto"/>
      </w:divBdr>
    </w:div>
    <w:div w:id="928805738">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4820086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98998765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0050366">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65763860">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27143963">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74922444">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03058515">
      <w:bodyDiv w:val="1"/>
      <w:marLeft w:val="0"/>
      <w:marRight w:val="0"/>
      <w:marTop w:val="0"/>
      <w:marBottom w:val="0"/>
      <w:divBdr>
        <w:top w:val="none" w:sz="0" w:space="0" w:color="auto"/>
        <w:left w:val="none" w:sz="0" w:space="0" w:color="auto"/>
        <w:bottom w:val="none" w:sz="0" w:space="0" w:color="auto"/>
        <w:right w:val="none" w:sz="0" w:space="0" w:color="auto"/>
      </w:divBdr>
    </w:div>
    <w:div w:id="1909801526">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1872515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42706867">
      <w:bodyDiv w:val="1"/>
      <w:marLeft w:val="0"/>
      <w:marRight w:val="0"/>
      <w:marTop w:val="0"/>
      <w:marBottom w:val="0"/>
      <w:divBdr>
        <w:top w:val="none" w:sz="0" w:space="0" w:color="auto"/>
        <w:left w:val="none" w:sz="0" w:space="0" w:color="auto"/>
        <w:bottom w:val="none" w:sz="0" w:space="0" w:color="auto"/>
        <w:right w:val="none" w:sz="0" w:space="0" w:color="auto"/>
      </w:divBdr>
    </w:div>
    <w:div w:id="2050950525">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53337355">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 w:id="2111923679">
      <w:bodyDiv w:val="1"/>
      <w:marLeft w:val="0"/>
      <w:marRight w:val="0"/>
      <w:marTop w:val="0"/>
      <w:marBottom w:val="0"/>
      <w:divBdr>
        <w:top w:val="none" w:sz="0" w:space="0" w:color="auto"/>
        <w:left w:val="none" w:sz="0" w:space="0" w:color="auto"/>
        <w:bottom w:val="none" w:sz="0" w:space="0" w:color="auto"/>
        <w:right w:val="none" w:sz="0" w:space="0" w:color="auto"/>
      </w:divBdr>
    </w:div>
    <w:div w:id="2132090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1.emf"/><Relationship Id="rId47" Type="http://schemas.openxmlformats.org/officeDocument/2006/relationships/image" Target="media/image22.png"/><Relationship Id="rId48" Type="http://schemas.openxmlformats.org/officeDocument/2006/relationships/footer" Target="footer3.xml"/><Relationship Id="rId49" Type="http://schemas.openxmlformats.org/officeDocument/2006/relationships/fontTable" Target="fontTable.xml"/><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jpeg"/><Relationship Id="rId23" Type="http://schemas.openxmlformats.org/officeDocument/2006/relationships/chart" Target="charts/chart1.xml"/><Relationship Id="rId24" Type="http://schemas.openxmlformats.org/officeDocument/2006/relationships/comments" Target="comments.xml"/><Relationship Id="rId25" Type="http://schemas.openxmlformats.org/officeDocument/2006/relationships/hyperlink" Target="http://plants.ensembl.org/" TargetMode="External"/><Relationship Id="rId26" Type="http://schemas.openxmlformats.org/officeDocument/2006/relationships/hyperlink" Target="https://plants.ensembl.org/biomart/%20martview/" TargetMode="External"/><Relationship Id="rId27" Type="http://schemas.openxmlformats.org/officeDocument/2006/relationships/hyperlink" Target="http://cantata.amu.edu.pl/" TargetMode="External"/><Relationship Id="rId28" Type="http://schemas.openxmlformats.org/officeDocument/2006/relationships/hyperlink" Target="http://greenc.sciencedesigners.com/" TargetMode="External"/><Relationship Id="rId29" Type="http://schemas.openxmlformats.org/officeDocument/2006/relationships/hyperlink" Target="https://github.com/gbgolding/crema"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repeatmasker.org/" TargetMode="External"/><Relationship Id="rId31" Type="http://schemas.openxmlformats.org/officeDocument/2006/relationships/image" Target="media/image11.png"/><Relationship Id="rId32" Type="http://schemas.openxmlformats.org/officeDocument/2006/relationships/hyperlink" Target="http://rna-cpat.sourceforge.net/"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2.png"/><Relationship Id="rId34" Type="http://schemas.openxmlformats.org/officeDocument/2006/relationships/hyperlink" Target="https://www.uniprot.org/" TargetMode="External"/><Relationship Id="rId35" Type="http://schemas.openxmlformats.org/officeDocument/2006/relationships/hyperlink" Target="https://www.uniprot.org/uniprot/?query=taxonomy:viridiplantae&amp;fil=reviewed%3Ayes&amp;%20sort=score" TargetMode="External"/><Relationship Id="rId36" Type="http://schemas.openxmlformats.org/officeDocument/2006/relationships/image" Target="media/image13.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yperlink" Target="http://cantata.amu.edu.pl/" TargetMode="External"/><Relationship Id="rId15" Type="http://schemas.openxmlformats.org/officeDocument/2006/relationships/hyperlink" Target="http://greenc.sciencedesigners.com/" TargetMode="External"/><Relationship Id="rId16" Type="http://schemas.openxmlformats.org/officeDocument/2006/relationships/hyperlink" Target="https://www.anaconda.com" TargetMode="External"/><Relationship Id="rId17" Type="http://schemas.openxmlformats.org/officeDocument/2006/relationships/hyperlink" Target="http://jupyter.org" TargetMode="External"/><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image" Target="media/image14.png"/><Relationship Id="rId38" Type="http://schemas.openxmlformats.org/officeDocument/2006/relationships/image" Target="media/image15.png"/><Relationship Id="rId39" Type="http://schemas.openxmlformats.org/officeDocument/2006/relationships/image" Target="media/image16.png"/><Relationship Id="rId40" Type="http://schemas.openxmlformats.org/officeDocument/2006/relationships/hyperlink" Target="http://plants.ensembl.org/prot_tree_stats.html" TargetMode="External"/><Relationship Id="rId41" Type="http://schemas.openxmlformats.org/officeDocument/2006/relationships/image" Target="media/image17.png"/><Relationship Id="rId42" Type="http://schemas.openxmlformats.org/officeDocument/2006/relationships/image" Target="media/image18.png"/><Relationship Id="rId43" Type="http://schemas.openxmlformats.org/officeDocument/2006/relationships/image" Target="media/image19.png"/><Relationship Id="rId44" Type="http://schemas.openxmlformats.org/officeDocument/2006/relationships/hyperlink" Target="https://github.com/gbgolding/crema" TargetMode="External"/><Relationship Id="rId45" Type="http://schemas.openxmlformats.org/officeDocument/2006/relationships/image" Target="media/image20.png"/></Relationships>
</file>

<file path=word/charts/_rels/chart1.xml.rels><?xml version="1.0" encoding="UTF-8" standalone="yes"?>
<Relationships xmlns="http://schemas.openxmlformats.org/package/2006/relationships"><Relationship Id="rId1" Type="http://schemas.openxmlformats.org/officeDocument/2006/relationships/image" Target="../media/image9.jpeg"/><Relationship Id="rId2" Type="http://schemas.openxmlformats.org/officeDocument/2006/relationships/image" Target="../media/image10.jpeg"/><Relationship Id="rId3" Type="http://schemas.openxmlformats.org/officeDocument/2006/relationships/oleObject" Target="file:///C:\Users\JoseLuis\Google%20Drive\20030307%20-%20SANTILLAN%20ESCUDERO,%20JOSE%20LUIS\Tesis%202\Semana%2012\Formato%20completo\Deep%20learning%20en%20bioinformatic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blipFill>
                <a:blip xmlns:r="http://schemas.openxmlformats.org/officeDocument/2006/relationships" r:embed="rId1"/>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0</c:v>
                </c:pt>
                <c:pt idx="1">
                  <c:v>2011.0</c:v>
                </c:pt>
                <c:pt idx="2">
                  <c:v>2012.0</c:v>
                </c:pt>
                <c:pt idx="3">
                  <c:v>2013.0</c:v>
                </c:pt>
                <c:pt idx="4">
                  <c:v>2014.0</c:v>
                </c:pt>
                <c:pt idx="5">
                  <c:v>2015.0</c:v>
                </c:pt>
                <c:pt idx="6">
                  <c:v>2016.0</c:v>
                </c:pt>
                <c:pt idx="7">
                  <c:v>2017.0</c:v>
                </c:pt>
                <c:pt idx="8">
                  <c:v>2018.0</c:v>
                </c:pt>
              </c:numCache>
            </c:numRef>
          </c:cat>
          <c:val>
            <c:numRef>
              <c:f>Hoja1!$B$2:$J$2</c:f>
              <c:numCache>
                <c:formatCode>_(* #,##0_);_(* \(#,##0\);_(* "-"??_);_(@_)</c:formatCode>
                <c:ptCount val="9"/>
                <c:pt idx="0">
                  <c:v>127.0</c:v>
                </c:pt>
                <c:pt idx="1">
                  <c:v>155.0</c:v>
                </c:pt>
                <c:pt idx="2">
                  <c:v>211.0</c:v>
                </c:pt>
                <c:pt idx="3">
                  <c:v>332.0</c:v>
                </c:pt>
                <c:pt idx="4">
                  <c:v>626.0</c:v>
                </c:pt>
                <c:pt idx="5">
                  <c:v>1314.0</c:v>
                </c:pt>
                <c:pt idx="6">
                  <c:v>2942.0</c:v>
                </c:pt>
                <c:pt idx="7">
                  <c:v>7530.0</c:v>
                </c:pt>
                <c:pt idx="8">
                  <c:v>10825.0</c:v>
                </c:pt>
              </c:numCache>
            </c:numRef>
          </c:val>
          <c:smooth val="0"/>
          <c:extLst xmlns:c16r2="http://schemas.microsoft.com/office/drawing/2015/06/chart">
            <c:ext xmlns:c16="http://schemas.microsoft.com/office/drawing/2014/chart" uri="{C3380CC4-5D6E-409C-BE32-E72D297353CC}">
              <c16:uniqueId val="{00000000-731C-48CE-884F-C2683BF3C718}"/>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blipFill>
                <a:blip xmlns:r="http://schemas.openxmlformats.org/officeDocument/2006/relationships" r:embed="rId2"/>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0</c:v>
                </c:pt>
                <c:pt idx="1">
                  <c:v>2011.0</c:v>
                </c:pt>
                <c:pt idx="2">
                  <c:v>2012.0</c:v>
                </c:pt>
                <c:pt idx="3">
                  <c:v>2013.0</c:v>
                </c:pt>
                <c:pt idx="4">
                  <c:v>2014.0</c:v>
                </c:pt>
                <c:pt idx="5">
                  <c:v>2015.0</c:v>
                </c:pt>
                <c:pt idx="6">
                  <c:v>2016.0</c:v>
                </c:pt>
                <c:pt idx="7">
                  <c:v>2017.0</c:v>
                </c:pt>
                <c:pt idx="8">
                  <c:v>2018.0</c:v>
                </c:pt>
              </c:numCache>
            </c:numRef>
          </c:cat>
          <c:val>
            <c:numRef>
              <c:f>Hoja1!$B$3:$J$3</c:f>
              <c:numCache>
                <c:formatCode>_(* #,##0_);_(* \(#,##0\);_(* "-"??_);_(@_)</c:formatCode>
                <c:ptCount val="9"/>
                <c:pt idx="0">
                  <c:v>8.0</c:v>
                </c:pt>
                <c:pt idx="1">
                  <c:v>6.0</c:v>
                </c:pt>
                <c:pt idx="2">
                  <c:v>12.0</c:v>
                </c:pt>
                <c:pt idx="3">
                  <c:v>13.0</c:v>
                </c:pt>
                <c:pt idx="4">
                  <c:v>46.0</c:v>
                </c:pt>
                <c:pt idx="5">
                  <c:v>111.0</c:v>
                </c:pt>
                <c:pt idx="6">
                  <c:v>265.0</c:v>
                </c:pt>
                <c:pt idx="7">
                  <c:v>778.0</c:v>
                </c:pt>
                <c:pt idx="8">
                  <c:v>1168.0</c:v>
                </c:pt>
              </c:numCache>
            </c:numRef>
          </c:val>
          <c:smooth val="0"/>
          <c:extLst xmlns:c16r2="http://schemas.microsoft.com/office/drawing/2015/06/chart">
            <c:ext xmlns:c16="http://schemas.microsoft.com/office/drawing/2014/chart" uri="{C3380CC4-5D6E-409C-BE32-E72D297353CC}">
              <c16:uniqueId val="{00000001-731C-48CE-884F-C2683BF3C718}"/>
            </c:ext>
          </c:extLst>
        </c:ser>
        <c:dLbls>
          <c:dLblPos val="t"/>
          <c:showLegendKey val="0"/>
          <c:showVal val="1"/>
          <c:showCatName val="0"/>
          <c:showSerName val="0"/>
          <c:showPercent val="0"/>
          <c:showBubbleSize val="0"/>
        </c:dLbls>
        <c:marker val="1"/>
        <c:smooth val="0"/>
        <c:axId val="-2128385016"/>
        <c:axId val="2127145832"/>
      </c:lineChart>
      <c:catAx>
        <c:axId val="-2128385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Eje</a:t>
                </a:r>
                <a:r>
                  <a:rPr lang="es-PE" baseline="0"/>
                  <a:t> horizonal: </a:t>
                </a:r>
                <a:r>
                  <a:rPr lang="es-PE"/>
                  <a:t>Año de publicación de la investiación</a:t>
                </a:r>
              </a:p>
            </c:rich>
          </c:tx>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s-ES"/>
          </a:p>
        </c:txPr>
        <c:crossAx val="2127145832"/>
        <c:crosses val="autoZero"/>
        <c:auto val="1"/>
        <c:lblAlgn val="ctr"/>
        <c:lblOffset val="100"/>
        <c:noMultiLvlLbl val="0"/>
      </c:catAx>
      <c:valAx>
        <c:axId val="2127145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Número de nvestigaciones publicadas</a:t>
                </a:r>
              </a:p>
            </c:rich>
          </c:tx>
          <c:layout>
            <c:manualLayout>
              <c:xMode val="edge"/>
              <c:yMode val="edge"/>
              <c:x val="0.0121212098074522"/>
              <c:y val="0.12414548150447"/>
            </c:manualLayout>
          </c:layout>
          <c:overlay val="0"/>
          <c:spPr>
            <a:noFill/>
            <a:ln>
              <a:noFill/>
            </a:ln>
            <a:effectLst/>
          </c:sp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128385016"/>
        <c:crosses val="autoZero"/>
        <c:crossBetween val="between"/>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0F1C6-2C4A-0549-827E-16EF27BA9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70</Pages>
  <Words>64815</Words>
  <Characters>356484</Characters>
  <Application>Microsoft Macintosh Word</Application>
  <DocSecurity>0</DocSecurity>
  <Lines>2970</Lines>
  <Paragraphs>8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420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in Villanueva Talavera</dc:creator>
  <cp:lastModifiedBy>Layla  Hirsh</cp:lastModifiedBy>
  <cp:revision>5</cp:revision>
  <cp:lastPrinted>2016-10-08T00:48:00Z</cp:lastPrinted>
  <dcterms:created xsi:type="dcterms:W3CDTF">2019-06-03T14:29:00Z</dcterms:created>
  <dcterms:modified xsi:type="dcterms:W3CDTF">2019-06-28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XPBP2XP"/&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